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16du wp14">
  <w:body>
    <w:p w14:paraId="186D1FE9" w14:textId="77777777" w:rsidR="00E849EA" w:rsidRDefault="00E849EA" w:rsidP="00E849EA">
      <w:pPr>
        <w:jc w:val="center"/>
        <w:spacing w:before="0" w:beforeAutospacing="0" w:after="160" w:afterAutospacing="0" w:lineRule="auto" w:line="259"/>
        <w:rPr>
          <w:szCs w:val="40"/>
          <w:b w:val="1"/>
          <w:i w:val="0"/>
          <w:color w:val="000000"/>
          <w:sz w:val="40"/>
          <w:spacing w:val="0"/>
          <w:w w:val="100"/>
          <w:rFonts w:ascii="Monotype Corsiva" w:hAnsi="Monotype Corsiva"/>
          <w:caps w:val="0"/>
        </w:rPr>
        <w:snapToGrid w:val="0"/>
        <w:ind w:firstLine="720"/>
        <w:textAlignment w:val="baseline"/>
      </w:pPr>
      <w:r>
        <w:rPr>
          <w:szCs w:val="36"/>
          <w:bCs/>
          <w:b w:val="1"/>
          <w:i w:val="0"/>
          <w:color w:val="000000"/>
          <w:sz w:val="36"/>
          <w:spacing w:val="0"/>
          <w:w w:val="100"/>
          <w:rFonts w:ascii="Times New Roman" w:cs="Times New Roman" w:hAnsi="Times New Roman"/>
          <w:caps w:val="0"/>
        </w:rPr>
        <w:t>ESTIMATION</w:t>
      </w:r>
      <w:r>
        <w:rPr>
          <w:szCs w:val="36"/>
          <w:bCs/>
          <w:b w:val="1"/>
          <w:i w:val="0"/>
          <w:color w:val="000000"/>
          <w:sz w:val="36"/>
          <w:spacing w:val="0"/>
          <w:w w:val="100"/>
          <w:rFonts w:ascii="Times New Roman" w:cs="Times New Roman" w:hAnsi="Times New Roman"/>
          <w:caps w:val="0"/>
        </w:rPr>
        <w:t> </w:t>
      </w:r>
      <w:r>
        <w:rPr>
          <w:szCs w:val="36"/>
          <w:bCs/>
          <w:b w:val="1"/>
          <w:i w:val="0"/>
          <w:color w:val="000000"/>
          <w:sz w:val="36"/>
          <w:spacing w:val="0"/>
          <w:w w:val="100"/>
          <w:rFonts w:ascii="Times New Roman" w:cs="Times New Roman" w:hAnsi="Times New Roman"/>
          <w:caps w:val="0"/>
        </w:rPr>
        <w:t>AND</w:t>
      </w:r>
      <w:r>
        <w:rPr>
          <w:szCs w:val="36"/>
          <w:bCs/>
          <w:b w:val="1"/>
          <w:i w:val="0"/>
          <w:color w:val="000000"/>
          <w:sz w:val="36"/>
          <w:spacing w:val="0"/>
          <w:w w:val="100"/>
          <w:rFonts w:ascii="Times New Roman" w:cs="Times New Roman" w:hAnsi="Times New Roman"/>
          <w:caps w:val="0"/>
        </w:rPr>
        <w:t> </w:t>
      </w:r>
      <w:r>
        <w:rPr>
          <w:szCs w:val="36"/>
          <w:bCs/>
          <w:b w:val="1"/>
          <w:i w:val="0"/>
          <w:color w:val="000000"/>
          <w:sz w:val="36"/>
          <w:spacing w:val="0"/>
          <w:w w:val="100"/>
          <w:rFonts w:ascii="Times New Roman" w:cs="Times New Roman" w:hAnsi="Times New Roman"/>
          <w:caps w:val="0"/>
        </w:rPr>
        <w:t>INVESTIGATION</w:t>
      </w:r>
      <w:r>
        <w:rPr>
          <w:szCs w:val="36"/>
          <w:bCs/>
          <w:b w:val="1"/>
          <w:i w:val="0"/>
          <w:color w:val="000000"/>
          <w:sz w:val="36"/>
          <w:spacing w:val="0"/>
          <w:w w:val="100"/>
          <w:rFonts w:ascii="Times New Roman" w:cs="Times New Roman" w:hAnsi="Times New Roman"/>
          <w:caps w:val="0"/>
        </w:rPr>
        <w:t> </w:t>
      </w:r>
      <w:r>
        <w:rPr>
          <w:szCs w:val="36"/>
          <w:bCs/>
          <w:b w:val="1"/>
          <w:i w:val="0"/>
          <w:color w:val="000000"/>
          <w:sz w:val="36"/>
          <w:spacing w:val="0"/>
          <w:w w:val="100"/>
          <w:rFonts w:ascii="Times New Roman" w:cs="Times New Roman" w:hAnsi="Times New Roman"/>
          <w:caps w:val="0"/>
        </w:rPr>
        <w:t>OF</w:t>
      </w:r>
      <w:r>
        <w:rPr>
          <w:szCs w:val="36"/>
          <w:bCs/>
          <w:b w:val="1"/>
          <w:i w:val="0"/>
          <w:color w:val="000000"/>
          <w:sz w:val="36"/>
          <w:spacing w:val="0"/>
          <w:w w:val="100"/>
          <w:rFonts w:ascii="Times New Roman" w:cs="Times New Roman" w:hAnsi="Times New Roman"/>
          <w:caps w:val="0"/>
        </w:rPr>
        <w:t> </w:t>
      </w:r>
      <w:r>
        <w:rPr>
          <w:szCs w:val="36"/>
          <w:bCs/>
          <w:b w:val="1"/>
          <w:i w:val="0"/>
          <w:color w:val="000000"/>
          <w:sz w:val="36"/>
          <w:spacing w:val="0"/>
          <w:w w:val="100"/>
          <w:rFonts w:ascii="Times New Roman" w:cs="Times New Roman" w:hAnsi="Times New Roman"/>
          <w:caps w:val="0"/>
        </w:rPr>
        <w:t>VARIABILITY</w:t>
      </w:r>
      <w:r>
        <w:rPr>
          <w:szCs w:val="36"/>
          <w:bCs/>
          <w:b w:val="1"/>
          <w:i w:val="0"/>
          <w:color w:val="000000"/>
          <w:sz w:val="36"/>
          <w:spacing w:val="0"/>
          <w:w w:val="100"/>
          <w:rFonts w:ascii="Times New Roman" w:cs="Times New Roman" w:hAnsi="Times New Roman"/>
          <w:caps w:val="0"/>
        </w:rPr>
        <w:t> </w:t>
      </w:r>
      <w:r>
        <w:rPr>
          <w:szCs w:val="36"/>
          <w:bCs/>
          <w:b w:val="1"/>
          <w:i w:val="0"/>
          <w:color w:val="000000"/>
          <w:sz w:val="36"/>
          <w:spacing w:val="0"/>
          <w:w w:val="100"/>
          <w:rFonts w:ascii="Times New Roman" w:cs="Times New Roman" w:hAnsi="Times New Roman"/>
          <w:caps w:val="0"/>
        </w:rPr>
        <w:t>OF</w:t>
      </w:r>
      <w:r>
        <w:rPr>
          <w:szCs w:val="36"/>
          <w:bCs/>
          <w:b w:val="1"/>
          <w:i w:val="0"/>
          <w:color w:val="000000"/>
          <w:sz w:val="36"/>
          <w:spacing w:val="0"/>
          <w:w w:val="100"/>
          <w:rFonts w:ascii="Times New Roman" w:cs="Times New Roman" w:hAnsi="Times New Roman"/>
          <w:caps w:val="0"/>
        </w:rPr>
        <w:t> </w:t>
      </w:r>
      <w:r>
        <w:rPr>
          <w:szCs w:val="36"/>
          <w:bCs/>
          <w:b w:val="1"/>
          <w:i w:val="0"/>
          <w:color w:val="000000"/>
          <w:sz w:val="36"/>
          <w:spacing w:val="0"/>
          <w:w w:val="100"/>
          <w:rFonts w:ascii="Times New Roman" w:cs="Times New Roman" w:hAnsi="Times New Roman"/>
          <w:caps w:val="0"/>
        </w:rPr>
        <w:t>TROPOSHERIC</w:t>
      </w:r>
      <w:r>
        <w:rPr>
          <w:szCs w:val="36"/>
          <w:bCs/>
          <w:b w:val="1"/>
          <w:i w:val="0"/>
          <w:color w:val="000000"/>
          <w:sz w:val="36"/>
          <w:spacing w:val="0"/>
          <w:w w:val="100"/>
          <w:rFonts w:ascii="Times New Roman" w:cs="Times New Roman" w:hAnsi="Times New Roman"/>
          <w:caps w:val="0"/>
        </w:rPr>
        <w:t> </w:t>
      </w:r>
      <w:r>
        <w:rPr>
          <w:szCs w:val="36"/>
          <w:bCs/>
          <w:b w:val="1"/>
          <w:i w:val="0"/>
          <w:color w:val="000000"/>
          <w:sz w:val="36"/>
          <w:spacing w:val="0"/>
          <w:w w:val="100"/>
          <w:rFonts w:ascii="Times New Roman" w:cs="Times New Roman" w:hAnsi="Times New Roman"/>
          <w:caps w:val="0"/>
        </w:rPr>
        <w:t>RADIO</w:t>
      </w:r>
      <w:r>
        <w:rPr>
          <w:szCs w:val="36"/>
          <w:bCs/>
          <w:b w:val="1"/>
          <w:i w:val="0"/>
          <w:color w:val="000000"/>
          <w:sz w:val="36"/>
          <w:spacing w:val="0"/>
          <w:w w:val="100"/>
          <w:rFonts w:ascii="Times New Roman" w:cs="Times New Roman" w:hAnsi="Times New Roman"/>
          <w:caps w:val="0"/>
        </w:rPr>
        <w:t> </w:t>
      </w:r>
      <w:r>
        <w:rPr>
          <w:szCs w:val="36"/>
          <w:bCs/>
          <w:b w:val="1"/>
          <w:i w:val="0"/>
          <w:color w:val="000000"/>
          <w:sz w:val="36"/>
          <w:spacing w:val="0"/>
          <w:w w:val="100"/>
          <w:rFonts w:ascii="Times New Roman" w:cs="Times New Roman" w:hAnsi="Times New Roman"/>
          <w:caps w:val="0"/>
        </w:rPr>
        <w:t>REFRACTIVITY</w:t>
      </w:r>
      <w:r>
        <w:rPr>
          <w:szCs w:val="36"/>
          <w:bCs/>
          <w:b w:val="1"/>
          <w:i w:val="0"/>
          <w:color w:val="000000"/>
          <w:sz w:val="36"/>
          <w:spacing w:val="0"/>
          <w:w w:val="100"/>
          <w:rFonts w:ascii="Times New Roman" w:cs="Times New Roman" w:hAnsi="Times New Roman"/>
          <w:caps w:val="0"/>
        </w:rPr>
        <w:t> </w:t>
      </w:r>
      <w:r>
        <w:rPr>
          <w:szCs w:val="36"/>
          <w:bCs/>
          <w:b w:val="1"/>
          <w:i w:val="0"/>
          <w:color w:val="000000"/>
          <w:sz w:val="36"/>
          <w:spacing w:val="0"/>
          <w:w w:val="100"/>
          <w:rFonts w:ascii="Times New Roman" w:cs="Times New Roman" w:hAnsi="Times New Roman"/>
          <w:caps w:val="0"/>
        </w:rPr>
        <w:t>AND</w:t>
      </w:r>
      <w:r>
        <w:rPr>
          <w:szCs w:val="36"/>
          <w:bCs/>
          <w:b w:val="1"/>
          <w:i w:val="0"/>
          <w:color w:val="000000"/>
          <w:sz w:val="36"/>
          <w:spacing w:val="0"/>
          <w:w w:val="100"/>
          <w:rFonts w:ascii="Times New Roman" w:cs="Times New Roman" w:hAnsi="Times New Roman"/>
          <w:caps w:val="0"/>
        </w:rPr>
        <w:t> </w:t>
      </w:r>
      <w:r>
        <w:rPr>
          <w:szCs w:val="36"/>
          <w:bCs/>
          <w:b w:val="1"/>
          <w:i w:val="0"/>
          <w:color w:val="000000"/>
          <w:sz w:val="36"/>
          <w:spacing w:val="0"/>
          <w:w w:val="100"/>
          <w:rFonts w:ascii="Times New Roman" w:cs="Times New Roman" w:hAnsi="Times New Roman"/>
          <w:caps w:val="0"/>
        </w:rPr>
        <w:t>RADIO</w:t>
      </w:r>
      <w:r>
        <w:rPr>
          <w:szCs w:val="36"/>
          <w:bCs/>
          <w:b w:val="1"/>
          <w:i w:val="0"/>
          <w:color w:val="000000"/>
          <w:sz w:val="36"/>
          <w:spacing w:val="0"/>
          <w:w w:val="100"/>
          <w:rFonts w:ascii="Times New Roman" w:cs="Times New Roman" w:hAnsi="Times New Roman"/>
          <w:caps w:val="0"/>
        </w:rPr>
        <w:t> </w:t>
      </w:r>
      <w:r>
        <w:rPr>
          <w:szCs w:val="36"/>
          <w:bCs/>
          <w:b w:val="1"/>
          <w:i w:val="0"/>
          <w:color w:val="000000"/>
          <w:sz w:val="36"/>
          <w:spacing w:val="0"/>
          <w:w w:val="100"/>
          <w:rFonts w:ascii="Times New Roman" w:cs="Times New Roman" w:hAnsi="Times New Roman"/>
          <w:caps w:val="0"/>
        </w:rPr>
        <w:t>FIELD</w:t>
      </w:r>
      <w:r>
        <w:rPr>
          <w:szCs w:val="36"/>
          <w:bCs/>
          <w:b w:val="1"/>
          <w:i w:val="0"/>
          <w:color w:val="000000"/>
          <w:sz w:val="36"/>
          <w:spacing w:val="0"/>
          <w:w w:val="100"/>
          <w:rFonts w:ascii="Times New Roman" w:cs="Times New Roman" w:hAnsi="Times New Roman"/>
          <w:caps w:val="0"/>
        </w:rPr>
        <w:t> </w:t>
      </w:r>
      <w:r>
        <w:rPr>
          <w:szCs w:val="36"/>
          <w:bCs/>
          <w:b w:val="1"/>
          <w:i w:val="0"/>
          <w:color w:val="000000"/>
          <w:sz w:val="36"/>
          <w:spacing w:val="0"/>
          <w:w w:val="100"/>
          <w:rFonts w:ascii="Times New Roman" w:cs="Times New Roman" w:hAnsi="Times New Roman"/>
          <w:caps w:val="0"/>
        </w:rPr>
        <w:t>STRENGTH</w:t>
      </w:r>
      <w:r>
        <w:rPr>
          <w:szCs w:val="36"/>
          <w:bCs/>
          <w:b w:val="1"/>
          <w:i w:val="0"/>
          <w:color w:val="000000"/>
          <w:sz w:val="36"/>
          <w:spacing w:val="0"/>
          <w:w w:val="100"/>
          <w:rFonts w:ascii="Times New Roman" w:cs="Times New Roman" w:hAnsi="Times New Roman"/>
          <w:caps w:val="0"/>
        </w:rPr>
        <w:t> </w:t>
      </w:r>
      <w:r>
        <w:rPr>
          <w:szCs w:val="36"/>
          <w:bCs/>
          <w:b w:val="1"/>
          <w:i w:val="0"/>
          <w:color w:val="000000"/>
          <w:sz w:val="36"/>
          <w:spacing w:val="0"/>
          <w:w w:val="100"/>
          <w:rFonts w:ascii="Times New Roman" w:cs="Times New Roman" w:hAnsi="Times New Roman"/>
          <w:caps w:val="0"/>
        </w:rPr>
        <w:t>OVER</w:t>
      </w:r>
      <w:r>
        <w:rPr>
          <w:szCs w:val="36"/>
          <w:bCs/>
          <w:b w:val="1"/>
          <w:i w:val="0"/>
          <w:color w:val="000000"/>
          <w:sz w:val="36"/>
          <w:spacing w:val="0"/>
          <w:w w:val="100"/>
          <w:rFonts w:ascii="Times New Roman" w:cs="Times New Roman" w:hAnsi="Times New Roman"/>
          <w:caps w:val="0"/>
        </w:rPr>
        <w:t> </w:t>
      </w:r>
      <w:r>
        <w:rPr>
          <w:szCs w:val="36"/>
          <w:bCs/>
          <w:b w:val="1"/>
          <w:i w:val="0"/>
          <w:color w:val="000000"/>
          <w:sz w:val="36"/>
          <w:spacing w:val="0"/>
          <w:w w:val="100"/>
          <w:rFonts w:ascii="Times New Roman" w:cs="Times New Roman" w:hAnsi="Times New Roman"/>
          <w:caps w:val="0"/>
        </w:rPr>
        <w:t>ZARIA,</w:t>
      </w:r>
      <w:r>
        <w:rPr>
          <w:szCs w:val="36"/>
          <w:bCs/>
          <w:b w:val="1"/>
          <w:i w:val="0"/>
          <w:color w:val="000000"/>
          <w:sz w:val="36"/>
          <w:spacing w:val="0"/>
          <w:w w:val="100"/>
          <w:rFonts w:ascii="Times New Roman" w:cs="Times New Roman" w:hAnsi="Times New Roman"/>
          <w:caps w:val="0"/>
        </w:rPr>
        <w:t> </w:t>
      </w:r>
      <w:r>
        <w:rPr>
          <w:szCs w:val="36"/>
          <w:bCs/>
          <w:b w:val="1"/>
          <w:i w:val="0"/>
          <w:color w:val="000000"/>
          <w:sz w:val="36"/>
          <w:spacing w:val="0"/>
          <w:w w:val="100"/>
          <w:rFonts w:ascii="Times New Roman" w:cs="Times New Roman" w:hAnsi="Times New Roman"/>
          <w:caps w:val="0"/>
        </w:rPr>
        <w:t>NIGERIA</w:t>
      </w:r>
      <w:bookmarkStart w:id="0" w:name="_Hlk205413870"/>
    </w:p>
    <w:p w14:paraId="2D6DEC23" w14:textId="77777777" w:rsidR="00E849EA" w:rsidRDefault="00E849EA" w:rsidP="00E849EA">
      <w:pPr>
        <w:jc w:val="center"/>
        <w:spacing w:before="0" w:beforeAutospacing="0" w:after="160" w:afterAutospacing="0" w:lineRule="auto" w:line="259"/>
        <w:rPr>
          <w:szCs w:val="40"/>
          <w:b w:val="1"/>
          <w:i w:val="0"/>
          <w:color w:val="000000"/>
          <w:sz w:val="40"/>
          <w:spacing w:val="0"/>
          <w:w w:val="100"/>
          <w:rFonts w:ascii="Monotype Corsiva" w:hAnsi="Monotype Corsiva"/>
          <w:caps w:val="0"/>
        </w:rPr>
        <w:snapToGrid w:val="0"/>
        <w:ind w:firstLine="720"/>
        <w:textAlignment w:val="baseline"/>
      </w:pPr>
      <w:r>
        <w:rPr>
          <w:b w:val="1"/>
          <w:i w:val="0"/>
          <w:color w:val="000000"/>
          <w:sz w:val="40"/>
          <w:spacing w:val="0"/>
          <w:w w:val="100"/>
          <w:rFonts w:ascii="Monotype Corsiva" w:hAnsi="Monotype Corsiva"/>
          <w:caps w:val="0"/>
        </w:rPr>
        <w:t/>
      </w:r>
    </w:p>
    <w:p w14:paraId="6D08C0EC" w14:textId="77777777" w:rsidR="00E849EA" w:rsidRPr="004F199F" w:rsidRDefault="00E849EA" w:rsidP="00E849EA">
      <w:pPr>
        <w:jc w:val="center"/>
        <w:spacing w:before="0" w:beforeAutospacing="0" w:after="160" w:afterAutospacing="0" w:lineRule="auto" w:line="259"/>
        <w:rPr>
          <w:szCs w:val="40"/>
          <w:b w:val="1"/>
          <w:i w:val="0"/>
          <w:color w:val="000000"/>
          <w:sz w:val="40"/>
          <w:spacing w:val="0"/>
          <w:w w:val="100"/>
          <w:rFonts w:ascii="Monotype Corsiva" w:hAnsi="Monotype Corsiva"/>
          <w:caps w:val="0"/>
        </w:rPr>
        <w:snapToGrid w:val="0"/>
        <w:ind w:firstLine="720"/>
        <w:textAlignment w:val="baseline"/>
      </w:pPr>
      <w:r w:rsidRPr="004F199F">
        <w:rPr>
          <w:szCs w:val="40"/>
          <w:b w:val="1"/>
          <w:i w:val="0"/>
          <w:color w:val="000000"/>
          <w:sz w:val="40"/>
          <w:spacing w:val="0"/>
          <w:w w:val="100"/>
          <w:rFonts w:ascii="Monotype Corsiva" w:hAnsi="Monotype Corsiva"/>
          <w:caps w:val="0"/>
        </w:rPr>
        <w:t>BY:</w:t>
      </w:r>
    </w:p>
    <w:p w14:paraId="03DDFF25" w14:textId="77777777" w:rsidR="00E849EA" w:rsidRDefault="00E849EA" w:rsidP="00E849EA">
      <w:pPr>
        <w:jc w:val="center"/>
        <w:spacing w:before="0" w:beforeAutospacing="0" w:after="160" w:afterAutospacing="0" w:lineRule="auto" w:line="259"/>
        <w:rPr>
          <w:szCs w:val="40"/>
          <w:b w:val="1"/>
          <w:i w:val="0"/>
          <w:color w:val="000000"/>
          <w:sz w:val="40"/>
          <w:spacing w:val="0"/>
          <w:w w:val="100"/>
          <w:rFonts w:ascii="Monotype Corsiva" w:hAnsi="Monotype Corsiva"/>
          <w:caps w:val="0"/>
        </w:rPr>
        <w:snapToGrid w:val="0"/>
        <w:ind w:firstLine="720"/>
        <w:textAlignment w:val="baseline"/>
      </w:pPr>
      <w:r>
        <w:rPr>
          <w:b w:val="1"/>
          <w:i w:val="0"/>
          <w:color w:val="000000"/>
          <w:sz w:val="40"/>
          <w:spacing w:val="0"/>
          <w:w w:val="100"/>
          <w:rFonts w:ascii="Monotype Corsiva" w:hAnsi="Monotype Corsiva"/>
          <w:caps w:val="0"/>
        </w:rPr>
        <w:t/>
      </w:r>
    </w:p>
    <w:p w14:paraId="12328E1B" w14:textId="7D4264EB" w:rsidR="00E849EA" w:rsidRPr="000C48A4" w:rsidRDefault="00E849EA" w:rsidP="00E849EA">
      <w:pPr>
        <w:jc w:val="both"/>
        <w:spacing w:before="0" w:beforeAutospacing="0" w:after="0" w:afterAutospacing="0" w:lineRule="auto" w:line="240"/>
        <w:rPr>
          <w:szCs w:val="24"/>
          <w:bCs/>
          <w:b w:val="1"/>
          <w:i w:val="0"/>
          <w:sz w:val="24"/>
          <w:spacing w:val="0"/>
          <w:w w:val="100"/>
          <w:rFonts w:ascii="Times New Roman" w:cs="Times New Roman" w:hAnsi="Times New Roman"/>
          <w:caps w:val="0"/>
        </w:rPr>
        <w:snapToGrid w:val="0"/>
        <w:ind w:firstLine="720"/>
        <w:textAlignment w:val="baseline"/>
      </w:pPr>
      <w:r>
        <w:rPr>
          <w:szCs w:val="24"/>
          <w:bCs/>
          <w:b w:val="1"/>
          <w:i w:val="0"/>
          <w:sz w:val="24"/>
          <w:spacing w:val="0"/>
          <w:w w:val="100"/>
          <w:rFonts w:ascii="Times New Roman" w:cs="Times New Roman" w:hAnsi="Times New Roman"/>
          <w:caps w:val="0"/>
        </w:rPr>
        <w:tab/>
      </w:r>
      <w:r>
        <w:rPr>
          <w:szCs w:val="24"/>
          <w:bCs/>
          <w:b w:val="1"/>
          <w:i w:val="0"/>
          <w:sz w:val="24"/>
          <w:spacing w:val="0"/>
          <w:w w:val="100"/>
          <w:rFonts w:ascii="Times New Roman" w:cs="Times New Roman" w:hAnsi="Times New Roman"/>
          <w:caps w:val="0"/>
        </w:rPr>
        <w:tab/>
      </w:r>
      <w:r>
        <w:rPr>
          <w:szCs w:val="24"/>
          <w:bCs/>
          <w:b w:val="1"/>
          <w:i w:val="0"/>
          <w:sz w:val="24"/>
          <w:spacing w:val="0"/>
          <w:w w:val="100"/>
          <w:rFonts w:ascii="Times New Roman" w:cs="Times New Roman" w:hAnsi="Times New Roman"/>
          <w:caps w:val="0"/>
        </w:rPr>
        <w:tab/>
      </w:r>
      <w:r>
        <w:rPr>
          <w:szCs w:val="24"/>
          <w:bCs/>
          <w:b w:val="1"/>
          <w:i w:val="0"/>
          <w:sz w:val="24"/>
          <w:spacing w:val="0"/>
          <w:w w:val="100"/>
          <w:rFonts w:ascii="Times New Roman" w:cs="Times New Roman" w:hAnsi="Times New Roman"/>
          <w:caps w:val="0"/>
        </w:rPr>
        <w:tab/>
      </w:r>
    </w:p>
    <w:p w14:paraId="38824AB8" w14:textId="77777777" w:rsidR="00E849EA" w:rsidRDefault="00E849EA" w:rsidP="00E849EA">
      <w:pPr>
        <w:jc w:val="both"/>
        <w:spacing w:before="0" w:beforeAutospacing="0" w:after="0" w:afterAutospacing="0" w:lineRule="auto" w:line="240"/>
        <w:rPr>
          <w:szCs w:val="24"/>
          <w:bCs/>
          <w:b w:val="1"/>
          <w:i w:val="0"/>
          <w:sz w:val="24"/>
          <w:spacing w:val="0"/>
          <w:w w:val="100"/>
          <w:rFonts w:ascii="Times New Roman" w:cs="Times New Roman" w:hAnsi="Times New Roman"/>
          <w:caps w:val="0"/>
        </w:rPr>
        <w:snapToGrid w:val="0"/>
        <w:ind w:firstLine="720"/>
        <w:textAlignment w:val="baseline"/>
      </w:pPr>
      <w:r>
        <w:rPr>
          <w:szCs w:val="24"/>
          <w:bCs/>
          <w:b w:val="1"/>
          <w:i w:val="0"/>
          <w:sz w:val="24"/>
          <w:spacing w:val="0"/>
          <w:w w:val="100"/>
          <w:rFonts w:ascii="Times New Roman" w:cs="Times New Roman" w:hAnsi="Times New Roman"/>
          <w:caps w:val="0"/>
        </w:rPr>
        <w:t>OLAKUNLE</w:t>
      </w:r>
      <w:r>
        <w:rPr>
          <w:szCs w:val="24"/>
          <w:bCs/>
          <w:b w:val="1"/>
          <w:i w:val="0"/>
          <w:sz w:val="24"/>
          <w:spacing w:val="0"/>
          <w:w w:val="100"/>
          <w:rFonts w:ascii="Times New Roman" w:cs="Times New Roman" w:hAnsi="Times New Roman"/>
          <w:caps w:val="0"/>
        </w:rPr>
        <w:t> </w:t>
      </w:r>
      <w:r>
        <w:rPr>
          <w:szCs w:val="24"/>
          <w:bCs/>
          <w:b w:val="1"/>
          <w:i w:val="0"/>
          <w:sz w:val="24"/>
          <w:spacing w:val="0"/>
          <w:w w:val="100"/>
          <w:rFonts w:ascii="Times New Roman" w:cs="Times New Roman" w:hAnsi="Times New Roman"/>
          <w:caps w:val="0"/>
        </w:rPr>
        <w:t>JAMIU</w:t>
      </w:r>
      <w:r>
        <w:rPr>
          <w:szCs w:val="24"/>
          <w:bCs/>
          <w:b w:val="1"/>
          <w:i w:val="0"/>
          <w:sz w:val="24"/>
          <w:spacing w:val="0"/>
          <w:w w:val="100"/>
          <w:rFonts w:ascii="Times New Roman" w:cs="Times New Roman" w:hAnsi="Times New Roman"/>
          <w:caps w:val="0"/>
        </w:rPr>
        <w:tab/>
      </w:r>
      <w:r>
        <w:rPr>
          <w:szCs w:val="24"/>
          <w:bCs/>
          <w:b w:val="1"/>
          <w:i w:val="0"/>
          <w:sz w:val="24"/>
          <w:spacing w:val="0"/>
          <w:w w:val="100"/>
          <w:rFonts w:ascii="Times New Roman" w:cs="Times New Roman" w:hAnsi="Times New Roman"/>
          <w:caps w:val="0"/>
        </w:rPr>
        <w:tab/>
      </w:r>
      <w:r>
        <w:rPr>
          <w:szCs w:val="24"/>
          <w:bCs/>
          <w:b w:val="1"/>
          <w:i w:val="0"/>
          <w:sz w:val="24"/>
          <w:spacing w:val="0"/>
          <w:w w:val="100"/>
          <w:rFonts w:ascii="Times New Roman" w:cs="Times New Roman" w:hAnsi="Times New Roman"/>
          <w:caps w:val="0"/>
        </w:rPr>
        <w:tab/>
      </w:r>
      <w:r>
        <w:rPr>
          <w:szCs w:val="24"/>
          <w:bCs/>
          <w:b w:val="1"/>
          <w:i w:val="0"/>
          <w:sz w:val="24"/>
          <w:spacing w:val="0"/>
          <w:w w:val="100"/>
          <w:rFonts w:ascii="Times New Roman" w:cs="Times New Roman" w:hAnsi="Times New Roman"/>
          <w:caps w:val="0"/>
        </w:rPr>
        <w:tab/>
      </w:r>
      <w:r>
        <w:rPr>
          <w:szCs w:val="24"/>
          <w:bCs/>
          <w:b w:val="1"/>
          <w:i w:val="0"/>
          <w:sz w:val="24"/>
          <w:spacing w:val="0"/>
          <w:w w:val="100"/>
          <w:rFonts w:ascii="Times New Roman" w:cs="Times New Roman" w:hAnsi="Times New Roman"/>
          <w:caps w:val="0"/>
        </w:rPr>
        <w:tab/>
      </w:r>
      <w:r>
        <w:rPr>
          <w:szCs w:val="24"/>
          <w:bCs/>
          <w:b w:val="1"/>
          <w:i w:val="0"/>
          <w:sz w:val="24"/>
          <w:spacing w:val="0"/>
          <w:w w:val="100"/>
          <w:rFonts w:ascii="Times New Roman" w:cs="Times New Roman" w:hAnsi="Times New Roman"/>
          <w:caps w:val="0"/>
        </w:rPr>
        <w:t>HND/23/SLT/FT/0365</w:t>
      </w:r>
    </w:p>
    <w:p w14:paraId="1B6F4777" w14:textId="77777777" w:rsidR="00E849EA" w:rsidRDefault="00E849EA" w:rsidP="00E849EA">
      <w:pPr>
        <w:jc w:val="both"/>
        <w:spacing w:before="0" w:beforeAutospacing="0" w:after="0" w:afterAutospacing="0" w:lineRule="auto" w:line="240"/>
        <w:rPr>
          <w:szCs w:val="24"/>
          <w:bCs/>
          <w:b w:val="1"/>
          <w:i w:val="0"/>
          <w:sz w:val="24"/>
          <w:spacing w:val="0"/>
          <w:w w:val="100"/>
          <w:rFonts w:ascii="Times New Roman" w:cs="Times New Roman" w:hAnsi="Times New Roman"/>
          <w:caps w:val="0"/>
        </w:rPr>
        <w:snapToGrid w:val="0"/>
        <w:ind w:firstLine="720"/>
        <w:textAlignment w:val="baseline"/>
      </w:pPr>
      <w:r>
        <w:rPr>
          <w:b w:val="1"/>
          <w:i w:val="0"/>
          <w:sz w:val="24"/>
          <w:spacing w:val="0"/>
          <w:w w:val="100"/>
          <w:rFonts w:ascii="Times New Roman" w:cs="Times New Roman" w:hAnsi="Times New Roman"/>
          <w:caps w:val="0"/>
        </w:rPr>
        <w:t/>
      </w:r>
    </w:p>
    <w:p w14:paraId="2CAB6537" w14:textId="77777777" w:rsidR="00E849EA" w:rsidRDefault="00E849EA" w:rsidP="00E849EA">
      <w:pPr>
        <w:jc w:val="both"/>
        <w:spacing w:before="0" w:beforeAutospacing="0" w:after="0" w:afterAutospacing="0" w:lineRule="auto" w:line="240"/>
        <w:rPr>
          <w:szCs w:val="24"/>
          <w:bCs/>
          <w:b w:val="1"/>
          <w:i w:val="0"/>
          <w:sz w:val="24"/>
          <w:spacing w:val="0"/>
          <w:w w:val="100"/>
          <w:rFonts w:ascii="Times New Roman" w:cs="Times New Roman" w:hAnsi="Times New Roman"/>
          <w:caps w:val="0"/>
        </w:rPr>
        <w:snapToGrid w:val="0"/>
        <w:ind w:firstLine="720"/>
        <w:textAlignment w:val="baseline"/>
      </w:pPr>
      <w:r>
        <w:rPr>
          <w:b w:val="1"/>
          <w:i w:val="0"/>
          <w:sz w:val="24"/>
          <w:spacing w:val="0"/>
          <w:w w:val="100"/>
          <w:rFonts w:ascii="Times New Roman" w:cs="Times New Roman" w:hAnsi="Times New Roman"/>
          <w:caps w:val="0"/>
        </w:rPr>
        <w:t/>
      </w:r>
    </w:p>
    <w:p w14:paraId="0738566F" w14:textId="77777777" w:rsidR="00E849EA" w:rsidRPr="000C48A4" w:rsidRDefault="00E849EA" w:rsidP="00E849EA">
      <w:pPr>
        <w:jc w:val="both"/>
        <w:spacing w:before="0" w:beforeAutospacing="0" w:after="0" w:afterAutospacing="0" w:lineRule="auto" w:line="240"/>
        <w:rPr>
          <w:szCs w:val="24"/>
          <w:bCs/>
          <w:b w:val="1"/>
          <w:i w:val="0"/>
          <w:sz w:val="24"/>
          <w:spacing w:val="0"/>
          <w:w w:val="100"/>
          <w:rFonts w:ascii="Times New Roman" w:cs="Times New Roman" w:hAnsi="Times New Roman"/>
          <w:caps w:val="0"/>
        </w:rPr>
        <w:snapToGrid w:val="0"/>
        <w:ind w:firstLine="720"/>
        <w:textAlignment w:val="baseline"/>
      </w:pPr>
      <w:r>
        <w:rPr>
          <w:b w:val="1"/>
          <w:i w:val="0"/>
          <w:sz w:val="24"/>
          <w:spacing w:val="0"/>
          <w:w w:val="100"/>
          <w:rFonts w:ascii="Times New Roman" w:cs="Times New Roman" w:hAnsi="Times New Roman"/>
          <w:caps w:val="0"/>
        </w:rPr>
        <w:t/>
      </w:r>
    </w:p>
    <w:p w14:paraId="3215AF45" w14:textId="77777777" w:rsidR="00E849EA" w:rsidRPr="004F199F" w:rsidRDefault="00E849EA" w:rsidP="00E849EA">
      <w:pPr>
        <w:jc w:val="center"/>
        <w:spacing w:before="0" w:beforeAutospacing="0" w:after="0" w:afterAutospacing="0" w:lineRule="auto" w:line="240"/>
        <w:rPr>
          <w:szCs w:val="24"/>
          <w:b w:val="1"/>
          <w:i w:val="0"/>
          <w:color w:val="000000"/>
          <w:sz w:val="24"/>
          <w:spacing w:val="0"/>
          <w:w w:val="100"/>
          <w:rFonts w:ascii="Eras Light ITC" w:hAnsi="Eras Light ITC"/>
          <w:caps w:val="0"/>
        </w:rPr>
        <w:snapToGrid w:val="0"/>
        <w:textAlignment w:val="baseline"/>
      </w:pPr>
      <w:r>
        <w:rPr>
          <w:b w:val="1"/>
          <w:i w:val="0"/>
          <w:color w:val="000000"/>
          <w:sz w:val="24"/>
          <w:spacing w:val="0"/>
          <w:w w:val="100"/>
          <w:rFonts w:ascii="Eras Light ITC" w:hAnsi="Eras Light ITC"/>
          <w:caps w:val="0"/>
        </w:rPr>
        <w:t/>
      </w:r>
    </w:p>
    <w:p w14:paraId="04F1ABC8" w14:textId="77777777" w:rsidR="00E849EA" w:rsidRPr="004F199F" w:rsidRDefault="00E849EA" w:rsidP="00E849EA">
      <w:pPr>
        <w:pStyle w:val="NoSpacing"/>
        <w:jc w:val="center"/>
        <w:spacing w:before="0" w:beforeAutospacing="0" w:after="0" w:afterAutospacing="0" w:lineRule="auto" w:line="240"/>
        <w:rPr>
          <w:szCs w:val="28"/>
          <w:b w:val="1"/>
          <w:i w:val="0"/>
          <w:color w:val="000000"/>
          <w:sz w:val="26"/>
          <w:spacing w:val="0"/>
          <w:w w:val="100"/>
          <w:rFonts w:ascii="Algerian" w:hAnsi="Algerian"/>
          <w:caps w:val="0"/>
        </w:rPr>
        <w:snapToGrid w:val="0"/>
        <w:textAlignment w:val="baseline"/>
      </w:pPr>
      <w:r w:rsidRPr="004F199F">
        <w:rPr>
          <w:szCs w:val="28"/>
          <w:b w:val="1"/>
          <w:i w:val="0"/>
          <w:color w:val="000000"/>
          <w:sz w:val="26"/>
          <w:spacing w:val="0"/>
          <w:w w:val="100"/>
          <w:rFonts w:ascii="Algerian" w:hAnsi="Algerian"/>
          <w:caps w:val="0"/>
        </w:rPr>
        <w:t>BEING</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A</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PROJECT</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REPORT</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SUBMITTED</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TO</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THE</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DEPARTMENT</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OF</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SCIENCE</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LABORATORY</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TECHNOLOGY</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PHYSICS/ELECTRONIC</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UNIT),</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INSTITUTE</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OF</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APPLIED</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SCIENCES,</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KWARA</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STATE</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POLYTECHNIC</w:t>
      </w:r>
      <w:r w:rsidRPr="004F199F">
        <w:rPr>
          <w:szCs w:val="28"/>
          <w:b w:val="1"/>
          <w:i w:val="0"/>
          <w:color w:val="000000"/>
          <w:sz w:val="26"/>
          <w:spacing w:val="0"/>
          <w:w w:val="100"/>
          <w:rFonts w:ascii="Algerian" w:hAnsi="Algerian"/>
          <w:caps w:val="0"/>
        </w:rPr>
        <w:t> </w:t>
      </w:r>
      <w:r w:rsidRPr="004F199F">
        <w:rPr>
          <w:szCs w:val="28"/>
          <w:b w:val="1"/>
          <w:i w:val="0"/>
          <w:color w:val="000000"/>
          <w:sz w:val="26"/>
          <w:spacing w:val="0"/>
          <w:w w:val="100"/>
          <w:rFonts w:ascii="Algerian" w:hAnsi="Algerian"/>
          <w:caps w:val="0"/>
        </w:rPr>
        <w:t>ILORIN</w:t>
      </w:r>
      <w:bookmarkStart w:id="1" w:name="_Hlk145587188"/>
      <w:bookmarkEnd w:id="1"/>
    </w:p>
    <w:p w14:paraId="4657D699" w14:textId="77777777" w:rsidR="00E849EA" w:rsidRPr="004F199F" w:rsidRDefault="00E849EA" w:rsidP="00E849EA">
      <w:pPr>
        <w:pStyle w:val="NoSpacing"/>
        <w:jc w:val="center"/>
        <w:spacing w:before="0" w:beforeAutospacing="0" w:after="0" w:afterAutospacing="0" w:lineRule="auto" w:line="240"/>
        <w:rPr>
          <w:szCs w:val="28"/>
          <w:b w:val="1"/>
          <w:i w:val="0"/>
          <w:color w:val="000000"/>
          <w:sz w:val="26"/>
          <w:spacing w:val="0"/>
          <w:w w:val="100"/>
          <w:rFonts w:ascii="Algerian" w:hAnsi="Algerian"/>
          <w:caps w:val="0"/>
        </w:rPr>
        <w:snapToGrid w:val="0"/>
        <w:textAlignment w:val="baseline"/>
      </w:pPr>
      <w:r>
        <w:rPr>
          <w:b w:val="1"/>
          <w:i w:val="0"/>
          <w:color w:val="000000"/>
          <w:sz w:val="26"/>
          <w:spacing w:val="0"/>
          <w:w w:val="100"/>
          <w:rFonts w:ascii="Algerian" w:hAnsi="Algerian"/>
          <w:caps w:val="0"/>
        </w:rPr>
        <w:t/>
      </w:r>
    </w:p>
    <w:p w14:paraId="32D0753D" w14:textId="77777777" w:rsidR="00E849EA" w:rsidRPr="004F199F" w:rsidRDefault="00E849EA" w:rsidP="00E849EA">
      <w:pPr>
        <w:jc w:val="center"/>
        <w:spacing w:before="0" w:beforeAutospacing="0" w:after="160" w:afterAutospacing="0" w:lineRule="auto" w:line="240"/>
        <w:rPr>
          <w:szCs w:val="28"/>
          <w:b w:val="1"/>
          <w:i w:val="1"/>
          <w:color w:val="000000"/>
          <w:sz w:val="26"/>
          <w:spacing w:val="0"/>
          <w:w w:val="100"/>
          <w:rFonts w:ascii="Tahoma" w:cs="Tahoma" w:hAnsi="Tahoma"/>
          <w:caps w:val="0"/>
        </w:rPr>
        <w:snapToGrid w:val="0"/>
        <w:ind w:left="720"/>
        <w:textAlignment w:val="baseline"/>
      </w:pPr>
      <w:r w:rsidRPr="004F199F">
        <w:rPr>
          <w:szCs w:val="28"/>
          <w:b w:val="1"/>
          <w:i w:val="1"/>
          <w:color w:val="000000"/>
          <w:sz w:val="26"/>
          <w:spacing w:val="0"/>
          <w:w w:val="100"/>
          <w:rFonts w:ascii="Algerian" w:cs="Tahoma" w:hAnsi="Algerian"/>
          <w:caps w:val="0"/>
        </w:rPr>
        <w:t>IN</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PARTIAL</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FULFILMENT</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OF</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THE</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REQUIREMENTS</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FOR</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THE</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AWARD</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OF</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HIGHER</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NATIONAL</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DIPLOMA</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HND)</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IN</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SCIENCE</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LABORATORY</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TECHNOLOGY</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SLT),</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KWARA</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STATE</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POLYTECHNC,</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ILORIN,</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KWARA</w:t>
      </w:r>
      <w:r w:rsidRPr="004F199F">
        <w:rPr>
          <w:szCs w:val="28"/>
          <w:b w:val="1"/>
          <w:i w:val="1"/>
          <w:color w:val="000000"/>
          <w:sz w:val="26"/>
          <w:spacing w:val="0"/>
          <w:w w:val="100"/>
          <w:rFonts w:ascii="Algerian" w:cs="Tahoma" w:hAnsi="Algerian"/>
          <w:caps w:val="0"/>
        </w:rPr>
        <w:t> </w:t>
      </w:r>
      <w:r w:rsidRPr="004F199F">
        <w:rPr>
          <w:szCs w:val="28"/>
          <w:b w:val="1"/>
          <w:i w:val="1"/>
          <w:color w:val="000000"/>
          <w:sz w:val="26"/>
          <w:spacing w:val="0"/>
          <w:w w:val="100"/>
          <w:rFonts w:ascii="Algerian" w:cs="Tahoma" w:hAnsi="Algerian"/>
          <w:caps w:val="0"/>
        </w:rPr>
        <w:t>STATE</w:t>
      </w:r>
    </w:p>
    <w:p w14:paraId="022E6DD8" w14:textId="77777777" w:rsidR="00E849EA" w:rsidRPr="004F199F" w:rsidRDefault="00E849EA" w:rsidP="00E849EA">
      <w:pPr>
        <w:spacing w:before="0" w:beforeAutospacing="0" w:after="160" w:afterAutospacing="0" w:lineRule="auto" w:line="240"/>
        <w:rPr>
          <w:b w:val="1"/>
          <w:i w:val="0"/>
          <w:color w:val="000000"/>
          <w:sz w:val="2"/>
          <w:spacing w:val="0"/>
          <w:w w:val="100"/>
          <w:rFonts w:ascii="Monotype Corsiva" w:cs="Tahoma" w:hAnsi="Monotype Corsiva"/>
          <w:caps w:val="0"/>
        </w:rPr>
        <w:snapToGrid w:val="0"/>
        <w:textAlignment w:val="baseline"/>
      </w:pPr>
      <w:r>
        <w:rPr>
          <w:b w:val="1"/>
          <w:i w:val="0"/>
          <w:color w:val="000000"/>
          <w:sz w:val="2"/>
          <w:spacing w:val="0"/>
          <w:w w:val="100"/>
          <w:rFonts w:ascii="Monotype Corsiva" w:cs="Tahoma" w:hAnsi="Monotype Corsiva"/>
          <w:caps w:val="0"/>
        </w:rPr>
        <w:t/>
      </w:r>
    </w:p>
    <w:p w14:paraId="4A38B24A" w14:textId="4F9A78DA" w:rsidR="00E849EA" w:rsidRPr="004F199F" w:rsidRDefault="003D385B" w:rsidP="00E849EA">
      <w:pPr>
        <w:jc w:val="right"/>
        <w:spacing w:before="0" w:beforeAutospacing="0" w:after="160" w:afterAutospacing="0" w:lineRule="auto" w:line="259"/>
        <w:rPr>
          <w:szCs w:val="32"/>
          <w:b w:val="1"/>
          <w:i w:val="0"/>
          <w:color w:val="000000"/>
          <w:sz w:val="32"/>
          <w:spacing w:val="0"/>
          <w:w w:val="100"/>
          <w:rFonts w:ascii="Bookman Old Style" w:cs="Tahoma" w:hAnsi="Bookman Old Style"/>
          <w:caps w:val="0"/>
        </w:rPr>
        <w:snapToGrid w:val="0"/>
        <w:ind w:firstLine="720"/>
        <w:textAlignment w:val="baseline"/>
      </w:pPr>
      <w:r>
        <w:rPr>
          <w:b w:val="1"/>
          <w:i w:val="0"/>
          <w:color w:val="000000"/>
          <w:sz w:val="30"/>
          <w:spacing w:val="0"/>
          <w:w w:val="100"/>
          <w:rFonts w:ascii="Monotype Corsiva" w:cs="Tahoma" w:hAnsi="Monotype Corsiva"/>
          <w:caps w:val="0"/>
        </w:rPr>
        <w:t>AUGUST</w:t>
      </w:r>
      <w:r w:rsidR="00E849EA" w:rsidRPr="004F199F">
        <w:rPr>
          <w:b w:val="1"/>
          <w:i w:val="0"/>
          <w:color w:val="000000"/>
          <w:sz w:val="30"/>
          <w:spacing w:val="0"/>
          <w:w w:val="100"/>
          <w:rFonts w:ascii="Monotype Corsiva" w:cs="Tahoma" w:hAnsi="Monotype Corsiva"/>
          <w:caps w:val="0"/>
        </w:rPr>
        <w:t>,</w:t>
      </w:r>
      <w:r w:rsidR="00E849EA" w:rsidRPr="004F199F">
        <w:rPr>
          <w:b w:val="1"/>
          <w:i w:val="0"/>
          <w:color w:val="000000"/>
          <w:sz w:val="30"/>
          <w:spacing w:val="0"/>
          <w:w w:val="100"/>
          <w:rFonts w:ascii="Monotype Corsiva" w:cs="Tahoma" w:hAnsi="Monotype Corsiva"/>
          <w:caps w:val="0"/>
        </w:rPr>
        <w:t> </w:t>
      </w:r>
      <w:r w:rsidR="00E849EA" w:rsidRPr="004F199F">
        <w:rPr>
          <w:b w:val="1"/>
          <w:i w:val="0"/>
          <w:color w:val="000000"/>
          <w:sz w:val="30"/>
          <w:spacing w:val="0"/>
          <w:w w:val="100"/>
          <w:rFonts w:ascii="Monotype Corsiva" w:cs="Tahoma" w:hAnsi="Monotype Corsiva"/>
          <w:caps w:val="0"/>
        </w:rPr>
        <w:t>202</w:t>
      </w:r>
      <w:r w:rsidR="00E849EA">
        <w:rPr>
          <w:b w:val="1"/>
          <w:i w:val="0"/>
          <w:color w:val="000000"/>
          <w:sz w:val="30"/>
          <w:spacing w:val="0"/>
          <w:w w:val="100"/>
          <w:rFonts w:ascii="Monotype Corsiva" w:cs="Tahoma" w:hAnsi="Monotype Corsiva"/>
          <w:caps w:val="0"/>
        </w:rPr>
        <w:t>5</w:t>
      </w:r>
    </w:p>
    <w:p w14:paraId="7C1C8AE9"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6E0A0F2B"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12F4CEA6"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54A86AAE"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5C116DC6"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23AD3998" w14:textId="77777777" w:rsidR="00E849EA" w:rsidRPr="00611D70" w:rsidRDefault="00E849EA" w:rsidP="00E849EA">
      <w:pPr>
        <w:jc w:val="center"/>
        <w:spacing w:before="0" w:beforeAutospacing="0" w:after="160" w:afterAutospacing="0" w:lineRule="auto" w:line="259"/>
        <w:rPr>
          <w:szCs w:val="28"/>
          <w:b w:val="0"/>
          <w:i w:val="0"/>
          <w:sz w:val="28"/>
          <w:spacing w:val="0"/>
          <w:w w:val="100"/>
          <w:caps w:val="0"/>
        </w:rPr>
        <w:snapToGrid w:val="0"/>
        <w:textAlignment w:val="baseline"/>
        <w:tabs>
          <w:tab w:val="left" w:pos="5600"/>
        </w:tabs>
      </w:pPr>
      <w:r>
        <w:rPr>
          <w:szCs w:val="28"/>
          <w:b w:val="0"/>
          <w:i w:val="0"/>
          <w:sz w:val="28"/>
          <w:spacing w:val="0"/>
          <w:w w:val="100"/>
          <w:rFonts/>
          <w:caps w:val="0"/>
        </w:rPr>
        <w:t>i</w:t>
      </w:r>
    </w:p>
    <w:p w14:paraId="474463CD" w14:textId="77777777" w:rsidR="00E849EA" w:rsidRDefault="00E849EA" w:rsidP="00E849EA">
      <w:pPr>
        <w:spacing w:before="0" w:beforeAutospacing="0" w:after="160" w:afterAutospacing="0" w:lineRule="auto" w:line="276"/>
        <w:rPr>
          <w:szCs w:val="24"/>
          <w:b w:val="1"/>
          <w:i w:val="0"/>
          <w:color w:val="000000"/>
          <w:sz w:val="24"/>
          <w:spacing w:val="0"/>
          <w:w w:val="100"/>
          <w:rFonts w:ascii="Times New Roman" w:cs="Times New Roman" w:hAnsi="Times New Roman"/>
          <w:caps w:val="0"/>
        </w:rPr>
        <w:snapToGrid w:val="0"/>
        <w:textAlignment w:val="baseline"/>
      </w:pPr>
      <w:r>
        <w:rPr>
          <w:b w:val="1"/>
          <w:i w:val="0"/>
          <w:color w:val="000000"/>
          <w:sz w:val="24"/>
          <w:spacing w:val="0"/>
          <w:w w:val="100"/>
          <w:rFonts w:ascii="Times New Roman" w:cs="Times New Roman" w:hAnsi="Times New Roman"/>
          <w:caps w:val="0"/>
        </w:rPr>
        <w:t/>
      </w:r>
    </w:p>
    <w:p w14:paraId="47874EF0" w14:textId="42C2F851" w:rsidR="00E849EA" w:rsidRPr="004F199F" w:rsidRDefault="00E849EA" w:rsidP="00E849EA">
      <w:pPr>
        <w:jc w:val="center"/>
        <w:spacing w:before="0" w:beforeAutospacing="0" w:after="160" w:afterAutospacing="0" w:lineRule="auto" w:line="276"/>
        <w:rPr>
          <w:szCs w:val="24"/>
          <w:b w:val="1"/>
          <w:i w:val="0"/>
          <w:color w:val="000000"/>
          <w:sz w:val="24"/>
          <w:spacing w:val="0"/>
          <w:w w:val="100"/>
          <w:rFonts w:ascii="Times New Roman" w:cs="Times New Roman" w:hAnsi="Times New Roman"/>
          <w:caps w:val="0"/>
        </w:rPr>
        <w:snapToGrid w:val="0"/>
        <w:textAlignment w:val="baseline"/>
      </w:pPr>
      <w:r w:rsidRPr="004F199F">
        <w:rPr>
          <w:szCs w:val="24"/>
          <w:b w:val="1"/>
          <w:i w:val="0"/>
          <w:color w:val="000000"/>
          <w:sz w:val="24"/>
          <w:spacing w:val="0"/>
          <w:w w:val="100"/>
          <w:rFonts w:ascii="Times New Roman" w:cs="Times New Roman" w:hAnsi="Times New Roman"/>
          <w:caps w:val="0"/>
        </w:rPr>
        <w:t>CERTIFICATION</w:t>
      </w:r>
    </w:p>
    <w:p w14:paraId="2CEC3B69" w14:textId="5F1A7B4F" w:rsidR="00E849EA" w:rsidRPr="004F199F" w:rsidRDefault="00E849EA" w:rsidP="00E849EA">
      <w:pPr>
        <w:jc w:val="both"/>
        <w:spacing w:before="0" w:beforeAutospacing="0" w:after="160" w:afterAutospacing="0" w:lineRule="auto" w:line="360"/>
        <w:rPr>
          <w:szCs w:val="24"/>
          <w:b w:val="1"/>
          <w:i w:val="0"/>
          <w:color w:val="000000"/>
          <w:sz w:val="24"/>
          <w:spacing w:val="0"/>
          <w:w w:val="100"/>
          <w:rFonts w:ascii="Times New Roman" w:cs="Times New Roman" w:hAnsi="Times New Roman"/>
          <w:caps w:val="0"/>
        </w:rPr>
        <w:snapToGrid w:val="0"/>
        <w:ind w:firstLine="720"/>
        <w:textAlignment w:val="baseline"/>
      </w:pPr>
      <w:r w:rsidRPr="004F199F">
        <w:rPr>
          <w:szCs w:val="24"/>
          <w:b w:val="0"/>
          <w:i w:val="0"/>
          <w:color w:val="000000"/>
          <w:sz w:val="24"/>
          <w:spacing w:val="0"/>
          <w:w w:val="100"/>
          <w:rFonts w:ascii="Times New Roman" w:cs="Times New Roman" w:hAnsi="Times New Roman"/>
          <w:caps w:val="0"/>
        </w:rPr>
        <w:t>This</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is</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to</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certify</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that</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this</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project</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was</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carried</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out</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by</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group</w:t>
      </w:r>
      <w:r w:rsidRPr="004F199F">
        <w:rPr>
          <w:szCs w:val="24"/>
          <w:b w:val="0"/>
          <w:i w:val="0"/>
          <w:color w:val="000000"/>
          <w:sz w:val="24"/>
          <w:spacing w:val="0"/>
          <w:w w:val="100"/>
          <w:rFonts w:ascii="Times New Roman" w:cs="Times New Roman" w:hAnsi="Times New Roman"/>
          <w:caps w:val="0"/>
        </w:rPr>
        <w:t> </w:t>
      </w:r>
      <w:bookmarkStart w:id="2" w:name="_Hlk145587243"/>
      <w:bookmarkStart w:id="3" w:name="_Hlk172645585"/>
      <w:bookmarkEnd w:id="2"/>
      <w:r w:rsidR="00695B3F">
        <w:rPr>
          <w:szCs w:val="24"/>
          <w:b w:val="0"/>
          <w:i w:val="0"/>
          <w:color w:val="000000"/>
          <w:sz w:val="24"/>
          <w:spacing w:val="0"/>
          <w:w w:val="100"/>
          <w:rFonts w:ascii="Times New Roman" w:cs="Times New Roman" w:hAnsi="Times New Roman"/>
          <w:caps w:val="0"/>
        </w:rPr>
        <w:t>A</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with</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th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abov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names</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and</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matriculation</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numbers,</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submitted</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to</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th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Department</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of</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Scienc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Laboratory</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Technology,</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Physics/Electronics</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unit,</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Institut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of</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Applied</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Scienc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IAS),</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Kwara</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Stat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Polytechnic,</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Ilorin,</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in</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partial</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fulfilment</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for</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th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requirement</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of</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th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award</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of</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Higher</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National</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Diploma</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HND)</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in</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Scienc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Laboratory</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Technology</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SLT).</w:t>
      </w:r>
    </w:p>
    <w:p w14:paraId="7DAFE609" w14:textId="77777777" w:rsidR="00E849EA" w:rsidRPr="004F199F" w:rsidRDefault="00E849EA" w:rsidP="00E849EA">
      <w:pPr>
        <w:spacing w:before="0" w:beforeAutospacing="0" w:after="160" w:afterAutospacing="0" w:lineRule="auto" w:line="240"/>
        <w:rPr>
          <w:szCs w:val="24"/>
          <w:b w:val="0"/>
          <w:i w:val="0"/>
          <w:color w:val="000000"/>
          <w:sz w:val="24"/>
          <w:spacing w:val="0"/>
          <w:w w:val="100"/>
          <w:rFonts w:ascii="Times New Roman" w:cs="Times New Roman" w:hAnsi="Times New Roman"/>
          <w:caps w:val="0"/>
        </w:rPr>
        <w:snapToGrid w:val="0"/>
        <w:textAlignment w:val="baseline"/>
      </w:pPr>
      <w:r>
        <w:rPr>
          <w:b w:val="0"/>
          <w:i w:val="0"/>
          <w:color w:val="000000"/>
          <w:sz w:val="24"/>
          <w:spacing w:val="0"/>
          <w:w w:val="100"/>
          <w:rFonts w:ascii="Times New Roman" w:cs="Times New Roman" w:hAnsi="Times New Roman"/>
          <w:caps w:val="0"/>
        </w:rPr>
        <w:t/>
      </w:r>
    </w:p>
    <w:p w14:paraId="6018DEA1" w14:textId="77777777" w:rsidR="00E849EA" w:rsidRPr="004F199F" w:rsidRDefault="00E849EA" w:rsidP="00E849EA">
      <w:pPr>
        <w:spacing w:before="0" w:beforeAutospacing="0" w:after="160" w:afterAutospacing="0" w:lineRule="auto" w:line="240"/>
        <w:rPr>
          <w:szCs w:val="24"/>
          <w:b w:val="0"/>
          <w:i w:val="0"/>
          <w:color w:val="000000"/>
          <w:sz w:val="24"/>
          <w:spacing w:val="0"/>
          <w:w w:val="100"/>
          <w:rFonts w:ascii="Times New Roman" w:cs="Times New Roman" w:hAnsi="Times New Roman"/>
          <w:caps w:val="0"/>
        </w:rPr>
        <w:snapToGrid w:val="0"/>
        <w:textAlignment w:val="baseline"/>
      </w:pPr>
      <w:r>
        <w:rPr>
          <w:b w:val="0"/>
          <w:i w:val="0"/>
          <w:color w:val="000000"/>
          <w:sz w:val="24"/>
          <w:spacing w:val="0"/>
          <w:w w:val="100"/>
          <w:rFonts w:ascii="Times New Roman" w:cs="Times New Roman" w:hAnsi="Times New Roman"/>
          <w:caps w:val="0"/>
        </w:rPr>
        <w:t/>
      </w:r>
    </w:p>
    <w:p w14:paraId="3521ADF7" w14:textId="77777777" w:rsidR="00E849EA" w:rsidRPr="004F199F" w:rsidRDefault="00E849EA" w:rsidP="00E849EA">
      <w:pPr>
        <w:spacing w:before="0" w:beforeAutospacing="0" w:after="0" w:afterAutospacing="0" w:lineRule="auto" w:line="240"/>
        <w:rPr>
          <w:szCs w:val="24"/>
          <w:b w:val="0"/>
          <w:i w:val="0"/>
          <w:color w:val="000000"/>
          <w:sz w:val="24"/>
          <w:spacing w:val="0"/>
          <w:w w:val="100"/>
          <w:rFonts w:ascii="Times New Roman" w:cs="Times New Roman" w:hAnsi="Times New Roman"/>
          <w:caps w:val="0"/>
        </w:rPr>
        <w:snapToGrid w:val="0"/>
        <w:textAlignment w:val="baseline"/>
      </w:pPr>
      <w:r w:rsidRPr="004F199F">
        <w:rPr>
          <w:szCs w:val="24"/>
          <w:b w:val="0"/>
          <w:i w:val="0"/>
          <w:color w:val="000000"/>
          <w:sz w:val="24"/>
          <w:spacing w:val="0"/>
          <w:w w:val="100"/>
          <w:rFonts w:ascii="Times New Roman" w:cs="Times New Roman" w:hAnsi="Times New Roman"/>
          <w:caps w:val="0"/>
        </w:rPr>
        <w:t>___________________</w:t>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_______________</w:t>
      </w:r>
    </w:p>
    <w:p w14:paraId="681BB0A6" w14:textId="77777777" w:rsidR="00E849EA" w:rsidRPr="004F199F" w:rsidRDefault="00E849EA" w:rsidP="00E849EA">
      <w:pPr>
        <w:spacing w:before="0" w:beforeAutospacing="0" w:after="0" w:afterAutospacing="0" w:lineRule="auto" w:line="240"/>
        <w:rPr>
          <w:szCs w:val="24"/>
          <w:iCs/>
          <w:b w:val="1"/>
          <w:i w:val="1"/>
          <w:color w:val="000000"/>
          <w:sz w:val="24"/>
          <w:spacing w:val="0"/>
          <w:w w:val="100"/>
          <w:rFonts w:ascii="Times New Roman" w:cs="Times New Roman" w:hAnsi="Times New Roman"/>
          <w:caps w:val="0"/>
        </w:rPr>
        <w:snapToGrid w:val="0"/>
        <w:textAlignment w:val="baseline"/>
      </w:pPr>
      <w:r w:rsidRPr="004F199F">
        <w:rPr>
          <w:szCs w:val="24"/>
          <w:b w:val="1"/>
          <w:i w:val="0"/>
          <w:color w:val="000000"/>
          <w:sz w:val="24"/>
          <w:spacing w:val="0"/>
          <w:w w:val="100"/>
          <w:rFonts w:ascii="Times New Roman" w:cs="Times New Roman" w:hAnsi="Times New Roman"/>
          <w:caps w:val="0"/>
        </w:rPr>
        <w:t>Dr.</w:t>
      </w:r>
      <w:r>
        <w:rPr>
          <w:szCs w:val="24"/>
          <w:b w:val="1"/>
          <w:i w:val="0"/>
          <w:color w:val="000000"/>
          <w:sz w:val="24"/>
          <w:spacing w:val="0"/>
          <w:w w:val="100"/>
          <w:rFonts w:ascii="Times New Roman" w:cs="Times New Roman" w:hAnsi="Times New Roman"/>
          <w:caps w:val="0"/>
        </w:rPr>
        <w:t> </w:t>
      </w:r>
      <w:r>
        <w:rPr>
          <w:szCs w:val="24"/>
          <w:b w:val="1"/>
          <w:i w:val="0"/>
          <w:color w:val="000000"/>
          <w:sz w:val="24"/>
          <w:spacing w:val="0"/>
          <w:w w:val="100"/>
          <w:rFonts w:ascii="Times New Roman" w:cs="Times New Roman" w:hAnsi="Times New Roman"/>
          <w:caps w:val="0"/>
        </w:rPr>
        <w:t>IBRAHIM</w:t>
      </w:r>
      <w:r>
        <w:rPr>
          <w:szCs w:val="24"/>
          <w:b w:val="1"/>
          <w:i w:val="0"/>
          <w:color w:val="000000"/>
          <w:sz w:val="24"/>
          <w:spacing w:val="0"/>
          <w:w w:val="100"/>
          <w:rFonts w:ascii="Times New Roman" w:cs="Times New Roman" w:hAnsi="Times New Roman"/>
          <w:caps w:val="0"/>
        </w:rPr>
        <w:t> </w:t>
      </w:r>
      <w:r>
        <w:rPr>
          <w:szCs w:val="24"/>
          <w:b w:val="1"/>
          <w:i w:val="0"/>
          <w:color w:val="000000"/>
          <w:sz w:val="24"/>
          <w:spacing w:val="0"/>
          <w:w w:val="100"/>
          <w:rFonts w:ascii="Times New Roman" w:cs="Times New Roman" w:hAnsi="Times New Roman"/>
          <w:caps w:val="0"/>
        </w:rPr>
        <w:t>B.B</w:t>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Date</w:t>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p>
    <w:p w14:paraId="0954BAEE" w14:textId="77777777" w:rsidR="00E849EA" w:rsidRPr="004F199F" w:rsidRDefault="00E849EA" w:rsidP="00E849EA">
      <w:pPr>
        <w:spacing w:before="0" w:beforeAutospacing="0" w:after="0" w:afterAutospacing="0" w:lineRule="auto" w:line="240"/>
        <w:rPr>
          <w:szCs w:val="24"/>
          <w:b w:val="0"/>
          <w:i w:val="1"/>
          <w:color w:val="000000"/>
          <w:sz w:val="24"/>
          <w:spacing w:val="0"/>
          <w:w w:val="100"/>
          <w:rFonts w:ascii="Times New Roman" w:cs="Times New Roman" w:hAnsi="Times New Roman"/>
          <w:caps w:val="0"/>
        </w:rPr>
        <w:snapToGrid w:val="0"/>
        <w:textAlignment w:val="baseline"/>
      </w:pPr>
      <w:r w:rsidRPr="004F199F">
        <w:rPr>
          <w:szCs w:val="24"/>
          <w:b w:val="0"/>
          <w:i w:val="1"/>
          <w:color w:val="000000"/>
          <w:sz w:val="24"/>
          <w:spacing w:val="0"/>
          <w:w w:val="100"/>
          <w:rFonts w:ascii="Times New Roman" w:cs="Times New Roman" w:hAnsi="Times New Roman"/>
          <w:caps w:val="0"/>
        </w:rPr>
        <w:t>Project</w:t>
      </w:r>
      <w:r w:rsidRPr="004F199F">
        <w:rPr>
          <w:szCs w:val="24"/>
          <w:b w:val="0"/>
          <w:i w:val="1"/>
          <w:color w:val="000000"/>
          <w:sz w:val="24"/>
          <w:spacing w:val="0"/>
          <w:w w:val="100"/>
          <w:rFonts w:ascii="Times New Roman" w:cs="Times New Roman" w:hAnsi="Times New Roman"/>
          <w:caps w:val="0"/>
        </w:rPr>
        <w:t> </w:t>
      </w:r>
      <w:r w:rsidRPr="004F199F">
        <w:rPr>
          <w:szCs w:val="24"/>
          <w:b w:val="0"/>
          <w:i w:val="1"/>
          <w:color w:val="000000"/>
          <w:sz w:val="24"/>
          <w:spacing w:val="0"/>
          <w:w w:val="100"/>
          <w:rFonts w:ascii="Times New Roman" w:cs="Times New Roman" w:hAnsi="Times New Roman"/>
          <w:caps w:val="0"/>
        </w:rPr>
        <w:t>Supervisor</w:t>
      </w:r>
    </w:p>
    <w:p w14:paraId="12940226" w14:textId="77777777" w:rsidR="00E849EA" w:rsidRPr="004F199F" w:rsidRDefault="00E849EA" w:rsidP="00E849EA">
      <w:pPr>
        <w:spacing w:before="0" w:beforeAutospacing="0" w:after="0" w:afterAutospacing="0" w:lineRule="auto" w:line="240"/>
        <w:rPr>
          <w:szCs w:val="24"/>
          <w:b w:val="0"/>
          <w:i w:val="1"/>
          <w:color w:val="000000"/>
          <w:sz w:val="24"/>
          <w:spacing w:val="0"/>
          <w:w w:val="100"/>
          <w:rFonts w:ascii="Times New Roman" w:cs="Times New Roman" w:hAnsi="Times New Roman"/>
          <w:caps w:val="0"/>
        </w:rPr>
        <w:snapToGrid w:val="0"/>
        <w:textAlignment w:val="baseline"/>
      </w:pPr>
      <w:r>
        <w:rPr>
          <w:b w:val="0"/>
          <w:i w:val="1"/>
          <w:color w:val="000000"/>
          <w:sz w:val="24"/>
          <w:spacing w:val="0"/>
          <w:w w:val="100"/>
          <w:rFonts w:ascii="Times New Roman" w:cs="Times New Roman" w:hAnsi="Times New Roman"/>
          <w:caps w:val="0"/>
        </w:rPr>
        <w:t/>
      </w:r>
    </w:p>
    <w:p w14:paraId="53231C6F" w14:textId="77777777" w:rsidR="00E849EA" w:rsidRPr="004F199F" w:rsidRDefault="00E849EA" w:rsidP="00E849EA">
      <w:pPr>
        <w:spacing w:before="0" w:beforeAutospacing="0" w:after="0" w:afterAutospacing="0" w:lineRule="auto" w:line="240"/>
        <w:rPr>
          <w:szCs w:val="24"/>
          <w:b w:val="0"/>
          <w:i w:val="1"/>
          <w:color w:val="000000"/>
          <w:sz w:val="24"/>
          <w:spacing w:val="0"/>
          <w:w w:val="100"/>
          <w:rFonts w:ascii="Times New Roman" w:cs="Times New Roman" w:hAnsi="Times New Roman"/>
          <w:caps w:val="0"/>
        </w:rPr>
        <w:snapToGrid w:val="0"/>
        <w:textAlignment w:val="baseline"/>
      </w:pPr>
      <w:r>
        <w:rPr>
          <w:b w:val="0"/>
          <w:i w:val="1"/>
          <w:color w:val="000000"/>
          <w:sz w:val="24"/>
          <w:spacing w:val="0"/>
          <w:w w:val="100"/>
          <w:rFonts w:ascii="Times New Roman" w:cs="Times New Roman" w:hAnsi="Times New Roman"/>
          <w:caps w:val="0"/>
        </w:rPr>
        <w:t/>
      </w:r>
    </w:p>
    <w:p w14:paraId="0506A3BF" w14:textId="77777777" w:rsidR="00E849EA" w:rsidRPr="004F199F" w:rsidRDefault="00E849EA" w:rsidP="00E849EA">
      <w:pPr>
        <w:spacing w:before="0" w:beforeAutospacing="0" w:after="0" w:afterAutospacing="0" w:lineRule="auto" w:line="240"/>
        <w:rPr>
          <w:szCs w:val="24"/>
          <w:b w:val="0"/>
          <w:i w:val="1"/>
          <w:color w:val="000000"/>
          <w:sz w:val="24"/>
          <w:spacing w:val="0"/>
          <w:w w:val="100"/>
          <w:rFonts w:ascii="Times New Roman" w:cs="Times New Roman" w:hAnsi="Times New Roman"/>
          <w:caps w:val="0"/>
        </w:rPr>
        <w:snapToGrid w:val="0"/>
        <w:textAlignment w:val="baseline"/>
      </w:pPr>
      <w:r>
        <w:rPr>
          <w:b w:val="0"/>
          <w:i w:val="1"/>
          <w:color w:val="000000"/>
          <w:sz w:val="24"/>
          <w:spacing w:val="0"/>
          <w:w w:val="100"/>
          <w:rFonts w:ascii="Times New Roman" w:cs="Times New Roman" w:hAnsi="Times New Roman"/>
          <w:caps w:val="0"/>
        </w:rPr>
        <w:t/>
      </w:r>
    </w:p>
    <w:p w14:paraId="6AC48C8F" w14:textId="77777777" w:rsidR="00E849EA" w:rsidRPr="004F199F" w:rsidRDefault="00E849EA" w:rsidP="00E849EA">
      <w:pPr>
        <w:spacing w:before="0" w:beforeAutospacing="0" w:after="0" w:afterAutospacing="0" w:lineRule="auto" w:line="240"/>
        <w:rPr>
          <w:szCs w:val="24"/>
          <w:b w:val="1"/>
          <w:i w:val="0"/>
          <w:color w:val="000000"/>
          <w:sz w:val="24"/>
          <w:spacing w:val="0"/>
          <w:w w:val="100"/>
          <w:rFonts w:ascii="Times New Roman" w:cs="Times New Roman" w:hAnsi="Times New Roman"/>
          <w:caps w:val="0"/>
        </w:rPr>
        <w:snapToGrid w:val="0"/>
        <w:textAlignment w:val="baseline"/>
      </w:pPr>
      <w:r>
        <w:rPr>
          <w:b w:val="1"/>
          <w:i w:val="0"/>
          <w:color w:val="000000"/>
          <w:sz w:val="24"/>
          <w:spacing w:val="0"/>
          <w:w w:val="100"/>
          <w:rFonts w:ascii="Times New Roman" w:cs="Times New Roman" w:hAnsi="Times New Roman"/>
          <w:caps w:val="0"/>
        </w:rPr>
        <w:t/>
      </w:r>
    </w:p>
    <w:p w14:paraId="1151304E" w14:textId="77777777" w:rsidR="00E849EA" w:rsidRPr="004F199F" w:rsidRDefault="00E849EA" w:rsidP="00E849EA">
      <w:pPr>
        <w:spacing w:before="0" w:beforeAutospacing="0" w:after="0" w:afterAutospacing="0" w:lineRule="auto" w:line="240"/>
        <w:rPr>
          <w:szCs w:val="24"/>
          <w:b w:val="0"/>
          <w:i w:val="0"/>
          <w:color w:val="000000"/>
          <w:sz w:val="24"/>
          <w:spacing w:val="0"/>
          <w:w w:val="100"/>
          <w:rFonts w:ascii="Times New Roman" w:cs="Times New Roman" w:hAnsi="Times New Roman"/>
          <w:caps w:val="0"/>
        </w:rPr>
        <w:snapToGrid w:val="0"/>
        <w:textAlignment w:val="baseline"/>
      </w:pPr>
      <w:r w:rsidRPr="004F199F">
        <w:rPr>
          <w:szCs w:val="24"/>
          <w:b w:val="0"/>
          <w:i w:val="0"/>
          <w:color w:val="000000"/>
          <w:sz w:val="24"/>
          <w:spacing w:val="0"/>
          <w:w w:val="100"/>
          <w:rFonts w:ascii="Times New Roman" w:cs="Times New Roman" w:hAnsi="Times New Roman"/>
          <w:caps w:val="0"/>
        </w:rPr>
        <w:t>___________________</w:t>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r>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_______________</w:t>
      </w:r>
    </w:p>
    <w:p w14:paraId="72B6D874" w14:textId="77777777" w:rsidR="00E849EA" w:rsidRPr="004F199F" w:rsidRDefault="00E849EA" w:rsidP="00E849EA">
      <w:pPr>
        <w:spacing w:before="0" w:beforeAutospacing="0" w:after="0" w:afterAutospacing="0" w:lineRule="auto" w:line="240"/>
        <w:rPr>
          <w:szCs w:val="24"/>
          <w:b w:val="1"/>
          <w:i w:val="0"/>
          <w:color w:val="000000"/>
          <w:sz w:val="24"/>
          <w:spacing w:val="0"/>
          <w:w w:val="100"/>
          <w:rFonts w:ascii="Times New Roman" w:cs="Times New Roman" w:hAnsi="Times New Roman"/>
          <w:caps w:val="0"/>
        </w:rPr>
        <w:snapToGrid w:val="0"/>
        <w:textAlignment w:val="baseline"/>
      </w:pPr>
      <w:r w:rsidRPr="00F1093D">
        <w:rPr>
          <w:szCs w:val="24"/>
          <w:b w:val="1"/>
          <w:i w:val="0"/>
          <w:sz w:val="24"/>
          <w:spacing w:val="0"/>
          <w:w w:val="100"/>
          <w:rFonts w:ascii="Times New Roman" w:cs="Times New Roman" w:hAnsi="Times New Roman"/>
          <w:caps w:val="0"/>
        </w:rPr>
        <w:t>Mr.</w:t>
      </w:r>
      <w:r w:rsidRPr="00F1093D">
        <w:rPr>
          <w:szCs w:val="24"/>
          <w:b w:val="1"/>
          <w:i w:val="0"/>
          <w:sz w:val="24"/>
          <w:spacing w:val="0"/>
          <w:w w:val="100"/>
          <w:rFonts w:ascii="Times New Roman" w:cs="Times New Roman" w:hAnsi="Times New Roman"/>
          <w:caps w:val="0"/>
        </w:rPr>
        <w:t> </w:t>
      </w:r>
      <w:r w:rsidRPr="00F1093D">
        <w:rPr>
          <w:szCs w:val="24"/>
          <w:b w:val="1"/>
          <w:i w:val="0"/>
          <w:sz w:val="24"/>
          <w:spacing w:val="0"/>
          <w:w w:val="100"/>
          <w:rFonts w:ascii="Times New Roman" w:cs="Times New Roman" w:hAnsi="Times New Roman"/>
          <w:caps w:val="0"/>
        </w:rPr>
        <w:t>Salahu</w:t>
      </w:r>
      <w:r w:rsidRPr="00F1093D">
        <w:rPr>
          <w:szCs w:val="24"/>
          <w:b w:val="1"/>
          <w:i w:val="0"/>
          <w:sz w:val="24"/>
          <w:spacing w:val="0"/>
          <w:w w:val="100"/>
          <w:rFonts w:ascii="Times New Roman" w:cs="Times New Roman" w:hAnsi="Times New Roman"/>
          <w:caps w:val="0"/>
        </w:rPr>
        <w:t> </w:t>
      </w:r>
      <w:r w:rsidRPr="00F1093D">
        <w:rPr>
          <w:szCs w:val="24"/>
          <w:b w:val="1"/>
          <w:i w:val="0"/>
          <w:sz w:val="24"/>
          <w:spacing w:val="0"/>
          <w:w w:val="100"/>
          <w:rFonts w:ascii="Times New Roman" w:cs="Times New Roman" w:hAnsi="Times New Roman"/>
          <w:caps w:val="0"/>
        </w:rPr>
        <w:t>Bashir</w:t>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Pr>
          <w:szCs w:val="24"/>
          <w:b w:val="1"/>
          <w:i w:val="0"/>
          <w:color w:val="000000"/>
          <w:sz w:val="24"/>
          <w:spacing w:val="0"/>
          <w:w w:val="100"/>
          <w:rFonts w:ascii="Times New Roman" w:cs="Times New Roman" w:hAnsi="Times New Roman"/>
          <w:caps w:val="0"/>
        </w:rPr>
        <w:tab/>
      </w:r>
      <w:r>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Date</w:t>
      </w:r>
    </w:p>
    <w:p w14:paraId="6B9ADC37" w14:textId="77777777" w:rsidR="00E849EA" w:rsidRPr="004F199F" w:rsidRDefault="00E849EA" w:rsidP="00E849EA">
      <w:pPr>
        <w:spacing w:before="0" w:beforeAutospacing="0" w:after="0" w:afterAutospacing="0" w:lineRule="auto" w:line="240"/>
        <w:rPr>
          <w:szCs w:val="24"/>
          <w:b w:val="1"/>
          <w:i w:val="0"/>
          <w:color w:val="000000"/>
          <w:sz w:val="24"/>
          <w:spacing w:val="0"/>
          <w:w w:val="100"/>
          <w:rFonts w:ascii="Times New Roman" w:cs="Times New Roman" w:hAnsi="Times New Roman"/>
          <w:caps w:val="0"/>
        </w:rPr>
        <w:snapToGrid w:val="0"/>
        <w:textAlignment w:val="baseline"/>
      </w:pPr>
      <w:r w:rsidRPr="004F199F">
        <w:rPr>
          <w:szCs w:val="24"/>
          <w:b w:val="0"/>
          <w:i w:val="1"/>
          <w:color w:val="000000"/>
          <w:sz w:val="24"/>
          <w:spacing w:val="0"/>
          <w:w w:val="100"/>
          <w:rFonts w:ascii="Times New Roman" w:cs="Times New Roman" w:hAnsi="Times New Roman"/>
          <w:caps w:val="0"/>
        </w:rPr>
        <w:t>HOU,</w:t>
      </w:r>
      <w:r w:rsidRPr="004F199F">
        <w:rPr>
          <w:szCs w:val="24"/>
          <w:b w:val="0"/>
          <w:i w:val="1"/>
          <w:color w:val="000000"/>
          <w:sz w:val="24"/>
          <w:spacing w:val="0"/>
          <w:w w:val="100"/>
          <w:rFonts w:ascii="Times New Roman" w:cs="Times New Roman" w:hAnsi="Times New Roman"/>
          <w:caps w:val="0"/>
        </w:rPr>
        <w:t> </w:t>
      </w:r>
      <w:r w:rsidRPr="00D468F3">
        <w:rPr>
          <w:szCs w:val="24"/>
          <w:b w:val="0"/>
          <w:i w:val="1"/>
          <w:color w:val="000000"/>
          <w:sz w:val="24"/>
          <w:spacing w:val="0"/>
          <w:w w:val="100"/>
          <w:rFonts w:ascii="Times New Roman" w:cs="Times New Roman" w:hAnsi="Times New Roman"/>
          <w:caps w:val="0"/>
        </w:rPr>
        <w:t>Physic/Electronics</w:t>
      </w:r>
    </w:p>
    <w:p w14:paraId="2EFF1069" w14:textId="77777777" w:rsidR="00E849EA" w:rsidRPr="004F199F" w:rsidRDefault="00E849EA" w:rsidP="00E849EA">
      <w:pPr>
        <w:spacing w:before="0" w:beforeAutospacing="0" w:after="0" w:afterAutospacing="0" w:lineRule="auto" w:line="240"/>
        <w:rPr>
          <w:szCs w:val="24"/>
          <w:b w:val="0"/>
          <w:i w:val="0"/>
          <w:color w:val="000000"/>
          <w:sz w:val="24"/>
          <w:spacing w:val="0"/>
          <w:w w:val="100"/>
          <w:rFonts w:ascii="Times New Roman" w:cs="Times New Roman" w:hAnsi="Times New Roman"/>
          <w:caps w:val="0"/>
        </w:rPr>
        <w:snapToGrid w:val="0"/>
        <w:textAlignment w:val="baseline"/>
      </w:pPr>
      <w:r>
        <w:rPr>
          <w:b w:val="0"/>
          <w:i w:val="0"/>
          <w:color w:val="000000"/>
          <w:sz w:val="24"/>
          <w:spacing w:val="0"/>
          <w:w w:val="100"/>
          <w:rFonts w:ascii="Times New Roman" w:cs="Times New Roman" w:hAnsi="Times New Roman"/>
          <w:caps w:val="0"/>
        </w:rPr>
        <w:t/>
      </w:r>
    </w:p>
    <w:p w14:paraId="0A254B50" w14:textId="77777777" w:rsidR="00E849EA" w:rsidRPr="004F199F" w:rsidRDefault="00E849EA" w:rsidP="00E849EA">
      <w:pPr>
        <w:spacing w:before="0" w:beforeAutospacing="0" w:after="0" w:afterAutospacing="0" w:lineRule="auto" w:line="240"/>
        <w:rPr>
          <w:szCs w:val="24"/>
          <w:b w:val="0"/>
          <w:i w:val="0"/>
          <w:color w:val="000000"/>
          <w:sz w:val="24"/>
          <w:spacing w:val="0"/>
          <w:w w:val="100"/>
          <w:rFonts w:ascii="Times New Roman" w:cs="Times New Roman" w:hAnsi="Times New Roman"/>
          <w:caps w:val="0"/>
        </w:rPr>
        <w:snapToGrid w:val="0"/>
        <w:textAlignment w:val="baseline"/>
      </w:pPr>
      <w:r>
        <w:rPr>
          <w:b w:val="0"/>
          <w:i w:val="0"/>
          <w:color w:val="000000"/>
          <w:sz w:val="24"/>
          <w:spacing w:val="0"/>
          <w:w w:val="100"/>
          <w:rFonts w:ascii="Times New Roman" w:cs="Times New Roman" w:hAnsi="Times New Roman"/>
          <w:caps w:val="0"/>
        </w:rPr>
        <w:t/>
      </w:r>
    </w:p>
    <w:p w14:paraId="53C6F442" w14:textId="77777777" w:rsidR="00E849EA" w:rsidRPr="004F199F" w:rsidRDefault="00E849EA" w:rsidP="00E849EA">
      <w:pPr>
        <w:spacing w:before="0" w:beforeAutospacing="0" w:after="0" w:afterAutospacing="0" w:lineRule="auto" w:line="240"/>
        <w:rPr>
          <w:szCs w:val="24"/>
          <w:b w:val="0"/>
          <w:i w:val="0"/>
          <w:color w:val="000000"/>
          <w:sz w:val="24"/>
          <w:spacing w:val="0"/>
          <w:w w:val="100"/>
          <w:rFonts w:ascii="Times New Roman" w:cs="Times New Roman" w:hAnsi="Times New Roman"/>
          <w:caps w:val="0"/>
        </w:rPr>
        <w:snapToGrid w:val="0"/>
        <w:textAlignment w:val="baseline"/>
      </w:pPr>
      <w:r>
        <w:rPr>
          <w:b w:val="0"/>
          <w:i w:val="0"/>
          <w:color w:val="000000"/>
          <w:sz w:val="24"/>
          <w:spacing w:val="0"/>
          <w:w w:val="100"/>
          <w:rFonts w:ascii="Times New Roman" w:cs="Times New Roman" w:hAnsi="Times New Roman"/>
          <w:caps w:val="0"/>
        </w:rPr>
        <w:t/>
      </w:r>
    </w:p>
    <w:p w14:paraId="12956AA9" w14:textId="77777777" w:rsidR="00E849EA" w:rsidRPr="004F199F" w:rsidRDefault="00E849EA" w:rsidP="00E849EA">
      <w:pPr>
        <w:spacing w:before="0" w:beforeAutospacing="0" w:after="0" w:afterAutospacing="0" w:lineRule="auto" w:line="240"/>
        <w:rPr>
          <w:szCs w:val="24"/>
          <w:b w:val="0"/>
          <w:i w:val="0"/>
          <w:color w:val="000000"/>
          <w:sz w:val="24"/>
          <w:spacing w:val="0"/>
          <w:w w:val="100"/>
          <w:rFonts w:ascii="Times New Roman" w:cs="Times New Roman" w:hAnsi="Times New Roman"/>
          <w:caps w:val="0"/>
        </w:rPr>
        <w:snapToGrid w:val="0"/>
        <w:textAlignment w:val="baseline"/>
      </w:pPr>
      <w:r>
        <w:rPr>
          <w:b w:val="0"/>
          <w:i w:val="0"/>
          <w:color w:val="000000"/>
          <w:sz w:val="24"/>
          <w:spacing w:val="0"/>
          <w:w w:val="100"/>
          <w:rFonts w:ascii="Times New Roman" w:cs="Times New Roman" w:hAnsi="Times New Roman"/>
          <w:caps w:val="0"/>
        </w:rPr>
        <w:t/>
      </w:r>
    </w:p>
    <w:p w14:paraId="09299157" w14:textId="77777777" w:rsidR="00E849EA" w:rsidRPr="004F199F" w:rsidRDefault="00E849EA" w:rsidP="00E849EA">
      <w:pPr>
        <w:spacing w:before="0" w:beforeAutospacing="0" w:after="0" w:afterAutospacing="0" w:lineRule="auto" w:line="240"/>
        <w:rPr>
          <w:szCs w:val="24"/>
          <w:b w:val="0"/>
          <w:i w:val="0"/>
          <w:color w:val="000000"/>
          <w:sz w:val="24"/>
          <w:spacing w:val="0"/>
          <w:w w:val="100"/>
          <w:rFonts w:ascii="Times New Roman" w:cs="Times New Roman" w:hAnsi="Times New Roman"/>
          <w:caps w:val="0"/>
        </w:rPr>
        <w:snapToGrid w:val="0"/>
        <w:textAlignment w:val="baseline"/>
      </w:pPr>
      <w:r w:rsidRPr="004F199F">
        <w:rPr>
          <w:szCs w:val="24"/>
          <w:b w:val="0"/>
          <w:i w:val="0"/>
          <w:color w:val="000000"/>
          <w:sz w:val="24"/>
          <w:spacing w:val="0"/>
          <w:w w:val="100"/>
          <w:rFonts w:ascii="Times New Roman" w:cs="Times New Roman" w:hAnsi="Times New Roman"/>
          <w:caps w:val="0"/>
        </w:rPr>
        <w:t>___________________</w:t>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_______________</w:t>
      </w:r>
    </w:p>
    <w:p w14:paraId="1AB97613" w14:textId="77777777" w:rsidR="00E849EA" w:rsidRPr="004F199F" w:rsidRDefault="00E849EA" w:rsidP="00E849EA">
      <w:pPr>
        <w:spacing w:before="0" w:beforeAutospacing="0" w:after="0" w:afterAutospacing="0" w:lineRule="auto" w:line="240"/>
        <w:rPr>
          <w:szCs w:val="24"/>
          <w:b w:val="1"/>
          <w:i w:val="0"/>
          <w:color w:val="000000"/>
          <w:sz w:val="24"/>
          <w:spacing w:val="0"/>
          <w:w w:val="100"/>
          <w:rFonts w:ascii="Times New Roman" w:cs="Times New Roman" w:hAnsi="Times New Roman"/>
          <w:caps w:val="0"/>
        </w:rPr>
        <w:snapToGrid w:val="0"/>
        <w:textAlignment w:val="baseline"/>
      </w:pPr>
      <w:r w:rsidRPr="000470B2">
        <w:rPr>
          <w:szCs w:val="24"/>
          <w:b w:val="1"/>
          <w:i w:val="0"/>
          <w:color w:val="000000"/>
          <w:sz w:val="24"/>
          <w:spacing w:val="0"/>
          <w:w w:val="100"/>
          <w:rFonts w:ascii="Times New Roman" w:cs="Times New Roman" w:hAnsi="Times New Roman"/>
          <w:caps w:val="0"/>
        </w:rPr>
        <w:t>Dr.</w:t>
      </w:r>
      <w:r w:rsidRPr="000470B2">
        <w:rPr>
          <w:szCs w:val="24"/>
          <w:b w:val="1"/>
          <w:i w:val="0"/>
          <w:color w:val="000000"/>
          <w:sz w:val="24"/>
          <w:spacing w:val="0"/>
          <w:w w:val="100"/>
          <w:rFonts w:ascii="Times New Roman" w:cs="Times New Roman" w:hAnsi="Times New Roman"/>
          <w:caps w:val="0"/>
        </w:rPr>
        <w:t> </w:t>
      </w:r>
      <w:r w:rsidRPr="000470B2">
        <w:rPr>
          <w:szCs w:val="24"/>
          <w:b w:val="1"/>
          <w:i w:val="0"/>
          <w:color w:val="000000"/>
          <w:sz w:val="24"/>
          <w:spacing w:val="0"/>
          <w:w w:val="100"/>
          <w:rFonts w:ascii="Times New Roman" w:cs="Times New Roman" w:hAnsi="Times New Roman"/>
          <w:caps w:val="0"/>
        </w:rPr>
        <w:t>Abdulkareem</w:t>
      </w:r>
      <w:r w:rsidRPr="000470B2">
        <w:rPr>
          <w:szCs w:val="24"/>
          <w:b w:val="1"/>
          <w:i w:val="0"/>
          <w:color w:val="000000"/>
          <w:sz w:val="24"/>
          <w:spacing w:val="0"/>
          <w:w w:val="100"/>
          <w:rFonts w:ascii="Times New Roman" w:cs="Times New Roman" w:hAnsi="Times New Roman"/>
          <w:caps w:val="0"/>
        </w:rPr>
        <w:t> </w:t>
      </w:r>
      <w:r w:rsidRPr="000470B2">
        <w:rPr>
          <w:szCs w:val="24"/>
          <w:b w:val="1"/>
          <w:i w:val="0"/>
          <w:color w:val="000000"/>
          <w:sz w:val="24"/>
          <w:spacing w:val="0"/>
          <w:w w:val="100"/>
          <w:rFonts w:ascii="Times New Roman" w:cs="Times New Roman" w:hAnsi="Times New Roman"/>
          <w:caps w:val="0"/>
        </w:rPr>
        <w:t>Usman</w:t>
      </w:r>
      <w:r>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 </w:t>
      </w:r>
      <w:r w:rsidRPr="004F199F">
        <w:rPr>
          <w:szCs w:val="24"/>
          <w:b w:val="1"/>
          <w:i w:val="0"/>
          <w:color w:val="000000"/>
          <w:sz w:val="24"/>
          <w:spacing w:val="0"/>
          <w:w w:val="100"/>
          <w:rFonts w:ascii="Times New Roman" w:cs="Times New Roman" w:hAnsi="Times New Roman"/>
          <w:caps w:val="0"/>
        </w:rPr>
        <w:t>Date</w:t>
      </w:r>
    </w:p>
    <w:p w14:paraId="57F3649C" w14:textId="77777777" w:rsidR="00E849EA" w:rsidRPr="004F199F" w:rsidRDefault="00E849EA" w:rsidP="00E849EA">
      <w:pPr>
        <w:spacing w:before="0" w:beforeAutospacing="0" w:after="0" w:afterAutospacing="0" w:lineRule="auto" w:line="240"/>
        <w:rPr>
          <w:szCs w:val="24"/>
          <w:b w:val="0"/>
          <w:i w:val="1"/>
          <w:color w:val="000000"/>
          <w:sz w:val="24"/>
          <w:spacing w:val="0"/>
          <w:w w:val="100"/>
          <w:rFonts w:ascii="Times New Roman" w:cs="Times New Roman" w:hAnsi="Times New Roman"/>
          <w:caps w:val="0"/>
        </w:rPr>
        <w:snapToGrid w:val="0"/>
        <w:textAlignment w:val="baseline"/>
      </w:pPr>
      <w:r w:rsidRPr="004F199F">
        <w:rPr>
          <w:szCs w:val="24"/>
          <w:b w:val="0"/>
          <w:i w:val="1"/>
          <w:color w:val="000000"/>
          <w:sz w:val="24"/>
          <w:spacing w:val="0"/>
          <w:w w:val="100"/>
          <w:rFonts w:ascii="Times New Roman" w:cs="Times New Roman" w:hAnsi="Times New Roman"/>
          <w:caps w:val="0"/>
        </w:rPr>
        <w:t>Head</w:t>
      </w:r>
      <w:r w:rsidRPr="004F199F">
        <w:rPr>
          <w:szCs w:val="24"/>
          <w:b w:val="0"/>
          <w:i w:val="1"/>
          <w:color w:val="000000"/>
          <w:sz w:val="24"/>
          <w:spacing w:val="0"/>
          <w:w w:val="100"/>
          <w:rFonts w:ascii="Times New Roman" w:cs="Times New Roman" w:hAnsi="Times New Roman"/>
          <w:caps w:val="0"/>
        </w:rPr>
        <w:t> </w:t>
      </w:r>
      <w:r w:rsidRPr="004F199F">
        <w:rPr>
          <w:szCs w:val="24"/>
          <w:b w:val="0"/>
          <w:i w:val="1"/>
          <w:color w:val="000000"/>
          <w:sz w:val="24"/>
          <w:spacing w:val="0"/>
          <w:w w:val="100"/>
          <w:rFonts w:ascii="Times New Roman" w:cs="Times New Roman" w:hAnsi="Times New Roman"/>
          <w:caps w:val="0"/>
        </w:rPr>
        <w:t>of</w:t>
      </w:r>
      <w:r w:rsidRPr="004F199F">
        <w:rPr>
          <w:szCs w:val="24"/>
          <w:b w:val="0"/>
          <w:i w:val="1"/>
          <w:color w:val="000000"/>
          <w:sz w:val="24"/>
          <w:spacing w:val="0"/>
          <w:w w:val="100"/>
          <w:rFonts w:ascii="Times New Roman" w:cs="Times New Roman" w:hAnsi="Times New Roman"/>
          <w:caps w:val="0"/>
        </w:rPr>
        <w:t> </w:t>
      </w:r>
      <w:r w:rsidRPr="004F199F">
        <w:rPr>
          <w:szCs w:val="24"/>
          <w:b w:val="0"/>
          <w:i w:val="1"/>
          <w:color w:val="000000"/>
          <w:sz w:val="24"/>
          <w:spacing w:val="0"/>
          <w:w w:val="100"/>
          <w:rFonts w:ascii="Times New Roman" w:cs="Times New Roman" w:hAnsi="Times New Roman"/>
          <w:caps w:val="0"/>
        </w:rPr>
        <w:t>Department</w:t>
      </w:r>
      <w:r>
        <w:rPr>
          <w:szCs w:val="24"/>
          <w:b w:val="0"/>
          <w:i w:val="1"/>
          <w:color w:val="000000"/>
          <w:sz w:val="24"/>
          <w:spacing w:val="0"/>
          <w:w w:val="100"/>
          <w:rFonts w:ascii="Times New Roman" w:cs="Times New Roman" w:hAnsi="Times New Roman"/>
          <w:caps w:val="0"/>
        </w:rPr>
        <w:t> </w:t>
      </w:r>
      <w:r>
        <w:rPr>
          <w:szCs w:val="24"/>
          <w:b w:val="0"/>
          <w:i w:val="1"/>
          <w:color w:val="000000"/>
          <w:sz w:val="24"/>
          <w:spacing w:val="0"/>
          <w:w w:val="100"/>
          <w:rFonts w:ascii="Times New Roman" w:cs="Times New Roman" w:hAnsi="Times New Roman"/>
          <w:caps w:val="0"/>
        </w:rPr>
        <w:t>(SLT)</w:t>
      </w:r>
    </w:p>
    <w:p w14:paraId="2F6786DF" w14:textId="77777777" w:rsidR="00E849EA" w:rsidRPr="004F199F" w:rsidRDefault="00E849EA" w:rsidP="00E849EA">
      <w:pPr>
        <w:spacing w:before="0" w:beforeAutospacing="0" w:after="0" w:afterAutospacing="0" w:lineRule="auto" w:line="240"/>
        <w:rPr>
          <w:szCs w:val="24"/>
          <w:b w:val="0"/>
          <w:i w:val="1"/>
          <w:color w:val="000000"/>
          <w:sz w:val="24"/>
          <w:spacing w:val="0"/>
          <w:w w:val="100"/>
          <w:rFonts w:ascii="Times New Roman" w:cs="Times New Roman" w:hAnsi="Times New Roman"/>
          <w:caps w:val="0"/>
        </w:rPr>
        <w:snapToGrid w:val="0"/>
        <w:textAlignment w:val="baseline"/>
      </w:pPr>
      <w:r>
        <w:rPr>
          <w:b w:val="0"/>
          <w:i w:val="1"/>
          <w:color w:val="000000"/>
          <w:sz w:val="24"/>
          <w:spacing w:val="0"/>
          <w:w w:val="100"/>
          <w:rFonts w:ascii="Times New Roman" w:cs="Times New Roman" w:hAnsi="Times New Roman"/>
          <w:caps w:val="0"/>
        </w:rPr>
        <w:t/>
      </w:r>
    </w:p>
    <w:p w14:paraId="31ADD674" w14:textId="77777777" w:rsidR="00E849EA" w:rsidRPr="004F199F" w:rsidRDefault="00E849EA" w:rsidP="00E849EA">
      <w:pPr>
        <w:spacing w:before="0" w:beforeAutospacing="0" w:after="0" w:afterAutospacing="0" w:lineRule="auto" w:line="240"/>
        <w:rPr>
          <w:szCs w:val="24"/>
          <w:b w:val="0"/>
          <w:i w:val="1"/>
          <w:color w:val="000000"/>
          <w:sz w:val="24"/>
          <w:spacing w:val="0"/>
          <w:w w:val="100"/>
          <w:rFonts w:ascii="Times New Roman" w:cs="Times New Roman" w:hAnsi="Times New Roman"/>
          <w:caps w:val="0"/>
        </w:rPr>
        <w:snapToGrid w:val="0"/>
        <w:textAlignment w:val="baseline"/>
      </w:pPr>
      <w:r>
        <w:rPr>
          <w:b w:val="0"/>
          <w:i w:val="1"/>
          <w:color w:val="000000"/>
          <w:sz w:val="24"/>
          <w:spacing w:val="0"/>
          <w:w w:val="100"/>
          <w:rFonts w:ascii="Times New Roman" w:cs="Times New Roman" w:hAnsi="Times New Roman"/>
          <w:caps w:val="0"/>
        </w:rPr>
        <w:t/>
      </w:r>
    </w:p>
    <w:p w14:paraId="7508F7E1" w14:textId="77777777" w:rsidR="00E849EA" w:rsidRPr="004F199F" w:rsidRDefault="00E849EA" w:rsidP="00E849EA">
      <w:pPr>
        <w:spacing w:before="0" w:beforeAutospacing="0" w:after="0" w:afterAutospacing="0" w:lineRule="auto" w:line="240"/>
        <w:rPr>
          <w:szCs w:val="24"/>
          <w:b w:val="0"/>
          <w:i w:val="1"/>
          <w:color w:val="000000"/>
          <w:sz w:val="24"/>
          <w:spacing w:val="0"/>
          <w:w w:val="100"/>
          <w:rFonts w:ascii="Times New Roman" w:cs="Times New Roman" w:hAnsi="Times New Roman"/>
          <w:caps w:val="0"/>
        </w:rPr>
        <w:snapToGrid w:val="0"/>
        <w:textAlignment w:val="baseline"/>
      </w:pPr>
      <w:r>
        <w:rPr>
          <w:b w:val="0"/>
          <w:i w:val="1"/>
          <w:color w:val="000000"/>
          <w:sz w:val="24"/>
          <w:spacing w:val="0"/>
          <w:w w:val="100"/>
          <w:rFonts w:ascii="Times New Roman" w:cs="Times New Roman" w:hAnsi="Times New Roman"/>
          <w:caps w:val="0"/>
        </w:rPr>
        <w:t/>
      </w:r>
    </w:p>
    <w:p w14:paraId="741A6779" w14:textId="77777777" w:rsidR="00E849EA" w:rsidRPr="004F199F" w:rsidRDefault="00E849EA" w:rsidP="00E849EA">
      <w:pPr>
        <w:spacing w:before="0" w:beforeAutospacing="0" w:after="0" w:afterAutospacing="0" w:lineRule="auto" w:line="240"/>
        <w:rPr>
          <w:szCs w:val="24"/>
          <w:b w:val="0"/>
          <w:i w:val="1"/>
          <w:color w:val="000000"/>
          <w:sz w:val="24"/>
          <w:spacing w:val="0"/>
          <w:w w:val="100"/>
          <w:rFonts w:ascii="Times New Roman" w:cs="Times New Roman" w:hAnsi="Times New Roman"/>
          <w:caps w:val="0"/>
        </w:rPr>
        <w:snapToGrid w:val="0"/>
        <w:textAlignment w:val="baseline"/>
      </w:pPr>
      <w:r>
        <w:rPr>
          <w:b w:val="0"/>
          <w:i w:val="1"/>
          <w:color w:val="000000"/>
          <w:sz w:val="24"/>
          <w:spacing w:val="0"/>
          <w:w w:val="100"/>
          <w:rFonts w:ascii="Times New Roman" w:cs="Times New Roman" w:hAnsi="Times New Roman"/>
          <w:caps w:val="0"/>
        </w:rPr>
        <w:t/>
      </w:r>
    </w:p>
    <w:p w14:paraId="34008D29" w14:textId="77777777" w:rsidR="00E849EA" w:rsidRPr="004F199F" w:rsidRDefault="00E849EA" w:rsidP="00E849EA">
      <w:pPr>
        <w:spacing w:before="0" w:beforeAutospacing="0" w:after="0" w:afterAutospacing="0" w:lineRule="auto" w:line="240"/>
        <w:rPr>
          <w:szCs w:val="24"/>
          <w:b w:val="0"/>
          <w:i w:val="0"/>
          <w:color w:val="000000"/>
          <w:sz w:val="24"/>
          <w:spacing w:val="0"/>
          <w:w w:val="100"/>
          <w:rFonts w:ascii="Times New Roman" w:cs="Times New Roman" w:hAnsi="Times New Roman"/>
          <w:caps w:val="0"/>
        </w:rPr>
        <w:snapToGrid w:val="0"/>
        <w:textAlignment w:val="baseline"/>
      </w:pPr>
      <w:r w:rsidRPr="004F199F">
        <w:rPr>
          <w:szCs w:val="24"/>
          <w:b w:val="0"/>
          <w:i w:val="0"/>
          <w:color w:val="000000"/>
          <w:sz w:val="24"/>
          <w:spacing w:val="0"/>
          <w:w w:val="100"/>
          <w:rFonts w:ascii="Times New Roman" w:cs="Times New Roman" w:hAnsi="Times New Roman"/>
          <w:caps w:val="0"/>
        </w:rPr>
        <w:t>___________________</w:t>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ab/>
      </w:r>
      <w:r w:rsidRPr="004F199F">
        <w:rPr>
          <w:szCs w:val="24"/>
          <w:b w:val="0"/>
          <w:i w:val="0"/>
          <w:color w:val="000000"/>
          <w:sz w:val="24"/>
          <w:spacing w:val="0"/>
          <w:w w:val="100"/>
          <w:rFonts w:ascii="Times New Roman" w:cs="Times New Roman" w:hAnsi="Times New Roman"/>
          <w:caps w:val="0"/>
        </w:rPr>
        <w:t>_______________</w:t>
      </w:r>
    </w:p>
    <w:p w14:paraId="14342FA5" w14:textId="77777777" w:rsidR="00E849EA" w:rsidRPr="004F199F" w:rsidRDefault="00E849EA" w:rsidP="00E849EA">
      <w:pPr>
        <w:spacing w:before="0" w:beforeAutospacing="0" w:after="0" w:afterAutospacing="0" w:lineRule="auto" w:line="240"/>
        <w:rPr>
          <w:szCs w:val="24"/>
          <w:b w:val="1"/>
          <w:i w:val="0"/>
          <w:color w:val="000000"/>
          <w:sz w:val="24"/>
          <w:spacing w:val="0"/>
          <w:w w:val="100"/>
          <w:rFonts w:ascii="Times New Roman" w:cs="Times New Roman" w:hAnsi="Times New Roman"/>
          <w:caps w:val="0"/>
        </w:rPr>
        <w:snapToGrid w:val="0"/>
        <w:textAlignment w:val="baseline"/>
      </w:pPr>
      <w:r w:rsidRPr="004F199F">
        <w:rPr>
          <w:szCs w:val="24"/>
          <w:b w:val="1"/>
          <w:i w:val="0"/>
          <w:color w:val="000000"/>
          <w:sz w:val="24"/>
          <w:spacing w:val="0"/>
          <w:w w:val="100"/>
          <w:rFonts w:ascii="Times New Roman" w:cs="Times New Roman" w:hAnsi="Times New Roman"/>
          <w:caps w:val="0"/>
        </w:rPr>
        <w:t>External</w:t>
      </w:r>
      <w:r w:rsidRPr="004F199F">
        <w:rPr>
          <w:szCs w:val="24"/>
          <w:b w:val="1"/>
          <w:i w:val="0"/>
          <w:color w:val="000000"/>
          <w:sz w:val="24"/>
          <w:spacing w:val="0"/>
          <w:w w:val="100"/>
          <w:rFonts w:ascii="Times New Roman" w:cs="Times New Roman" w:hAnsi="Times New Roman"/>
          <w:caps w:val="0"/>
        </w:rPr>
        <w:t> </w:t>
      </w:r>
      <w:r w:rsidRPr="004F199F">
        <w:rPr>
          <w:szCs w:val="24"/>
          <w:b w:val="1"/>
          <w:i w:val="0"/>
          <w:color w:val="000000"/>
          <w:sz w:val="24"/>
          <w:spacing w:val="0"/>
          <w:w w:val="100"/>
          <w:rFonts w:ascii="Times New Roman" w:cs="Times New Roman" w:hAnsi="Times New Roman"/>
          <w:caps w:val="0"/>
        </w:rPr>
        <w:t>Examiner</w:t>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ab/>
      </w:r>
      <w:r w:rsidRPr="004F199F">
        <w:rPr>
          <w:szCs w:val="24"/>
          <w:b w:val="1"/>
          <w:i w:val="0"/>
          <w:color w:val="000000"/>
          <w:sz w:val="24"/>
          <w:spacing w:val="0"/>
          <w:w w:val="100"/>
          <w:rFonts w:ascii="Times New Roman" w:cs="Times New Roman" w:hAnsi="Times New Roman"/>
          <w:caps w:val="0"/>
        </w:rPr>
        <w:t>Date</w:t>
      </w:r>
    </w:p>
    <w:p w14:paraId="311486F0"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7B896F4A"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627F5C5F"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4B079755"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7D456427"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6A2028EC" w14:textId="77777777" w:rsidR="00E849EA" w:rsidRDefault="00E849EA" w:rsidP="00E849EA">
      <w:pPr>
        <w:jc w:val="center"/>
        <w:spacing w:before="0" w:beforeAutospacing="0" w:after="0" w:afterAutospacing="0" w:lineRule="auto" w:line="360"/>
        <w:rPr>
          <w:szCs w:val="24"/>
          <w:b w:val="1"/>
          <w:i w:val="0"/>
          <w:color w:val="000000"/>
          <w:sz w:val="24"/>
          <w:spacing w:val="0"/>
          <w:w w:val="100"/>
          <w:rFonts w:ascii="Times New Roman" w:cs="Times New Roman" w:hAnsi="Times New Roman"/>
          <w:caps w:val="0"/>
        </w:rPr>
        <w:snapToGrid w:val="0"/>
        <w:textAlignment w:val="baseline"/>
      </w:pPr>
      <w:r>
        <w:rPr>
          <w:szCs w:val="24"/>
          <w:b w:val="1"/>
          <w:i w:val="0"/>
          <w:color w:val="000000"/>
          <w:sz w:val="24"/>
          <w:spacing w:val="0"/>
          <w:w w:val="100"/>
          <w:rFonts w:ascii="Times New Roman" w:cs="Times New Roman" w:hAnsi="Times New Roman"/>
          <w:caps w:val="0"/>
        </w:rPr>
        <w:t>ii</w:t>
      </w:r>
    </w:p>
    <w:p w14:paraId="6ECED034" w14:textId="77777777" w:rsidR="00E849EA" w:rsidRPr="004F199F" w:rsidRDefault="00E849EA" w:rsidP="00E849EA">
      <w:pPr>
        <w:jc w:val="center"/>
        <w:spacing w:before="0" w:beforeAutospacing="0" w:after="0" w:afterAutospacing="0" w:lineRule="auto" w:line="360"/>
        <w:rPr>
          <w:szCs w:val="24"/>
          <w:b w:val="1"/>
          <w:i w:val="0"/>
          <w:color w:val="000000"/>
          <w:sz w:val="24"/>
          <w:spacing w:val="0"/>
          <w:w w:val="100"/>
          <w:rFonts w:ascii="Times New Roman" w:cs="Times New Roman" w:hAnsi="Times New Roman"/>
          <w:caps w:val="0"/>
        </w:rPr>
        <w:snapToGrid w:val="0"/>
        <w:textAlignment w:val="baseline"/>
      </w:pPr>
      <w:r w:rsidRPr="004F199F">
        <w:rPr>
          <w:szCs w:val="24"/>
          <w:b w:val="1"/>
          <w:i w:val="0"/>
          <w:color w:val="000000"/>
          <w:sz w:val="24"/>
          <w:spacing w:val="0"/>
          <w:w w:val="100"/>
          <w:rFonts w:ascii="Times New Roman" w:cs="Times New Roman" w:hAnsi="Times New Roman"/>
          <w:caps w:val="0"/>
        </w:rPr>
        <w:t>DEDICATION</w:t>
      </w:r>
      <w:r w:rsidRPr="004F199F">
        <w:rPr>
          <w:szCs w:val="24"/>
          <w:b w:val="1"/>
          <w:i w:val="0"/>
          <w:color w:val="000000"/>
          <w:sz w:val="24"/>
          <w:spacing w:val="0"/>
          <w:w w:val="100"/>
          <w:rFonts w:ascii="Times New Roman" w:cs="Times New Roman" w:hAnsi="Times New Roman"/>
          <w:caps w:val="0"/>
        </w:rPr>
        <w:t> </w:t>
      </w:r>
    </w:p>
    <w:p w14:paraId="0F165F5E" w14:textId="77777777" w:rsidR="00E849EA" w:rsidRPr="004F199F" w:rsidRDefault="00E849EA" w:rsidP="00E849EA">
      <w:pPr>
        <w:jc w:val="both"/>
        <w:spacing w:before="0" w:beforeAutospacing="0" w:after="160" w:afterAutospacing="0" w:lineRule="auto" w:line="360"/>
        <w:rPr>
          <w:szCs w:val="24"/>
          <w:b w:val="0"/>
          <w:i w:val="0"/>
          <w:color w:val="000000"/>
          <w:sz w:val="24"/>
          <w:spacing w:val="0"/>
          <w:w w:val="100"/>
          <w:rFonts w:ascii="Times New Roman" w:cs="Times New Roman" w:hAnsi="Times New Roman"/>
          <w:caps w:val="0"/>
        </w:rPr>
        <w:snapToGrid w:val="0"/>
        <w:ind w:firstLine="720"/>
        <w:textAlignment w:val="baseline"/>
      </w:pPr>
      <w:r w:rsidRPr="004F199F">
        <w:rPr>
          <w:szCs w:val="24"/>
          <w:b w:val="0"/>
          <w:i w:val="0"/>
          <w:color w:val="000000"/>
          <w:sz w:val="24"/>
          <w:spacing w:val="0"/>
          <w:w w:val="100"/>
          <w:rFonts w:ascii="Times New Roman" w:cs="Times New Roman" w:hAnsi="Times New Roman"/>
          <w:caps w:val="0"/>
        </w:rPr>
        <w:t>This</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work</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is</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dedicated</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to</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Almighty</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Allah</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for</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His</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unfailing</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lov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and</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for</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making</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it</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possibl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for</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m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to</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secur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admission</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into</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Kwara</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Stat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Polytechnic.
</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And</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also</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to</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my</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beloved</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mother,</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th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lat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Mrs.</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Olakunl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Ajarah</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Ashabi,</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in</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loving</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memory."</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Your</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guidanc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lov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and</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support</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shaped</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m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into</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th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person</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I</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am</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today.</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Though</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you'r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no</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longer</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with</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m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physically,</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your</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legacy</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lives</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on</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through</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m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I</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hop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this</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work</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makes</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you</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proud.
</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Rest</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in</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peace,</w:t>
      </w:r>
      <w:r w:rsidRPr="004F199F">
        <w:rPr>
          <w:szCs w:val="24"/>
          <w:b w:val="0"/>
          <w:i w:val="0"/>
          <w:color w:val="000000"/>
          <w:sz w:val="24"/>
          <w:spacing w:val="0"/>
          <w:w w:val="100"/>
          <w:rFonts w:ascii="Times New Roman" w:cs="Times New Roman" w:hAnsi="Times New Roman"/>
          <w:caps w:val="0"/>
        </w:rPr>
        <w:t> </w:t>
      </w:r>
      <w:r w:rsidRPr="004F199F">
        <w:rPr>
          <w:szCs w:val="24"/>
          <w:b w:val="0"/>
          <w:i w:val="0"/>
          <w:color w:val="000000"/>
          <w:sz w:val="24"/>
          <w:spacing w:val="0"/>
          <w:w w:val="100"/>
          <w:rFonts w:ascii="Times New Roman" w:cs="Times New Roman" w:hAnsi="Times New Roman"/>
          <w:caps w:val="0"/>
        </w:rPr>
        <w:t>Mom.</w:t>
      </w:r>
      <w:bookmarkStart w:id="4" w:name="_Hlk172645700"/>
    </w:p>
    <w:p w14:paraId="68555204"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2C385E7D"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098D9EA1"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190B4954"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6108CFE4"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2A1C3665"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175F8EFF"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47FD78FE"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6217967E"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3DF54108"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04CCA0E8"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3945A552"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3FE407BE"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2A09CC68"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54F37717"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1B2C87DF"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166539AD"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44625626"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0B8FC168"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24FB5ED7"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5A723073"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Pr>
          <w:szCs w:val="28"/>
          <w:b w:val="1"/>
          <w:i w:val="0"/>
          <w:sz w:val="28"/>
          <w:spacing w:val="0"/>
          <w:w w:val="100"/>
          <w:rFonts/>
          <w:caps w:val="0"/>
        </w:rPr>
        <w:t>iii</w:t>
      </w:r>
    </w:p>
    <w:p w14:paraId="69B99D84" w14:textId="77777777" w:rsidR="00E849EA" w:rsidRPr="004F199F" w:rsidRDefault="00E849EA" w:rsidP="00E849EA">
      <w:pPr>
        <w:jc w:val="center"/>
        <w:spacing w:before="0" w:beforeAutospacing="0" w:after="160" w:afterAutospacing="0" w:lineRule="auto" w:line="259"/>
        <w:rPr>
          <w:szCs w:val="24"/>
          <w:b w:val="1"/>
          <w:i w:val="0"/>
          <w:color w:val="000000"/>
          <w:sz w:val="24"/>
          <w:spacing w:val="0"/>
          <w:w w:val="100"/>
          <w:rFonts w:ascii="Times New Roman" w:cs="Times New Roman" w:hAnsi="Times New Roman"/>
          <w:caps w:val="0"/>
        </w:rPr>
        <w:snapToGrid w:val="0"/>
        <w:textAlignment w:val="baseline"/>
      </w:pPr>
      <w:bookmarkStart w:id="5" w:name="_Hlk146530912"/>
      <w:r w:rsidRPr="004F199F">
        <w:rPr>
          <w:szCs w:val="24"/>
          <w:b w:val="1"/>
          <w:i w:val="0"/>
          <w:color w:val="000000"/>
          <w:sz w:val="24"/>
          <w:spacing w:val="0"/>
          <w:w w:val="100"/>
          <w:rFonts w:ascii="Times New Roman" w:cs="Times New Roman" w:hAnsi="Times New Roman"/>
          <w:caps w:val="0"/>
        </w:rPr>
        <w:t>ACKNOWLEDGEMENT</w:t>
      </w:r>
    </w:p>
    <w:p w14:paraId="645FEA2C" w14:textId="77777777" w:rsidR="00E849EA" w:rsidRDefault="00E849EA" w:rsidP="00E849EA">
      <w:pPr>
        <w:jc w:val="both"/>
        <w:spacing w:before="0" w:beforeAutospacing="0" w:after="0" w:afterAutospacing="0" w:lineRule="auto" w:line="276"/>
        <w:rPr>
          <w:szCs w:val="24"/>
          <w:b w:val="0"/>
          <w:i w:val="0"/>
          <w:sz w:val="24"/>
          <w:spacing w:val="0"/>
          <w:w w:val="100"/>
          <w:rFonts w:ascii="Times New Roman" w:hAnsi="Times New Roman"/>
          <w:caps w:val="0"/>
        </w:rPr>
        <w:snapToGrid w:val="0"/>
        <w:textAlignment w:val="baseline"/>
      </w:pPr>
      <w:r w:rsidRPr="00E849EA">
        <w:rPr>
          <w:szCs w:val="24"/>
          <w:b w:val="0"/>
          <w:i w:val="0"/>
          <w:sz w:val="24"/>
          <w:spacing w:val="0"/>
          <w:w w:val="100"/>
          <w:rFonts w:ascii="Times New Roman" w:hAnsi="Times New Roman"/>
          <w:caps w:val="0"/>
        </w:rPr>
        <w:t>I</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would</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lik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o</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extend</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my</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heartfelt</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gratitud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o</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my</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loved</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ones</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fo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hei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unwavering</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support</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nd</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encouragement</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hroughout</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his</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project.</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Special</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hanks</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o</w:t>
      </w:r>
      <w:r>
        <w:rPr>
          <w:szCs w:val="24"/>
          <w:b w:val="0"/>
          <w:i w:val="0"/>
          <w:sz w:val="24"/>
          <w:spacing w:val="0"/>
          <w:w w:val="100"/>
          <w:rFonts w:ascii="Times New Roman" w:hAnsi="Times New Roman"/>
          <w:caps w:val="0"/>
        </w:rPr>
        <w:t> </w:t>
      </w:r>
      <w:r>
        <w:rPr>
          <w:szCs w:val="24"/>
          <w:b w:val="0"/>
          <w:i w:val="0"/>
          <w:sz w:val="24"/>
          <w:spacing w:val="0"/>
          <w:w w:val="100"/>
          <w:rFonts w:ascii="Times New Roman" w:hAnsi="Times New Roman"/>
          <w:caps w:val="0"/>
        </w:rPr>
        <w:t>m</w:t>
      </w:r>
      <w:r w:rsidRPr="00E849EA">
        <w:rPr>
          <w:szCs w:val="24"/>
          <w:b w:val="0"/>
          <w:i w:val="0"/>
          <w:sz w:val="24"/>
          <w:spacing w:val="0"/>
          <w:w w:val="100"/>
          <w:rFonts w:ascii="Times New Roman" w:hAnsi="Times New Roman"/>
          <w:caps w:val="0"/>
        </w:rPr>
        <w:t>y</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Dad,</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h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key)</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fo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being</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h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guiding</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light</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nd</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pilla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of</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strength</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in</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my</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life</w:t>
      </w:r>
      <w:r>
        <w:rPr>
          <w:szCs w:val="24"/>
          <w:b w:val="0"/>
          <w:i w:val="0"/>
          <w:sz w:val="24"/>
          <w:spacing w:val="0"/>
          <w:w w:val="100"/>
          <w:rFonts w:ascii="Times New Roman" w:hAnsi="Times New Roman"/>
          <w:caps w:val="0"/>
        </w:rPr>
        <w:t>,</w:t>
      </w:r>
      <w:r>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Hapik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who</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stands</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s</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mom</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in</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my</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lif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fo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he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maternal</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lov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car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nd</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guidance.</w:t>
      </w:r>
    </w:p>
    <w:p w14:paraId="6F2D9207" w14:textId="172FAFAC" w:rsidR="00E849EA" w:rsidRPr="00E849EA" w:rsidRDefault="00E849EA" w:rsidP="00E849EA">
      <w:pPr>
        <w:jc w:val="both"/>
        <w:spacing w:before="0" w:beforeAutospacing="0" w:after="0" w:afterAutospacing="0" w:lineRule="auto" w:line="276"/>
        <w:rPr>
          <w:szCs w:val="24"/>
          <w:b w:val="0"/>
          <w:i w:val="0"/>
          <w:sz w:val="24"/>
          <w:spacing w:val="0"/>
          <w:w w:val="100"/>
          <w:rFonts w:ascii="Times New Roman" w:hAnsi="Times New Roman"/>
          <w:caps w:val="0"/>
        </w:rPr>
        <w:snapToGrid w:val="0"/>
        <w:textAlignment w:val="baseline"/>
      </w:pPr>
      <w:r w:rsidRPr="00E849EA">
        <w:rPr>
          <w:szCs w:val="24"/>
          <w:b w:val="0"/>
          <w:i w:val="0"/>
          <w:sz w:val="24"/>
          <w:spacing w:val="0"/>
          <w:w w:val="100"/>
          <w:rFonts w:ascii="Times New Roman" w:hAnsi="Times New Roman"/>
          <w:caps w:val="0"/>
        </w:rPr>
        <w:t>Ridwan</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mp;</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fusat,</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my</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lovely</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brothe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mp;</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siste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fo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hei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valuabl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dvic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nd</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mentorship</w:t>
      </w:r>
      <w:r>
        <w:rPr>
          <w:szCs w:val="24"/>
          <w:b w:val="0"/>
          <w:i w:val="0"/>
          <w:sz w:val="24"/>
          <w:spacing w:val="0"/>
          <w:w w:val="100"/>
          <w:rFonts w:ascii="Times New Roman" w:hAnsi="Times New Roman"/>
          <w:caps w:val="0"/>
        </w:rPr>
        <w:t>,</w:t>
      </w:r>
      <w:r>
        <w:rPr>
          <w:szCs w:val="24"/>
          <w:b w:val="0"/>
          <w:i w:val="0"/>
          <w:sz w:val="24"/>
          <w:spacing w:val="0"/>
          <w:w w:val="100"/>
          <w:rFonts w:ascii="Times New Roman" w:hAnsi="Times New Roman"/>
          <w:caps w:val="0"/>
        </w:rPr>
        <w:t> </w:t>
      </w:r>
      <w:r>
        <w:rPr>
          <w:szCs w:val="24"/>
          <w:b w:val="0"/>
          <w:i w:val="0"/>
          <w:sz w:val="24"/>
          <w:spacing w:val="0"/>
          <w:w w:val="100"/>
          <w:rFonts w:ascii="Times New Roman" w:hAnsi="Times New Roman"/>
          <w:caps w:val="0"/>
        </w:rPr>
        <w:t>A</w:t>
      </w:r>
      <w:r w:rsidRPr="00E849EA">
        <w:rPr>
          <w:szCs w:val="24"/>
          <w:b w:val="0"/>
          <w:i w:val="0"/>
          <w:sz w:val="24"/>
          <w:spacing w:val="0"/>
          <w:w w:val="100"/>
          <w:rFonts w:ascii="Times New Roman" w:hAnsi="Times New Roman"/>
          <w:caps w:val="0"/>
        </w:rPr>
        <w:t>rik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fo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he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lov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patienc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understanding,</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bringing</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joy</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nd</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positivity</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o</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my</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life</w:t>
      </w:r>
      <w:r>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bismart,</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fo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being</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ru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friend</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nd</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confidant</w:t>
      </w:r>
      <w:r>
        <w:rPr>
          <w:szCs w:val="24"/>
          <w:b w:val="0"/>
          <w:i w:val="0"/>
          <w:sz w:val="24"/>
          <w:spacing w:val="0"/>
          <w:w w:val="100"/>
          <w:rFonts w:ascii="Times New Roman" w:hAnsi="Times New Roman"/>
          <w:caps w:val="0"/>
        </w:rPr>
        <w:t>,</w:t>
      </w:r>
      <w:r>
        <w:rPr>
          <w:szCs w:val="24"/>
          <w:b w:val="0"/>
          <w:i w:val="0"/>
          <w:sz w:val="24"/>
          <w:spacing w:val="0"/>
          <w:w w:val="100"/>
          <w:rFonts w:ascii="Times New Roman" w:hAnsi="Times New Roman"/>
          <w:caps w:val="0"/>
        </w:rPr>
        <w:t> </w:t>
      </w:r>
      <w:r>
        <w:rPr>
          <w:szCs w:val="24"/>
          <w:b w:val="0"/>
          <w:i w:val="0"/>
          <w:sz w:val="24"/>
          <w:spacing w:val="0"/>
          <w:w w:val="100"/>
          <w:rFonts w:ascii="Times New Roman" w:hAnsi="Times New Roman"/>
          <w:caps w:val="0"/>
        </w:rPr>
        <w:t>J</w:t>
      </w:r>
      <w:r w:rsidRPr="00E849EA">
        <w:rPr>
          <w:szCs w:val="24"/>
          <w:b w:val="0"/>
          <w:i w:val="0"/>
          <w:sz w:val="24"/>
          <w:spacing w:val="0"/>
          <w:w w:val="100"/>
          <w:rFonts w:ascii="Times New Roman" w:hAnsi="Times New Roman"/>
          <w:caps w:val="0"/>
        </w:rPr>
        <w:t>imtea,</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fo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Support</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nd</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good</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im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Billo,</w:t>
      </w:r>
      <w:r>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Zainab</w:t>
      </w:r>
      <w:r>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denike</w:t>
      </w:r>
      <w:r>
        <w:rPr>
          <w:szCs w:val="24"/>
          <w:b w:val="0"/>
          <w:i w:val="0"/>
          <w:sz w:val="24"/>
          <w:spacing w:val="0"/>
          <w:w w:val="100"/>
          <w:rFonts w:ascii="Times New Roman" w:hAnsi="Times New Roman"/>
          <w:caps w:val="0"/>
        </w:rPr>
        <w:t>,</w:t>
      </w:r>
      <w:r>
        <w:rPr>
          <w:szCs w:val="24"/>
          <w:b w:val="0"/>
          <w:i w:val="0"/>
          <w:sz w:val="24"/>
          <w:spacing w:val="0"/>
          <w:w w:val="100"/>
          <w:rFonts w:ascii="Times New Roman" w:hAnsi="Times New Roman"/>
          <w:caps w:val="0"/>
        </w:rPr>
        <w:t> </w:t>
      </w:r>
      <w:r>
        <w:rPr>
          <w:szCs w:val="24"/>
          <w:b w:val="0"/>
          <w:i w:val="0"/>
          <w:sz w:val="24"/>
          <w:spacing w:val="0"/>
          <w:w w:val="100"/>
          <w:rFonts w:ascii="Times New Roman" w:hAnsi="Times New Roman"/>
          <w:caps w:val="0"/>
        </w:rPr>
        <w:t>Jamiufloor</w:t>
      </w:r>
      <w:r w:rsidRPr="00E849EA">
        <w:rPr>
          <w:szCs w:val="24"/>
          <w:b w:val="0"/>
          <w:i w:val="0"/>
          <w:sz w:val="24"/>
          <w:spacing w:val="0"/>
          <w:w w:val="100"/>
          <w:rFonts w:ascii="Times New Roman" w:hAnsi="Times New Roman"/>
          <w:caps w:val="0"/>
        </w:rPr>
        <w:t>,</w:t>
      </w:r>
      <w:r>
        <w:rPr>
          <w:szCs w:val="24"/>
          <w:b w:val="0"/>
          <w:i w:val="0"/>
          <w:sz w:val="24"/>
          <w:spacing w:val="0"/>
          <w:w w:val="100"/>
          <w:rFonts w:ascii="Times New Roman" w:hAnsi="Times New Roman"/>
          <w:caps w:val="0"/>
        </w:rPr>
        <w:t> </w:t>
      </w:r>
      <w:r>
        <w:rPr>
          <w:szCs w:val="24"/>
          <w:b w:val="0"/>
          <w:i w:val="0"/>
          <w:sz w:val="24"/>
          <w:spacing w:val="0"/>
          <w:w w:val="100"/>
          <w:rFonts w:ascii="Times New Roman" w:hAnsi="Times New Roman"/>
          <w:caps w:val="0"/>
        </w:rPr>
        <w:t>I</w:t>
      </w:r>
      <w:r w:rsidRPr="00E849EA">
        <w:rPr>
          <w:szCs w:val="24"/>
          <w:b w:val="0"/>
          <w:i w:val="0"/>
          <w:sz w:val="24"/>
          <w:spacing w:val="0"/>
          <w:w w:val="100"/>
          <w:rFonts w:ascii="Times New Roman" w:hAnsi="Times New Roman"/>
          <w:caps w:val="0"/>
        </w:rPr>
        <w:t>yor,</w:t>
      </w:r>
      <w:r w:rsidRPr="00E849EA">
        <w:rPr>
          <w:szCs w:val="24"/>
          <w:b w:val="0"/>
          <w:i w:val="0"/>
          <w:sz w:val="24"/>
          <w:spacing w:val="0"/>
          <w:w w:val="100"/>
          <w:rFonts w:ascii="Times New Roman" w:hAnsi="Times New Roman"/>
          <w:caps w:val="0"/>
        </w:rPr>
        <w:t> </w:t>
      </w:r>
      <w:r>
        <w:rPr>
          <w:szCs w:val="24"/>
          <w:b w:val="0"/>
          <w:i w:val="0"/>
          <w:sz w:val="24"/>
          <w:spacing w:val="0"/>
          <w:w w:val="100"/>
          <w:rFonts w:ascii="Times New Roman" w:hAnsi="Times New Roman"/>
          <w:caps w:val="0"/>
        </w:rPr>
        <w:t>A</w:t>
      </w:r>
      <w:r w:rsidRPr="00E849EA">
        <w:rPr>
          <w:szCs w:val="24"/>
          <w:b w:val="0"/>
          <w:i w:val="0"/>
          <w:sz w:val="24"/>
          <w:spacing w:val="0"/>
          <w:w w:val="100"/>
          <w:rFonts w:ascii="Times New Roman" w:hAnsi="Times New Roman"/>
          <w:caps w:val="0"/>
        </w:rPr>
        <w:t>ccurat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nd</w:t>
      </w:r>
      <w:r w:rsidRPr="00E849EA">
        <w:rPr>
          <w:szCs w:val="24"/>
          <w:b w:val="0"/>
          <w:i w:val="0"/>
          <w:sz w:val="24"/>
          <w:spacing w:val="0"/>
          <w:w w:val="100"/>
          <w:rFonts w:ascii="Times New Roman" w:hAnsi="Times New Roman"/>
          <w:caps w:val="0"/>
        </w:rPr>
        <w:t> </w:t>
      </w:r>
      <w:r>
        <w:rPr>
          <w:szCs w:val="24"/>
          <w:b w:val="0"/>
          <w:i w:val="0"/>
          <w:sz w:val="24"/>
          <w:spacing w:val="0"/>
          <w:w w:val="100"/>
          <w:rFonts w:ascii="Times New Roman" w:hAnsi="Times New Roman"/>
          <w:caps w:val="0"/>
        </w:rPr>
        <w:t>W</w:t>
      </w:r>
      <w:r w:rsidRPr="00E849EA">
        <w:rPr>
          <w:szCs w:val="24"/>
          <w:b w:val="0"/>
          <w:i w:val="0"/>
          <w:sz w:val="24"/>
          <w:spacing w:val="0"/>
          <w:w w:val="100"/>
          <w:rFonts w:ascii="Times New Roman" w:hAnsi="Times New Roman"/>
          <w:caps w:val="0"/>
        </w:rPr>
        <w:t>ale</w:t>
      </w:r>
      <w:r>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social</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fo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hei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friendship</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nd</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support.</w:t>
      </w:r>
      <w:r>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My</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family</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mp;</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friends</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fo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hei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unconditional</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lov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nd</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support.</w:t>
      </w:r>
      <w:r>
        <w:rPr>
          <w:szCs w:val="24"/>
          <w:b w:val="0"/>
          <w:i w:val="0"/>
          <w:sz w:val="24"/>
          <w:spacing w:val="0"/>
          <w:w w:val="100"/>
          <w:rFonts w:ascii="Times New Roman" w:hAnsi="Times New Roman"/>
          <w:caps w:val="0"/>
        </w:rPr>
        <w:t> </w:t>
      </w:r>
      <w:r>
        <w:rPr>
          <w:szCs w:val="24"/>
          <w:b w:val="0"/>
          <w:i w:val="0"/>
          <w:sz w:val="24"/>
          <w:spacing w:val="0"/>
          <w:w w:val="100"/>
          <w:rFonts w:ascii="Times New Roman" w:hAnsi="Times New Roman"/>
          <w:caps w:val="0"/>
        </w:rPr>
        <w:t>Lastly,</w:t>
      </w:r>
      <w:r>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I</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sincerely</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ppreciat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h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guidance</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nd</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support</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of</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my</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project</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superviso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D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Ibrahim</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B.B.,</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hroughout</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his</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project.</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May</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God</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bless</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you</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nd</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you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family.</w:t>
      </w:r>
      <w:r>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hank</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you</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all</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for</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being</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part</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of</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this</w:t>
      </w:r>
      <w:r w:rsidRPr="00E849EA">
        <w:rPr>
          <w:szCs w:val="24"/>
          <w:b w:val="0"/>
          <w:i w:val="0"/>
          <w:sz w:val="24"/>
          <w:spacing w:val="0"/>
          <w:w w:val="100"/>
          <w:rFonts w:ascii="Times New Roman" w:hAnsi="Times New Roman"/>
          <w:caps w:val="0"/>
        </w:rPr>
        <w:t> </w:t>
      </w:r>
      <w:r w:rsidRPr="00E849EA">
        <w:rPr>
          <w:szCs w:val="24"/>
          <w:b w:val="0"/>
          <w:i w:val="0"/>
          <w:sz w:val="24"/>
          <w:spacing w:val="0"/>
          <w:w w:val="100"/>
          <w:rFonts w:ascii="Times New Roman" w:hAnsi="Times New Roman"/>
          <w:caps w:val="0"/>
        </w:rPr>
        <w:t>journey!</w:t>
      </w:r>
    </w:p>
    <w:p w14:paraId="42481300" w14:textId="77777777" w:rsidR="00E849EA" w:rsidRDefault="00E849EA" w:rsidP="00E849EA">
      <w:pPr>
        <w:jc w:val="both"/>
        <w:spacing w:before="0" w:beforeAutospacing="0" w:after="0" w:afterAutospacing="0" w:lineRule="auto" w:line="276"/>
        <w:rPr>
          <w:szCs w:val="24"/>
          <w:b w:val="0"/>
          <w:i w:val="0"/>
          <w:color w:val="000000"/>
          <w:sz w:val="24"/>
          <w:spacing w:val="0"/>
          <w:w w:val="100"/>
          <w:rFonts w:ascii="Times New Roman" w:hAnsi="Times New Roman"/>
          <w:caps w:val="0"/>
        </w:rPr>
        <w:snapToGrid w:val="0"/>
        <w:ind w:firstLine="720"/>
        <w:textAlignment w:val="baseline"/>
      </w:pPr>
      <w:r>
        <w:rPr>
          <w:b w:val="0"/>
          <w:i w:val="0"/>
          <w:color w:val="000000"/>
          <w:sz w:val="24"/>
          <w:spacing w:val="0"/>
          <w:w w:val="100"/>
          <w:rFonts w:ascii="Times New Roman" w:hAnsi="Times New Roman"/>
          <w:caps w:val="0"/>
        </w:rPr>
        <w:t/>
      </w:r>
    </w:p>
    <w:p w14:paraId="620DB599"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42FC9D2D"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7026A515"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1597F963"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02470E08"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7AF1EBD2"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2DF0C9DC"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097CBCFD"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116AF501"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4F45D897"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4592FFA8"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Pr>
          <w:szCs w:val="28"/>
          <w:b w:val="1"/>
          <w:i w:val="0"/>
          <w:sz w:val="28"/>
          <w:spacing w:val="0"/>
          <w:w w:val="100"/>
          <w:rFonts/>
          <w:caps w:val="0"/>
        </w:rPr>
        <w:t>iv</w:t>
      </w:r>
    </w:p>
    <w:p w14:paraId="3366B1F7" w14:textId="77777777" w:rsidR="00E849EA" w:rsidRDefault="00E849EA" w:rsidP="00E849EA">
      <w:pPr>
        <w:jc w:val="center"/>
        <w:spacing w:before="0" w:beforeAutospacing="0" w:after="160" w:afterAutospacing="0" w:lineRule="auto" w:line="259"/>
        <w:rPr>
          <w:szCs w:val="24"/>
          <w:bCs/>
          <w:b w:val="1"/>
          <w:i w:val="0"/>
          <w:color w:val="000000"/>
          <w:sz w:val="24"/>
          <w:spacing w:val="0"/>
          <w:w w:val="100"/>
          <w:rFonts w:ascii="Times New Roman" w:cs="Times New Roman" w:hAnsi="Times New Roman"/>
          <w:caps w:val="0"/>
        </w:rPr>
        <w:snapToGrid w:val="0"/>
        <w:textAlignment w:val="baseline"/>
      </w:pPr>
      <w:r>
        <w:rPr>
          <w:b w:val="1"/>
          <w:i w:val="0"/>
          <w:color w:val="000000"/>
          <w:sz w:val="24"/>
          <w:spacing w:val="0"/>
          <w:w w:val="100"/>
          <w:rFonts w:ascii="Times New Roman" w:cs="Times New Roman" w:hAnsi="Times New Roman"/>
          <w:caps w:val="0"/>
        </w:rPr>
        <w:t/>
      </w:r>
    </w:p>
    <w:p w14:paraId="2B0C6547" w14:textId="77777777" w:rsidR="00E849EA" w:rsidRDefault="00E849EA" w:rsidP="00E849EA">
      <w:pPr>
        <w:jc w:val="center"/>
        <w:spacing w:before="0" w:beforeAutospacing="0" w:after="160" w:afterAutospacing="0" w:lineRule="auto" w:line="259"/>
        <w:rPr>
          <w:szCs w:val="24"/>
          <w:bCs/>
          <w:b w:val="1"/>
          <w:i w:val="0"/>
          <w:color w:val="000000"/>
          <w:sz w:val="24"/>
          <w:spacing w:val="0"/>
          <w:w w:val="100"/>
          <w:rFonts w:ascii="Times New Roman" w:cs="Times New Roman" w:hAnsi="Times New Roman"/>
          <w:caps w:val="0"/>
        </w:rPr>
        <w:snapToGrid w:val="0"/>
        <w:textAlignment w:val="baseline"/>
      </w:pPr>
      <w:r>
        <w:rPr>
          <w:b w:val="1"/>
          <w:i w:val="0"/>
          <w:color w:val="000000"/>
          <w:sz w:val="24"/>
          <w:spacing w:val="0"/>
          <w:w w:val="100"/>
          <w:rFonts w:ascii="Times New Roman" w:cs="Times New Roman" w:hAnsi="Times New Roman"/>
          <w:caps w:val="0"/>
        </w:rPr>
        <w:t/>
      </w:r>
    </w:p>
    <w:p w14:paraId="3B5A279D" w14:textId="77777777" w:rsidR="00E849EA" w:rsidRDefault="00E849EA" w:rsidP="00E849EA">
      <w:pPr>
        <w:jc w:val="center"/>
        <w:spacing w:before="0" w:beforeAutospacing="0" w:after="160" w:afterAutospacing="0" w:lineRule="auto" w:line="259"/>
        <w:rPr>
          <w:szCs w:val="24"/>
          <w:bCs/>
          <w:b w:val="1"/>
          <w:i w:val="0"/>
          <w:color w:val="000000"/>
          <w:sz w:val="24"/>
          <w:spacing w:val="0"/>
          <w:w w:val="100"/>
          <w:rFonts w:ascii="Times New Roman" w:cs="Times New Roman" w:hAnsi="Times New Roman"/>
          <w:caps w:val="0"/>
        </w:rPr>
        <w:snapToGrid w:val="0"/>
        <w:textAlignment w:val="baseline"/>
      </w:pPr>
      <w:r>
        <w:rPr>
          <w:b w:val="1"/>
          <w:i w:val="0"/>
          <w:color w:val="000000"/>
          <w:sz w:val="24"/>
          <w:spacing w:val="0"/>
          <w:w w:val="100"/>
          <w:rFonts w:ascii="Times New Roman" w:cs="Times New Roman" w:hAnsi="Times New Roman"/>
          <w:caps w:val="0"/>
        </w:rPr>
        <w:t/>
      </w:r>
    </w:p>
    <w:p w14:paraId="1E3BED6E" w14:textId="77777777" w:rsidR="00E849EA" w:rsidRDefault="00E849EA" w:rsidP="00E849EA">
      <w:pPr>
        <w:jc w:val="center"/>
        <w:spacing w:before="0" w:beforeAutospacing="0" w:after="160" w:afterAutospacing="0" w:lineRule="auto" w:line="259"/>
        <w:rPr>
          <w:szCs w:val="24"/>
          <w:bCs/>
          <w:b w:val="1"/>
          <w:i w:val="0"/>
          <w:color w:val="000000"/>
          <w:sz w:val="24"/>
          <w:spacing w:val="0"/>
          <w:w w:val="100"/>
          <w:rFonts w:ascii="Times New Roman" w:cs="Times New Roman" w:hAnsi="Times New Roman"/>
          <w:caps w:val="0"/>
        </w:rPr>
        <w:snapToGrid w:val="0"/>
        <w:textAlignment w:val="baseline"/>
      </w:pPr>
      <w:r>
        <w:rPr>
          <w:b w:val="1"/>
          <w:i w:val="0"/>
          <w:color w:val="000000"/>
          <w:sz w:val="24"/>
          <w:spacing w:val="0"/>
          <w:w w:val="100"/>
          <w:rFonts w:ascii="Times New Roman" w:cs="Times New Roman" w:hAnsi="Times New Roman"/>
          <w:caps w:val="0"/>
        </w:rPr>
        <w:t/>
      </w:r>
    </w:p>
    <w:p w14:paraId="1A416522" w14:textId="77777777" w:rsidR="00E849EA" w:rsidRDefault="00E849EA" w:rsidP="00E849EA">
      <w:pPr>
        <w:jc w:val="center"/>
        <w:spacing w:before="0" w:beforeAutospacing="0" w:after="160" w:afterAutospacing="0" w:lineRule="auto" w:line="259"/>
        <w:rPr>
          <w:szCs w:val="24"/>
          <w:bCs/>
          <w:b w:val="1"/>
          <w:i w:val="0"/>
          <w:color w:val="000000"/>
          <w:sz w:val="24"/>
          <w:spacing w:val="0"/>
          <w:w w:val="100"/>
          <w:rFonts w:ascii="Times New Roman" w:cs="Times New Roman" w:hAnsi="Times New Roman"/>
          <w:caps w:val="0"/>
        </w:rPr>
        <w:snapToGrid w:val="0"/>
        <w:textAlignment w:val="baseline"/>
      </w:pPr>
      <w:r>
        <w:rPr>
          <w:b w:val="1"/>
          <w:i w:val="0"/>
          <w:color w:val="000000"/>
          <w:sz w:val="24"/>
          <w:spacing w:val="0"/>
          <w:w w:val="100"/>
          <w:rFonts w:ascii="Times New Roman" w:cs="Times New Roman" w:hAnsi="Times New Roman"/>
          <w:caps w:val="0"/>
        </w:rPr>
        <w:t/>
      </w:r>
    </w:p>
    <w:p w14:paraId="58C4F39D" w14:textId="77777777" w:rsidR="00E849EA" w:rsidRDefault="00E849EA" w:rsidP="00E849EA">
      <w:pPr>
        <w:jc w:val="center"/>
        <w:spacing w:before="0" w:beforeAutospacing="0" w:after="160" w:afterAutospacing="0" w:lineRule="auto" w:line="259"/>
        <w:rPr>
          <w:szCs w:val="24"/>
          <w:bCs/>
          <w:b w:val="1"/>
          <w:i w:val="0"/>
          <w:color w:val="000000"/>
          <w:sz w:val="24"/>
          <w:spacing w:val="0"/>
          <w:w w:val="100"/>
          <w:rFonts w:ascii="Times New Roman" w:cs="Times New Roman" w:hAnsi="Times New Roman"/>
          <w:caps w:val="0"/>
        </w:rPr>
        <w:snapToGrid w:val="0"/>
        <w:textAlignment w:val="baseline"/>
      </w:pPr>
      <w:r>
        <w:rPr>
          <w:b w:val="1"/>
          <w:i w:val="0"/>
          <w:color w:val="000000"/>
          <w:sz w:val="24"/>
          <w:spacing w:val="0"/>
          <w:w w:val="100"/>
          <w:rFonts w:ascii="Times New Roman" w:cs="Times New Roman" w:hAnsi="Times New Roman"/>
          <w:caps w:val="0"/>
        </w:rPr>
        <w:t/>
      </w:r>
    </w:p>
    <w:p w14:paraId="05C613B8" w14:textId="59D1981A" w:rsidR="00E849EA" w:rsidRPr="004F199F" w:rsidRDefault="00E849EA" w:rsidP="00E849EA">
      <w:pPr>
        <w:jc w:val="center"/>
        <w:spacing w:before="0" w:beforeAutospacing="0" w:after="160" w:afterAutospacing="0" w:lineRule="auto" w:line="259"/>
        <w:rPr>
          <w:szCs w:val="24"/>
          <w:bCs/>
          <w:b w:val="1"/>
          <w:i w:val="0"/>
          <w:color w:val="000000"/>
          <w:sz w:val="24"/>
          <w:spacing w:val="0"/>
          <w:w w:val="100"/>
          <w:rFonts w:ascii="Times New Roman" w:cs="Times New Roman" w:hAnsi="Times New Roman"/>
          <w:caps w:val="0"/>
        </w:rPr>
        <w:snapToGrid w:val="0"/>
        <w:textAlignment w:val="baseline"/>
      </w:pPr>
      <w:r w:rsidRPr="004F199F">
        <w:rPr>
          <w:szCs w:val="24"/>
          <w:bCs/>
          <w:b w:val="1"/>
          <w:i w:val="0"/>
          <w:color w:val="000000"/>
          <w:sz w:val="24"/>
          <w:spacing w:val="0"/>
          <w:w w:val="100"/>
          <w:rFonts w:ascii="Times New Roman" w:cs="Times New Roman" w:hAnsi="Times New Roman"/>
          <w:caps w:val="0"/>
        </w:rPr>
        <w:t>TABLE</w:t>
      </w:r>
      <w:r w:rsidRPr="004F199F">
        <w:rPr>
          <w:szCs w:val="24"/>
          <w:bCs/>
          <w:b w:val="1"/>
          <w:i w:val="0"/>
          <w:color w:val="000000"/>
          <w:sz w:val="24"/>
          <w:spacing w:val="0"/>
          <w:w w:val="100"/>
          <w:rFonts w:ascii="Times New Roman" w:cs="Times New Roman" w:hAnsi="Times New Roman"/>
          <w:caps w:val="0"/>
        </w:rPr>
        <w:t> </w:t>
      </w:r>
      <w:r w:rsidRPr="004F199F">
        <w:rPr>
          <w:szCs w:val="24"/>
          <w:bCs/>
          <w:b w:val="1"/>
          <w:i w:val="0"/>
          <w:color w:val="000000"/>
          <w:sz w:val="24"/>
          <w:spacing w:val="0"/>
          <w:w w:val="100"/>
          <w:rFonts w:ascii="Times New Roman" w:cs="Times New Roman" w:hAnsi="Times New Roman"/>
          <w:caps w:val="0"/>
        </w:rPr>
        <w:t>OF</w:t>
      </w:r>
      <w:r w:rsidRPr="004F199F">
        <w:rPr>
          <w:szCs w:val="24"/>
          <w:bCs/>
          <w:b w:val="1"/>
          <w:i w:val="0"/>
          <w:color w:val="000000"/>
          <w:sz w:val="24"/>
          <w:spacing w:val="0"/>
          <w:w w:val="100"/>
          <w:rFonts w:ascii="Times New Roman" w:cs="Times New Roman" w:hAnsi="Times New Roman"/>
          <w:caps w:val="0"/>
        </w:rPr>
        <w:t> </w:t>
      </w:r>
      <w:r w:rsidRPr="004F199F">
        <w:rPr>
          <w:szCs w:val="24"/>
          <w:bCs/>
          <w:b w:val="1"/>
          <w:i w:val="0"/>
          <w:color w:val="000000"/>
          <w:sz w:val="24"/>
          <w:spacing w:val="0"/>
          <w:w w:val="100"/>
          <w:rFonts w:ascii="Times New Roman" w:cs="Times New Roman" w:hAnsi="Times New Roman"/>
          <w:caps w:val="0"/>
        </w:rPr>
        <w:t>CONTENTS</w:t>
      </w:r>
    </w:p>
    <w:p w14:paraId="1AEF3C28" w14:textId="77777777" w:rsidR="00E849EA" w:rsidRPr="004F199F" w:rsidRDefault="00E849EA" w:rsidP="00E849EA">
      <w:pPr>
        <w:spacing w:before="0" w:beforeAutospacing="0" w:after="160" w:afterAutospacing="0" w:lineRule="auto" w:line="240"/>
        <w:rPr>
          <w:szCs w:val="24"/>
          <w:bCs/>
          <w:b w:val="0"/>
          <w:i w:val="0"/>
          <w:color w:val="000000"/>
          <w:sz w:val="24"/>
          <w:spacing w:val="0"/>
          <w:w w:val="100"/>
          <w:rFonts w:ascii="Times New Roman" w:cs="Times New Roman" w:hAnsi="Times New Roman"/>
          <w:caps w:val="0"/>
        </w:rPr>
        <w:snapToGrid w:val="0"/>
        <w:textAlignment w:val="baseline"/>
      </w:pPr>
      <w:r w:rsidRPr="004F199F">
        <w:rPr>
          <w:szCs w:val="24"/>
          <w:bCs/>
          <w:b w:val="0"/>
          <w:i w:val="0"/>
          <w:color w:val="000000"/>
          <w:sz w:val="24"/>
          <w:spacing w:val="0"/>
          <w:w w:val="100"/>
          <w:rFonts w:ascii="Times New Roman" w:cs="Times New Roman" w:hAnsi="Times New Roman"/>
          <w:caps w:val="0"/>
        </w:rPr>
        <w:t>Title</w:t>
      </w:r>
      <w:r w:rsidRPr="004F199F">
        <w:rPr>
          <w:szCs w:val="24"/>
          <w:bCs/>
          <w:b w:val="0"/>
          <w:i w:val="0"/>
          <w:color w:val="000000"/>
          <w:sz w:val="24"/>
          <w:spacing w:val="0"/>
          <w:w w:val="100"/>
          <w:rFonts w:ascii="Times New Roman" w:cs="Times New Roman" w:hAnsi="Times New Roman"/>
          <w:caps w:val="0"/>
        </w:rPr>
        <w:t> </w:t>
      </w:r>
      <w:r w:rsidRPr="004F199F">
        <w:rPr>
          <w:szCs w:val="24"/>
          <w:bCs/>
          <w:b w:val="0"/>
          <w:i w:val="0"/>
          <w:color w:val="000000"/>
          <w:sz w:val="24"/>
          <w:spacing w:val="0"/>
          <w:w w:val="100"/>
          <w:rFonts w:ascii="Times New Roman" w:cs="Times New Roman" w:hAnsi="Times New Roman"/>
          <w:caps w:val="0"/>
        </w:rPr>
        <w:t>page</w:t>
      </w:r>
    </w:p>
    <w:p w14:paraId="66E39ADA" w14:textId="77777777" w:rsidR="00E849EA" w:rsidRPr="004F199F" w:rsidRDefault="00E849EA" w:rsidP="00E849EA">
      <w:pPr>
        <w:spacing w:before="0" w:beforeAutospacing="0" w:after="160" w:afterAutospacing="0" w:lineRule="auto" w:line="240"/>
        <w:rPr>
          <w:szCs w:val="24"/>
          <w:bCs/>
          <w:b w:val="0"/>
          <w:i w:val="0"/>
          <w:color w:val="000000"/>
          <w:sz w:val="24"/>
          <w:spacing w:val="0"/>
          <w:w w:val="100"/>
          <w:rFonts w:ascii="Times New Roman" w:cs="Times New Roman" w:hAnsi="Times New Roman"/>
          <w:caps w:val="0"/>
        </w:rPr>
        <w:snapToGrid w:val="0"/>
        <w:textAlignment w:val="baseline"/>
      </w:pPr>
      <w:r w:rsidRPr="004F199F">
        <w:rPr>
          <w:szCs w:val="24"/>
          <w:bCs/>
          <w:b w:val="0"/>
          <w:i w:val="0"/>
          <w:color w:val="000000"/>
          <w:sz w:val="24"/>
          <w:spacing w:val="0"/>
          <w:w w:val="100"/>
          <w:rFonts w:ascii="Times New Roman" w:cs="Times New Roman" w:hAnsi="Times New Roman"/>
          <w:caps w:val="0"/>
        </w:rPr>
        <w:t>Certification</w:t>
      </w:r>
    </w:p>
    <w:p w14:paraId="44B8929C" w14:textId="77777777" w:rsidR="00E849EA" w:rsidRPr="004F199F" w:rsidRDefault="00E849EA" w:rsidP="00E849EA">
      <w:pPr>
        <w:spacing w:before="0" w:beforeAutospacing="0" w:after="160" w:afterAutospacing="0" w:lineRule="auto" w:line="240"/>
        <w:rPr>
          <w:szCs w:val="24"/>
          <w:bCs/>
          <w:b w:val="0"/>
          <w:i w:val="0"/>
          <w:color w:val="000000"/>
          <w:sz w:val="24"/>
          <w:spacing w:val="0"/>
          <w:w w:val="100"/>
          <w:rFonts w:ascii="Times New Roman" w:cs="Times New Roman" w:hAnsi="Times New Roman"/>
          <w:caps w:val="0"/>
        </w:rPr>
        <w:snapToGrid w:val="0"/>
        <w:textAlignment w:val="baseline"/>
      </w:pPr>
      <w:r w:rsidRPr="004F199F">
        <w:rPr>
          <w:szCs w:val="24"/>
          <w:bCs/>
          <w:b w:val="0"/>
          <w:i w:val="0"/>
          <w:color w:val="000000"/>
          <w:sz w:val="24"/>
          <w:spacing w:val="0"/>
          <w:w w:val="100"/>
          <w:rFonts w:ascii="Times New Roman" w:cs="Times New Roman" w:hAnsi="Times New Roman"/>
          <w:caps w:val="0"/>
        </w:rPr>
        <w:t>Dedication</w:t>
      </w:r>
    </w:p>
    <w:p w14:paraId="77DD3659" w14:textId="77777777" w:rsidR="00E849EA" w:rsidRPr="004F199F" w:rsidRDefault="00E849EA" w:rsidP="00E849EA">
      <w:pPr>
        <w:spacing w:before="0" w:beforeAutospacing="0" w:after="160" w:afterAutospacing="0" w:lineRule="auto" w:line="240"/>
        <w:rPr>
          <w:szCs w:val="24"/>
          <w:bCs/>
          <w:b w:val="0"/>
          <w:i w:val="0"/>
          <w:color w:val="000000"/>
          <w:sz w:val="24"/>
          <w:spacing w:val="0"/>
          <w:w w:val="100"/>
          <w:rFonts w:ascii="Times New Roman" w:cs="Times New Roman" w:hAnsi="Times New Roman"/>
          <w:caps w:val="0"/>
        </w:rPr>
        <w:snapToGrid w:val="0"/>
        <w:textAlignment w:val="baseline"/>
      </w:pPr>
      <w:r w:rsidRPr="004F199F">
        <w:rPr>
          <w:szCs w:val="24"/>
          <w:bCs/>
          <w:b w:val="0"/>
          <w:i w:val="0"/>
          <w:color w:val="000000"/>
          <w:sz w:val="24"/>
          <w:spacing w:val="0"/>
          <w:w w:val="100"/>
          <w:rFonts w:ascii="Times New Roman" w:cs="Times New Roman" w:hAnsi="Times New Roman"/>
          <w:caps w:val="0"/>
        </w:rPr>
        <w:t>Acknowledgment</w:t>
      </w:r>
    </w:p>
    <w:p w14:paraId="7C7ADFB3" w14:textId="77777777" w:rsidR="00E849EA" w:rsidRDefault="00E849EA" w:rsidP="00E849EA">
      <w:pPr>
        <w:spacing w:before="0" w:beforeAutospacing="0" w:after="160" w:afterAutospacing="0" w:lineRule="auto" w:line="240"/>
        <w:rPr>
          <w:szCs w:val="24"/>
          <w:bCs/>
          <w:b w:val="0"/>
          <w:i w:val="0"/>
          <w:color w:val="000000"/>
          <w:sz w:val="24"/>
          <w:spacing w:val="0"/>
          <w:w w:val="100"/>
          <w:rFonts w:ascii="Times New Roman" w:cs="Times New Roman" w:hAnsi="Times New Roman"/>
          <w:caps w:val="0"/>
        </w:rPr>
        <w:snapToGrid w:val="0"/>
        <w:textAlignment w:val="baseline"/>
      </w:pPr>
      <w:r w:rsidRPr="004F199F">
        <w:rPr>
          <w:szCs w:val="24"/>
          <w:bCs/>
          <w:b w:val="0"/>
          <w:i w:val="0"/>
          <w:color w:val="000000"/>
          <w:sz w:val="24"/>
          <w:spacing w:val="0"/>
          <w:w w:val="100"/>
          <w:rFonts w:ascii="Times New Roman" w:cs="Times New Roman" w:hAnsi="Times New Roman"/>
          <w:caps w:val="0"/>
        </w:rPr>
        <w:t>Table</w:t>
      </w:r>
      <w:r w:rsidRPr="004F199F">
        <w:rPr>
          <w:szCs w:val="24"/>
          <w:bCs/>
          <w:b w:val="0"/>
          <w:i w:val="0"/>
          <w:color w:val="000000"/>
          <w:sz w:val="24"/>
          <w:spacing w:val="0"/>
          <w:w w:val="100"/>
          <w:rFonts w:ascii="Times New Roman" w:cs="Times New Roman" w:hAnsi="Times New Roman"/>
          <w:caps w:val="0"/>
        </w:rPr>
        <w:t> </w:t>
      </w:r>
      <w:r w:rsidRPr="004F199F">
        <w:rPr>
          <w:szCs w:val="24"/>
          <w:bCs/>
          <w:b w:val="0"/>
          <w:i w:val="0"/>
          <w:color w:val="000000"/>
          <w:sz w:val="24"/>
          <w:spacing w:val="0"/>
          <w:w w:val="100"/>
          <w:rFonts w:ascii="Times New Roman" w:cs="Times New Roman" w:hAnsi="Times New Roman"/>
          <w:caps w:val="0"/>
        </w:rPr>
        <w:t>of</w:t>
      </w:r>
      <w:r w:rsidRPr="004F199F">
        <w:rPr>
          <w:szCs w:val="24"/>
          <w:bCs/>
          <w:b w:val="0"/>
          <w:i w:val="0"/>
          <w:color w:val="000000"/>
          <w:sz w:val="24"/>
          <w:spacing w:val="0"/>
          <w:w w:val="100"/>
          <w:rFonts w:ascii="Times New Roman" w:cs="Times New Roman" w:hAnsi="Times New Roman"/>
          <w:caps w:val="0"/>
        </w:rPr>
        <w:t> </w:t>
      </w:r>
      <w:r w:rsidRPr="004F199F">
        <w:rPr>
          <w:szCs w:val="24"/>
          <w:bCs/>
          <w:b w:val="0"/>
          <w:i w:val="0"/>
          <w:color w:val="000000"/>
          <w:sz w:val="24"/>
          <w:spacing w:val="0"/>
          <w:w w:val="100"/>
          <w:rFonts w:ascii="Times New Roman" w:cs="Times New Roman" w:hAnsi="Times New Roman"/>
          <w:caps w:val="0"/>
        </w:rPr>
        <w:t>content</w:t>
      </w:r>
    </w:p>
    <w:p w14:paraId="10E4E179" w14:textId="77777777" w:rsidR="00E849EA" w:rsidRPr="004F199F" w:rsidRDefault="00E849EA" w:rsidP="00E849EA">
      <w:pPr>
        <w:spacing w:before="0" w:beforeAutospacing="0" w:after="160" w:afterAutospacing="0" w:lineRule="auto" w:line="240"/>
        <w:rPr>
          <w:szCs w:val="24"/>
          <w:bCs/>
          <w:b w:val="0"/>
          <w:i w:val="0"/>
          <w:color w:val="000000"/>
          <w:sz w:val="24"/>
          <w:spacing w:val="0"/>
          <w:w w:val="100"/>
          <w:rFonts w:ascii="Times New Roman" w:cs="Times New Roman" w:hAnsi="Times New Roman"/>
          <w:caps w:val="0"/>
        </w:rPr>
        <w:snapToGrid w:val="0"/>
        <w:textAlignment w:val="baseline"/>
      </w:pPr>
      <w:r w:rsidRPr="004F199F">
        <w:rPr>
          <w:szCs w:val="24"/>
          <w:bCs/>
          <w:b w:val="0"/>
          <w:i w:val="0"/>
          <w:color w:val="000000"/>
          <w:sz w:val="24"/>
          <w:spacing w:val="0"/>
          <w:w w:val="100"/>
          <w:rFonts w:ascii="Times New Roman" w:cs="Times New Roman" w:hAnsi="Times New Roman"/>
          <w:caps w:val="0"/>
        </w:rPr>
        <w:t>Abstract</w:t>
      </w:r>
    </w:p>
    <w:p w14:paraId="37AA93C8" w14:textId="77777777" w:rsidR="00E849EA" w:rsidRPr="004F199F" w:rsidRDefault="00E849EA" w:rsidP="00E849EA">
      <w:pPr>
        <w:spacing w:before="0" w:beforeAutospacing="0" w:after="0" w:afterAutospacing="0" w:lineRule="auto" w:line="360"/>
        <w:rPr>
          <w:szCs w:val="24"/>
          <w:b w:val="1"/>
          <w:i w:val="0"/>
          <w:color w:val="000000"/>
          <w:sz w:val="24"/>
          <w:spacing w:val="0"/>
          <w:w w:val="100"/>
          <w:rFonts w:ascii="Times New Roman" w:cs="Times New Roman" w:hAnsi="Times New Roman"/>
          <w:caps w:val="0"/>
        </w:rPr>
        <w:snapToGrid w:val="0"/>
        <w:textAlignment w:val="baseline"/>
      </w:pPr>
      <w:r w:rsidRPr="004F199F">
        <w:rPr>
          <w:szCs w:val="24"/>
          <w:b w:val="1"/>
          <w:i w:val="0"/>
          <w:color w:val="000000"/>
          <w:sz w:val="24"/>
          <w:spacing w:val="0"/>
          <w:w w:val="100"/>
          <w:rFonts w:ascii="Times New Roman" w:cs="Times New Roman" w:hAnsi="Times New Roman"/>
          <w:caps w:val="0"/>
        </w:rPr>
        <w:t>CHAPTER</w:t>
      </w:r>
      <w:r w:rsidRPr="004F199F">
        <w:rPr>
          <w:szCs w:val="24"/>
          <w:b w:val="1"/>
          <w:i w:val="0"/>
          <w:color w:val="000000"/>
          <w:sz w:val="24"/>
          <w:spacing w:val="0"/>
          <w:w w:val="100"/>
          <w:rFonts w:ascii="Times New Roman" w:cs="Times New Roman" w:hAnsi="Times New Roman"/>
          <w:caps w:val="0"/>
        </w:rPr>
        <w:t> </w:t>
      </w:r>
      <w:r w:rsidRPr="004F199F">
        <w:rPr>
          <w:szCs w:val="24"/>
          <w:b w:val="1"/>
          <w:i w:val="0"/>
          <w:color w:val="000000"/>
          <w:sz w:val="24"/>
          <w:spacing w:val="0"/>
          <w:w w:val="100"/>
          <w:rFonts w:ascii="Times New Roman" w:cs="Times New Roman" w:hAnsi="Times New Roman"/>
          <w:caps w:val="0"/>
        </w:rPr>
        <w:t>ONE:</w:t>
      </w:r>
      <w:r w:rsidRPr="004F199F">
        <w:rPr>
          <w:szCs w:val="24"/>
          <w:b w:val="1"/>
          <w:i w:val="0"/>
          <w:color w:val="000000"/>
          <w:sz w:val="24"/>
          <w:spacing w:val="0"/>
          <w:w w:val="100"/>
          <w:rFonts w:ascii="Times New Roman" w:cs="Times New Roman" w:hAnsi="Times New Roman"/>
          <w:caps w:val="0"/>
        </w:rPr>
        <w:t> </w:t>
      </w:r>
      <w:r w:rsidRPr="004F199F">
        <w:rPr>
          <w:szCs w:val="24"/>
          <w:b w:val="1"/>
          <w:i w:val="0"/>
          <w:color w:val="000000"/>
          <w:sz w:val="24"/>
          <w:spacing w:val="0"/>
          <w:w w:val="100"/>
          <w:rFonts w:ascii="Times New Roman" w:cs="Times New Roman" w:hAnsi="Times New Roman"/>
          <w:caps w:val="0"/>
        </w:rPr>
        <w:t>INTRODUCTION</w:t>
      </w:r>
    </w:p>
    <w:p w14:paraId="25F43BAC" w14:textId="77777777" w:rsidR="00E849EA" w:rsidRPr="00A47142" w:rsidRDefault="00E849EA" w:rsidP="00E849EA">
      <w:pPr>
        <w:jc w:val="both"/>
        <w:spacing w:before="0" w:beforeAutospacing="0" w:after="0" w:afterAutospacing="0" w:lineRule="auto" w:line="360"/>
        <w:rPr>
          <w:szCs w:val="24"/>
          <w:bCs/>
          <w:b w:val="0"/>
          <w:i w:val="0"/>
          <w:color w:val="000000"/>
          <w:sz w:val="24"/>
          <w:spacing w:val="0"/>
          <w:w w:val="100"/>
          <w:rFonts w:ascii="Times New Roman" w:cs="Times New Roman" w:hAnsi="Times New Roman"/>
          <w:caps w:val="0"/>
        </w:rPr>
        <w:snapToGrid w:val="0"/>
        <w:textAlignment w:val="baseline"/>
      </w:pPr>
      <w:r w:rsidRPr="00A47142">
        <w:rPr>
          <w:szCs w:val="24"/>
          <w:bCs/>
          <w:b w:val="0"/>
          <w:i w:val="0"/>
          <w:color w:val="000000"/>
          <w:sz w:val="24"/>
          <w:spacing w:val="0"/>
          <w:w w:val="100"/>
          <w:rFonts w:ascii="Times New Roman" w:cs="Times New Roman" w:hAnsi="Times New Roman"/>
          <w:caps w:val="0"/>
        </w:rPr>
        <w:t>1.1</w:t>
      </w:r>
      <w:r w:rsidRPr="00A47142">
        <w:rPr>
          <w:szCs w:val="24"/>
          <w:bCs/>
          <w:b w:val="0"/>
          <w:i w:val="0"/>
          <w:color w:val="000000"/>
          <w:sz w:val="24"/>
          <w:spacing w:val="0"/>
          <w:w w:val="100"/>
          <w:rFonts w:ascii="Times New Roman" w:cs="Times New Roman" w:hAnsi="Times New Roman"/>
          <w:caps w:val="0"/>
        </w:rPr>
        <w:tab/>
      </w:r>
      <w:r w:rsidRPr="00A47142">
        <w:rPr>
          <w:szCs w:val="24"/>
          <w:bCs/>
          <w:b w:val="0"/>
          <w:i w:val="0"/>
          <w:color w:val="000000"/>
          <w:sz w:val="24"/>
          <w:spacing w:val="0"/>
          <w:w w:val="100"/>
          <w:rFonts w:ascii="Times New Roman" w:cs="Times New Roman" w:hAnsi="Times New Roman"/>
          <w:caps w:val="0"/>
        </w:rPr>
        <w:t>Introduction</w:t>
      </w:r>
    </w:p>
    <w:p w14:paraId="25A1EB0F" w14:textId="77777777" w:rsidR="00E849EA" w:rsidRDefault="00E849EA" w:rsidP="00E849EA">
      <w:pPr>
        <w:jc w:val="both"/>
        <w:spacing w:before="0" w:beforeAutospacing="0" w:after="0" w:afterAutospacing="0" w:lineRule="auto" w:line="360"/>
        <w:rPr>
          <w:szCs w:val="24"/>
          <w:bCs/>
          <w:b w:val="0"/>
          <w:i w:val="0"/>
          <w:color w:val="000000"/>
          <w:sz w:val="24"/>
          <w:spacing w:val="0"/>
          <w:w w:val="100"/>
          <w:rFonts w:ascii="Times New Roman" w:cs="Times New Roman" w:hAnsi="Times New Roman"/>
          <w:caps w:val="0"/>
        </w:rPr>
        <w:snapToGrid w:val="0"/>
        <w:textAlignment w:val="baseline"/>
      </w:pPr>
      <w:r w:rsidRPr="00A47142">
        <w:rPr>
          <w:szCs w:val="24"/>
          <w:bCs/>
          <w:b w:val="0"/>
          <w:i w:val="0"/>
          <w:color w:val="000000"/>
          <w:sz w:val="24"/>
          <w:spacing w:val="0"/>
          <w:w w:val="100"/>
          <w:rFonts w:ascii="Times New Roman" w:cs="Times New Roman" w:hAnsi="Times New Roman"/>
          <w:caps w:val="0"/>
        </w:rPr>
        <w:t>1.2</w:t>
      </w:r>
      <w:r w:rsidRPr="00A47142">
        <w:rPr>
          <w:szCs w:val="24"/>
          <w:bCs/>
          <w:b w:val="0"/>
          <w:i w:val="0"/>
          <w:color w:val="000000"/>
          <w:sz w:val="24"/>
          <w:spacing w:val="0"/>
          <w:w w:val="100"/>
          <w:rFonts w:ascii="Times New Roman" w:cs="Times New Roman" w:hAnsi="Times New Roman"/>
          <w:caps w:val="0"/>
        </w:rPr>
        <w:tab/>
      </w:r>
      <w:r w:rsidRPr="00A47142">
        <w:rPr>
          <w:szCs w:val="24"/>
          <w:bCs/>
          <w:b w:val="0"/>
          <w:i w:val="0"/>
          <w:color w:val="000000"/>
          <w:sz w:val="24"/>
          <w:spacing w:val="0"/>
          <w:w w:val="100"/>
          <w:rFonts w:ascii="Times New Roman" w:cs="Times New Roman" w:hAnsi="Times New Roman"/>
          <w:caps w:val="0"/>
        </w:rPr>
        <w:t>Statement</w:t>
      </w:r>
      <w:r w:rsidRPr="00A47142">
        <w:rPr>
          <w:szCs w:val="24"/>
          <w:bCs/>
          <w:b w:val="0"/>
          <w:i w:val="0"/>
          <w:color w:val="000000"/>
          <w:sz w:val="24"/>
          <w:spacing w:val="0"/>
          <w:w w:val="100"/>
          <w:rFonts w:ascii="Times New Roman" w:cs="Times New Roman" w:hAnsi="Times New Roman"/>
          <w:caps w:val="0"/>
        </w:rPr>
        <w:t> </w:t>
      </w:r>
      <w:r w:rsidRPr="00A47142">
        <w:rPr>
          <w:szCs w:val="24"/>
          <w:bCs/>
          <w:b w:val="0"/>
          <w:i w:val="0"/>
          <w:color w:val="000000"/>
          <w:sz w:val="24"/>
          <w:spacing w:val="0"/>
          <w:w w:val="100"/>
          <w:rFonts w:ascii="Times New Roman" w:cs="Times New Roman" w:hAnsi="Times New Roman"/>
          <w:caps w:val="0"/>
        </w:rPr>
        <w:t>of</w:t>
      </w:r>
      <w:r w:rsidRPr="00A47142">
        <w:rPr>
          <w:szCs w:val="24"/>
          <w:bCs/>
          <w:b w:val="0"/>
          <w:i w:val="0"/>
          <w:color w:val="000000"/>
          <w:sz w:val="24"/>
          <w:spacing w:val="0"/>
          <w:w w:val="100"/>
          <w:rFonts w:ascii="Times New Roman" w:cs="Times New Roman" w:hAnsi="Times New Roman"/>
          <w:caps w:val="0"/>
        </w:rPr>
        <w:t> </w:t>
      </w:r>
      <w:r w:rsidRPr="00A47142">
        <w:rPr>
          <w:szCs w:val="24"/>
          <w:bCs/>
          <w:b w:val="0"/>
          <w:i w:val="0"/>
          <w:color w:val="000000"/>
          <w:sz w:val="24"/>
          <w:spacing w:val="0"/>
          <w:w w:val="100"/>
          <w:rFonts w:ascii="Times New Roman" w:cs="Times New Roman" w:hAnsi="Times New Roman"/>
          <w:caps w:val="0"/>
        </w:rPr>
        <w:t>Problem</w:t>
      </w:r>
    </w:p>
    <w:p w14:paraId="4FC3736B" w14:textId="77777777" w:rsidR="00E849EA" w:rsidRPr="00A47142" w:rsidRDefault="00E849EA" w:rsidP="00E849EA">
      <w:pPr>
        <w:jc w:val="both"/>
        <w:spacing w:before="0" w:beforeAutospacing="0" w:after="0" w:afterAutospacing="0" w:lineRule="auto" w:line="360"/>
        <w:rPr>
          <w:szCs w:val="24"/>
          <w:bCs/>
          <w:b w:val="0"/>
          <w:i w:val="0"/>
          <w:color w:val="000000"/>
          <w:sz w:val="24"/>
          <w:spacing w:val="0"/>
          <w:w w:val="100"/>
          <w:rFonts w:ascii="Times New Roman" w:cs="Times New Roman" w:hAnsi="Times New Roman"/>
          <w:caps w:val="0"/>
        </w:rPr>
        <w:snapToGrid w:val="0"/>
        <w:textAlignment w:val="baseline"/>
      </w:pPr>
      <w:r>
        <w:rPr>
          <w:szCs w:val="24"/>
          <w:bCs/>
          <w:b w:val="0"/>
          <w:i w:val="0"/>
          <w:color w:val="000000"/>
          <w:sz w:val="24"/>
          <w:spacing w:val="0"/>
          <w:w w:val="100"/>
          <w:rFonts w:ascii="Times New Roman" w:cs="Times New Roman" w:hAnsi="Times New Roman"/>
          <w:caps w:val="0"/>
        </w:rPr>
        <w:t>1.3</w:t>
      </w:r>
      <w:r>
        <w:rPr>
          <w:szCs w:val="24"/>
          <w:bCs/>
          <w:b w:val="0"/>
          <w:i w:val="0"/>
          <w:color w:val="000000"/>
          <w:sz w:val="24"/>
          <w:spacing w:val="0"/>
          <w:w w:val="100"/>
          <w:rFonts w:ascii="Times New Roman" w:cs="Times New Roman" w:hAnsi="Times New Roman"/>
          <w:caps w:val="0"/>
        </w:rPr>
        <w:t>       </w:t>
      </w:r>
      <w:r>
        <w:rPr>
          <w:szCs w:val="24"/>
          <w:bCs/>
          <w:b w:val="0"/>
          <w:i w:val="0"/>
          <w:color w:val="000000"/>
          <w:sz w:val="24"/>
          <w:spacing w:val="0"/>
          <w:w w:val="100"/>
          <w:rFonts w:ascii="Times New Roman" w:cs="Times New Roman" w:hAnsi="Times New Roman"/>
          <w:caps w:val="0"/>
        </w:rPr>
        <w:t>Significance</w:t>
      </w:r>
      <w:r>
        <w:rPr>
          <w:szCs w:val="24"/>
          <w:bCs/>
          <w:b w:val="0"/>
          <w:i w:val="0"/>
          <w:color w:val="000000"/>
          <w:sz w:val="24"/>
          <w:spacing w:val="0"/>
          <w:w w:val="100"/>
          <w:rFonts w:ascii="Times New Roman" w:cs="Times New Roman" w:hAnsi="Times New Roman"/>
          <w:caps w:val="0"/>
        </w:rPr>
        <w:t> </w:t>
      </w:r>
      <w:r>
        <w:rPr>
          <w:szCs w:val="24"/>
          <w:bCs/>
          <w:b w:val="0"/>
          <w:i w:val="0"/>
          <w:color w:val="000000"/>
          <w:sz w:val="24"/>
          <w:spacing w:val="0"/>
          <w:w w:val="100"/>
          <w:rFonts w:ascii="Times New Roman" w:cs="Times New Roman" w:hAnsi="Times New Roman"/>
          <w:caps w:val="0"/>
        </w:rPr>
        <w:t>of</w:t>
      </w:r>
      <w:r>
        <w:rPr>
          <w:szCs w:val="24"/>
          <w:bCs/>
          <w:b w:val="0"/>
          <w:i w:val="0"/>
          <w:color w:val="000000"/>
          <w:sz w:val="24"/>
          <w:spacing w:val="0"/>
          <w:w w:val="100"/>
          <w:rFonts w:ascii="Times New Roman" w:cs="Times New Roman" w:hAnsi="Times New Roman"/>
          <w:caps w:val="0"/>
        </w:rPr>
        <w:t> </w:t>
      </w:r>
      <w:r>
        <w:rPr>
          <w:szCs w:val="24"/>
          <w:bCs/>
          <w:b w:val="0"/>
          <w:i w:val="0"/>
          <w:color w:val="000000"/>
          <w:sz w:val="24"/>
          <w:spacing w:val="0"/>
          <w:w w:val="100"/>
          <w:rFonts w:ascii="Times New Roman" w:cs="Times New Roman" w:hAnsi="Times New Roman"/>
          <w:caps w:val="0"/>
        </w:rPr>
        <w:t>Study</w:t>
      </w:r>
    </w:p>
    <w:p w14:paraId="182FA8F7" w14:textId="77777777" w:rsidR="00E849EA" w:rsidRPr="00A47142" w:rsidRDefault="00E849EA" w:rsidP="00E849EA">
      <w:pPr>
        <w:jc w:val="both"/>
        <w:spacing w:before="0" w:beforeAutospacing="0" w:after="0" w:afterAutospacing="0" w:lineRule="auto" w:line="360"/>
        <w:rPr>
          <w:szCs w:val="24"/>
          <w:bCs/>
          <w:b w:val="0"/>
          <w:i w:val="0"/>
          <w:color w:val="000000"/>
          <w:sz w:val="24"/>
          <w:spacing w:val="0"/>
          <w:w w:val="100"/>
          <w:rFonts w:ascii="Times New Roman" w:cs="Times New Roman" w:hAnsi="Times New Roman"/>
          <w:caps w:val="0"/>
        </w:rPr>
        <w:snapToGrid w:val="0"/>
        <w:textAlignment w:val="baseline"/>
      </w:pPr>
      <w:r>
        <w:rPr>
          <w:szCs w:val="24"/>
          <w:bCs/>
          <w:b w:val="0"/>
          <w:i w:val="0"/>
          <w:color w:val="000000"/>
          <w:sz w:val="24"/>
          <w:spacing w:val="0"/>
          <w:w w:val="100"/>
          <w:rFonts w:ascii="Times New Roman" w:cs="Times New Roman" w:hAnsi="Times New Roman"/>
          <w:caps w:val="0"/>
        </w:rPr>
        <w:t>1.4</w:t>
      </w:r>
      <w:r w:rsidRPr="00A47142">
        <w:rPr>
          <w:szCs w:val="24"/>
          <w:bCs/>
          <w:b w:val="0"/>
          <w:i w:val="0"/>
          <w:color w:val="000000"/>
          <w:sz w:val="24"/>
          <w:spacing w:val="0"/>
          <w:w w:val="100"/>
          <w:rFonts w:ascii="Times New Roman" w:cs="Times New Roman" w:hAnsi="Times New Roman"/>
          <w:caps w:val="0"/>
        </w:rPr>
        <w:tab/>
      </w:r>
      <w:r w:rsidRPr="00A47142">
        <w:rPr>
          <w:szCs w:val="24"/>
          <w:bCs/>
          <w:b w:val="0"/>
          <w:i w:val="0"/>
          <w:color w:val="000000"/>
          <w:sz w:val="24"/>
          <w:spacing w:val="0"/>
          <w:w w:val="100"/>
          <w:rFonts w:ascii="Times New Roman" w:cs="Times New Roman" w:hAnsi="Times New Roman"/>
          <w:caps w:val="0"/>
        </w:rPr>
        <w:t>Aim</w:t>
      </w:r>
      <w:r w:rsidRPr="00A47142">
        <w:rPr>
          <w:szCs w:val="24"/>
          <w:bCs/>
          <w:b w:val="0"/>
          <w:i w:val="0"/>
          <w:color w:val="000000"/>
          <w:sz w:val="24"/>
          <w:spacing w:val="0"/>
          <w:w w:val="100"/>
          <w:rFonts w:ascii="Times New Roman" w:cs="Times New Roman" w:hAnsi="Times New Roman"/>
          <w:caps w:val="0"/>
        </w:rPr>
        <w:t> </w:t>
      </w:r>
      <w:r w:rsidRPr="00A47142">
        <w:rPr>
          <w:szCs w:val="24"/>
          <w:bCs/>
          <w:b w:val="0"/>
          <w:i w:val="0"/>
          <w:color w:val="000000"/>
          <w:sz w:val="24"/>
          <w:spacing w:val="0"/>
          <w:w w:val="100"/>
          <w:rFonts w:ascii="Times New Roman" w:cs="Times New Roman" w:hAnsi="Times New Roman"/>
          <w:caps w:val="0"/>
        </w:rPr>
        <w:t>and</w:t>
      </w:r>
      <w:r w:rsidRPr="00A47142">
        <w:rPr>
          <w:szCs w:val="24"/>
          <w:bCs/>
          <w:b w:val="0"/>
          <w:i w:val="0"/>
          <w:color w:val="000000"/>
          <w:sz w:val="24"/>
          <w:spacing w:val="0"/>
          <w:w w:val="100"/>
          <w:rFonts w:ascii="Times New Roman" w:cs="Times New Roman" w:hAnsi="Times New Roman"/>
          <w:caps w:val="0"/>
        </w:rPr>
        <w:t> </w:t>
      </w:r>
      <w:r w:rsidRPr="00A47142">
        <w:rPr>
          <w:szCs w:val="24"/>
          <w:bCs/>
          <w:b w:val="0"/>
          <w:i w:val="0"/>
          <w:color w:val="000000"/>
          <w:sz w:val="24"/>
          <w:spacing w:val="0"/>
          <w:w w:val="100"/>
          <w:rFonts w:ascii="Times New Roman" w:cs="Times New Roman" w:hAnsi="Times New Roman"/>
          <w:caps w:val="0"/>
        </w:rPr>
        <w:t>Objectives</w:t>
      </w:r>
    </w:p>
    <w:p w14:paraId="7771BE14" w14:textId="77777777" w:rsidR="00E849EA" w:rsidRPr="00A47142" w:rsidRDefault="00E849EA" w:rsidP="00E849EA">
      <w:pPr>
        <w:jc w:val="both"/>
        <w:spacing w:before="0" w:beforeAutospacing="0" w:after="0" w:afterAutospacing="0" w:lineRule="auto" w:line="360"/>
        <w:rPr>
          <w:szCs w:val="24"/>
          <w:bCs/>
          <w:b w:val="1"/>
          <w:i w:val="0"/>
          <w:color w:val="000000"/>
          <w:sz w:val="24"/>
          <w:spacing w:val="0"/>
          <w:w w:val="100"/>
          <w:rFonts w:ascii="Times New Roman" w:cs="Times New Roman" w:hAnsi="Times New Roman"/>
          <w:caps w:val="0"/>
        </w:rPr>
        <w:snapToGrid w:val="0"/>
        <w:textAlignment w:val="baseline"/>
      </w:pPr>
      <w:r w:rsidRPr="00A47142">
        <w:rPr>
          <w:szCs w:val="24"/>
          <w:bCs/>
          <w:b w:val="1"/>
          <w:i w:val="0"/>
          <w:color w:val="000000"/>
          <w:sz w:val="24"/>
          <w:spacing w:val="0"/>
          <w:w w:val="100"/>
          <w:rFonts w:ascii="Times New Roman" w:cs="Times New Roman" w:hAnsi="Times New Roman"/>
          <w:caps w:val="0"/>
        </w:rPr>
        <w:t>CHAPTER</w:t>
      </w:r>
      <w:r w:rsidRPr="00A47142">
        <w:rPr>
          <w:szCs w:val="24"/>
          <w:bCs/>
          <w:b w:val="1"/>
          <w:i w:val="0"/>
          <w:color w:val="000000"/>
          <w:sz w:val="24"/>
          <w:spacing w:val="0"/>
          <w:w w:val="100"/>
          <w:rFonts w:ascii="Times New Roman" w:cs="Times New Roman" w:hAnsi="Times New Roman"/>
          <w:caps w:val="0"/>
        </w:rPr>
        <w:t> </w:t>
      </w:r>
      <w:r w:rsidRPr="00A47142">
        <w:rPr>
          <w:szCs w:val="24"/>
          <w:bCs/>
          <w:b w:val="1"/>
          <w:i w:val="0"/>
          <w:color w:val="000000"/>
          <w:sz w:val="24"/>
          <w:spacing w:val="0"/>
          <w:w w:val="100"/>
          <w:rFonts w:ascii="Times New Roman" w:cs="Times New Roman" w:hAnsi="Times New Roman"/>
          <w:caps w:val="0"/>
        </w:rPr>
        <w:t>TWO</w:t>
      </w:r>
      <w:r>
        <w:rPr>
          <w:szCs w:val="24"/>
          <w:bCs/>
          <w:b w:val="1"/>
          <w:i w:val="0"/>
          <w:color w:val="000000"/>
          <w:sz w:val="24"/>
          <w:spacing w:val="0"/>
          <w:w w:val="100"/>
          <w:rFonts w:ascii="Times New Roman" w:cs="Times New Roman" w:hAnsi="Times New Roman"/>
          <w:caps w:val="0"/>
        </w:rPr>
        <w:t>:</w:t>
      </w:r>
      <w:r>
        <w:rPr>
          <w:szCs w:val="24"/>
          <w:bCs/>
          <w:b w:val="1"/>
          <w:i w:val="0"/>
          <w:color w:val="000000"/>
          <w:sz w:val="24"/>
          <w:spacing w:val="0"/>
          <w:w w:val="100"/>
          <w:rFonts w:ascii="Times New Roman" w:cs="Times New Roman" w:hAnsi="Times New Roman"/>
          <w:caps w:val="0"/>
        </w:rPr>
        <w:t> </w:t>
      </w:r>
      <w:r w:rsidRPr="00A47142">
        <w:rPr>
          <w:szCs w:val="24"/>
          <w:bCs/>
          <w:b w:val="1"/>
          <w:i w:val="0"/>
          <w:color w:val="000000"/>
          <w:sz w:val="24"/>
          <w:spacing w:val="0"/>
          <w:w w:val="100"/>
          <w:rFonts w:ascii="Times New Roman" w:cs="Times New Roman" w:hAnsi="Times New Roman"/>
          <w:caps w:val="0"/>
        </w:rPr>
        <w:t>LITERATURE</w:t>
      </w:r>
      <w:r w:rsidRPr="00A47142">
        <w:rPr>
          <w:szCs w:val="24"/>
          <w:bCs/>
          <w:b w:val="1"/>
          <w:i w:val="0"/>
          <w:color w:val="000000"/>
          <w:sz w:val="24"/>
          <w:spacing w:val="0"/>
          <w:w w:val="100"/>
          <w:rFonts w:ascii="Times New Roman" w:cs="Times New Roman" w:hAnsi="Times New Roman"/>
          <w:caps w:val="0"/>
        </w:rPr>
        <w:t> </w:t>
      </w:r>
      <w:r w:rsidRPr="00A47142">
        <w:rPr>
          <w:szCs w:val="24"/>
          <w:bCs/>
          <w:b w:val="1"/>
          <w:i w:val="0"/>
          <w:color w:val="000000"/>
          <w:sz w:val="24"/>
          <w:spacing w:val="0"/>
          <w:w w:val="100"/>
          <w:rFonts w:ascii="Times New Roman" w:cs="Times New Roman" w:hAnsi="Times New Roman"/>
          <w:caps w:val="0"/>
        </w:rPr>
        <w:t>REVIEW</w:t>
      </w:r>
    </w:p>
    <w:p w14:paraId="619607DD" w14:textId="77777777" w:rsidR="00E849EA" w:rsidRPr="00A47142" w:rsidRDefault="00E849EA" w:rsidP="00E849EA">
      <w:pPr>
        <w:jc w:val="both"/>
        <w:spacing w:before="0" w:beforeAutospacing="0" w:after="0" w:afterAutospacing="0" w:lineRule="auto" w:line="360"/>
        <w:rPr>
          <w:szCs w:val="24"/>
          <w:bCs/>
          <w:b w:val="0"/>
          <w:i w:val="0"/>
          <w:color w:val="000000"/>
          <w:sz w:val="24"/>
          <w:spacing w:val="0"/>
          <w:w w:val="100"/>
          <w:rFonts w:ascii="Times New Roman" w:cs="Times New Roman" w:hAnsi="Times New Roman"/>
          <w:caps w:val="0"/>
        </w:rPr>
        <w:snapToGrid w:val="0"/>
        <w:textAlignment w:val="baseline"/>
      </w:pPr>
      <w:r>
        <w:rPr>
          <w:szCs w:val="24"/>
          <w:bCs/>
          <w:b w:val="0"/>
          <w:i w:val="0"/>
          <w:color w:val="000000"/>
          <w:sz w:val="24"/>
          <w:spacing w:val="0"/>
          <w:w w:val="100"/>
          <w:rFonts w:ascii="Times New Roman" w:cs="Times New Roman" w:hAnsi="Times New Roman"/>
          <w:caps w:val="0"/>
        </w:rPr>
        <w:t>2.0</w:t>
      </w:r>
      <w:r>
        <w:rPr>
          <w:szCs w:val="24"/>
          <w:bCs/>
          <w:b w:val="0"/>
          <w:i w:val="0"/>
          <w:color w:val="000000"/>
          <w:sz w:val="24"/>
          <w:spacing w:val="0"/>
          <w:w w:val="100"/>
          <w:rFonts w:ascii="Times New Roman" w:cs="Times New Roman" w:hAnsi="Times New Roman"/>
          <w:caps w:val="0"/>
        </w:rPr>
        <w:tab/>
      </w:r>
      <w:r>
        <w:rPr>
          <w:szCs w:val="24"/>
          <w:bCs/>
          <w:b w:val="0"/>
          <w:i w:val="0"/>
          <w:color w:val="000000"/>
          <w:sz w:val="24"/>
          <w:spacing w:val="0"/>
          <w:w w:val="100"/>
          <w:rFonts w:ascii="Times New Roman" w:cs="Times New Roman" w:hAnsi="Times New Roman"/>
          <w:caps w:val="0"/>
        </w:rPr>
        <w:t>Literature</w:t>
      </w:r>
      <w:r>
        <w:rPr>
          <w:szCs w:val="24"/>
          <w:bCs/>
          <w:b w:val="0"/>
          <w:i w:val="0"/>
          <w:color w:val="000000"/>
          <w:sz w:val="24"/>
          <w:spacing w:val="0"/>
          <w:w w:val="100"/>
          <w:rFonts w:ascii="Times New Roman" w:cs="Times New Roman" w:hAnsi="Times New Roman"/>
          <w:caps w:val="0"/>
        </w:rPr>
        <w:t> </w:t>
      </w:r>
      <w:r>
        <w:rPr>
          <w:szCs w:val="24"/>
          <w:bCs/>
          <w:b w:val="0"/>
          <w:i w:val="0"/>
          <w:color w:val="000000"/>
          <w:sz w:val="24"/>
          <w:spacing w:val="0"/>
          <w:w w:val="100"/>
          <w:rFonts w:ascii="Times New Roman" w:cs="Times New Roman" w:hAnsi="Times New Roman"/>
          <w:caps w:val="0"/>
        </w:rPr>
        <w:t>Review</w:t>
      </w:r>
    </w:p>
    <w:p w14:paraId="53B89A34" w14:textId="77777777" w:rsidR="00E849EA" w:rsidRPr="00A47142" w:rsidRDefault="00E849EA" w:rsidP="00E849EA">
      <w:pPr>
        <w:jc w:val="both"/>
        <w:spacing w:before="0" w:beforeAutospacing="0" w:after="0" w:afterAutospacing="0" w:lineRule="auto" w:line="360"/>
        <w:rPr>
          <w:szCs w:val="24"/>
          <w:bCs/>
          <w:b w:val="0"/>
          <w:i w:val="0"/>
          <w:color w:val="000000"/>
          <w:sz w:val="24"/>
          <w:spacing w:val="0"/>
          <w:w w:val="100"/>
          <w:rFonts w:ascii="Times New Roman" w:cs="Times New Roman" w:hAnsi="Times New Roman"/>
          <w:caps w:val="0"/>
        </w:rPr>
        <w:snapToGrid w:val="0"/>
        <w:textAlignment w:val="baseline"/>
      </w:pPr>
      <w:r>
        <w:rPr>
          <w:szCs w:val="24"/>
          <w:bCs/>
          <w:b w:val="0"/>
          <w:i w:val="0"/>
          <w:color w:val="000000"/>
          <w:sz w:val="24"/>
          <w:spacing w:val="0"/>
          <w:w w:val="100"/>
          <w:rFonts w:ascii="Times New Roman" w:cs="Times New Roman" w:hAnsi="Times New Roman"/>
          <w:caps w:val="0"/>
        </w:rPr>
        <w:t>2.1</w:t>
      </w:r>
      <w:r w:rsidRPr="00A47142">
        <w:rPr>
          <w:szCs w:val="24"/>
          <w:bCs/>
          <w:b w:val="0"/>
          <w:i w:val="0"/>
          <w:color w:val="000000"/>
          <w:sz w:val="24"/>
          <w:spacing w:val="0"/>
          <w:w w:val="100"/>
          <w:rFonts w:ascii="Times New Roman" w:cs="Times New Roman" w:hAnsi="Times New Roman"/>
          <w:caps w:val="0"/>
        </w:rPr>
        <w:t> </w:t>
      </w:r>
      <w:r>
        <w:rPr>
          <w:szCs w:val="24"/>
          <w:bCs/>
          <w:b w:val="0"/>
          <w:i w:val="0"/>
          <w:color w:val="000000"/>
          <w:sz w:val="24"/>
          <w:spacing w:val="0"/>
          <w:w w:val="100"/>
          <w:rFonts w:ascii="Times New Roman" w:cs="Times New Roman" w:hAnsi="Times New Roman"/>
          <w:caps w:val="0"/>
        </w:rPr>
        <w:tab/>
      </w:r>
      <w:r>
        <w:rPr>
          <w:szCs w:val="24"/>
          <w:bCs/>
          <w:b w:val="0"/>
          <w:i w:val="0"/>
          <w:color w:val="000000"/>
          <w:sz w:val="24"/>
          <w:spacing w:val="0"/>
          <w:w w:val="100"/>
          <w:rFonts w:ascii="Times New Roman" w:cs="Times New Roman" w:hAnsi="Times New Roman"/>
          <w:caps w:val="0"/>
        </w:rPr>
        <w:t>Temperature</w:t>
      </w:r>
    </w:p>
    <w:p w14:paraId="6C008C76" w14:textId="77777777" w:rsidR="00E849EA" w:rsidRPr="00A47142" w:rsidRDefault="00E849EA" w:rsidP="00E849EA">
      <w:pPr>
        <w:jc w:val="both"/>
        <w:spacing w:before="0" w:beforeAutospacing="0" w:after="0" w:afterAutospacing="0" w:lineRule="auto" w:line="360"/>
        <w:rPr>
          <w:szCs w:val="24"/>
          <w:bCs/>
          <w:b w:val="0"/>
          <w:i w:val="0"/>
          <w:color w:val="000000"/>
          <w:sz w:val="24"/>
          <w:spacing w:val="0"/>
          <w:w w:val="100"/>
          <w:rFonts w:ascii="Times New Roman" w:cs="Times New Roman" w:hAnsi="Times New Roman"/>
          <w:caps w:val="0"/>
        </w:rPr>
        <w:snapToGrid w:val="0"/>
        <w:textAlignment w:val="baseline"/>
      </w:pPr>
      <w:r>
        <w:rPr>
          <w:szCs w:val="24"/>
          <w:bCs/>
          <w:b w:val="0"/>
          <w:i w:val="0"/>
          <w:color w:val="000000"/>
          <w:sz w:val="24"/>
          <w:spacing w:val="0"/>
          <w:w w:val="100"/>
          <w:rFonts w:ascii="Times New Roman" w:cs="Times New Roman" w:hAnsi="Times New Roman"/>
          <w:caps w:val="0"/>
        </w:rPr>
        <w:t>2.2</w:t>
      </w:r>
      <w:r w:rsidRPr="00A47142">
        <w:rPr>
          <w:szCs w:val="24"/>
          <w:bCs/>
          <w:b w:val="0"/>
          <w:i w:val="0"/>
          <w:color w:val="000000"/>
          <w:sz w:val="24"/>
          <w:spacing w:val="0"/>
          <w:w w:val="100"/>
          <w:rFonts w:ascii="Times New Roman" w:cs="Times New Roman" w:hAnsi="Times New Roman"/>
          <w:caps w:val="0"/>
        </w:rPr>
        <w:t> </w:t>
      </w:r>
      <w:r>
        <w:rPr>
          <w:szCs w:val="24"/>
          <w:bCs/>
          <w:b w:val="0"/>
          <w:i w:val="0"/>
          <w:color w:val="000000"/>
          <w:sz w:val="24"/>
          <w:spacing w:val="0"/>
          <w:w w:val="100"/>
          <w:rFonts w:ascii="Times New Roman" w:cs="Times New Roman" w:hAnsi="Times New Roman"/>
          <w:caps w:val="0"/>
        </w:rPr>
        <w:tab/>
      </w:r>
      <w:r>
        <w:rPr>
          <w:szCs w:val="24"/>
          <w:bCs/>
          <w:b w:val="0"/>
          <w:i w:val="0"/>
          <w:color w:val="000000"/>
          <w:sz w:val="24"/>
          <w:spacing w:val="0"/>
          <w:w w:val="100"/>
          <w:rFonts w:ascii="Times New Roman" w:cs="Times New Roman" w:hAnsi="Times New Roman"/>
          <w:caps w:val="0"/>
        </w:rPr>
        <w:t>Relative</w:t>
      </w:r>
      <w:r>
        <w:rPr>
          <w:szCs w:val="24"/>
          <w:bCs/>
          <w:b w:val="0"/>
          <w:i w:val="0"/>
          <w:color w:val="000000"/>
          <w:sz w:val="24"/>
          <w:spacing w:val="0"/>
          <w:w w:val="100"/>
          <w:rFonts w:ascii="Times New Roman" w:cs="Times New Roman" w:hAnsi="Times New Roman"/>
          <w:caps w:val="0"/>
        </w:rPr>
        <w:t> </w:t>
      </w:r>
      <w:r>
        <w:rPr>
          <w:szCs w:val="24"/>
          <w:bCs/>
          <w:b w:val="0"/>
          <w:i w:val="0"/>
          <w:color w:val="000000"/>
          <w:sz w:val="24"/>
          <w:spacing w:val="0"/>
          <w:w w:val="100"/>
          <w:rFonts w:ascii="Times New Roman" w:cs="Times New Roman" w:hAnsi="Times New Roman"/>
          <w:caps w:val="0"/>
        </w:rPr>
        <w:t>Humidity</w:t>
      </w:r>
    </w:p>
    <w:p w14:paraId="6C198752" w14:textId="77777777" w:rsidR="00E849EA" w:rsidRDefault="00E849EA" w:rsidP="00E849EA">
      <w:pPr>
        <w:spacing w:before="0" w:beforeAutospacing="0" w:after="160" w:afterAutospacing="0" w:lineRule="auto" w:line="259"/>
        <w:rPr>
          <w:szCs w:val="24"/>
          <w:bCs/>
          <w:b w:val="0"/>
          <w:i w:val="0"/>
          <w:color w:val="000000"/>
          <w:sz w:val="24"/>
          <w:spacing w:val="0"/>
          <w:w w:val="100"/>
          <w:rFonts w:ascii="Times New Roman" w:cs="Times New Roman" w:hAnsi="Times New Roman"/>
          <w:caps w:val="0"/>
        </w:rPr>
        <w:snapToGrid w:val="0"/>
        <w:textAlignment w:val="baseline"/>
      </w:pPr>
      <w:r>
        <w:rPr>
          <w:szCs w:val="24"/>
          <w:bCs/>
          <w:b w:val="0"/>
          <w:i w:val="0"/>
          <w:color w:val="000000"/>
          <w:sz w:val="24"/>
          <w:spacing w:val="0"/>
          <w:w w:val="100"/>
          <w:rFonts w:ascii="Times New Roman" w:cs="Times New Roman" w:hAnsi="Times New Roman"/>
          <w:caps w:val="0"/>
        </w:rPr>
        <w:t>2.3</w:t>
      </w:r>
      <w:r w:rsidRPr="00A47142">
        <w:rPr>
          <w:szCs w:val="24"/>
          <w:bCs/>
          <w:b w:val="0"/>
          <w:i w:val="0"/>
          <w:color w:val="000000"/>
          <w:sz w:val="24"/>
          <w:spacing w:val="0"/>
          <w:w w:val="100"/>
          <w:rFonts w:ascii="Times New Roman" w:cs="Times New Roman" w:hAnsi="Times New Roman"/>
          <w:caps w:val="0"/>
        </w:rPr>
        <w:t> </w:t>
      </w:r>
      <w:r>
        <w:rPr>
          <w:szCs w:val="24"/>
          <w:bCs/>
          <w:b w:val="0"/>
          <w:i w:val="0"/>
          <w:color w:val="000000"/>
          <w:sz w:val="24"/>
          <w:spacing w:val="0"/>
          <w:w w:val="100"/>
          <w:rFonts w:ascii="Times New Roman" w:cs="Times New Roman" w:hAnsi="Times New Roman"/>
          <w:caps w:val="0"/>
        </w:rPr>
        <w:tab/>
      </w:r>
      <w:r>
        <w:rPr>
          <w:szCs w:val="24"/>
          <w:bCs/>
          <w:b w:val="0"/>
          <w:i w:val="0"/>
          <w:color w:val="000000"/>
          <w:sz w:val="24"/>
          <w:spacing w:val="0"/>
          <w:w w:val="100"/>
          <w:rFonts w:ascii="Times New Roman" w:cs="Times New Roman" w:hAnsi="Times New Roman"/>
          <w:caps w:val="0"/>
        </w:rPr>
        <w:t>Water</w:t>
      </w:r>
      <w:r>
        <w:rPr>
          <w:szCs w:val="24"/>
          <w:bCs/>
          <w:b w:val="0"/>
          <w:i w:val="0"/>
          <w:color w:val="000000"/>
          <w:sz w:val="24"/>
          <w:spacing w:val="0"/>
          <w:w w:val="100"/>
          <w:rFonts w:ascii="Times New Roman" w:cs="Times New Roman" w:hAnsi="Times New Roman"/>
          <w:caps w:val="0"/>
        </w:rPr>
        <w:t> </w:t>
      </w:r>
      <w:r>
        <w:rPr>
          <w:szCs w:val="24"/>
          <w:bCs/>
          <w:b w:val="0"/>
          <w:i w:val="0"/>
          <w:color w:val="000000"/>
          <w:sz w:val="24"/>
          <w:spacing w:val="0"/>
          <w:w w:val="100"/>
          <w:rFonts w:ascii="Times New Roman" w:cs="Times New Roman" w:hAnsi="Times New Roman"/>
          <w:caps w:val="0"/>
        </w:rPr>
        <w:t>Vapor</w:t>
      </w:r>
      <w:r>
        <w:rPr>
          <w:szCs w:val="28"/>
          <w:b w:val="1"/>
          <w:i w:val="0"/>
          <w:sz w:val="28"/>
          <w:spacing w:val="0"/>
          <w:w w:val="100"/>
          <w:rFonts/>
          <w:caps w:val="0"/>
        </w:rPr>
        <w:br/>
      </w:r>
      <w:r>
        <w:rPr>
          <w:szCs w:val="24"/>
          <w:bCs/>
          <w:b w:val="0"/>
          <w:i w:val="0"/>
          <w:color w:val="000000"/>
          <w:sz w:val="24"/>
          <w:spacing w:val="0"/>
          <w:w w:val="100"/>
          <w:rFonts w:ascii="Times New Roman" w:cs="Times New Roman" w:hAnsi="Times New Roman"/>
          <w:caps w:val="0"/>
        </w:rPr>
        <w:t>2.4</w:t>
      </w:r>
      <w:r>
        <w:rPr>
          <w:szCs w:val="24"/>
          <w:bCs/>
          <w:b w:val="0"/>
          <w:i w:val="0"/>
          <w:color w:val="000000"/>
          <w:sz w:val="24"/>
          <w:spacing w:val="0"/>
          <w:w w:val="100"/>
          <w:rFonts w:ascii="Times New Roman" w:cs="Times New Roman" w:hAnsi="Times New Roman"/>
          <w:caps w:val="0"/>
        </w:rPr>
        <w:t>       </w:t>
      </w:r>
      <w:r>
        <w:rPr>
          <w:szCs w:val="24"/>
          <w:bCs/>
          <w:b w:val="0"/>
          <w:i w:val="0"/>
          <w:color w:val="000000"/>
          <w:sz w:val="24"/>
          <w:spacing w:val="0"/>
          <w:w w:val="100"/>
          <w:rFonts w:ascii="Times New Roman" w:cs="Times New Roman" w:hAnsi="Times New Roman"/>
          <w:caps w:val="0"/>
        </w:rPr>
        <w:t>Saturated</w:t>
      </w:r>
      <w:r>
        <w:rPr>
          <w:szCs w:val="24"/>
          <w:bCs/>
          <w:b w:val="0"/>
          <w:i w:val="0"/>
          <w:color w:val="000000"/>
          <w:sz w:val="24"/>
          <w:spacing w:val="0"/>
          <w:w w:val="100"/>
          <w:rFonts w:ascii="Times New Roman" w:cs="Times New Roman" w:hAnsi="Times New Roman"/>
          <w:caps w:val="0"/>
        </w:rPr>
        <w:t> </w:t>
      </w:r>
      <w:r>
        <w:rPr>
          <w:szCs w:val="24"/>
          <w:bCs/>
          <w:b w:val="0"/>
          <w:i w:val="0"/>
          <w:color w:val="000000"/>
          <w:sz w:val="24"/>
          <w:spacing w:val="0"/>
          <w:w w:val="100"/>
          <w:rFonts w:ascii="Times New Roman" w:cs="Times New Roman" w:hAnsi="Times New Roman"/>
          <w:caps w:val="0"/>
        </w:rPr>
        <w:t>Water</w:t>
      </w:r>
      <w:r>
        <w:rPr>
          <w:szCs w:val="24"/>
          <w:bCs/>
          <w:b w:val="0"/>
          <w:i w:val="0"/>
          <w:color w:val="000000"/>
          <w:sz w:val="24"/>
          <w:spacing w:val="0"/>
          <w:w w:val="100"/>
          <w:rFonts w:ascii="Times New Roman" w:cs="Times New Roman" w:hAnsi="Times New Roman"/>
          <w:caps w:val="0"/>
        </w:rPr>
        <w:t> </w:t>
      </w:r>
      <w:r>
        <w:rPr>
          <w:szCs w:val="24"/>
          <w:bCs/>
          <w:b w:val="0"/>
          <w:i w:val="0"/>
          <w:color w:val="000000"/>
          <w:sz w:val="24"/>
          <w:spacing w:val="0"/>
          <w:w w:val="100"/>
          <w:rFonts w:ascii="Times New Roman" w:cs="Times New Roman" w:hAnsi="Times New Roman"/>
          <w:caps w:val="0"/>
        </w:rPr>
        <w:t>Vapor</w:t>
      </w:r>
    </w:p>
    <w:p w14:paraId="2A6949C1" w14:textId="77777777" w:rsidR="00E849EA" w:rsidRPr="00FF0A9A"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szCs w:val="24"/>
          <w:bCs/>
          <w:b w:val="0"/>
          <w:i w:val="0"/>
          <w:color w:val="000000"/>
          <w:sz w:val="24"/>
          <w:spacing w:val="0"/>
          <w:w w:val="100"/>
          <w:rFonts w:ascii="Times New Roman" w:cs="Times New Roman" w:hAnsi="Times New Roman"/>
          <w:caps w:val="0"/>
        </w:rPr>
        <w:t>2.5</w:t>
      </w:r>
      <w:r>
        <w:rPr>
          <w:szCs w:val="24"/>
          <w:bCs/>
          <w:b w:val="0"/>
          <w:i w:val="0"/>
          <w:color w:val="000000"/>
          <w:sz w:val="24"/>
          <w:spacing w:val="0"/>
          <w:w w:val="100"/>
          <w:rFonts w:ascii="Times New Roman" w:cs="Times New Roman" w:hAnsi="Times New Roman"/>
          <w:caps w:val="0"/>
        </w:rPr>
        <w:t>      </w:t>
      </w:r>
      <w:r>
        <w:rPr>
          <w:szCs w:val="24"/>
          <w:bCs/>
          <w:b w:val="0"/>
          <w:i w:val="0"/>
          <w:color w:val="000000"/>
          <w:sz w:val="24"/>
          <w:spacing w:val="0"/>
          <w:w w:val="100"/>
          <w:rFonts w:ascii="Times New Roman" w:cs="Times New Roman" w:hAnsi="Times New Roman"/>
          <w:caps w:val="0"/>
        </w:rPr>
        <w:t>Atmospheric</w:t>
      </w:r>
      <w:r>
        <w:rPr>
          <w:szCs w:val="24"/>
          <w:bCs/>
          <w:b w:val="0"/>
          <w:i w:val="0"/>
          <w:color w:val="000000"/>
          <w:sz w:val="24"/>
          <w:spacing w:val="0"/>
          <w:w w:val="100"/>
          <w:rFonts w:ascii="Times New Roman" w:cs="Times New Roman" w:hAnsi="Times New Roman"/>
          <w:caps w:val="0"/>
        </w:rPr>
        <w:t> </w:t>
      </w:r>
      <w:r>
        <w:rPr>
          <w:szCs w:val="24"/>
          <w:bCs/>
          <w:b w:val="0"/>
          <w:i w:val="0"/>
          <w:color w:val="000000"/>
          <w:sz w:val="24"/>
          <w:spacing w:val="0"/>
          <w:w w:val="100"/>
          <w:rFonts w:ascii="Times New Roman" w:cs="Times New Roman" w:hAnsi="Times New Roman"/>
          <w:caps w:val="0"/>
        </w:rPr>
        <w:t>Pressure</w:t>
      </w:r>
      <w:r>
        <w:rPr>
          <w:szCs w:val="24"/>
          <w:bCs/>
          <w:b w:val="0"/>
          <w:i w:val="0"/>
          <w:color w:val="000000"/>
          <w:sz w:val="24"/>
          <w:spacing w:val="0"/>
          <w:w w:val="100"/>
          <w:rFonts w:ascii="Times New Roman" w:cs="Times New Roman" w:hAnsi="Times New Roman"/>
          <w:caps w:val="0"/>
        </w:rPr>
        <w:t> </w:t>
      </w:r>
    </w:p>
    <w:p w14:paraId="243F396C" w14:textId="77777777" w:rsidR="00E849EA" w:rsidRPr="00A47142" w:rsidRDefault="00E849EA" w:rsidP="00E849EA">
      <w:pPr>
        <w:jc w:val="both"/>
        <w:spacing w:before="0" w:beforeAutospacing="0" w:after="0" w:afterAutospacing="0" w:lineRule="auto" w:line="360"/>
        <w:rPr>
          <w:szCs w:val="24"/>
          <w:bCs/>
          <w:b w:val="1"/>
          <w:i w:val="0"/>
          <w:color w:val="000000"/>
          <w:sz w:val="24"/>
          <w:spacing w:val="0"/>
          <w:w w:val="100"/>
          <w:rFonts w:ascii="Times New Roman" w:cs="Times New Roman" w:hAnsi="Times New Roman"/>
          <w:caps w:val="0"/>
        </w:rPr>
        <w:snapToGrid w:val="0"/>
        <w:textAlignment w:val="baseline"/>
      </w:pPr>
      <w:r w:rsidRPr="00A47142">
        <w:rPr>
          <w:szCs w:val="24"/>
          <w:bCs/>
          <w:b w:val="1"/>
          <w:i w:val="0"/>
          <w:color w:val="000000"/>
          <w:sz w:val="24"/>
          <w:spacing w:val="0"/>
          <w:w w:val="100"/>
          <w:rFonts w:ascii="Times New Roman" w:cs="Times New Roman" w:hAnsi="Times New Roman"/>
          <w:caps w:val="0"/>
        </w:rPr>
        <w:t>CHAPTER</w:t>
      </w:r>
      <w:r w:rsidRPr="00A47142">
        <w:rPr>
          <w:szCs w:val="24"/>
          <w:bCs/>
          <w:b w:val="1"/>
          <w:i w:val="0"/>
          <w:color w:val="000000"/>
          <w:sz w:val="24"/>
          <w:spacing w:val="0"/>
          <w:w w:val="100"/>
          <w:rFonts w:ascii="Times New Roman" w:cs="Times New Roman" w:hAnsi="Times New Roman"/>
          <w:caps w:val="0"/>
        </w:rPr>
        <w:t> </w:t>
      </w:r>
      <w:r w:rsidRPr="00A47142">
        <w:rPr>
          <w:szCs w:val="24"/>
          <w:bCs/>
          <w:b w:val="1"/>
          <w:i w:val="0"/>
          <w:color w:val="000000"/>
          <w:sz w:val="24"/>
          <w:spacing w:val="0"/>
          <w:w w:val="100"/>
          <w:rFonts w:ascii="Times New Roman" w:cs="Times New Roman" w:hAnsi="Times New Roman"/>
          <w:caps w:val="0"/>
        </w:rPr>
        <w:t>THREE</w:t>
      </w:r>
      <w:r>
        <w:rPr>
          <w:szCs w:val="24"/>
          <w:bCs/>
          <w:b w:val="1"/>
          <w:i w:val="0"/>
          <w:color w:val="000000"/>
          <w:sz w:val="24"/>
          <w:spacing w:val="0"/>
          <w:w w:val="100"/>
          <w:rFonts w:ascii="Times New Roman" w:cs="Times New Roman" w:hAnsi="Times New Roman"/>
          <w:caps w:val="0"/>
        </w:rPr>
        <w:t>:</w:t>
      </w:r>
      <w:r>
        <w:rPr>
          <w:szCs w:val="24"/>
          <w:bCs/>
          <w:b w:val="1"/>
          <w:i w:val="0"/>
          <w:color w:val="000000"/>
          <w:sz w:val="24"/>
          <w:spacing w:val="0"/>
          <w:w w:val="100"/>
          <w:rFonts w:ascii="Times New Roman" w:cs="Times New Roman" w:hAnsi="Times New Roman"/>
          <w:caps w:val="0"/>
        </w:rPr>
        <w:t> </w:t>
      </w:r>
      <w:r w:rsidRPr="00A47142">
        <w:rPr>
          <w:szCs w:val="24"/>
          <w:bCs/>
          <w:b w:val="1"/>
          <w:i w:val="0"/>
          <w:color w:val="000000"/>
          <w:sz w:val="24"/>
          <w:spacing w:val="0"/>
          <w:w w:val="100"/>
          <w:rFonts w:ascii="Times New Roman" w:cs="Times New Roman" w:hAnsi="Times New Roman"/>
          <w:caps w:val="0"/>
        </w:rPr>
        <w:t>METHODOLOGY</w:t>
      </w:r>
    </w:p>
    <w:p w14:paraId="288AA294" w14:textId="77777777" w:rsidR="00E849EA" w:rsidRPr="00A47142" w:rsidRDefault="00E849EA" w:rsidP="00E849EA">
      <w:pPr>
        <w:jc w:val="both"/>
        <w:spacing w:before="0" w:beforeAutospacing="0" w:after="0" w:afterAutospacing="0" w:lineRule="auto" w:line="360"/>
        <w:rPr>
          <w:szCs w:val="24"/>
          <w:bCs/>
          <w:b w:val="0"/>
          <w:i w:val="0"/>
          <w:color w:val="000000"/>
          <w:sz w:val="24"/>
          <w:spacing w:val="0"/>
          <w:w w:val="100"/>
          <w:rFonts w:ascii="Times New Roman" w:cs="Times New Roman" w:hAnsi="Times New Roman"/>
          <w:caps w:val="0"/>
        </w:rPr>
        <w:snapToGrid w:val="0"/>
        <w:textAlignment w:val="baseline"/>
      </w:pPr>
      <w:r w:rsidRPr="00A47142">
        <w:rPr>
          <w:szCs w:val="24"/>
          <w:bCs/>
          <w:b w:val="0"/>
          <w:i w:val="0"/>
          <w:color w:val="000000"/>
          <w:sz w:val="24"/>
          <w:spacing w:val="0"/>
          <w:w w:val="100"/>
          <w:rFonts w:ascii="Times New Roman" w:cs="Times New Roman" w:hAnsi="Times New Roman"/>
          <w:caps w:val="0"/>
        </w:rPr>
        <w:t>3.1</w:t>
      </w:r>
      <w:r w:rsidRPr="00A47142">
        <w:rPr>
          <w:szCs w:val="24"/>
          <w:bCs/>
          <w:b w:val="0"/>
          <w:i w:val="0"/>
          <w:color w:val="000000"/>
          <w:sz w:val="24"/>
          <w:spacing w:val="0"/>
          <w:w w:val="100"/>
          <w:rFonts w:ascii="Times New Roman" w:cs="Times New Roman" w:hAnsi="Times New Roman"/>
          <w:caps w:val="0"/>
        </w:rPr>
        <w:tab/>
      </w:r>
      <w:r>
        <w:rPr>
          <w:szCs w:val="24"/>
          <w:bCs/>
          <w:b w:val="0"/>
          <w:i w:val="0"/>
          <w:color w:val="000000"/>
          <w:sz w:val="24"/>
          <w:spacing w:val="0"/>
          <w:w w:val="100"/>
          <w:rFonts w:ascii="Times New Roman" w:cs="Times New Roman" w:hAnsi="Times New Roman"/>
          <w:caps w:val="0"/>
        </w:rPr>
        <w:t>Study</w:t>
      </w:r>
      <w:r>
        <w:rPr>
          <w:szCs w:val="24"/>
          <w:bCs/>
          <w:b w:val="0"/>
          <w:i w:val="0"/>
          <w:color w:val="000000"/>
          <w:sz w:val="24"/>
          <w:spacing w:val="0"/>
          <w:w w:val="100"/>
          <w:rFonts w:ascii="Times New Roman" w:cs="Times New Roman" w:hAnsi="Times New Roman"/>
          <w:caps w:val="0"/>
        </w:rPr>
        <w:t> </w:t>
      </w:r>
      <w:r>
        <w:rPr>
          <w:szCs w:val="24"/>
          <w:bCs/>
          <w:b w:val="0"/>
          <w:i w:val="0"/>
          <w:color w:val="000000"/>
          <w:sz w:val="24"/>
          <w:spacing w:val="0"/>
          <w:w w:val="100"/>
          <w:rFonts w:ascii="Times New Roman" w:cs="Times New Roman" w:hAnsi="Times New Roman"/>
          <w:caps w:val="0"/>
        </w:rPr>
        <w:t>Area</w:t>
      </w:r>
    </w:p>
    <w:p w14:paraId="698BC009" w14:textId="77777777" w:rsidR="00E849EA" w:rsidRPr="00A47142" w:rsidRDefault="00E849EA" w:rsidP="00E849EA">
      <w:pPr>
        <w:jc w:val="both"/>
        <w:spacing w:before="0" w:beforeAutospacing="0" w:after="0" w:afterAutospacing="0" w:lineRule="auto" w:line="360"/>
        <w:rPr>
          <w:szCs w:val="24"/>
          <w:bCs/>
          <w:b w:val="0"/>
          <w:i w:val="0"/>
          <w:color w:val="000000"/>
          <w:sz w:val="24"/>
          <w:spacing w:val="0"/>
          <w:w w:val="100"/>
          <w:rFonts w:ascii="Times New Roman" w:cs="Times New Roman" w:hAnsi="Times New Roman"/>
          <w:caps w:val="0"/>
        </w:rPr>
        <w:snapToGrid w:val="0"/>
        <w:textAlignment w:val="baseline"/>
      </w:pPr>
      <w:r>
        <w:rPr>
          <w:szCs w:val="24"/>
          <w:bCs/>
          <w:b w:val="0"/>
          <w:i w:val="0"/>
          <w:color w:val="000000"/>
          <w:sz w:val="24"/>
          <w:spacing w:val="0"/>
          <w:w w:val="100"/>
          <w:rFonts w:ascii="Times New Roman" w:cs="Times New Roman" w:hAnsi="Times New Roman"/>
          <w:caps w:val="0"/>
        </w:rPr>
        <w:t>3.2</w:t>
      </w:r>
      <w:r>
        <w:rPr>
          <w:szCs w:val="24"/>
          <w:bCs/>
          <w:b w:val="0"/>
          <w:i w:val="0"/>
          <w:color w:val="000000"/>
          <w:sz w:val="24"/>
          <w:spacing w:val="0"/>
          <w:w w:val="100"/>
          <w:rFonts w:ascii="Times New Roman" w:cs="Times New Roman" w:hAnsi="Times New Roman"/>
          <w:caps w:val="0"/>
        </w:rPr>
        <w:tab/>
      </w:r>
      <w:r>
        <w:rPr>
          <w:szCs w:val="24"/>
          <w:bCs/>
          <w:b w:val="0"/>
          <w:i w:val="0"/>
          <w:color w:val="000000"/>
          <w:sz w:val="24"/>
          <w:spacing w:val="0"/>
          <w:w w:val="100"/>
          <w:rFonts w:ascii="Times New Roman" w:cs="Times New Roman" w:hAnsi="Times New Roman"/>
          <w:caps w:val="0"/>
        </w:rPr>
        <w:t>Data</w:t>
      </w:r>
      <w:r>
        <w:rPr>
          <w:szCs w:val="24"/>
          <w:bCs/>
          <w:b w:val="0"/>
          <w:i w:val="0"/>
          <w:color w:val="000000"/>
          <w:sz w:val="24"/>
          <w:spacing w:val="0"/>
          <w:w w:val="100"/>
          <w:rFonts w:ascii="Times New Roman" w:cs="Times New Roman" w:hAnsi="Times New Roman"/>
          <w:caps w:val="0"/>
        </w:rPr>
        <w:t> </w:t>
      </w:r>
      <w:r>
        <w:rPr>
          <w:szCs w:val="24"/>
          <w:bCs/>
          <w:b w:val="0"/>
          <w:i w:val="0"/>
          <w:color w:val="000000"/>
          <w:sz w:val="24"/>
          <w:spacing w:val="0"/>
          <w:w w:val="100"/>
          <w:rFonts w:ascii="Times New Roman" w:cs="Times New Roman" w:hAnsi="Times New Roman"/>
          <w:caps w:val="0"/>
        </w:rPr>
        <w:t>Acquisition</w:t>
      </w:r>
    </w:p>
    <w:p w14:paraId="315302EB" w14:textId="77777777" w:rsidR="00E849EA" w:rsidRPr="00A47142" w:rsidRDefault="00E849EA" w:rsidP="00E849EA">
      <w:pPr>
        <w:jc w:val="both"/>
        <w:spacing w:before="0" w:beforeAutospacing="0" w:after="0" w:afterAutospacing="0" w:lineRule="auto" w:line="360"/>
        <w:rPr>
          <w:szCs w:val="24"/>
          <w:bCs/>
          <w:b w:val="1"/>
          <w:i w:val="0"/>
          <w:color w:val="000000"/>
          <w:sz w:val="24"/>
          <w:spacing w:val="0"/>
          <w:w w:val="100"/>
          <w:rFonts w:ascii="Times New Roman" w:cs="Times New Roman" w:hAnsi="Times New Roman"/>
          <w:caps w:val="0"/>
        </w:rPr>
        <w:snapToGrid w:val="0"/>
        <w:textAlignment w:val="baseline"/>
      </w:pPr>
      <w:r w:rsidRPr="00A47142">
        <w:rPr>
          <w:szCs w:val="24"/>
          <w:bCs/>
          <w:b w:val="0"/>
          <w:i w:val="0"/>
          <w:color w:val="000000"/>
          <w:sz w:val="24"/>
          <w:spacing w:val="0"/>
          <w:w w:val="100"/>
          <w:rFonts w:ascii="Times New Roman" w:cs="Times New Roman" w:hAnsi="Times New Roman"/>
          <w:caps w:val="0"/>
        </w:rPr>
        <w:t>3.3</w:t>
      </w:r>
      <w:r w:rsidRPr="00A47142">
        <w:rPr>
          <w:szCs w:val="24"/>
          <w:bCs/>
          <w:b w:val="0"/>
          <w:i w:val="0"/>
          <w:color w:val="000000"/>
          <w:sz w:val="24"/>
          <w:spacing w:val="0"/>
          <w:w w:val="100"/>
          <w:rFonts w:ascii="Times New Roman" w:cs="Times New Roman" w:hAnsi="Times New Roman"/>
          <w:caps w:val="0"/>
        </w:rPr>
        <w:tab/>
      </w:r>
      <w:r>
        <w:rPr>
          <w:szCs w:val="24"/>
          <w:bCs/>
          <w:b w:val="0"/>
          <w:i w:val="0"/>
          <w:color w:val="000000"/>
          <w:sz w:val="24"/>
          <w:spacing w:val="0"/>
          <w:w w:val="100"/>
          <w:rFonts w:ascii="Times New Roman" w:cs="Times New Roman" w:hAnsi="Times New Roman"/>
          <w:caps w:val="0"/>
        </w:rPr>
        <w:t>Theoretical</w:t>
      </w:r>
      <w:r>
        <w:rPr>
          <w:szCs w:val="24"/>
          <w:bCs/>
          <w:b w:val="0"/>
          <w:i w:val="0"/>
          <w:color w:val="000000"/>
          <w:sz w:val="24"/>
          <w:spacing w:val="0"/>
          <w:w w:val="100"/>
          <w:rFonts w:ascii="Times New Roman" w:cs="Times New Roman" w:hAnsi="Times New Roman"/>
          <w:caps w:val="0"/>
        </w:rPr>
        <w:t> </w:t>
      </w:r>
      <w:r>
        <w:rPr>
          <w:szCs w:val="24"/>
          <w:bCs/>
          <w:b w:val="0"/>
          <w:i w:val="0"/>
          <w:color w:val="000000"/>
          <w:sz w:val="24"/>
          <w:spacing w:val="0"/>
          <w:w w:val="100"/>
          <w:rFonts w:ascii="Times New Roman" w:cs="Times New Roman" w:hAnsi="Times New Roman"/>
          <w:caps w:val="0"/>
        </w:rPr>
        <w:t>Background</w:t>
      </w:r>
    </w:p>
    <w:p w14:paraId="58A3CF8E" w14:textId="77777777" w:rsidR="00E849EA" w:rsidRPr="00A47142" w:rsidRDefault="00E849EA" w:rsidP="00E849EA">
      <w:pPr>
        <w:jc w:val="both"/>
        <w:spacing w:before="0" w:beforeAutospacing="0" w:after="0" w:afterAutospacing="0" w:lineRule="auto" w:line="360"/>
        <w:rPr>
          <w:szCs w:val="24"/>
          <w:bCs/>
          <w:b w:val="1"/>
          <w:i w:val="0"/>
          <w:color w:val="000000"/>
          <w:sz w:val="24"/>
          <w:spacing w:val="0"/>
          <w:w w:val="100"/>
          <w:rFonts w:ascii="Times New Roman" w:cs="Times New Roman" w:hAnsi="Times New Roman"/>
          <w:caps w:val="0"/>
        </w:rPr>
        <w:snapToGrid w:val="0"/>
        <w:textAlignment w:val="baseline"/>
      </w:pPr>
      <w:r w:rsidRPr="00A47142">
        <w:rPr>
          <w:szCs w:val="24"/>
          <w:bCs/>
          <w:b w:val="1"/>
          <w:i w:val="0"/>
          <w:color w:val="000000"/>
          <w:sz w:val="24"/>
          <w:spacing w:val="0"/>
          <w:w w:val="100"/>
          <w:rFonts w:ascii="Times New Roman" w:cs="Times New Roman" w:hAnsi="Times New Roman"/>
          <w:caps w:val="0"/>
        </w:rPr>
        <w:t>CHAPTER</w:t>
      </w:r>
      <w:r w:rsidRPr="00A47142">
        <w:rPr>
          <w:szCs w:val="24"/>
          <w:bCs/>
          <w:b w:val="1"/>
          <w:i w:val="0"/>
          <w:color w:val="000000"/>
          <w:sz w:val="24"/>
          <w:spacing w:val="0"/>
          <w:w w:val="100"/>
          <w:rFonts w:ascii="Times New Roman" w:cs="Times New Roman" w:hAnsi="Times New Roman"/>
          <w:caps w:val="0"/>
        </w:rPr>
        <w:t> </w:t>
      </w:r>
      <w:r w:rsidRPr="00A47142">
        <w:rPr>
          <w:szCs w:val="24"/>
          <w:bCs/>
          <w:b w:val="1"/>
          <w:i w:val="0"/>
          <w:color w:val="000000"/>
          <w:sz w:val="24"/>
          <w:spacing w:val="0"/>
          <w:w w:val="100"/>
          <w:rFonts w:ascii="Times New Roman" w:cs="Times New Roman" w:hAnsi="Times New Roman"/>
          <w:caps w:val="0"/>
        </w:rPr>
        <w:t>FOUR</w:t>
      </w:r>
      <w:r>
        <w:rPr>
          <w:szCs w:val="24"/>
          <w:bCs/>
          <w:b w:val="1"/>
          <w:i w:val="0"/>
          <w:color w:val="000000"/>
          <w:sz w:val="24"/>
          <w:spacing w:val="0"/>
          <w:w w:val="100"/>
          <w:rFonts w:ascii="Times New Roman" w:cs="Times New Roman" w:hAnsi="Times New Roman"/>
          <w:caps w:val="0"/>
        </w:rPr>
        <w:t>:</w:t>
      </w:r>
      <w:r>
        <w:rPr>
          <w:szCs w:val="24"/>
          <w:bCs/>
          <w:b w:val="1"/>
          <w:i w:val="0"/>
          <w:color w:val="000000"/>
          <w:sz w:val="24"/>
          <w:spacing w:val="0"/>
          <w:w w:val="100"/>
          <w:rFonts w:ascii="Times New Roman" w:cs="Times New Roman" w:hAnsi="Times New Roman"/>
          <w:caps w:val="0"/>
        </w:rPr>
        <w:t> </w:t>
      </w:r>
      <w:r w:rsidRPr="00A47142">
        <w:rPr>
          <w:szCs w:val="24"/>
          <w:bCs/>
          <w:b w:val="1"/>
          <w:i w:val="0"/>
          <w:color w:val="000000"/>
          <w:sz w:val="24"/>
          <w:spacing w:val="0"/>
          <w:w w:val="100"/>
          <w:rFonts w:ascii="Times New Roman" w:cs="Times New Roman" w:hAnsi="Times New Roman"/>
          <w:caps w:val="0"/>
        </w:rPr>
        <w:t>RESULTS,</w:t>
      </w:r>
      <w:r w:rsidRPr="00A47142">
        <w:rPr>
          <w:szCs w:val="24"/>
          <w:bCs/>
          <w:b w:val="1"/>
          <w:i w:val="0"/>
          <w:color w:val="000000"/>
          <w:sz w:val="24"/>
          <w:spacing w:val="0"/>
          <w:w w:val="100"/>
          <w:rFonts w:ascii="Times New Roman" w:cs="Times New Roman" w:hAnsi="Times New Roman"/>
          <w:caps w:val="0"/>
        </w:rPr>
        <w:t> </w:t>
      </w:r>
      <w:r w:rsidRPr="00A47142">
        <w:rPr>
          <w:szCs w:val="24"/>
          <w:bCs/>
          <w:b w:val="1"/>
          <w:i w:val="0"/>
          <w:color w:val="000000"/>
          <w:sz w:val="24"/>
          <w:spacing w:val="0"/>
          <w:w w:val="100"/>
          <w:rFonts w:ascii="Times New Roman" w:cs="Times New Roman" w:hAnsi="Times New Roman"/>
          <w:caps w:val="0"/>
        </w:rPr>
        <w:t>DISCUSSION</w:t>
      </w:r>
      <w:r w:rsidRPr="00A47142">
        <w:rPr>
          <w:szCs w:val="24"/>
          <w:bCs/>
          <w:b w:val="1"/>
          <w:i w:val="0"/>
          <w:color w:val="000000"/>
          <w:sz w:val="24"/>
          <w:spacing w:val="0"/>
          <w:w w:val="100"/>
          <w:rFonts w:ascii="Times New Roman" w:cs="Times New Roman" w:hAnsi="Times New Roman"/>
          <w:caps w:val="0"/>
        </w:rPr>
        <w:t> </w:t>
      </w:r>
      <w:r w:rsidRPr="00A47142">
        <w:rPr>
          <w:szCs w:val="24"/>
          <w:bCs/>
          <w:b w:val="1"/>
          <w:i w:val="0"/>
          <w:color w:val="000000"/>
          <w:sz w:val="24"/>
          <w:spacing w:val="0"/>
          <w:w w:val="100"/>
          <w:rFonts w:ascii="Times New Roman" w:cs="Times New Roman" w:hAnsi="Times New Roman"/>
          <w:caps w:val="0"/>
        </w:rPr>
        <w:t>AND</w:t>
      </w:r>
      <w:r w:rsidRPr="00A47142">
        <w:rPr>
          <w:szCs w:val="24"/>
          <w:bCs/>
          <w:b w:val="1"/>
          <w:i w:val="0"/>
          <w:color w:val="000000"/>
          <w:sz w:val="24"/>
          <w:spacing w:val="0"/>
          <w:w w:val="100"/>
          <w:rFonts w:ascii="Times New Roman" w:cs="Times New Roman" w:hAnsi="Times New Roman"/>
          <w:caps w:val="0"/>
        </w:rPr>
        <w:t> </w:t>
      </w:r>
      <w:r w:rsidRPr="00A47142">
        <w:rPr>
          <w:szCs w:val="24"/>
          <w:bCs/>
          <w:b w:val="1"/>
          <w:i w:val="0"/>
          <w:color w:val="000000"/>
          <w:sz w:val="24"/>
          <w:spacing w:val="0"/>
          <w:w w:val="100"/>
          <w:rFonts w:ascii="Times New Roman" w:cs="Times New Roman" w:hAnsi="Times New Roman"/>
          <w:caps w:val="0"/>
        </w:rPr>
        <w:t>CONCLUSSION</w:t>
      </w:r>
    </w:p>
    <w:p w14:paraId="1F5E60CA" w14:textId="77777777" w:rsidR="00E849EA" w:rsidRPr="00A47142" w:rsidRDefault="00E849EA" w:rsidP="00E849EA">
      <w:pPr>
        <w:jc w:val="both"/>
        <w:spacing w:before="0" w:beforeAutospacing="0" w:after="0" w:afterAutospacing="0" w:lineRule="auto" w:line="360"/>
        <w:rPr>
          <w:szCs w:val="24"/>
          <w:bCs/>
          <w:b w:val="0"/>
          <w:i w:val="0"/>
          <w:color w:val="000000"/>
          <w:sz w:val="24"/>
          <w:spacing w:val="0"/>
          <w:w w:val="100"/>
          <w:rFonts w:ascii="Times New Roman" w:cs="Times New Roman" w:hAnsi="Times New Roman"/>
          <w:caps w:val="0"/>
        </w:rPr>
        <w:snapToGrid w:val="0"/>
        <w:textAlignment w:val="baseline"/>
      </w:pPr>
      <w:r w:rsidRPr="00A47142">
        <w:rPr>
          <w:szCs w:val="24"/>
          <w:bCs/>
          <w:b w:val="0"/>
          <w:i w:val="0"/>
          <w:color w:val="000000"/>
          <w:sz w:val="24"/>
          <w:spacing w:val="0"/>
          <w:w w:val="100"/>
          <w:rFonts w:ascii="Times New Roman" w:cs="Times New Roman" w:hAnsi="Times New Roman"/>
          <w:caps w:val="0"/>
        </w:rPr>
        <w:t>4.1</w:t>
      </w:r>
      <w:r w:rsidRPr="00A47142">
        <w:rPr>
          <w:szCs w:val="24"/>
          <w:bCs/>
          <w:b w:val="0"/>
          <w:i w:val="0"/>
          <w:color w:val="000000"/>
          <w:sz w:val="24"/>
          <w:spacing w:val="0"/>
          <w:w w:val="100"/>
          <w:rFonts w:ascii="Times New Roman" w:cs="Times New Roman" w:hAnsi="Times New Roman"/>
          <w:caps w:val="0"/>
        </w:rPr>
        <w:tab/>
      </w:r>
      <w:r w:rsidRPr="00A47142">
        <w:rPr>
          <w:szCs w:val="24"/>
          <w:bCs/>
          <w:b w:val="0"/>
          <w:i w:val="0"/>
          <w:color w:val="000000"/>
          <w:sz w:val="24"/>
          <w:spacing w:val="0"/>
          <w:w w:val="100"/>
          <w:rFonts w:ascii="Times New Roman" w:cs="Times New Roman" w:hAnsi="Times New Roman"/>
          <w:caps w:val="0"/>
        </w:rPr>
        <w:t>Results</w:t>
      </w:r>
    </w:p>
    <w:p w14:paraId="02B3F5EF" w14:textId="77777777" w:rsidR="00E849EA" w:rsidRPr="00A47142" w:rsidRDefault="00E849EA" w:rsidP="00E849EA">
      <w:pPr>
        <w:jc w:val="both"/>
        <w:spacing w:before="0" w:beforeAutospacing="0" w:after="0" w:afterAutospacing="0" w:lineRule="auto" w:line="360"/>
        <w:rPr>
          <w:szCs w:val="24"/>
          <w:bCs/>
          <w:b w:val="0"/>
          <w:i w:val="0"/>
          <w:color w:val="000000"/>
          <w:sz w:val="24"/>
          <w:spacing w:val="0"/>
          <w:w w:val="100"/>
          <w:rFonts w:ascii="Times New Roman" w:cs="Times New Roman" w:hAnsi="Times New Roman"/>
          <w:caps w:val="0"/>
        </w:rPr>
        <w:snapToGrid w:val="0"/>
        <w:ind w:firstLine="720"/>
        <w:textAlignment w:val="baseline"/>
      </w:pPr>
      <w:r w:rsidRPr="00A47142">
        <w:rPr>
          <w:szCs w:val="24"/>
          <w:bCs/>
          <w:b w:val="0"/>
          <w:i w:val="0"/>
          <w:color w:val="000000"/>
          <w:sz w:val="24"/>
          <w:spacing w:val="0"/>
          <w:w w:val="100"/>
          <w:rFonts w:ascii="Times New Roman" w:cs="Times New Roman" w:hAnsi="Times New Roman"/>
          <w:caps w:val="0"/>
        </w:rPr>
        <w:t>Conclusion</w:t>
      </w:r>
    </w:p>
    <w:p w14:paraId="4CEE8F6A" w14:textId="77777777" w:rsidR="00E849EA" w:rsidRPr="00A47142" w:rsidRDefault="00E849EA" w:rsidP="00E849EA">
      <w:pPr>
        <w:jc w:val="both"/>
        <w:spacing w:before="0" w:beforeAutospacing="0" w:after="0" w:afterAutospacing="0" w:lineRule="auto" w:line="360"/>
        <w:rPr>
          <w:szCs w:val="24"/>
          <w:bCs/>
          <w:b w:val="0"/>
          <w:i w:val="0"/>
          <w:color w:val="000000"/>
          <w:sz w:val="24"/>
          <w:spacing w:val="0"/>
          <w:w w:val="100"/>
          <w:rFonts w:ascii="Times New Roman" w:cs="Times New Roman" w:hAnsi="Times New Roman"/>
          <w:caps w:val="0"/>
        </w:rPr>
        <w:snapToGrid w:val="0"/>
        <w:ind w:firstLine="720"/>
        <w:textAlignment w:val="baseline"/>
      </w:pPr>
      <w:r w:rsidRPr="00A47142">
        <w:rPr>
          <w:szCs w:val="24"/>
          <w:bCs/>
          <w:b w:val="0"/>
          <w:i w:val="0"/>
          <w:color w:val="000000"/>
          <w:sz w:val="24"/>
          <w:spacing w:val="0"/>
          <w:w w:val="100"/>
          <w:rFonts w:ascii="Times New Roman" w:cs="Times New Roman" w:hAnsi="Times New Roman"/>
          <w:caps w:val="0"/>
        </w:rPr>
        <w:t>References</w:t>
      </w:r>
    </w:p>
    <w:p w14:paraId="7700BB2F"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7219FD92"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6A21C1D9"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Pr>
          <w:szCs w:val="28"/>
          <w:b w:val="1"/>
          <w:i w:val="0"/>
          <w:sz w:val="28"/>
          <w:spacing w:val="0"/>
          <w:w w:val="100"/>
          <w:rFonts/>
          <w:caps w:val="0"/>
        </w:rPr>
        <w:t>V</w:t>
      </w:r>
    </w:p>
    <w:p w14:paraId="2C168CC2" w14:textId="77777777" w:rsidR="00E849EA" w:rsidRPr="00196972"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sidRPr="00196972">
        <w:rPr>
          <w:szCs w:val="28"/>
          <w:b w:val="1"/>
          <w:i w:val="0"/>
          <w:sz w:val="28"/>
          <w:spacing w:val="0"/>
          <w:w w:val="100"/>
          <w:rFonts/>
          <w:caps w:val="0"/>
        </w:rPr>
        <w:t>ABSTRACT</w:t>
      </w:r>
      <w:r w:rsidRPr="00196972">
        <w:rPr>
          <w:szCs w:val="28"/>
          <w:b w:val="1"/>
          <w:i w:val="0"/>
          <w:sz w:val="28"/>
          <w:spacing w:val="0"/>
          <w:w w:val="100"/>
          <w:rFonts/>
          <w:caps w:val="0"/>
        </w:rPr>
        <w:t> </w:t>
      </w:r>
    </w:p>
    <w:p w14:paraId="7822A9AB" w14:textId="77777777" w:rsidR="00E849EA" w:rsidRPr="00CB75E4" w:rsidRDefault="00E849EA" w:rsidP="00E849EA">
      <w:pPr>
        <w:spacing w:before="0" w:beforeAutospacing="0" w:after="160" w:afterAutospacing="0" w:lineRule="auto" w:line="259"/>
        <w:rPr>
          <w:szCs w:val="24"/>
          <w:b w:val="0"/>
          <w:i w:val="0"/>
          <w:sz w:val="24"/>
          <w:spacing w:val="0"/>
          <w:w w:val="100"/>
          <w:caps w:val="0"/>
        </w:rPr>
        <w:snapToGrid w:val="0"/>
        <w:textAlignment w:val="baseline"/>
        <w:tabs>
          <w:tab w:val="left" w:pos="5600"/>
        </w:tabs>
      </w:pPr>
      <w:r w:rsidRPr="00CB75E4">
        <w:rPr>
          <w:szCs w:val="24"/>
          <w:b w:val="0"/>
          <w:i w:val="0"/>
          <w:sz w:val="24"/>
          <w:spacing w:val="0"/>
          <w:w w:val="100"/>
          <w:rFonts/>
          <w:caps w:val="0"/>
        </w:rPr>
        <w:t>In</w:t>
      </w:r>
      <w:r w:rsidRPr="00CB75E4">
        <w:rPr>
          <w:szCs w:val="24"/>
          <w:b w:val="0"/>
          <w:i w:val="0"/>
          <w:sz w:val="24"/>
          <w:spacing w:val="0"/>
          <w:w w:val="100"/>
          <w:rFonts/>
          <w:caps w:val="0"/>
        </w:rPr>
        <w:t> </w:t>
      </w:r>
      <w:r w:rsidRPr="00CB75E4">
        <w:rPr>
          <w:szCs w:val="24"/>
          <w:b w:val="0"/>
          <w:i w:val="0"/>
          <w:sz w:val="24"/>
          <w:spacing w:val="0"/>
          <w:w w:val="100"/>
          <w:rFonts/>
          <w:caps w:val="0"/>
        </w:rPr>
        <w:t>this</w:t>
      </w:r>
      <w:r w:rsidRPr="00CB75E4">
        <w:rPr>
          <w:szCs w:val="24"/>
          <w:b w:val="0"/>
          <w:i w:val="0"/>
          <w:sz w:val="24"/>
          <w:spacing w:val="0"/>
          <w:w w:val="100"/>
          <w:rFonts/>
          <w:caps w:val="0"/>
        </w:rPr>
        <w:t> </w:t>
      </w:r>
      <w:r w:rsidRPr="00CB75E4">
        <w:rPr>
          <w:szCs w:val="24"/>
          <w:b w:val="0"/>
          <w:i w:val="0"/>
          <w:sz w:val="24"/>
          <w:spacing w:val="0"/>
          <w:w w:val="100"/>
          <w:rFonts/>
          <w:caps w:val="0"/>
        </w:rPr>
        <w:t>study,</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yearly</w:t>
      </w:r>
      <w:r w:rsidRPr="00CB75E4">
        <w:rPr>
          <w:szCs w:val="24"/>
          <w:b w:val="0"/>
          <w:i w:val="0"/>
          <w:sz w:val="24"/>
          <w:spacing w:val="0"/>
          <w:w w:val="100"/>
          <w:rFonts/>
          <w:caps w:val="0"/>
        </w:rPr>
        <w:t> </w:t>
      </w:r>
      <w:r w:rsidRPr="00CB75E4">
        <w:rPr>
          <w:szCs w:val="24"/>
          <w:b w:val="0"/>
          <w:i w:val="0"/>
          <w:sz w:val="24"/>
          <w:spacing w:val="0"/>
          <w:w w:val="100"/>
          <w:rFonts/>
          <w:caps w:val="0"/>
        </w:rPr>
        <w:t>and</w:t>
      </w:r>
      <w:r w:rsidRPr="00CB75E4">
        <w:rPr>
          <w:szCs w:val="24"/>
          <w:b w:val="0"/>
          <w:i w:val="0"/>
          <w:sz w:val="24"/>
          <w:spacing w:val="0"/>
          <w:w w:val="100"/>
          <w:rFonts/>
          <w:caps w:val="0"/>
        </w:rPr>
        <w:t> </w:t>
      </w:r>
      <w:r w:rsidRPr="00CB75E4">
        <w:rPr>
          <w:szCs w:val="24"/>
          <w:b w:val="0"/>
          <w:i w:val="0"/>
          <w:sz w:val="24"/>
          <w:spacing w:val="0"/>
          <w:w w:val="100"/>
          <w:rFonts/>
          <w:caps w:val="0"/>
        </w:rPr>
        <w:t>monthly</w:t>
      </w:r>
      <w:r w:rsidRPr="00CB75E4">
        <w:rPr>
          <w:szCs w:val="24"/>
          <w:b w:val="0"/>
          <w:i w:val="0"/>
          <w:sz w:val="24"/>
          <w:spacing w:val="0"/>
          <w:w w:val="100"/>
          <w:rFonts/>
          <w:caps w:val="0"/>
        </w:rPr>
        <w:t> </w:t>
      </w:r>
      <w:r w:rsidRPr="00CB75E4">
        <w:rPr>
          <w:szCs w:val="24"/>
          <w:b w:val="0"/>
          <w:i w:val="0"/>
          <w:sz w:val="24"/>
          <w:spacing w:val="0"/>
          <w:w w:val="100"/>
          <w:rFonts/>
          <w:caps w:val="0"/>
        </w:rPr>
        <w:t>variation</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tropospheric</w:t>
      </w:r>
      <w:r w:rsidRPr="00CB75E4">
        <w:rPr>
          <w:szCs w:val="24"/>
          <w:b w:val="0"/>
          <w:i w:val="0"/>
          <w:sz w:val="24"/>
          <w:spacing w:val="0"/>
          <w:w w:val="100"/>
          <w:rFonts/>
          <w:caps w:val="0"/>
        </w:rPr>
        <w:t> </w:t>
      </w:r>
      <w:r w:rsidRPr="00CB75E4">
        <w:rPr>
          <w:szCs w:val="24"/>
          <w:b w:val="0"/>
          <w:i w:val="0"/>
          <w:sz w:val="24"/>
          <w:spacing w:val="0"/>
          <w:w w:val="100"/>
          <w:rFonts/>
          <w:caps w:val="0"/>
        </w:rPr>
        <w:t>radio</w:t>
      </w:r>
      <w:r w:rsidRPr="00CB75E4">
        <w:rPr>
          <w:szCs w:val="24"/>
          <w:b w:val="0"/>
          <w:i w:val="0"/>
          <w:sz w:val="24"/>
          <w:spacing w:val="0"/>
          <w:w w:val="100"/>
          <w:rFonts/>
          <w:caps w:val="0"/>
        </w:rPr>
        <w:t> </w:t>
      </w:r>
      <w:r w:rsidRPr="00CB75E4">
        <w:rPr>
          <w:szCs w:val="24"/>
          <w:b w:val="0"/>
          <w:i w:val="0"/>
          <w:sz w:val="24"/>
          <w:spacing w:val="0"/>
          <w:w w:val="100"/>
          <w:rFonts/>
          <w:caps w:val="0"/>
        </w:rPr>
        <w:t>refractivity</w:t>
      </w:r>
      <w:r w:rsidRPr="00CB75E4">
        <w:rPr>
          <w:szCs w:val="24"/>
          <w:b w:val="0"/>
          <w:i w:val="0"/>
          <w:sz w:val="24"/>
          <w:spacing w:val="0"/>
          <w:w w:val="100"/>
          <w:rFonts/>
          <w:caps w:val="0"/>
        </w:rPr>
        <w:t> </w:t>
      </w:r>
      <w:r w:rsidRPr="00CB75E4">
        <w:rPr>
          <w:szCs w:val="24"/>
          <w:b w:val="0"/>
          <w:i w:val="0"/>
          <w:sz w:val="24"/>
          <w:spacing w:val="0"/>
          <w:w w:val="100"/>
          <w:rFonts/>
          <w:caps w:val="0"/>
        </w:rPr>
        <w:t>and</w:t>
      </w:r>
      <w:r w:rsidRPr="00CB75E4">
        <w:rPr>
          <w:szCs w:val="24"/>
          <w:b w:val="0"/>
          <w:i w:val="0"/>
          <w:sz w:val="24"/>
          <w:spacing w:val="0"/>
          <w:w w:val="100"/>
          <w:rFonts/>
          <w:caps w:val="0"/>
        </w:rPr>
        <w:t> </w:t>
      </w:r>
      <w:r w:rsidRPr="00CB75E4">
        <w:rPr>
          <w:szCs w:val="24"/>
          <w:b w:val="0"/>
          <w:i w:val="0"/>
          <w:sz w:val="24"/>
          <w:spacing w:val="0"/>
          <w:w w:val="100"/>
          <w:rFonts/>
          <w:caps w:val="0"/>
        </w:rPr>
        <w:t>field</w:t>
      </w:r>
      <w:r w:rsidRPr="00CB75E4">
        <w:rPr>
          <w:szCs w:val="24"/>
          <w:b w:val="0"/>
          <w:i w:val="0"/>
          <w:sz w:val="24"/>
          <w:spacing w:val="0"/>
          <w:w w:val="100"/>
          <w:rFonts/>
          <w:caps w:val="0"/>
        </w:rPr>
        <w:t> </w:t>
      </w:r>
      <w:r w:rsidRPr="00CB75E4">
        <w:rPr>
          <w:szCs w:val="24"/>
          <w:b w:val="0"/>
          <w:i w:val="0"/>
          <w:sz w:val="24"/>
          <w:spacing w:val="0"/>
          <w:w w:val="100"/>
          <w:rFonts/>
          <w:caps w:val="0"/>
        </w:rPr>
        <w:t>strength</w:t>
      </w:r>
      <w:r w:rsidRPr="00CB75E4">
        <w:rPr>
          <w:szCs w:val="24"/>
          <w:b w:val="0"/>
          <w:i w:val="0"/>
          <w:sz w:val="24"/>
          <w:spacing w:val="0"/>
          <w:w w:val="100"/>
          <w:rFonts/>
          <w:caps w:val="0"/>
        </w:rPr>
        <w:t> </w:t>
      </w:r>
      <w:r w:rsidRPr="00CB75E4">
        <w:rPr>
          <w:szCs w:val="24"/>
          <w:b w:val="0"/>
          <w:i w:val="0"/>
          <w:sz w:val="24"/>
          <w:spacing w:val="0"/>
          <w:w w:val="100"/>
          <w:rFonts/>
          <w:caps w:val="0"/>
        </w:rPr>
        <w:t>variability</w:t>
      </w:r>
      <w:r w:rsidRPr="00CB75E4">
        <w:rPr>
          <w:szCs w:val="24"/>
          <w:b w:val="0"/>
          <w:i w:val="0"/>
          <w:sz w:val="24"/>
          <w:spacing w:val="0"/>
          <w:w w:val="100"/>
          <w:rFonts/>
          <w:caps w:val="0"/>
        </w:rPr>
        <w:t> </w:t>
      </w:r>
      <w:r w:rsidRPr="00CB75E4">
        <w:rPr>
          <w:szCs w:val="24"/>
          <w:b w:val="0"/>
          <w:i w:val="0"/>
          <w:sz w:val="24"/>
          <w:spacing w:val="0"/>
          <w:w w:val="100"/>
          <w:rFonts/>
          <w:caps w:val="0"/>
        </w:rPr>
        <w:t>was</w:t>
      </w:r>
      <w:r w:rsidRPr="00CB75E4">
        <w:rPr>
          <w:szCs w:val="24"/>
          <w:b w:val="0"/>
          <w:i w:val="0"/>
          <w:sz w:val="24"/>
          <w:spacing w:val="0"/>
          <w:w w:val="100"/>
          <w:rFonts/>
          <w:caps w:val="0"/>
        </w:rPr>
        <w:t> </w:t>
      </w:r>
      <w:r w:rsidRPr="00CB75E4">
        <w:rPr>
          <w:szCs w:val="24"/>
          <w:b w:val="0"/>
          <w:i w:val="0"/>
          <w:sz w:val="24"/>
          <w:spacing w:val="0"/>
          <w:w w:val="100"/>
          <w:rFonts/>
          <w:caps w:val="0"/>
        </w:rPr>
        <w:t>estimated</w:t>
      </w:r>
      <w:r w:rsidRPr="00CB75E4">
        <w:rPr>
          <w:szCs w:val="24"/>
          <w:b w:val="0"/>
          <w:i w:val="0"/>
          <w:sz w:val="24"/>
          <w:spacing w:val="0"/>
          <w:w w:val="100"/>
          <w:rFonts/>
          <w:caps w:val="0"/>
        </w:rPr>
        <w:t> </w:t>
      </w:r>
      <w:r w:rsidRPr="00CB75E4">
        <w:rPr>
          <w:szCs w:val="24"/>
          <w:b w:val="0"/>
          <w:i w:val="0"/>
          <w:sz w:val="24"/>
          <w:spacing w:val="0"/>
          <w:w w:val="100"/>
          <w:rFonts/>
          <w:caps w:val="0"/>
        </w:rPr>
        <w:t>using</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monthly</w:t>
      </w:r>
      <w:r w:rsidRPr="00CB75E4">
        <w:rPr>
          <w:szCs w:val="24"/>
          <w:b w:val="0"/>
          <w:i w:val="0"/>
          <w:sz w:val="24"/>
          <w:spacing w:val="0"/>
          <w:w w:val="100"/>
          <w:rFonts/>
          <w:caps w:val="0"/>
        </w:rPr>
        <w:t> </w:t>
      </w:r>
      <w:r w:rsidRPr="00CB75E4">
        <w:rPr>
          <w:szCs w:val="24"/>
          <w:b w:val="0"/>
          <w:i w:val="0"/>
          <w:sz w:val="24"/>
          <w:spacing w:val="0"/>
          <w:w w:val="100"/>
          <w:rFonts/>
          <w:caps w:val="0"/>
        </w:rPr>
        <w:t>average</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daily</w:t>
      </w:r>
      <w:r w:rsidRPr="00CB75E4">
        <w:rPr>
          <w:szCs w:val="24"/>
          <w:b w:val="0"/>
          <w:i w:val="0"/>
          <w:sz w:val="24"/>
          <w:spacing w:val="0"/>
          <w:w w:val="100"/>
          <w:rFonts/>
          <w:caps w:val="0"/>
        </w:rPr>
        <w:t> </w:t>
      </w:r>
      <w:r w:rsidRPr="00CB75E4">
        <w:rPr>
          <w:szCs w:val="24"/>
          <w:b w:val="0"/>
          <w:i w:val="0"/>
          <w:sz w:val="24"/>
          <w:spacing w:val="0"/>
          <w:w w:val="100"/>
          <w:rFonts/>
          <w:caps w:val="0"/>
        </w:rPr>
        <w:t>temperature,</w:t>
      </w:r>
      <w:r w:rsidRPr="00CB75E4">
        <w:rPr>
          <w:szCs w:val="24"/>
          <w:b w:val="0"/>
          <w:i w:val="0"/>
          <w:sz w:val="24"/>
          <w:spacing w:val="0"/>
          <w:w w:val="100"/>
          <w:rFonts/>
          <w:caps w:val="0"/>
        </w:rPr>
        <w:t> </w:t>
      </w:r>
      <w:r w:rsidRPr="00CB75E4">
        <w:rPr>
          <w:szCs w:val="24"/>
          <w:b w:val="0"/>
          <w:i w:val="0"/>
          <w:sz w:val="24"/>
          <w:spacing w:val="0"/>
          <w:w w:val="100"/>
          <w:rFonts/>
          <w:caps w:val="0"/>
        </w:rPr>
        <w:t>relative</w:t>
      </w:r>
      <w:r w:rsidRPr="00CB75E4">
        <w:rPr>
          <w:szCs w:val="24"/>
          <w:b w:val="0"/>
          <w:i w:val="0"/>
          <w:sz w:val="24"/>
          <w:spacing w:val="0"/>
          <w:w w:val="100"/>
          <w:rFonts/>
          <w:caps w:val="0"/>
        </w:rPr>
        <w:t> </w:t>
      </w:r>
      <w:r w:rsidRPr="00CB75E4">
        <w:rPr>
          <w:szCs w:val="24"/>
          <w:b w:val="0"/>
          <w:i w:val="0"/>
          <w:sz w:val="24"/>
          <w:spacing w:val="0"/>
          <w:w w:val="100"/>
          <w:rFonts/>
          <w:caps w:val="0"/>
        </w:rPr>
        <w:t>humidity</w:t>
      </w:r>
      <w:r w:rsidRPr="00CB75E4">
        <w:rPr>
          <w:szCs w:val="24"/>
          <w:b w:val="0"/>
          <w:i w:val="0"/>
          <w:sz w:val="24"/>
          <w:spacing w:val="0"/>
          <w:w w:val="100"/>
          <w:rFonts/>
          <w:caps w:val="0"/>
        </w:rPr>
        <w:t> </w:t>
      </w:r>
      <w:r w:rsidRPr="00CB75E4">
        <w:rPr>
          <w:szCs w:val="24"/>
          <w:b w:val="0"/>
          <w:i w:val="0"/>
          <w:sz w:val="24"/>
          <w:spacing w:val="0"/>
          <w:w w:val="100"/>
          <w:rFonts/>
          <w:caps w:val="0"/>
        </w:rPr>
        <w:t>and</w:t>
      </w:r>
      <w:r w:rsidRPr="00CB75E4">
        <w:rPr>
          <w:szCs w:val="24"/>
          <w:b w:val="0"/>
          <w:i w:val="0"/>
          <w:sz w:val="24"/>
          <w:spacing w:val="0"/>
          <w:w w:val="100"/>
          <w:rFonts/>
          <w:caps w:val="0"/>
        </w:rPr>
        <w:t> </w:t>
      </w:r>
      <w:r w:rsidRPr="00CB75E4">
        <w:rPr>
          <w:szCs w:val="24"/>
          <w:b w:val="0"/>
          <w:i w:val="0"/>
          <w:sz w:val="24"/>
          <w:spacing w:val="0"/>
          <w:w w:val="100"/>
          <w:rFonts/>
          <w:caps w:val="0"/>
        </w:rPr>
        <w:t>atmospheric</w:t>
      </w:r>
      <w:r w:rsidRPr="00CB75E4">
        <w:rPr>
          <w:szCs w:val="24"/>
          <w:b w:val="0"/>
          <w:i w:val="0"/>
          <w:sz w:val="24"/>
          <w:spacing w:val="0"/>
          <w:w w:val="100"/>
          <w:rFonts/>
          <w:caps w:val="0"/>
        </w:rPr>
        <w:t> </w:t>
      </w:r>
      <w:r w:rsidRPr="00CB75E4">
        <w:rPr>
          <w:szCs w:val="24"/>
          <w:b w:val="0"/>
          <w:i w:val="0"/>
          <w:sz w:val="24"/>
          <w:spacing w:val="0"/>
          <w:w w:val="100"/>
          <w:rFonts/>
          <w:caps w:val="0"/>
        </w:rPr>
        <w:t>pressure</w:t>
      </w:r>
      <w:r w:rsidRPr="00CB75E4">
        <w:rPr>
          <w:szCs w:val="24"/>
          <w:b w:val="0"/>
          <w:i w:val="0"/>
          <w:sz w:val="24"/>
          <w:spacing w:val="0"/>
          <w:w w:val="100"/>
          <w:rFonts/>
          <w:caps w:val="0"/>
        </w:rPr>
        <w:t> </w:t>
      </w:r>
      <w:r w:rsidRPr="00CB75E4">
        <w:rPr>
          <w:szCs w:val="24"/>
          <w:b w:val="0"/>
          <w:i w:val="0"/>
          <w:sz w:val="24"/>
          <w:spacing w:val="0"/>
          <w:w w:val="100"/>
          <w:rFonts/>
          <w:caps w:val="0"/>
        </w:rPr>
        <w:t>meteorological</w:t>
      </w:r>
      <w:r w:rsidRPr="00CB75E4">
        <w:rPr>
          <w:szCs w:val="24"/>
          <w:b w:val="0"/>
          <w:i w:val="0"/>
          <w:sz w:val="24"/>
          <w:spacing w:val="0"/>
          <w:w w:val="100"/>
          <w:rFonts/>
          <w:caps w:val="0"/>
        </w:rPr>
        <w:t> </w:t>
      </w:r>
      <w:r w:rsidRPr="00CB75E4">
        <w:rPr>
          <w:szCs w:val="24"/>
          <w:b w:val="0"/>
          <w:i w:val="0"/>
          <w:sz w:val="24"/>
          <w:spacing w:val="0"/>
          <w:w w:val="100"/>
          <w:rFonts/>
          <w:caps w:val="0"/>
        </w:rPr>
        <w:t>parameters</w:t>
      </w:r>
      <w:r w:rsidRPr="00CB75E4">
        <w:rPr>
          <w:szCs w:val="24"/>
          <w:b w:val="0"/>
          <w:i w:val="0"/>
          <w:sz w:val="24"/>
          <w:spacing w:val="0"/>
          <w:w w:val="100"/>
          <w:rFonts/>
          <w:caps w:val="0"/>
        </w:rPr>
        <w:t> </w:t>
      </w:r>
      <w:r w:rsidRPr="00CB75E4">
        <w:rPr>
          <w:szCs w:val="24"/>
          <w:b w:val="0"/>
          <w:i w:val="0"/>
          <w:sz w:val="24"/>
          <w:spacing w:val="0"/>
          <w:w w:val="100"/>
          <w:rFonts/>
          <w:caps w:val="0"/>
        </w:rPr>
        <w:t>during</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period</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eleven</w:t>
      </w:r>
      <w:r w:rsidRPr="00CB75E4">
        <w:rPr>
          <w:szCs w:val="24"/>
          <w:b w:val="0"/>
          <w:i w:val="0"/>
          <w:sz w:val="24"/>
          <w:spacing w:val="0"/>
          <w:w w:val="100"/>
          <w:rFonts/>
          <w:caps w:val="0"/>
        </w:rPr>
        <w:t> </w:t>
      </w:r>
      <w:r w:rsidRPr="00CB75E4">
        <w:rPr>
          <w:szCs w:val="24"/>
          <w:b w:val="0"/>
          <w:i w:val="0"/>
          <w:sz w:val="24"/>
          <w:spacing w:val="0"/>
          <w:w w:val="100"/>
          <w:rFonts/>
          <w:caps w:val="0"/>
        </w:rPr>
        <w:t>years</w:t>
      </w:r>
      <w:r w:rsidRPr="00CB75E4">
        <w:rPr>
          <w:szCs w:val="24"/>
          <w:b w:val="0"/>
          <w:i w:val="0"/>
          <w:sz w:val="24"/>
          <w:spacing w:val="0"/>
          <w:w w:val="100"/>
          <w:rFonts/>
          <w:caps w:val="0"/>
        </w:rPr>
        <w:t> </w:t>
      </w:r>
      <w:r w:rsidRPr="00CB75E4">
        <w:rPr>
          <w:szCs w:val="24"/>
          <w:b w:val="0"/>
          <w:i w:val="0"/>
          <w:sz w:val="24"/>
          <w:spacing w:val="0"/>
          <w:w w:val="100"/>
          <w:rFonts/>
          <w:caps w:val="0"/>
        </w:rPr>
        <w:t>(2013</w:t>
      </w:r>
      <w:r w:rsidRPr="00CB75E4">
        <w:rPr>
          <w:szCs w:val="24"/>
          <w:b w:val="0"/>
          <w:i w:val="0"/>
          <w:sz w:val="24"/>
          <w:spacing w:val="0"/>
          <w:w w:val="100"/>
          <w:rFonts/>
          <w:caps w:val="0"/>
        </w:rPr>
        <w:t> </w:t>
      </w:r>
      <w:r w:rsidRPr="00CB75E4">
        <w:rPr>
          <w:szCs w:val="24"/>
          <w:b w:val="0"/>
          <w:i w:val="0"/>
          <w:sz w:val="24"/>
          <w:spacing w:val="0"/>
          <w:w w:val="100"/>
          <w:rFonts/>
          <w:caps w:val="0"/>
        </w:rPr>
        <w:t>–</w:t>
      </w:r>
      <w:r w:rsidRPr="00CB75E4">
        <w:rPr>
          <w:szCs w:val="24"/>
          <w:b w:val="0"/>
          <w:i w:val="0"/>
          <w:sz w:val="24"/>
          <w:spacing w:val="0"/>
          <w:w w:val="100"/>
          <w:rFonts/>
          <w:caps w:val="0"/>
        </w:rPr>
        <w:t> </w:t>
      </w:r>
      <w:r w:rsidRPr="00CB75E4">
        <w:rPr>
          <w:szCs w:val="24"/>
          <w:b w:val="0"/>
          <w:i w:val="0"/>
          <w:sz w:val="24"/>
          <w:spacing w:val="0"/>
          <w:w w:val="100"/>
          <w:rFonts/>
          <w:caps w:val="0"/>
        </w:rPr>
        <w:t>2024).</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results</w:t>
      </w:r>
      <w:r w:rsidRPr="00CB75E4">
        <w:rPr>
          <w:szCs w:val="24"/>
          <w:b w:val="0"/>
          <w:i w:val="0"/>
          <w:sz w:val="24"/>
          <w:spacing w:val="0"/>
          <w:w w:val="100"/>
          <w:rFonts/>
          <w:caps w:val="0"/>
        </w:rPr>
        <w:t> </w:t>
      </w:r>
      <w:r w:rsidRPr="00CB75E4">
        <w:rPr>
          <w:szCs w:val="24"/>
          <w:b w:val="0"/>
          <w:i w:val="0"/>
          <w:sz w:val="24"/>
          <w:spacing w:val="0"/>
          <w:w w:val="100"/>
          <w:rFonts/>
          <w:caps w:val="0"/>
        </w:rPr>
        <w:t>shows</w:t>
      </w:r>
      <w:r w:rsidRPr="00CB75E4">
        <w:rPr>
          <w:szCs w:val="24"/>
          <w:b w:val="0"/>
          <w:i w:val="0"/>
          <w:sz w:val="24"/>
          <w:spacing w:val="0"/>
          <w:w w:val="100"/>
          <w:rFonts/>
          <w:caps w:val="0"/>
        </w:rPr>
        <w:t> </w:t>
      </w:r>
      <w:r w:rsidRPr="00CB75E4">
        <w:rPr>
          <w:szCs w:val="24"/>
          <w:b w:val="0"/>
          <w:i w:val="0"/>
          <w:sz w:val="24"/>
          <w:spacing w:val="0"/>
          <w:w w:val="100"/>
          <w:rFonts/>
          <w:caps w:val="0"/>
        </w:rPr>
        <w:t>that</w:t>
      </w:r>
      <w:r w:rsidRPr="00CB75E4">
        <w:rPr>
          <w:szCs w:val="24"/>
          <w:b w:val="0"/>
          <w:i w:val="0"/>
          <w:sz w:val="24"/>
          <w:spacing w:val="0"/>
          <w:w w:val="100"/>
          <w:rFonts/>
          <w:caps w:val="0"/>
        </w:rPr>
        <w:t> </w:t>
      </w:r>
      <w:r w:rsidRPr="00CB75E4">
        <w:rPr>
          <w:szCs w:val="24"/>
          <w:b w:val="0"/>
          <w:i w:val="0"/>
          <w:sz w:val="24"/>
          <w:spacing w:val="0"/>
          <w:w w:val="100"/>
          <w:rFonts/>
          <w:caps w:val="0"/>
        </w:rPr>
        <w:t>higher</w:t>
      </w:r>
      <w:r w:rsidRPr="00CB75E4">
        <w:rPr>
          <w:szCs w:val="24"/>
          <w:b w:val="0"/>
          <w:i w:val="0"/>
          <w:sz w:val="24"/>
          <w:spacing w:val="0"/>
          <w:w w:val="100"/>
          <w:rFonts/>
          <w:caps w:val="0"/>
        </w:rPr>
        <w:t> </w:t>
      </w:r>
      <w:r w:rsidRPr="00CB75E4">
        <w:rPr>
          <w:szCs w:val="24"/>
          <w:b w:val="0"/>
          <w:i w:val="0"/>
          <w:sz w:val="24"/>
          <w:spacing w:val="0"/>
          <w:w w:val="100"/>
          <w:rFonts/>
          <w:caps w:val="0"/>
        </w:rPr>
        <w:t>values</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monthly</w:t>
      </w:r>
      <w:r w:rsidRPr="00CB75E4">
        <w:rPr>
          <w:szCs w:val="24"/>
          <w:b w:val="0"/>
          <w:i w:val="0"/>
          <w:sz w:val="24"/>
          <w:spacing w:val="0"/>
          <w:w w:val="100"/>
          <w:rFonts/>
          <w:caps w:val="0"/>
        </w:rPr>
        <w:t> </w:t>
      </w:r>
      <w:r w:rsidRPr="00CB75E4">
        <w:rPr>
          <w:szCs w:val="24"/>
          <w:b w:val="0"/>
          <w:i w:val="0"/>
          <w:sz w:val="24"/>
          <w:spacing w:val="0"/>
          <w:w w:val="100"/>
          <w:rFonts/>
          <w:caps w:val="0"/>
        </w:rPr>
        <w:t>tropospheric</w:t>
      </w:r>
      <w:r w:rsidRPr="00CB75E4">
        <w:rPr>
          <w:szCs w:val="24"/>
          <w:b w:val="0"/>
          <w:i w:val="0"/>
          <w:sz w:val="24"/>
          <w:spacing w:val="0"/>
          <w:w w:val="100"/>
          <w:rFonts/>
          <w:caps w:val="0"/>
        </w:rPr>
        <w:t> </w:t>
      </w:r>
      <w:r w:rsidRPr="00CB75E4">
        <w:rPr>
          <w:szCs w:val="24"/>
          <w:b w:val="0"/>
          <w:i w:val="0"/>
          <w:sz w:val="24"/>
          <w:spacing w:val="0"/>
          <w:w w:val="100"/>
          <w:rFonts/>
          <w:caps w:val="0"/>
        </w:rPr>
        <w:t>radio</w:t>
      </w:r>
      <w:r w:rsidRPr="00CB75E4">
        <w:rPr>
          <w:szCs w:val="24"/>
          <w:b w:val="0"/>
          <w:i w:val="0"/>
          <w:sz w:val="24"/>
          <w:spacing w:val="0"/>
          <w:w w:val="100"/>
          <w:rFonts/>
          <w:caps w:val="0"/>
        </w:rPr>
        <w:t> </w:t>
      </w:r>
      <w:r w:rsidRPr="00CB75E4">
        <w:rPr>
          <w:szCs w:val="24"/>
          <w:b w:val="0"/>
          <w:i w:val="0"/>
          <w:sz w:val="24"/>
          <w:spacing w:val="0"/>
          <w:w w:val="100"/>
          <w:rFonts/>
          <w:caps w:val="0"/>
        </w:rPr>
        <w:t>refractivity</w:t>
      </w:r>
      <w:r w:rsidRPr="00CB75E4">
        <w:rPr>
          <w:szCs w:val="24"/>
          <w:b w:val="0"/>
          <w:i w:val="0"/>
          <w:sz w:val="24"/>
          <w:spacing w:val="0"/>
          <w:w w:val="100"/>
          <w:rFonts/>
          <w:caps w:val="0"/>
        </w:rPr>
        <w:t> </w:t>
      </w:r>
      <w:r w:rsidRPr="00CB75E4">
        <w:rPr>
          <w:szCs w:val="24"/>
          <w:b w:val="0"/>
          <w:i w:val="0"/>
          <w:sz w:val="24"/>
          <w:spacing w:val="0"/>
          <w:w w:val="100"/>
          <w:rFonts/>
          <w:caps w:val="0"/>
        </w:rPr>
        <w:t>were</w:t>
      </w:r>
      <w:r w:rsidRPr="00CB75E4">
        <w:rPr>
          <w:szCs w:val="24"/>
          <w:b w:val="0"/>
          <w:i w:val="0"/>
          <w:sz w:val="24"/>
          <w:spacing w:val="0"/>
          <w:w w:val="100"/>
          <w:rFonts/>
          <w:caps w:val="0"/>
        </w:rPr>
        <w:t> </w:t>
      </w:r>
      <w:r w:rsidRPr="00CB75E4">
        <w:rPr>
          <w:szCs w:val="24"/>
          <w:b w:val="0"/>
          <w:i w:val="0"/>
          <w:sz w:val="24"/>
          <w:spacing w:val="0"/>
          <w:w w:val="100"/>
          <w:rFonts/>
          <w:caps w:val="0"/>
        </w:rPr>
        <w:t>recorded</w:t>
      </w:r>
      <w:r w:rsidRPr="00CB75E4">
        <w:rPr>
          <w:szCs w:val="24"/>
          <w:b w:val="0"/>
          <w:i w:val="0"/>
          <w:sz w:val="24"/>
          <w:spacing w:val="0"/>
          <w:w w:val="100"/>
          <w:rFonts/>
          <w:caps w:val="0"/>
        </w:rPr>
        <w:t> </w:t>
      </w:r>
      <w:r w:rsidRPr="00CB75E4">
        <w:rPr>
          <w:szCs w:val="24"/>
          <w:b w:val="0"/>
          <w:i w:val="0"/>
          <w:sz w:val="24"/>
          <w:spacing w:val="0"/>
          <w:w w:val="100"/>
          <w:rFonts/>
          <w:caps w:val="0"/>
        </w:rPr>
        <w:t>during</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rainy</w:t>
      </w:r>
      <w:r w:rsidRPr="00CB75E4">
        <w:rPr>
          <w:szCs w:val="24"/>
          <w:b w:val="0"/>
          <w:i w:val="0"/>
          <w:sz w:val="24"/>
          <w:spacing w:val="0"/>
          <w:w w:val="100"/>
          <w:rFonts/>
          <w:caps w:val="0"/>
        </w:rPr>
        <w:t> </w:t>
      </w:r>
      <w:r w:rsidRPr="00CB75E4">
        <w:rPr>
          <w:szCs w:val="24"/>
          <w:b w:val="0"/>
          <w:i w:val="0"/>
          <w:sz w:val="24"/>
          <w:spacing w:val="0"/>
          <w:w w:val="100"/>
          <w:rFonts/>
          <w:caps w:val="0"/>
        </w:rPr>
        <w:t>and</w:t>
      </w:r>
      <w:r w:rsidRPr="00CB75E4">
        <w:rPr>
          <w:szCs w:val="24"/>
          <w:b w:val="0"/>
          <w:i w:val="0"/>
          <w:sz w:val="24"/>
          <w:spacing w:val="0"/>
          <w:w w:val="100"/>
          <w:rFonts/>
          <w:caps w:val="0"/>
        </w:rPr>
        <w:t> </w:t>
      </w:r>
      <w:r w:rsidRPr="00CB75E4">
        <w:rPr>
          <w:szCs w:val="24"/>
          <w:b w:val="0"/>
          <w:i w:val="0"/>
          <w:sz w:val="24"/>
          <w:spacing w:val="0"/>
          <w:w w:val="100"/>
          <w:rFonts/>
          <w:caps w:val="0"/>
        </w:rPr>
        <w:t>dry</w:t>
      </w:r>
      <w:r w:rsidRPr="00CB75E4">
        <w:rPr>
          <w:szCs w:val="24"/>
          <w:b w:val="0"/>
          <w:i w:val="0"/>
          <w:sz w:val="24"/>
          <w:spacing w:val="0"/>
          <w:w w:val="100"/>
          <w:rFonts/>
          <w:caps w:val="0"/>
        </w:rPr>
        <w:t> </w:t>
      </w:r>
      <w:r w:rsidRPr="00CB75E4">
        <w:rPr>
          <w:szCs w:val="24"/>
          <w:b w:val="0"/>
          <w:i w:val="0"/>
          <w:sz w:val="24"/>
          <w:spacing w:val="0"/>
          <w:w w:val="100"/>
          <w:rFonts/>
          <w:caps w:val="0"/>
        </w:rPr>
        <w:t>seasons,</w:t>
      </w:r>
      <w:r w:rsidRPr="00CB75E4">
        <w:rPr>
          <w:szCs w:val="24"/>
          <w:b w:val="0"/>
          <w:i w:val="0"/>
          <w:sz w:val="24"/>
          <w:spacing w:val="0"/>
          <w:w w:val="100"/>
          <w:rFonts/>
          <w:caps w:val="0"/>
        </w:rPr>
        <w:t> </w:t>
      </w:r>
      <w:r w:rsidRPr="00CB75E4">
        <w:rPr>
          <w:szCs w:val="24"/>
          <w:b w:val="0"/>
          <w:i w:val="0"/>
          <w:sz w:val="24"/>
          <w:spacing w:val="0"/>
          <w:w w:val="100"/>
          <w:rFonts/>
          <w:caps w:val="0"/>
        </w:rPr>
        <w:t>respectively,</w:t>
      </w:r>
      <w:r w:rsidRPr="00CB75E4">
        <w:rPr>
          <w:szCs w:val="24"/>
          <w:b w:val="0"/>
          <w:i w:val="0"/>
          <w:sz w:val="24"/>
          <w:spacing w:val="0"/>
          <w:w w:val="100"/>
          <w:rFonts/>
          <w:caps w:val="0"/>
        </w:rPr>
        <w:t> </w:t>
      </w:r>
      <w:r w:rsidRPr="00CB75E4">
        <w:rPr>
          <w:szCs w:val="24"/>
          <w:b w:val="0"/>
          <w:i w:val="0"/>
          <w:sz w:val="24"/>
          <w:spacing w:val="0"/>
          <w:w w:val="100"/>
          <w:rFonts/>
          <w:caps w:val="0"/>
        </w:rPr>
        <w:t>with</w:t>
      </w:r>
      <w:r w:rsidRPr="00CB75E4">
        <w:rPr>
          <w:szCs w:val="24"/>
          <w:b w:val="0"/>
          <w:i w:val="0"/>
          <w:sz w:val="24"/>
          <w:spacing w:val="0"/>
          <w:w w:val="100"/>
          <w:rFonts/>
          <w:caps w:val="0"/>
        </w:rPr>
        <w:t> </w:t>
      </w:r>
      <w:r w:rsidRPr="00CB75E4">
        <w:rPr>
          <w:szCs w:val="24"/>
          <w:b w:val="0"/>
          <w:i w:val="0"/>
          <w:sz w:val="24"/>
          <w:spacing w:val="0"/>
          <w:w w:val="100"/>
          <w:rFonts/>
          <w:caps w:val="0"/>
        </w:rPr>
        <w:t>highest</w:t>
      </w:r>
      <w:r w:rsidRPr="00CB75E4">
        <w:rPr>
          <w:szCs w:val="24"/>
          <w:b w:val="0"/>
          <w:i w:val="0"/>
          <w:sz w:val="24"/>
          <w:spacing w:val="0"/>
          <w:w w:val="100"/>
          <w:rFonts/>
          <w:caps w:val="0"/>
        </w:rPr>
        <w:t> </w:t>
      </w:r>
      <w:r w:rsidRPr="00CB75E4">
        <w:rPr>
          <w:szCs w:val="24"/>
          <w:b w:val="0"/>
          <w:i w:val="0"/>
          <w:sz w:val="24"/>
          <w:spacing w:val="0"/>
          <w:w w:val="100"/>
          <w:rFonts/>
          <w:caps w:val="0"/>
        </w:rPr>
        <w:t>and</w:t>
      </w:r>
      <w:r w:rsidRPr="00CB75E4">
        <w:rPr>
          <w:szCs w:val="24"/>
          <w:b w:val="0"/>
          <w:i w:val="0"/>
          <w:sz w:val="24"/>
          <w:spacing w:val="0"/>
          <w:w w:val="100"/>
          <w:rFonts/>
          <w:caps w:val="0"/>
        </w:rPr>
        <w:t> </w:t>
      </w:r>
      <w:r w:rsidRPr="00CB75E4">
        <w:rPr>
          <w:szCs w:val="24"/>
          <w:b w:val="0"/>
          <w:i w:val="0"/>
          <w:sz w:val="24"/>
          <w:spacing w:val="0"/>
          <w:w w:val="100"/>
          <w:rFonts/>
          <w:caps w:val="0"/>
        </w:rPr>
        <w:t>lowest</w:t>
      </w:r>
      <w:r w:rsidRPr="00CB75E4">
        <w:rPr>
          <w:szCs w:val="24"/>
          <w:b w:val="0"/>
          <w:i w:val="0"/>
          <w:sz w:val="24"/>
          <w:spacing w:val="0"/>
          <w:w w:val="100"/>
          <w:rFonts/>
          <w:caps w:val="0"/>
        </w:rPr>
        <w:t> </w:t>
      </w:r>
      <w:r w:rsidRPr="00CB75E4">
        <w:rPr>
          <w:szCs w:val="24"/>
          <w:b w:val="0"/>
          <w:i w:val="0"/>
          <w:sz w:val="24"/>
          <w:spacing w:val="0"/>
          <w:w w:val="100"/>
          <w:rFonts/>
          <w:caps w:val="0"/>
        </w:rPr>
        <w:t>value</w:t>
      </w:r>
      <w:r w:rsidRPr="00CB75E4">
        <w:rPr>
          <w:szCs w:val="24"/>
          <w:b w:val="0"/>
          <w:i w:val="0"/>
          <w:sz w:val="24"/>
          <w:spacing w:val="0"/>
          <w:w w:val="100"/>
          <w:rFonts/>
          <w:caps w:val="0"/>
        </w:rPr>
        <w:t> </w:t>
      </w:r>
      <w:r w:rsidRPr="00CB75E4">
        <w:rPr>
          <w:szCs w:val="24"/>
          <w:b w:val="0"/>
          <w:i w:val="0"/>
          <w:sz w:val="24"/>
          <w:spacing w:val="0"/>
          <w:w w:val="100"/>
          <w:rFonts/>
          <w:caps w:val="0"/>
        </w:rPr>
        <w:t>in</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month</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months</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September</w:t>
      </w:r>
      <w:r w:rsidRPr="00CB75E4">
        <w:rPr>
          <w:szCs w:val="24"/>
          <w:b w:val="0"/>
          <w:i w:val="0"/>
          <w:sz w:val="24"/>
          <w:spacing w:val="0"/>
          <w:w w:val="100"/>
          <w:rFonts/>
          <w:caps w:val="0"/>
        </w:rPr>
        <w:t> </w:t>
      </w:r>
      <w:r w:rsidRPr="00CB75E4">
        <w:rPr>
          <w:szCs w:val="24"/>
          <w:b w:val="0"/>
          <w:i w:val="0"/>
          <w:sz w:val="24"/>
          <w:spacing w:val="0"/>
          <w:w w:val="100"/>
          <w:rFonts/>
          <w:caps w:val="0"/>
        </w:rPr>
        <w:t>and</w:t>
      </w:r>
      <w:r w:rsidRPr="00CB75E4">
        <w:rPr>
          <w:szCs w:val="24"/>
          <w:b w:val="0"/>
          <w:i w:val="0"/>
          <w:sz w:val="24"/>
          <w:spacing w:val="0"/>
          <w:w w:val="100"/>
          <w:rFonts/>
          <w:caps w:val="0"/>
        </w:rPr>
        <w:t> </w:t>
      </w:r>
      <w:r w:rsidRPr="00CB75E4">
        <w:rPr>
          <w:szCs w:val="24"/>
          <w:b w:val="0"/>
          <w:i w:val="0"/>
          <w:sz w:val="24"/>
          <w:spacing w:val="0"/>
          <w:w w:val="100"/>
          <w:rFonts/>
          <w:caps w:val="0"/>
        </w:rPr>
        <w:t>February</w:t>
      </w:r>
      <w:r w:rsidRPr="00CB75E4">
        <w:rPr>
          <w:szCs w:val="24"/>
          <w:b w:val="0"/>
          <w:i w:val="0"/>
          <w:sz w:val="24"/>
          <w:spacing w:val="0"/>
          <w:w w:val="100"/>
          <w:rFonts/>
          <w:caps w:val="0"/>
        </w:rPr>
        <w:t> </w:t>
      </w:r>
      <w:r w:rsidRPr="00CB75E4">
        <w:rPr>
          <w:szCs w:val="24"/>
          <w:b w:val="0"/>
          <w:i w:val="0"/>
          <w:sz w:val="24"/>
          <w:spacing w:val="0"/>
          <w:w w:val="100"/>
          <w:rFonts/>
          <w:caps w:val="0"/>
        </w:rPr>
        <w:t>with</w:t>
      </w:r>
      <w:r w:rsidRPr="00CB75E4">
        <w:rPr>
          <w:szCs w:val="24"/>
          <w:b w:val="0"/>
          <w:i w:val="0"/>
          <w:sz w:val="24"/>
          <w:spacing w:val="0"/>
          <w:w w:val="100"/>
          <w:rFonts/>
          <w:caps w:val="0"/>
        </w:rPr>
        <w:t> </w:t>
      </w:r>
      <w:r w:rsidRPr="00CB75E4">
        <w:rPr>
          <w:szCs w:val="24"/>
          <w:b w:val="0"/>
          <w:i w:val="0"/>
          <w:sz w:val="24"/>
          <w:spacing w:val="0"/>
          <w:w w:val="100"/>
          <w:rFonts/>
          <w:caps w:val="0"/>
        </w:rPr>
        <w:t>340.0675</w:t>
      </w:r>
      <w:r w:rsidRPr="00CB75E4">
        <w:rPr>
          <w:szCs w:val="24"/>
          <w:b w:val="0"/>
          <w:i w:val="0"/>
          <w:sz w:val="24"/>
          <w:spacing w:val="0"/>
          <w:w w:val="100"/>
          <w:rFonts/>
          <w:caps w:val="0"/>
        </w:rPr>
        <w:t> </w:t>
      </w:r>
      <w:r w:rsidRPr="00CB75E4">
        <w:rPr>
          <w:szCs w:val="24"/>
          <w:b w:val="0"/>
          <w:i w:val="0"/>
          <w:sz w:val="24"/>
          <w:spacing w:val="0"/>
          <w:w w:val="100"/>
          <w:rFonts/>
          <w:caps w:val="0"/>
        </w:rPr>
        <w:t>N-units</w:t>
      </w:r>
      <w:r w:rsidRPr="00CB75E4">
        <w:rPr>
          <w:szCs w:val="24"/>
          <w:b w:val="0"/>
          <w:i w:val="0"/>
          <w:sz w:val="24"/>
          <w:spacing w:val="0"/>
          <w:w w:val="100"/>
          <w:rFonts/>
          <w:caps w:val="0"/>
        </w:rPr>
        <w:t> </w:t>
      </w:r>
      <w:r w:rsidRPr="00CB75E4">
        <w:rPr>
          <w:szCs w:val="24"/>
          <w:b w:val="0"/>
          <w:i w:val="0"/>
          <w:sz w:val="24"/>
          <w:spacing w:val="0"/>
          <w:w w:val="100"/>
          <w:rFonts/>
          <w:caps w:val="0"/>
        </w:rPr>
        <w:t>and</w:t>
      </w:r>
      <w:r w:rsidRPr="00CB75E4">
        <w:rPr>
          <w:szCs w:val="24"/>
          <w:b w:val="0"/>
          <w:i w:val="0"/>
          <w:sz w:val="24"/>
          <w:spacing w:val="0"/>
          <w:w w:val="100"/>
          <w:rFonts/>
          <w:caps w:val="0"/>
        </w:rPr>
        <w:t> </w:t>
      </w:r>
      <w:r w:rsidRPr="00CB75E4">
        <w:rPr>
          <w:szCs w:val="24"/>
          <w:b w:val="0"/>
          <w:i w:val="0"/>
          <w:sz w:val="24"/>
          <w:spacing w:val="0"/>
          <w:w w:val="100"/>
          <w:rFonts/>
          <w:caps w:val="0"/>
        </w:rPr>
        <w:t>270.0318</w:t>
      </w:r>
      <w:r w:rsidRPr="00CB75E4">
        <w:rPr>
          <w:szCs w:val="24"/>
          <w:b w:val="0"/>
          <w:i w:val="0"/>
          <w:sz w:val="24"/>
          <w:spacing w:val="0"/>
          <w:w w:val="100"/>
          <w:rFonts/>
          <w:caps w:val="0"/>
        </w:rPr>
        <w:t> </w:t>
      </w:r>
      <w:r w:rsidRPr="00CB75E4">
        <w:rPr>
          <w:szCs w:val="24"/>
          <w:b w:val="0"/>
          <w:i w:val="0"/>
          <w:sz w:val="24"/>
          <w:spacing w:val="0"/>
          <w:w w:val="100"/>
          <w:rFonts/>
          <w:caps w:val="0"/>
        </w:rPr>
        <w:t>N-units,</w:t>
      </w:r>
      <w:r w:rsidRPr="00CB75E4">
        <w:rPr>
          <w:szCs w:val="24"/>
          <w:b w:val="0"/>
          <w:i w:val="0"/>
          <w:sz w:val="24"/>
          <w:spacing w:val="0"/>
          <w:w w:val="100"/>
          <w:rFonts/>
          <w:caps w:val="0"/>
        </w:rPr>
        <w:t> </w:t>
      </w:r>
      <w:r w:rsidRPr="00CB75E4">
        <w:rPr>
          <w:szCs w:val="24"/>
          <w:b w:val="0"/>
          <w:i w:val="0"/>
          <w:sz w:val="24"/>
          <w:spacing w:val="0"/>
          <w:w w:val="100"/>
          <w:rFonts/>
          <w:caps w:val="0"/>
        </w:rPr>
        <w:t>respectively.</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highest</w:t>
      </w:r>
      <w:r w:rsidRPr="00CB75E4">
        <w:rPr>
          <w:szCs w:val="24"/>
          <w:b w:val="0"/>
          <w:i w:val="0"/>
          <w:sz w:val="24"/>
          <w:spacing w:val="0"/>
          <w:w w:val="100"/>
          <w:rFonts/>
          <w:caps w:val="0"/>
        </w:rPr>
        <w:t> </w:t>
      </w:r>
      <w:r w:rsidRPr="00CB75E4">
        <w:rPr>
          <w:szCs w:val="24"/>
          <w:b w:val="0"/>
          <w:i w:val="0"/>
          <w:sz w:val="24"/>
          <w:spacing w:val="0"/>
          <w:w w:val="100"/>
          <w:rFonts/>
          <w:caps w:val="0"/>
        </w:rPr>
        <w:t>and</w:t>
      </w:r>
      <w:r w:rsidRPr="00CB75E4">
        <w:rPr>
          <w:szCs w:val="24"/>
          <w:b w:val="0"/>
          <w:i w:val="0"/>
          <w:sz w:val="24"/>
          <w:spacing w:val="0"/>
          <w:w w:val="100"/>
          <w:rFonts/>
          <w:caps w:val="0"/>
        </w:rPr>
        <w:t> </w:t>
      </w:r>
      <w:r w:rsidRPr="00CB75E4">
        <w:rPr>
          <w:szCs w:val="24"/>
          <w:b w:val="0"/>
          <w:i w:val="0"/>
          <w:sz w:val="24"/>
          <w:spacing w:val="0"/>
          <w:w w:val="100"/>
          <w:rFonts/>
          <w:caps w:val="0"/>
        </w:rPr>
        <w:t>lowest</w:t>
      </w:r>
      <w:r w:rsidRPr="00CB75E4">
        <w:rPr>
          <w:szCs w:val="24"/>
          <w:b w:val="0"/>
          <w:i w:val="0"/>
          <w:sz w:val="24"/>
          <w:spacing w:val="0"/>
          <w:w w:val="100"/>
          <w:rFonts/>
          <w:caps w:val="0"/>
        </w:rPr>
        <w:t> </w:t>
      </w:r>
      <w:r w:rsidRPr="00CB75E4">
        <w:rPr>
          <w:szCs w:val="24"/>
          <w:b w:val="0"/>
          <w:i w:val="0"/>
          <w:sz w:val="24"/>
          <w:spacing w:val="0"/>
          <w:w w:val="100"/>
          <w:rFonts/>
          <w:caps w:val="0"/>
        </w:rPr>
        <w:t>annual</w:t>
      </w:r>
      <w:r w:rsidRPr="00CB75E4">
        <w:rPr>
          <w:szCs w:val="24"/>
          <w:b w:val="0"/>
          <w:i w:val="0"/>
          <w:sz w:val="24"/>
          <w:spacing w:val="0"/>
          <w:w w:val="100"/>
          <w:rFonts/>
          <w:caps w:val="0"/>
        </w:rPr>
        <w:t> </w:t>
      </w:r>
      <w:r w:rsidRPr="00CB75E4">
        <w:rPr>
          <w:szCs w:val="24"/>
          <w:b w:val="0"/>
          <w:i w:val="0"/>
          <w:sz w:val="24"/>
          <w:spacing w:val="0"/>
          <w:w w:val="100"/>
          <w:rFonts/>
          <w:caps w:val="0"/>
        </w:rPr>
        <w:t>average</w:t>
      </w:r>
      <w:r w:rsidRPr="00CB75E4">
        <w:rPr>
          <w:szCs w:val="24"/>
          <w:b w:val="0"/>
          <w:i w:val="0"/>
          <w:sz w:val="24"/>
          <w:spacing w:val="0"/>
          <w:w w:val="100"/>
          <w:rFonts/>
          <w:caps w:val="0"/>
        </w:rPr>
        <w:t> </w:t>
      </w:r>
      <w:r w:rsidRPr="00CB75E4">
        <w:rPr>
          <w:szCs w:val="24"/>
          <w:b w:val="0"/>
          <w:i w:val="0"/>
          <w:sz w:val="24"/>
          <w:spacing w:val="0"/>
          <w:w w:val="100"/>
          <w:rFonts/>
          <w:caps w:val="0"/>
        </w:rPr>
        <w:t>value</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tropospheric</w:t>
      </w:r>
      <w:r w:rsidRPr="00CB75E4">
        <w:rPr>
          <w:szCs w:val="24"/>
          <w:b w:val="0"/>
          <w:i w:val="0"/>
          <w:sz w:val="24"/>
          <w:spacing w:val="0"/>
          <w:w w:val="100"/>
          <w:rFonts/>
          <w:caps w:val="0"/>
        </w:rPr>
        <w:t> </w:t>
      </w:r>
      <w:r w:rsidRPr="00CB75E4">
        <w:rPr>
          <w:szCs w:val="24"/>
          <w:b w:val="0"/>
          <w:i w:val="0"/>
          <w:sz w:val="24"/>
          <w:spacing w:val="0"/>
          <w:w w:val="100"/>
          <w:rFonts/>
          <w:caps w:val="0"/>
        </w:rPr>
        <w:t>radio</w:t>
      </w:r>
      <w:r w:rsidRPr="00CB75E4">
        <w:rPr>
          <w:szCs w:val="24"/>
          <w:b w:val="0"/>
          <w:i w:val="0"/>
          <w:sz w:val="24"/>
          <w:spacing w:val="0"/>
          <w:w w:val="100"/>
          <w:rFonts/>
          <w:caps w:val="0"/>
        </w:rPr>
        <w:t> </w:t>
      </w:r>
      <w:r w:rsidRPr="00CB75E4">
        <w:rPr>
          <w:szCs w:val="24"/>
          <w:b w:val="0"/>
          <w:i w:val="0"/>
          <w:sz w:val="24"/>
          <w:spacing w:val="0"/>
          <w:w w:val="100"/>
          <w:rFonts/>
          <w:caps w:val="0"/>
        </w:rPr>
        <w:t>refractivity</w:t>
      </w:r>
      <w:r w:rsidRPr="00CB75E4">
        <w:rPr>
          <w:szCs w:val="24"/>
          <w:b w:val="0"/>
          <w:i w:val="0"/>
          <w:sz w:val="24"/>
          <w:spacing w:val="0"/>
          <w:w w:val="100"/>
          <w:rFonts/>
          <w:caps w:val="0"/>
        </w:rPr>
        <w:t> </w:t>
      </w:r>
      <w:r w:rsidRPr="00CB75E4">
        <w:rPr>
          <w:szCs w:val="24"/>
          <w:b w:val="0"/>
          <w:i w:val="0"/>
          <w:sz w:val="24"/>
          <w:spacing w:val="0"/>
          <w:w w:val="100"/>
          <w:rFonts/>
          <w:caps w:val="0"/>
        </w:rPr>
        <w:t>were</w:t>
      </w:r>
      <w:r w:rsidRPr="00CB75E4">
        <w:rPr>
          <w:szCs w:val="24"/>
          <w:b w:val="0"/>
          <w:i w:val="0"/>
          <w:sz w:val="24"/>
          <w:spacing w:val="0"/>
          <w:w w:val="100"/>
          <w:rFonts/>
          <w:caps w:val="0"/>
        </w:rPr>
        <w:t> </w:t>
      </w:r>
      <w:r w:rsidRPr="00CB75E4">
        <w:rPr>
          <w:szCs w:val="24"/>
          <w:b w:val="0"/>
          <w:i w:val="0"/>
          <w:sz w:val="24"/>
          <w:spacing w:val="0"/>
          <w:w w:val="100"/>
          <w:rFonts/>
          <w:caps w:val="0"/>
        </w:rPr>
        <w:t>found</w:t>
      </w:r>
      <w:r w:rsidRPr="00CB75E4">
        <w:rPr>
          <w:szCs w:val="24"/>
          <w:b w:val="0"/>
          <w:i w:val="0"/>
          <w:sz w:val="24"/>
          <w:spacing w:val="0"/>
          <w:w w:val="100"/>
          <w:rFonts/>
          <w:caps w:val="0"/>
        </w:rPr>
        <w:t> </w:t>
      </w:r>
      <w:r w:rsidRPr="00CB75E4">
        <w:rPr>
          <w:szCs w:val="24"/>
          <w:b w:val="0"/>
          <w:i w:val="0"/>
          <w:sz w:val="24"/>
          <w:spacing w:val="0"/>
          <w:w w:val="100"/>
          <w:rFonts/>
          <w:caps w:val="0"/>
        </w:rPr>
        <w:t>in</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year</w:t>
      </w:r>
      <w:r w:rsidRPr="00CB75E4">
        <w:rPr>
          <w:szCs w:val="24"/>
          <w:b w:val="0"/>
          <w:i w:val="0"/>
          <w:sz w:val="24"/>
          <w:spacing w:val="0"/>
          <w:w w:val="100"/>
          <w:rFonts/>
          <w:caps w:val="0"/>
        </w:rPr>
        <w:t> </w:t>
      </w:r>
      <w:r w:rsidRPr="00CB75E4">
        <w:rPr>
          <w:szCs w:val="24"/>
          <w:b w:val="0"/>
          <w:i w:val="0"/>
          <w:sz w:val="24"/>
          <w:spacing w:val="0"/>
          <w:w w:val="100"/>
          <w:rFonts/>
          <w:caps w:val="0"/>
        </w:rPr>
        <w:t>2022</w:t>
      </w:r>
      <w:r w:rsidRPr="00CB75E4">
        <w:rPr>
          <w:szCs w:val="24"/>
          <w:b w:val="0"/>
          <w:i w:val="0"/>
          <w:sz w:val="24"/>
          <w:spacing w:val="0"/>
          <w:w w:val="100"/>
          <w:rFonts/>
          <w:caps w:val="0"/>
        </w:rPr>
        <w:t> </w:t>
      </w:r>
      <w:r w:rsidRPr="00CB75E4">
        <w:rPr>
          <w:szCs w:val="24"/>
          <w:b w:val="0"/>
          <w:i w:val="0"/>
          <w:sz w:val="24"/>
          <w:spacing w:val="0"/>
          <w:w w:val="100"/>
          <w:rFonts/>
          <w:caps w:val="0"/>
        </w:rPr>
        <w:t>and</w:t>
      </w:r>
      <w:r w:rsidRPr="00CB75E4">
        <w:rPr>
          <w:szCs w:val="24"/>
          <w:b w:val="0"/>
          <w:i w:val="0"/>
          <w:sz w:val="24"/>
          <w:spacing w:val="0"/>
          <w:w w:val="100"/>
          <w:rFonts/>
          <w:caps w:val="0"/>
        </w:rPr>
        <w:t> </w:t>
      </w:r>
      <w:r w:rsidRPr="00CB75E4">
        <w:rPr>
          <w:szCs w:val="24"/>
          <w:b w:val="0"/>
          <w:i w:val="0"/>
          <w:sz w:val="24"/>
          <w:spacing w:val="0"/>
          <w:w w:val="100"/>
          <w:rFonts/>
          <w:caps w:val="0"/>
        </w:rPr>
        <w:t>2015</w:t>
      </w:r>
      <w:r w:rsidRPr="00CB75E4">
        <w:rPr>
          <w:szCs w:val="24"/>
          <w:b w:val="0"/>
          <w:i w:val="0"/>
          <w:sz w:val="24"/>
          <w:spacing w:val="0"/>
          <w:w w:val="100"/>
          <w:rFonts/>
          <w:caps w:val="0"/>
        </w:rPr>
        <w:t> </w:t>
      </w:r>
      <w:r w:rsidRPr="00CB75E4">
        <w:rPr>
          <w:szCs w:val="24"/>
          <w:b w:val="0"/>
          <w:i w:val="0"/>
          <w:sz w:val="24"/>
          <w:spacing w:val="0"/>
          <w:w w:val="100"/>
          <w:rFonts/>
          <w:caps w:val="0"/>
        </w:rPr>
        <w:t>with</w:t>
      </w:r>
      <w:r w:rsidRPr="00CB75E4">
        <w:rPr>
          <w:szCs w:val="24"/>
          <w:b w:val="0"/>
          <w:i w:val="0"/>
          <w:sz w:val="24"/>
          <w:spacing w:val="0"/>
          <w:w w:val="100"/>
          <w:rFonts/>
          <w:caps w:val="0"/>
        </w:rPr>
        <w:t> </w:t>
      </w:r>
      <w:r w:rsidRPr="00CB75E4">
        <w:rPr>
          <w:szCs w:val="24"/>
          <w:b w:val="0"/>
          <w:i w:val="0"/>
          <w:sz w:val="24"/>
          <w:spacing w:val="0"/>
          <w:w w:val="100"/>
          <w:rFonts/>
          <w:caps w:val="0"/>
        </w:rPr>
        <w:t>318.93</w:t>
      </w:r>
      <w:r w:rsidRPr="00CB75E4">
        <w:rPr>
          <w:szCs w:val="24"/>
          <w:b w:val="0"/>
          <w:i w:val="0"/>
          <w:sz w:val="24"/>
          <w:spacing w:val="0"/>
          <w:w w:val="100"/>
          <w:rFonts/>
          <w:caps w:val="0"/>
        </w:rPr>
        <w:t> </w:t>
      </w:r>
      <w:r w:rsidRPr="00CB75E4">
        <w:rPr>
          <w:szCs w:val="24"/>
          <w:b w:val="0"/>
          <w:i w:val="0"/>
          <w:sz w:val="24"/>
          <w:spacing w:val="0"/>
          <w:w w:val="100"/>
          <w:rFonts/>
          <w:caps w:val="0"/>
        </w:rPr>
        <w:t>N-units</w:t>
      </w:r>
      <w:r w:rsidRPr="00CB75E4">
        <w:rPr>
          <w:szCs w:val="24"/>
          <w:b w:val="0"/>
          <w:i w:val="0"/>
          <w:sz w:val="24"/>
          <w:spacing w:val="0"/>
          <w:w w:val="100"/>
          <w:rFonts/>
          <w:caps w:val="0"/>
        </w:rPr>
        <w:t> </w:t>
      </w:r>
      <w:r w:rsidRPr="00CB75E4">
        <w:rPr>
          <w:szCs w:val="24"/>
          <w:b w:val="0"/>
          <w:i w:val="0"/>
          <w:sz w:val="24"/>
          <w:spacing w:val="0"/>
          <w:w w:val="100"/>
          <w:rFonts/>
          <w:caps w:val="0"/>
        </w:rPr>
        <w:t>and</w:t>
      </w:r>
      <w:r w:rsidRPr="00CB75E4">
        <w:rPr>
          <w:szCs w:val="24"/>
          <w:b w:val="0"/>
          <w:i w:val="0"/>
          <w:sz w:val="24"/>
          <w:spacing w:val="0"/>
          <w:w w:val="100"/>
          <w:rFonts/>
          <w:caps w:val="0"/>
        </w:rPr>
        <w:t> </w:t>
      </w:r>
      <w:r w:rsidRPr="00CB75E4">
        <w:rPr>
          <w:szCs w:val="24"/>
          <w:b w:val="0"/>
          <w:i w:val="0"/>
          <w:sz w:val="24"/>
          <w:spacing w:val="0"/>
          <w:w w:val="100"/>
          <w:rFonts/>
          <w:caps w:val="0"/>
        </w:rPr>
        <w:t>304.00</w:t>
      </w:r>
      <w:r w:rsidRPr="00CB75E4">
        <w:rPr>
          <w:szCs w:val="24"/>
          <w:b w:val="0"/>
          <w:i w:val="0"/>
          <w:sz w:val="24"/>
          <w:spacing w:val="0"/>
          <w:w w:val="100"/>
          <w:rFonts/>
          <w:caps w:val="0"/>
        </w:rPr>
        <w:t> </w:t>
      </w:r>
      <w:r w:rsidRPr="00CB75E4">
        <w:rPr>
          <w:szCs w:val="24"/>
          <w:b w:val="0"/>
          <w:i w:val="0"/>
          <w:sz w:val="24"/>
          <w:spacing w:val="0"/>
          <w:w w:val="100"/>
          <w:rFonts/>
          <w:caps w:val="0"/>
        </w:rPr>
        <w:t>N-units</w:t>
      </w:r>
      <w:r w:rsidRPr="00CB75E4">
        <w:rPr>
          <w:szCs w:val="24"/>
          <w:b w:val="0"/>
          <w:i w:val="0"/>
          <w:sz w:val="24"/>
          <w:spacing w:val="0"/>
          <w:w w:val="100"/>
          <w:rFonts/>
          <w:caps w:val="0"/>
        </w:rPr>
        <w:t> </w:t>
      </w:r>
      <w:r w:rsidRPr="00CB75E4">
        <w:rPr>
          <w:szCs w:val="24"/>
          <w:b w:val="0"/>
          <w:i w:val="0"/>
          <w:sz w:val="24"/>
          <w:spacing w:val="0"/>
          <w:w w:val="100"/>
          <w:rFonts/>
          <w:caps w:val="0"/>
        </w:rPr>
        <w:t>respectively.</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study</w:t>
      </w:r>
      <w:r w:rsidRPr="00CB75E4">
        <w:rPr>
          <w:szCs w:val="24"/>
          <w:b w:val="0"/>
          <w:i w:val="0"/>
          <w:sz w:val="24"/>
          <w:spacing w:val="0"/>
          <w:w w:val="100"/>
          <w:rFonts/>
          <w:caps w:val="0"/>
        </w:rPr>
        <w:t> </w:t>
      </w:r>
      <w:r w:rsidRPr="00CB75E4">
        <w:rPr>
          <w:szCs w:val="24"/>
          <w:b w:val="0"/>
          <w:i w:val="0"/>
          <w:sz w:val="24"/>
          <w:spacing w:val="0"/>
          <w:w w:val="100"/>
          <w:rFonts/>
          <w:caps w:val="0"/>
        </w:rPr>
        <w:t>area</w:t>
      </w:r>
      <w:r w:rsidRPr="00CB75E4">
        <w:rPr>
          <w:szCs w:val="24"/>
          <w:b w:val="0"/>
          <w:i w:val="0"/>
          <w:sz w:val="24"/>
          <w:spacing w:val="0"/>
          <w:w w:val="100"/>
          <w:rFonts/>
          <w:caps w:val="0"/>
        </w:rPr>
        <w:t> </w:t>
      </w:r>
      <w:r w:rsidRPr="00CB75E4">
        <w:rPr>
          <w:szCs w:val="24"/>
          <w:b w:val="0"/>
          <w:i w:val="0"/>
          <w:sz w:val="24"/>
          <w:spacing w:val="0"/>
          <w:w w:val="100"/>
          <w:rFonts/>
          <w:caps w:val="0"/>
        </w:rPr>
        <w:t>under</w:t>
      </w:r>
      <w:r w:rsidRPr="00CB75E4">
        <w:rPr>
          <w:szCs w:val="24"/>
          <w:b w:val="0"/>
          <w:i w:val="0"/>
          <w:sz w:val="24"/>
          <w:spacing w:val="0"/>
          <w:w w:val="100"/>
          <w:rFonts/>
          <w:caps w:val="0"/>
        </w:rPr>
        <w:t> </w:t>
      </w:r>
      <w:r w:rsidRPr="00CB75E4">
        <w:rPr>
          <w:szCs w:val="24"/>
          <w:b w:val="0"/>
          <w:i w:val="0"/>
          <w:sz w:val="24"/>
          <w:spacing w:val="0"/>
          <w:w w:val="100"/>
          <w:rFonts/>
          <w:caps w:val="0"/>
        </w:rPr>
        <w:t>investigation</w:t>
      </w:r>
      <w:r w:rsidRPr="00CB75E4">
        <w:rPr>
          <w:szCs w:val="24"/>
          <w:b w:val="0"/>
          <w:i w:val="0"/>
          <w:sz w:val="24"/>
          <w:spacing w:val="0"/>
          <w:w w:val="100"/>
          <w:rFonts/>
          <w:caps w:val="0"/>
        </w:rPr>
        <w:t> </w:t>
      </w:r>
      <w:r w:rsidRPr="00CB75E4">
        <w:rPr>
          <w:szCs w:val="24"/>
          <w:b w:val="0"/>
          <w:i w:val="0"/>
          <w:sz w:val="24"/>
          <w:spacing w:val="0"/>
          <w:w w:val="100"/>
          <w:rFonts/>
          <w:caps w:val="0"/>
        </w:rPr>
        <w:t>yield</w:t>
      </w:r>
      <w:r w:rsidRPr="00CB75E4">
        <w:rPr>
          <w:szCs w:val="24"/>
          <w:b w:val="0"/>
          <w:i w:val="0"/>
          <w:sz w:val="24"/>
          <w:spacing w:val="0"/>
          <w:w w:val="100"/>
          <w:rFonts/>
          <w:caps w:val="0"/>
        </w:rPr>
        <w:t> </w:t>
      </w:r>
      <w:r w:rsidRPr="00CB75E4">
        <w:rPr>
          <w:szCs w:val="24"/>
          <w:b w:val="0"/>
          <w:i w:val="0"/>
          <w:sz w:val="24"/>
          <w:spacing w:val="0"/>
          <w:w w:val="100"/>
          <w:rFonts/>
          <w:caps w:val="0"/>
        </w:rPr>
        <w:t>average</w:t>
      </w:r>
      <w:r w:rsidRPr="00CB75E4">
        <w:rPr>
          <w:szCs w:val="24"/>
          <w:b w:val="0"/>
          <w:i w:val="0"/>
          <w:sz w:val="24"/>
          <w:spacing w:val="0"/>
          <w:w w:val="100"/>
          <w:rFonts/>
          <w:caps w:val="0"/>
        </w:rPr>
        <w:t> </w:t>
      </w:r>
      <w:r w:rsidRPr="00CB75E4">
        <w:rPr>
          <w:szCs w:val="24"/>
          <w:b w:val="0"/>
          <w:i w:val="0"/>
          <w:sz w:val="24"/>
          <w:spacing w:val="0"/>
          <w:w w:val="100"/>
          <w:rFonts/>
          <w:caps w:val="0"/>
        </w:rPr>
        <w:t>gradient</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39.2031</w:t>
      </w:r>
      <w:r w:rsidRPr="00CB75E4">
        <w:rPr>
          <w:szCs w:val="24"/>
          <w:b w:val="0"/>
          <w:i w:val="0"/>
          <w:sz w:val="24"/>
          <w:spacing w:val="0"/>
          <w:w w:val="100"/>
          <w:rFonts/>
          <w:caps w:val="0"/>
        </w:rPr>
        <w:t> </w:t>
      </w:r>
      <w:r w:rsidRPr="00CB75E4">
        <w:rPr>
          <w:szCs w:val="24"/>
          <w:b w:val="0"/>
          <w:i w:val="0"/>
          <w:sz w:val="24"/>
          <w:spacing w:val="0"/>
          <w:w w:val="100"/>
          <w:rFonts/>
          <w:caps w:val="0"/>
        </w:rPr>
        <w:t>N-units/km.</w:t>
      </w:r>
      <w:r w:rsidRPr="00CB75E4">
        <w:rPr>
          <w:szCs w:val="24"/>
          <w:b w:val="0"/>
          <w:i w:val="0"/>
          <w:sz w:val="24"/>
          <w:spacing w:val="0"/>
          <w:w w:val="100"/>
          <w:rFonts/>
          <w:caps w:val="0"/>
        </w:rPr>
        <w:t> </w:t>
      </w:r>
      <w:r w:rsidRPr="00CB75E4">
        <w:rPr>
          <w:szCs w:val="24"/>
          <w:b w:val="0"/>
          <w:i w:val="0"/>
          <w:sz w:val="24"/>
          <w:spacing w:val="0"/>
          <w:w w:val="100"/>
          <w:rFonts/>
          <w:caps w:val="0"/>
        </w:rPr>
        <w:t>Additionally,</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average</w:t>
      </w:r>
      <w:r w:rsidRPr="00CB75E4">
        <w:rPr>
          <w:szCs w:val="24"/>
          <w:b w:val="0"/>
          <w:i w:val="0"/>
          <w:sz w:val="24"/>
          <w:spacing w:val="0"/>
          <w:w w:val="100"/>
          <w:rFonts/>
          <w:caps w:val="0"/>
        </w:rPr>
        <w:t> </w:t>
      </w:r>
      <w:r w:rsidRPr="00CB75E4">
        <w:rPr>
          <w:szCs w:val="24"/>
          <w:b w:val="0"/>
          <w:i w:val="0"/>
          <w:sz w:val="24"/>
          <w:spacing w:val="0"/>
          <w:w w:val="100"/>
          <w:rFonts/>
          <w:caps w:val="0"/>
        </w:rPr>
        <w:t>effective</w:t>
      </w:r>
      <w:r w:rsidRPr="00CB75E4">
        <w:rPr>
          <w:szCs w:val="24"/>
          <w:b w:val="0"/>
          <w:i w:val="0"/>
          <w:sz w:val="24"/>
          <w:spacing w:val="0"/>
          <w:w w:val="100"/>
          <w:rFonts/>
          <w:caps w:val="0"/>
        </w:rPr>
        <w:t> </w:t>
      </w:r>
      <w:r w:rsidRPr="00CB75E4">
        <w:rPr>
          <w:szCs w:val="24"/>
          <w:b w:val="0"/>
          <w:i w:val="0"/>
          <w:sz w:val="24"/>
          <w:spacing w:val="0"/>
          <w:w w:val="100"/>
          <w:rFonts/>
          <w:caps w:val="0"/>
        </w:rPr>
        <w:t>earth</w:t>
      </w:r>
      <w:r w:rsidRPr="00CB75E4">
        <w:rPr>
          <w:szCs w:val="24"/>
          <w:b w:val="0"/>
          <w:i w:val="0"/>
          <w:sz w:val="24"/>
          <w:spacing w:val="0"/>
          <w:w w:val="100"/>
          <w:rFonts/>
          <w:caps w:val="0"/>
        </w:rPr>
        <w:t> </w:t>
      </w:r>
      <w:r w:rsidRPr="00CB75E4">
        <w:rPr>
          <w:szCs w:val="24"/>
          <w:b w:val="0"/>
          <w:i w:val="0"/>
          <w:sz w:val="24"/>
          <w:spacing w:val="0"/>
          <w:w w:val="100"/>
          <w:rFonts/>
          <w:caps w:val="0"/>
        </w:rPr>
        <w:t>radius</w:t>
      </w:r>
      <w:r w:rsidRPr="00CB75E4">
        <w:rPr>
          <w:szCs w:val="24"/>
          <w:b w:val="0"/>
          <w:i w:val="0"/>
          <w:sz w:val="24"/>
          <w:spacing w:val="0"/>
          <w:w w:val="100"/>
          <w:rFonts/>
          <w:caps w:val="0"/>
        </w:rPr>
        <w:t> </w:t>
      </w:r>
      <w:r w:rsidRPr="00CB75E4">
        <w:rPr>
          <w:szCs w:val="24"/>
          <w:b w:val="0"/>
          <w:i w:val="0"/>
          <w:sz w:val="24"/>
          <w:spacing w:val="0"/>
          <w:w w:val="100"/>
          <w:rFonts/>
          <w:caps w:val="0"/>
        </w:rPr>
        <w:t>K</w:t>
      </w:r>
      <w:r w:rsidRPr="00CB75E4">
        <w:rPr>
          <w:szCs w:val="24"/>
          <w:b w:val="0"/>
          <w:i w:val="0"/>
          <w:sz w:val="24"/>
          <w:spacing w:val="0"/>
          <w:w w:val="100"/>
          <w:rFonts/>
          <w:caps w:val="0"/>
        </w:rPr>
        <w:t> </w:t>
      </w:r>
      <w:r w:rsidRPr="00CB75E4">
        <w:rPr>
          <w:szCs w:val="24"/>
          <w:b w:val="0"/>
          <w:i w:val="0"/>
          <w:sz w:val="24"/>
          <w:spacing w:val="0"/>
          <w:w w:val="100"/>
          <w:rFonts/>
          <w:caps w:val="0"/>
        </w:rPr>
        <w:t>was</w:t>
      </w:r>
      <w:r w:rsidRPr="00CB75E4">
        <w:rPr>
          <w:szCs w:val="24"/>
          <w:b w:val="0"/>
          <w:i w:val="0"/>
          <w:sz w:val="24"/>
          <w:spacing w:val="0"/>
          <w:w w:val="100"/>
          <w:rFonts/>
          <w:caps w:val="0"/>
        </w:rPr>
        <w:t> </w:t>
      </w:r>
      <w:r w:rsidRPr="00CB75E4">
        <w:rPr>
          <w:szCs w:val="24"/>
          <w:b w:val="0"/>
          <w:i w:val="0"/>
          <w:sz w:val="24"/>
          <w:spacing w:val="0"/>
          <w:w w:val="100"/>
          <w:rFonts/>
          <w:caps w:val="0"/>
        </w:rPr>
        <w:t>found</w:t>
      </w:r>
      <w:r w:rsidRPr="00CB75E4">
        <w:rPr>
          <w:szCs w:val="24"/>
          <w:b w:val="0"/>
          <w:i w:val="0"/>
          <w:sz w:val="24"/>
          <w:spacing w:val="0"/>
          <w:w w:val="100"/>
          <w:rFonts/>
          <w:caps w:val="0"/>
        </w:rPr>
        <w:t> </w:t>
      </w:r>
      <w:r w:rsidRPr="00CB75E4">
        <w:rPr>
          <w:szCs w:val="24"/>
          <w:b w:val="0"/>
          <w:i w:val="0"/>
          <w:sz w:val="24"/>
          <w:spacing w:val="0"/>
          <w:w w:val="100"/>
          <w:rFonts/>
          <w:caps w:val="0"/>
        </w:rPr>
        <w:t>to</w:t>
      </w:r>
      <w:r w:rsidRPr="00CB75E4">
        <w:rPr>
          <w:szCs w:val="24"/>
          <w:b w:val="0"/>
          <w:i w:val="0"/>
          <w:sz w:val="24"/>
          <w:spacing w:val="0"/>
          <w:w w:val="100"/>
          <w:rFonts/>
          <w:caps w:val="0"/>
        </w:rPr>
        <w:t> </w:t>
      </w:r>
      <w:r w:rsidRPr="00CB75E4">
        <w:rPr>
          <w:szCs w:val="24"/>
          <w:b w:val="0"/>
          <w:i w:val="0"/>
          <w:sz w:val="24"/>
          <w:spacing w:val="0"/>
          <w:w w:val="100"/>
          <w:rFonts/>
          <w:caps w:val="0"/>
        </w:rPr>
        <w:t>be</w:t>
      </w:r>
      <w:r w:rsidRPr="00CB75E4">
        <w:rPr>
          <w:szCs w:val="24"/>
          <w:b w:val="0"/>
          <w:i w:val="0"/>
          <w:sz w:val="24"/>
          <w:spacing w:val="0"/>
          <w:w w:val="100"/>
          <w:rFonts/>
          <w:caps w:val="0"/>
        </w:rPr>
        <w:t> </w:t>
      </w:r>
      <w:r w:rsidRPr="00CB75E4">
        <w:rPr>
          <w:szCs w:val="24"/>
          <w:b w:val="0"/>
          <w:i w:val="0"/>
          <w:sz w:val="24"/>
          <w:spacing w:val="0"/>
          <w:w w:val="100"/>
          <w:rFonts/>
          <w:caps w:val="0"/>
        </w:rPr>
        <w:t>1.332.</w:t>
      </w:r>
      <w:r w:rsidRPr="00CB75E4">
        <w:rPr>
          <w:szCs w:val="24"/>
          <w:b w:val="0"/>
          <w:i w:val="0"/>
          <w:sz w:val="24"/>
          <w:spacing w:val="0"/>
          <w:w w:val="100"/>
          <w:rFonts/>
          <w:caps w:val="0"/>
        </w:rPr>
        <w:t> </w:t>
      </w:r>
      <w:r w:rsidRPr="00CB75E4">
        <w:rPr>
          <w:szCs w:val="24"/>
          <w:b w:val="0"/>
          <w:i w:val="0"/>
          <w:sz w:val="24"/>
          <w:spacing w:val="0"/>
          <w:w w:val="100"/>
          <w:rFonts/>
          <w:caps w:val="0"/>
        </w:rPr>
        <w:t>These</w:t>
      </w:r>
      <w:r w:rsidRPr="00CB75E4">
        <w:rPr>
          <w:szCs w:val="24"/>
          <w:b w:val="0"/>
          <w:i w:val="0"/>
          <w:sz w:val="24"/>
          <w:spacing w:val="0"/>
          <w:w w:val="100"/>
          <w:rFonts/>
          <w:caps w:val="0"/>
        </w:rPr>
        <w:t> </w:t>
      </w:r>
      <w:r w:rsidRPr="00CB75E4">
        <w:rPr>
          <w:szCs w:val="24"/>
          <w:b w:val="0"/>
          <w:i w:val="0"/>
          <w:sz w:val="24"/>
          <w:spacing w:val="0"/>
          <w:w w:val="100"/>
          <w:rFonts/>
          <w:caps w:val="0"/>
        </w:rPr>
        <w:t>values</w:t>
      </w:r>
      <w:r w:rsidRPr="00CB75E4">
        <w:rPr>
          <w:szCs w:val="24"/>
          <w:b w:val="0"/>
          <w:i w:val="0"/>
          <w:sz w:val="24"/>
          <w:spacing w:val="0"/>
          <w:w w:val="100"/>
          <w:rFonts/>
          <w:caps w:val="0"/>
        </w:rPr>
        <w:t> </w:t>
      </w:r>
      <w:r w:rsidRPr="00CB75E4">
        <w:rPr>
          <w:szCs w:val="24"/>
          <w:b w:val="0"/>
          <w:i w:val="0"/>
          <w:sz w:val="24"/>
          <w:spacing w:val="0"/>
          <w:w w:val="100"/>
          <w:rFonts/>
          <w:caps w:val="0"/>
        </w:rPr>
        <w:t>align</w:t>
      </w:r>
      <w:r w:rsidRPr="00CB75E4">
        <w:rPr>
          <w:szCs w:val="24"/>
          <w:b w:val="0"/>
          <w:i w:val="0"/>
          <w:sz w:val="24"/>
          <w:spacing w:val="0"/>
          <w:w w:val="100"/>
          <w:rFonts/>
          <w:caps w:val="0"/>
        </w:rPr>
        <w:t> </w:t>
      </w:r>
      <w:r w:rsidRPr="00CB75E4">
        <w:rPr>
          <w:szCs w:val="24"/>
          <w:b w:val="0"/>
          <w:i w:val="0"/>
          <w:sz w:val="24"/>
          <w:spacing w:val="0"/>
          <w:w w:val="100"/>
          <w:rFonts/>
          <w:caps w:val="0"/>
        </w:rPr>
        <w:t>with</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condition</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Sub-refraction</w:t>
      </w:r>
      <w:r w:rsidRPr="00CB75E4">
        <w:rPr>
          <w:szCs w:val="24"/>
          <w:b w:val="0"/>
          <w:i w:val="0"/>
          <w:sz w:val="24"/>
          <w:spacing w:val="0"/>
          <w:w w:val="100"/>
          <w:rFonts/>
          <w:caps w:val="0"/>
        </w:rPr>
        <w:t> </w:t>
      </w:r>
      <w:r w:rsidRPr="00CB75E4">
        <w:rPr>
          <w:szCs w:val="24"/>
          <w:b w:val="0"/>
          <w:i w:val="0"/>
          <w:sz w:val="24"/>
          <w:spacing w:val="0"/>
          <w:w w:val="100"/>
          <w:rFonts/>
          <w:caps w:val="0"/>
        </w:rPr>
        <w:t>propagation.</w:t>
      </w:r>
      <w:r w:rsidRPr="00CB75E4">
        <w:rPr>
          <w:szCs w:val="24"/>
          <w:b w:val="0"/>
          <w:i w:val="0"/>
          <w:sz w:val="24"/>
          <w:spacing w:val="0"/>
          <w:w w:val="100"/>
          <w:rFonts/>
          <w:caps w:val="0"/>
        </w:rPr>
        <w:t> </w:t>
      </w:r>
    </w:p>
    <w:p w14:paraId="64D3F1FD"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tabs>
          <w:tab w:val="left" w:pos="5600"/>
        </w:tabs>
      </w:pPr>
      <w:r>
        <w:rPr>
          <w:b w:val="0"/>
          <w:i w:val="0"/>
          <w:sz w:val="28"/>
          <w:spacing w:val="0"/>
          <w:w w:val="100"/>
          <w:caps w:val="0"/>
        </w:rPr>
        <w:t/>
      </w:r>
    </w:p>
    <w:p w14:paraId="31F77444"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tabs>
          <w:tab w:val="left" w:pos="5600"/>
        </w:tabs>
      </w:pPr>
      <w:r>
        <w:rPr>
          <w:b w:val="0"/>
          <w:i w:val="0"/>
          <w:sz w:val="28"/>
          <w:spacing w:val="0"/>
          <w:w w:val="100"/>
          <w:caps w:val="0"/>
        </w:rPr>
        <w:t/>
      </w:r>
    </w:p>
    <w:p w14:paraId="7D342A1E"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tabs>
          <w:tab w:val="left" w:pos="5600"/>
        </w:tabs>
      </w:pPr>
      <w:r>
        <w:rPr>
          <w:b w:val="0"/>
          <w:i w:val="0"/>
          <w:sz w:val="28"/>
          <w:spacing w:val="0"/>
          <w:w w:val="100"/>
          <w:caps w:val="0"/>
        </w:rPr>
        <w:t/>
      </w:r>
    </w:p>
    <w:p w14:paraId="5540C3CC"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tabs>
          <w:tab w:val="left" w:pos="5600"/>
        </w:tabs>
      </w:pPr>
      <w:r>
        <w:rPr>
          <w:b w:val="0"/>
          <w:i w:val="0"/>
          <w:sz w:val="28"/>
          <w:spacing w:val="0"/>
          <w:w w:val="100"/>
          <w:caps w:val="0"/>
        </w:rPr>
        <w:t/>
      </w:r>
    </w:p>
    <w:p w14:paraId="30A44F8A"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ind w:left="-1440" w:firstLine="1440"/>
        <w:textAlignment w:val="baseline"/>
      </w:pPr>
      <w:r>
        <w:rPr>
          <w:b w:val="1"/>
          <w:i w:val="0"/>
          <w:sz w:val="28"/>
          <w:spacing w:val="0"/>
          <w:w w:val="100"/>
          <w:caps w:val="0"/>
        </w:rPr>
        <w:t/>
      </w:r>
    </w:p>
    <w:p w14:paraId="2A8C2039"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ind w:left="-1440" w:firstLine="1440"/>
        <w:textAlignment w:val="baseline"/>
      </w:pPr>
      <w:r>
        <w:rPr>
          <w:b w:val="1"/>
          <w:i w:val="0"/>
          <w:sz w:val="28"/>
          <w:spacing w:val="0"/>
          <w:w w:val="100"/>
          <w:caps w:val="0"/>
        </w:rPr>
        <w:t/>
      </w:r>
    </w:p>
    <w:p w14:paraId="5CBD024C"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ind w:left="-1440" w:firstLine="1440"/>
        <w:textAlignment w:val="baseline"/>
      </w:pPr>
      <w:r>
        <w:rPr>
          <w:b w:val="1"/>
          <w:i w:val="0"/>
          <w:sz w:val="28"/>
          <w:spacing w:val="0"/>
          <w:w w:val="100"/>
          <w:caps w:val="0"/>
        </w:rPr>
        <w:t/>
      </w:r>
    </w:p>
    <w:p w14:paraId="5A0E0469"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ind w:left="-1440" w:firstLine="1440"/>
        <w:textAlignment w:val="baseline"/>
      </w:pPr>
      <w:r>
        <w:rPr>
          <w:b w:val="1"/>
          <w:i w:val="0"/>
          <w:sz w:val="28"/>
          <w:spacing w:val="0"/>
          <w:w w:val="100"/>
          <w:caps w:val="0"/>
        </w:rPr>
        <w:t/>
      </w:r>
    </w:p>
    <w:p w14:paraId="66CC1213"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ind w:left="-1440" w:firstLine="1440"/>
        <w:textAlignment w:val="baseline"/>
      </w:pPr>
      <w:r>
        <w:rPr>
          <w:b w:val="1"/>
          <w:i w:val="0"/>
          <w:sz w:val="28"/>
          <w:spacing w:val="0"/>
          <w:w w:val="100"/>
          <w:caps w:val="0"/>
        </w:rPr>
        <w:t/>
      </w:r>
    </w:p>
    <w:p w14:paraId="3DDE4C41"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ind w:left="-1440" w:firstLine="1440"/>
        <w:textAlignment w:val="baseline"/>
      </w:pPr>
      <w:r>
        <w:rPr>
          <w:b w:val="1"/>
          <w:i w:val="0"/>
          <w:sz w:val="28"/>
          <w:spacing w:val="0"/>
          <w:w w:val="100"/>
          <w:caps w:val="0"/>
        </w:rPr>
        <w:t/>
      </w:r>
    </w:p>
    <w:p w14:paraId="14201BEE"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ind w:left="-1440" w:firstLine="1440"/>
        <w:textAlignment w:val="baseline"/>
      </w:pPr>
      <w:r>
        <w:rPr>
          <w:b w:val="1"/>
          <w:i w:val="0"/>
          <w:sz w:val="28"/>
          <w:spacing w:val="0"/>
          <w:w w:val="100"/>
          <w:caps w:val="0"/>
        </w:rPr>
        <w:t/>
      </w:r>
    </w:p>
    <w:p w14:paraId="2EDC236C"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ind w:left="-1440" w:firstLine="1440"/>
        <w:textAlignment w:val="baseline"/>
      </w:pPr>
      <w:r>
        <w:rPr>
          <w:b w:val="1"/>
          <w:i w:val="0"/>
          <w:sz w:val="28"/>
          <w:spacing w:val="0"/>
          <w:w w:val="100"/>
          <w:caps w:val="0"/>
        </w:rPr>
        <w:t/>
      </w:r>
    </w:p>
    <w:p w14:paraId="4E47B548"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ind w:left="-1440" w:firstLine="1440"/>
        <w:textAlignment w:val="baseline"/>
      </w:pPr>
      <w:r>
        <w:rPr>
          <w:b w:val="1"/>
          <w:i w:val="0"/>
          <w:sz w:val="28"/>
          <w:spacing w:val="0"/>
          <w:w w:val="100"/>
          <w:caps w:val="0"/>
        </w:rPr>
        <w:t/>
      </w:r>
    </w:p>
    <w:p w14:paraId="30027D33"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ind w:left="-1440" w:firstLine="1440"/>
        <w:textAlignment w:val="baseline"/>
      </w:pPr>
      <w:r>
        <w:rPr>
          <w:szCs w:val="28"/>
          <w:b w:val="1"/>
          <w:i w:val="0"/>
          <w:sz w:val="28"/>
          <w:spacing w:val="0"/>
          <w:w w:val="100"/>
          <w:rFonts/>
          <w:caps w:val="0"/>
        </w:rPr>
        <w:t>vi</w:t>
      </w:r>
    </w:p>
    <w:p w14:paraId="0AACCF29" w14:textId="77777777" w:rsidR="00CB75E4" w:rsidRDefault="00CB75E4" w:rsidP="00E849EA">
      <w:pPr>
        <w:jc w:val="center"/>
        <w:spacing w:before="0" w:beforeAutospacing="0" w:after="160" w:afterAutospacing="0" w:lineRule="auto" w:line="259"/>
        <w:rPr>
          <w:szCs w:val="28"/>
          <w:b w:val="1"/>
          <w:i w:val="0"/>
          <w:sz w:val="28"/>
          <w:spacing w:val="0"/>
          <w:w w:val="100"/>
          <w:caps w:val="0"/>
        </w:rPr>
        <w:snapToGrid w:val="0"/>
        <w:ind w:left="-1440" w:firstLine="1440"/>
        <w:textAlignment w:val="baseline"/>
      </w:pPr>
      <w:r>
        <w:rPr>
          <w:b w:val="1"/>
          <w:i w:val="0"/>
          <w:sz w:val="28"/>
          <w:spacing w:val="0"/>
          <w:w w:val="100"/>
          <w:caps w:val="0"/>
        </w:rPr>
        <w:t/>
      </w:r>
    </w:p>
    <w:p w14:paraId="26709712" w14:textId="77777777" w:rsidR="00CB75E4" w:rsidRDefault="00CB75E4" w:rsidP="00E849EA">
      <w:pPr>
        <w:jc w:val="center"/>
        <w:spacing w:before="0" w:beforeAutospacing="0" w:after="160" w:afterAutospacing="0" w:lineRule="auto" w:line="259"/>
        <w:rPr>
          <w:szCs w:val="28"/>
          <w:b w:val="1"/>
          <w:i w:val="0"/>
          <w:sz w:val="28"/>
          <w:spacing w:val="0"/>
          <w:w w:val="100"/>
          <w:caps w:val="0"/>
        </w:rPr>
        <w:snapToGrid w:val="0"/>
        <w:ind w:left="-1440" w:firstLine="1440"/>
        <w:textAlignment w:val="baseline"/>
      </w:pPr>
      <w:r>
        <w:rPr>
          <w:b w:val="1"/>
          <w:i w:val="0"/>
          <w:sz w:val="28"/>
          <w:spacing w:val="0"/>
          <w:w w:val="100"/>
          <w:caps w:val="0"/>
        </w:rPr>
        <w:t/>
      </w:r>
    </w:p>
    <w:p w14:paraId="6A89D289" w14:textId="2294182F" w:rsidR="00E849EA" w:rsidRDefault="00E849EA" w:rsidP="00E849EA">
      <w:pPr>
        <w:jc w:val="center"/>
        <w:spacing w:before="0" w:beforeAutospacing="0" w:after="160" w:afterAutospacing="0" w:lineRule="auto" w:line="259"/>
        <w:rPr>
          <w:szCs w:val="28"/>
          <w:b w:val="1"/>
          <w:i w:val="0"/>
          <w:sz w:val="28"/>
          <w:spacing w:val="0"/>
          <w:w w:val="100"/>
          <w:caps w:val="0"/>
        </w:rPr>
        <w:snapToGrid w:val="0"/>
        <w:ind w:left="-1440" w:firstLine="1440"/>
        <w:textAlignment w:val="baseline"/>
      </w:pPr>
      <w:r>
        <w:rPr>
          <w:szCs w:val="28"/>
          <w:b w:val="1"/>
          <w:i w:val="0"/>
          <w:sz w:val="28"/>
          <w:spacing w:val="0"/>
          <w:w w:val="100"/>
          <w:rFonts/>
          <w:caps w:val="0"/>
        </w:rPr>
        <w:t>CHAPTER</w:t>
      </w:r>
      <w:r>
        <w:rPr>
          <w:szCs w:val="28"/>
          <w:b w:val="1"/>
          <w:i w:val="0"/>
          <w:sz w:val="28"/>
          <w:spacing w:val="0"/>
          <w:w w:val="100"/>
          <w:rFonts/>
          <w:caps w:val="0"/>
        </w:rPr>
        <w:t> </w:t>
      </w:r>
      <w:r>
        <w:rPr>
          <w:szCs w:val="28"/>
          <w:b w:val="1"/>
          <w:i w:val="0"/>
          <w:sz w:val="28"/>
          <w:spacing w:val="0"/>
          <w:w w:val="100"/>
          <w:rFonts/>
          <w:caps w:val="0"/>
        </w:rPr>
        <w:t>ONE</w:t>
      </w:r>
    </w:p>
    <w:p w14:paraId="445EB6C6" w14:textId="77777777" w:rsidR="00E849EA" w:rsidRPr="00C15083"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szCs w:val="28"/>
          <w:b w:val="1"/>
          <w:i w:val="0"/>
          <w:sz w:val="28"/>
          <w:spacing w:val="0"/>
          <w:w w:val="100"/>
          <w:rFonts/>
          <w:caps w:val="0"/>
        </w:rPr>
        <w:t>1.1</w:t>
      </w:r>
      <w:r>
        <w:rPr>
          <w:szCs w:val="28"/>
          <w:b w:val="1"/>
          <w:i w:val="0"/>
          <w:sz w:val="28"/>
          <w:spacing w:val="0"/>
          <w:w w:val="100"/>
          <w:rFonts/>
          <w:caps w:val="0"/>
        </w:rPr>
        <w:t>     </w:t>
      </w:r>
      <w:r w:rsidRPr="00C15083">
        <w:rPr>
          <w:szCs w:val="28"/>
          <w:b w:val="1"/>
          <w:i w:val="0"/>
          <w:sz w:val="28"/>
          <w:spacing w:val="0"/>
          <w:w w:val="100"/>
          <w:rFonts/>
          <w:caps w:val="0"/>
        </w:rPr>
        <w:t>INTRODUCTION</w:t>
      </w:r>
    </w:p>
    <w:p w14:paraId="00969E14" w14:textId="77777777" w:rsidR="00E849EA" w:rsidRPr="007044E1" w:rsidRDefault="00E849EA" w:rsidP="00E849EA">
      <w:pPr>
        <w:spacing w:before="0" w:beforeAutospacing="0" w:after="160" w:afterAutospacing="0" w:lineRule="auto" w:line="259"/>
        <w:rPr>
          <w:szCs w:val="28"/>
          <w:bCs/>
          <w:b w:val="0"/>
          <w:i w:val="0"/>
          <w:sz w:val="28"/>
          <w:spacing w:val="0"/>
          <w:w w:val="100"/>
          <w:caps w:val="0"/>
        </w:rPr>
        <w:snapToGrid w:val="0"/>
        <w:textAlignment w:val="baseline"/>
      </w:pPr>
      <w:r w:rsidRPr="0060477D">
        <w:rPr>
          <w:szCs w:val="24"/>
          <w:bCs/>
          <w:b w:val="0"/>
          <w:i w:val="0"/>
          <w:sz w:val="24"/>
          <w:spacing w:val="0"/>
          <w:w w:val="100"/>
          <w:rFonts/>
          <w:caps w:val="0"/>
        </w:rPr>
        <w:t>Refractivity</w:t>
      </w:r>
      <w:r w:rsidRPr="0060477D">
        <w:rPr>
          <w:szCs w:val="24"/>
          <w:bCs/>
          <w:b w:val="0"/>
          <w:i w:val="0"/>
          <w:sz w:val="24"/>
          <w:spacing w:val="0"/>
          <w:w w:val="100"/>
          <w:rFonts/>
          <w:caps w:val="0"/>
        </w:rPr>
        <w:t> </w:t>
      </w:r>
      <w:r w:rsidRPr="0060477D">
        <w:rPr>
          <w:szCs w:val="24"/>
          <w:bCs/>
          <w:b w:val="0"/>
          <w:i w:val="0"/>
          <w:sz w:val="24"/>
          <w:spacing w:val="0"/>
          <w:w w:val="100"/>
          <w:rFonts/>
          <w:caps w:val="0"/>
        </w:rPr>
        <w:t>is</w:t>
      </w:r>
      <w:r w:rsidRPr="0060477D">
        <w:rPr>
          <w:szCs w:val="24"/>
          <w:bCs/>
          <w:b w:val="0"/>
          <w:i w:val="0"/>
          <w:sz w:val="24"/>
          <w:spacing w:val="0"/>
          <w:w w:val="100"/>
          <w:rFonts/>
          <w:caps w:val="0"/>
        </w:rPr>
        <w:t> </w:t>
      </w:r>
      <w:r w:rsidRPr="0060477D">
        <w:rPr>
          <w:szCs w:val="24"/>
          <w:bCs/>
          <w:b w:val="0"/>
          <w:i w:val="0"/>
          <w:sz w:val="24"/>
          <w:spacing w:val="0"/>
          <w:w w:val="100"/>
          <w:rFonts/>
          <w:caps w:val="0"/>
        </w:rPr>
        <w:t>defined</w:t>
      </w:r>
      <w:r w:rsidRPr="0060477D">
        <w:rPr>
          <w:szCs w:val="24"/>
          <w:bCs/>
          <w:b w:val="0"/>
          <w:i w:val="0"/>
          <w:sz w:val="24"/>
          <w:spacing w:val="0"/>
          <w:w w:val="100"/>
          <w:rFonts/>
          <w:caps w:val="0"/>
        </w:rPr>
        <w:t> </w:t>
      </w:r>
      <w:r w:rsidRPr="0060477D">
        <w:rPr>
          <w:szCs w:val="24"/>
          <w:bCs/>
          <w:b w:val="0"/>
          <w:i w:val="0"/>
          <w:sz w:val="24"/>
          <w:spacing w:val="0"/>
          <w:w w:val="100"/>
          <w:rFonts/>
          <w:caps w:val="0"/>
        </w:rPr>
        <w:t>as</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physical</w:t>
      </w:r>
      <w:r w:rsidRPr="0060477D">
        <w:rPr>
          <w:szCs w:val="24"/>
          <w:bCs/>
          <w:b w:val="0"/>
          <w:i w:val="0"/>
          <w:sz w:val="24"/>
          <w:spacing w:val="0"/>
          <w:w w:val="100"/>
          <w:rFonts/>
          <w:caps w:val="0"/>
        </w:rPr>
        <w:t> </w:t>
      </w:r>
      <w:r w:rsidRPr="0060477D">
        <w:rPr>
          <w:szCs w:val="24"/>
          <w:bCs/>
          <w:b w:val="0"/>
          <w:i w:val="0"/>
          <w:sz w:val="24"/>
          <w:spacing w:val="0"/>
          <w:w w:val="100"/>
          <w:rFonts/>
          <w:caps w:val="0"/>
        </w:rPr>
        <w:t>property</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a</w:t>
      </w:r>
      <w:r w:rsidRPr="0060477D">
        <w:rPr>
          <w:szCs w:val="24"/>
          <w:bCs/>
          <w:b w:val="0"/>
          <w:i w:val="0"/>
          <w:sz w:val="24"/>
          <w:spacing w:val="0"/>
          <w:w w:val="100"/>
          <w:rFonts/>
          <w:caps w:val="0"/>
        </w:rPr>
        <w:t> </w:t>
      </w:r>
      <w:r w:rsidRPr="0060477D">
        <w:rPr>
          <w:szCs w:val="24"/>
          <w:bCs/>
          <w:b w:val="0"/>
          <w:i w:val="0"/>
          <w:sz w:val="24"/>
          <w:spacing w:val="0"/>
          <w:w w:val="100"/>
          <w:rFonts/>
          <w:caps w:val="0"/>
        </w:rPr>
        <w:t>medium</w:t>
      </w:r>
      <w:r w:rsidRPr="0060477D">
        <w:rPr>
          <w:szCs w:val="24"/>
          <w:bCs/>
          <w:b w:val="0"/>
          <w:i w:val="0"/>
          <w:sz w:val="24"/>
          <w:spacing w:val="0"/>
          <w:w w:val="100"/>
          <w:rFonts/>
          <w:caps w:val="0"/>
        </w:rPr>
        <w:t> </w:t>
      </w:r>
      <w:r w:rsidRPr="0060477D">
        <w:rPr>
          <w:szCs w:val="24"/>
          <w:bCs/>
          <w:b w:val="0"/>
          <w:i w:val="0"/>
          <w:sz w:val="24"/>
          <w:spacing w:val="0"/>
          <w:w w:val="100"/>
          <w:rFonts/>
          <w:caps w:val="0"/>
        </w:rPr>
        <w:t>as</w:t>
      </w:r>
      <w:r w:rsidRPr="0060477D">
        <w:rPr>
          <w:szCs w:val="24"/>
          <w:bCs/>
          <w:b w:val="0"/>
          <w:i w:val="0"/>
          <w:sz w:val="24"/>
          <w:spacing w:val="0"/>
          <w:w w:val="100"/>
          <w:rFonts/>
          <w:caps w:val="0"/>
        </w:rPr>
        <w:t> </w:t>
      </w:r>
      <w:r w:rsidRPr="0060477D">
        <w:rPr>
          <w:szCs w:val="24"/>
          <w:bCs/>
          <w:b w:val="0"/>
          <w:i w:val="0"/>
          <w:sz w:val="24"/>
          <w:spacing w:val="0"/>
          <w:w w:val="100"/>
          <w:rFonts/>
          <w:caps w:val="0"/>
        </w:rPr>
        <w:t>determined</w:t>
      </w:r>
      <w:r w:rsidRPr="0060477D">
        <w:rPr>
          <w:szCs w:val="24"/>
          <w:bCs/>
          <w:b w:val="0"/>
          <w:i w:val="0"/>
          <w:sz w:val="24"/>
          <w:spacing w:val="0"/>
          <w:w w:val="100"/>
          <w:rFonts/>
          <w:caps w:val="0"/>
        </w:rPr>
        <w:t> </w:t>
      </w:r>
      <w:r w:rsidRPr="0060477D">
        <w:rPr>
          <w:szCs w:val="24"/>
          <w:bCs/>
          <w:b w:val="0"/>
          <w:i w:val="0"/>
          <w:sz w:val="24"/>
          <w:spacing w:val="0"/>
          <w:w w:val="100"/>
          <w:rFonts/>
          <w:caps w:val="0"/>
        </w:rPr>
        <w:t>by</w:t>
      </w:r>
      <w:r w:rsidRPr="0060477D">
        <w:rPr>
          <w:szCs w:val="24"/>
          <w:bCs/>
          <w:b w:val="0"/>
          <w:i w:val="0"/>
          <w:sz w:val="24"/>
          <w:spacing w:val="0"/>
          <w:w w:val="100"/>
          <w:rFonts/>
          <w:caps w:val="0"/>
        </w:rPr>
        <w:t> </w:t>
      </w:r>
      <w:r w:rsidRPr="0060477D">
        <w:rPr>
          <w:szCs w:val="24"/>
          <w:bCs/>
          <w:b w:val="0"/>
          <w:i w:val="0"/>
          <w:sz w:val="24"/>
          <w:spacing w:val="0"/>
          <w:w w:val="100"/>
          <w:rFonts/>
          <w:caps w:val="0"/>
        </w:rPr>
        <w:t>its</w:t>
      </w:r>
      <w:r w:rsidRPr="0060477D">
        <w:rPr>
          <w:szCs w:val="24"/>
          <w:bCs/>
          <w:b w:val="0"/>
          <w:i w:val="0"/>
          <w:sz w:val="24"/>
          <w:spacing w:val="0"/>
          <w:w w:val="100"/>
          <w:rFonts/>
          <w:caps w:val="0"/>
        </w:rPr>
        <w:t> </w:t>
      </w:r>
      <w:r w:rsidRPr="0060477D">
        <w:rPr>
          <w:szCs w:val="24"/>
          <w:bCs/>
          <w:b w:val="0"/>
          <w:i w:val="0"/>
          <w:sz w:val="24"/>
          <w:spacing w:val="0"/>
          <w:w w:val="100"/>
          <w:rFonts/>
          <w:caps w:val="0"/>
        </w:rPr>
        <w:t>index</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refraction</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it</w:t>
      </w:r>
      <w:r w:rsidRPr="0060477D">
        <w:rPr>
          <w:szCs w:val="24"/>
          <w:bCs/>
          <w:b w:val="0"/>
          <w:i w:val="0"/>
          <w:sz w:val="24"/>
          <w:spacing w:val="0"/>
          <w:w w:val="100"/>
          <w:rFonts/>
          <w:caps w:val="0"/>
        </w:rPr>
        <w:t> </w:t>
      </w:r>
      <w:r w:rsidRPr="0060477D">
        <w:rPr>
          <w:szCs w:val="24"/>
          <w:bCs/>
          <w:b w:val="0"/>
          <w:i w:val="0"/>
          <w:sz w:val="24"/>
          <w:spacing w:val="0"/>
          <w:w w:val="100"/>
          <w:rFonts/>
          <w:caps w:val="0"/>
        </w:rPr>
        <w:t>is</w:t>
      </w:r>
      <w:r w:rsidRPr="0060477D">
        <w:rPr>
          <w:szCs w:val="24"/>
          <w:bCs/>
          <w:b w:val="0"/>
          <w:i w:val="0"/>
          <w:sz w:val="24"/>
          <w:spacing w:val="0"/>
          <w:w w:val="100"/>
          <w:rFonts/>
          <w:caps w:val="0"/>
        </w:rPr>
        <w:t> </w:t>
      </w:r>
      <w:r w:rsidRPr="0060477D">
        <w:rPr>
          <w:szCs w:val="24"/>
          <w:bCs/>
          <w:b w:val="0"/>
          <w:i w:val="0"/>
          <w:sz w:val="24"/>
          <w:spacing w:val="0"/>
          <w:w w:val="100"/>
          <w:rFonts/>
          <w:caps w:val="0"/>
        </w:rPr>
        <w:t>responsible</w:t>
      </w:r>
      <w:r w:rsidRPr="0060477D">
        <w:rPr>
          <w:szCs w:val="24"/>
          <w:bCs/>
          <w:b w:val="0"/>
          <w:i w:val="0"/>
          <w:sz w:val="24"/>
          <w:spacing w:val="0"/>
          <w:w w:val="100"/>
          <w:rFonts/>
          <w:caps w:val="0"/>
        </w:rPr>
        <w:t> </w:t>
      </w:r>
      <w:r w:rsidRPr="0060477D">
        <w:rPr>
          <w:szCs w:val="24"/>
          <w:bCs/>
          <w:b w:val="0"/>
          <w:i w:val="0"/>
          <w:sz w:val="24"/>
          <w:spacing w:val="0"/>
          <w:w w:val="100"/>
          <w:rFonts/>
          <w:caps w:val="0"/>
        </w:rPr>
        <w:t>for</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different</w:t>
      </w:r>
      <w:r w:rsidRPr="0060477D">
        <w:rPr>
          <w:szCs w:val="24"/>
          <w:bCs/>
          <w:b w:val="0"/>
          <w:i w:val="0"/>
          <w:sz w:val="24"/>
          <w:spacing w:val="0"/>
          <w:w w:val="100"/>
          <w:rFonts/>
          <w:caps w:val="0"/>
        </w:rPr>
        <w:t> </w:t>
      </w:r>
      <w:r w:rsidRPr="0060477D">
        <w:rPr>
          <w:szCs w:val="24"/>
          <w:bCs/>
          <w:b w:val="0"/>
          <w:i w:val="0"/>
          <w:sz w:val="24"/>
          <w:spacing w:val="0"/>
          <w:w w:val="100"/>
          <w:rFonts/>
          <w:caps w:val="0"/>
        </w:rPr>
        <w:t>phenomena</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wave</w:t>
      </w:r>
      <w:r w:rsidRPr="0060477D">
        <w:rPr>
          <w:szCs w:val="24"/>
          <w:bCs/>
          <w:b w:val="0"/>
          <w:i w:val="0"/>
          <w:sz w:val="24"/>
          <w:spacing w:val="0"/>
          <w:w w:val="100"/>
          <w:rFonts/>
          <w:caps w:val="0"/>
        </w:rPr>
        <w:t> </w:t>
      </w:r>
      <w:r w:rsidRPr="0060477D">
        <w:rPr>
          <w:szCs w:val="24"/>
          <w:bCs/>
          <w:b w:val="0"/>
          <w:i w:val="0"/>
          <w:sz w:val="24"/>
          <w:spacing w:val="0"/>
          <w:w w:val="100"/>
          <w:rFonts/>
          <w:caps w:val="0"/>
        </w:rPr>
        <w:t>propagation</w:t>
      </w:r>
      <w:r w:rsidRPr="0060477D">
        <w:rPr>
          <w:szCs w:val="24"/>
          <w:bCs/>
          <w:b w:val="0"/>
          <w:i w:val="0"/>
          <w:sz w:val="24"/>
          <w:spacing w:val="0"/>
          <w:w w:val="100"/>
          <w:rFonts/>
          <w:caps w:val="0"/>
        </w:rPr>
        <w:t> </w:t>
      </w:r>
      <w:r w:rsidRPr="0060477D">
        <w:rPr>
          <w:szCs w:val="24"/>
          <w:bCs/>
          <w:b w:val="0"/>
          <w:i w:val="0"/>
          <w:sz w:val="24"/>
          <w:spacing w:val="0"/>
          <w:w w:val="100"/>
          <w:rFonts/>
          <w:caps w:val="0"/>
        </w:rPr>
        <w:t>which</w:t>
      </w:r>
      <w:r w:rsidRPr="0060477D">
        <w:rPr>
          <w:szCs w:val="24"/>
          <w:bCs/>
          <w:b w:val="0"/>
          <w:i w:val="0"/>
          <w:sz w:val="24"/>
          <w:spacing w:val="0"/>
          <w:w w:val="100"/>
          <w:rFonts/>
          <w:caps w:val="0"/>
        </w:rPr>
        <w:t> </w:t>
      </w:r>
      <w:r w:rsidRPr="0060477D">
        <w:rPr>
          <w:szCs w:val="24"/>
          <w:bCs/>
          <w:b w:val="0"/>
          <w:i w:val="0"/>
          <w:sz w:val="24"/>
          <w:spacing w:val="0"/>
          <w:w w:val="100"/>
          <w:rFonts/>
          <w:caps w:val="0"/>
        </w:rPr>
        <w:t>comprises</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refraction</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fading,</w:t>
      </w:r>
      <w:r w:rsidRPr="0060477D">
        <w:rPr>
          <w:szCs w:val="24"/>
          <w:bCs/>
          <w:b w:val="0"/>
          <w:i w:val="0"/>
          <w:sz w:val="24"/>
          <w:spacing w:val="0"/>
          <w:w w:val="100"/>
          <w:rFonts/>
          <w:caps w:val="0"/>
        </w:rPr>
        <w:t> </w:t>
      </w:r>
      <w:r w:rsidRPr="0060477D">
        <w:rPr>
          <w:szCs w:val="24"/>
          <w:bCs/>
          <w:b w:val="0"/>
          <w:i w:val="0"/>
          <w:sz w:val="24"/>
          <w:spacing w:val="0"/>
          <w:w w:val="100"/>
          <w:rFonts/>
          <w:caps w:val="0"/>
        </w:rPr>
        <w:t>ducting</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scintillation,</w:t>
      </w:r>
      <w:r w:rsidRPr="0060477D">
        <w:rPr>
          <w:szCs w:val="24"/>
          <w:bCs/>
          <w:b w:val="0"/>
          <w:i w:val="0"/>
          <w:sz w:val="24"/>
          <w:spacing w:val="0"/>
          <w:w w:val="100"/>
          <w:rFonts/>
          <w:caps w:val="0"/>
        </w:rPr>
        <w:t> </w:t>
      </w:r>
      <w:r w:rsidRPr="0060477D">
        <w:rPr>
          <w:szCs w:val="24"/>
          <w:bCs/>
          <w:b w:val="0"/>
          <w:i w:val="0"/>
          <w:sz w:val="24"/>
          <w:spacing w:val="0"/>
          <w:w w:val="100"/>
          <w:rFonts/>
          <w:caps w:val="0"/>
        </w:rPr>
        <w:t>range</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elevation</w:t>
      </w:r>
      <w:r w:rsidRPr="0060477D">
        <w:rPr>
          <w:szCs w:val="24"/>
          <w:bCs/>
          <w:b w:val="0"/>
          <w:i w:val="0"/>
          <w:sz w:val="24"/>
          <w:spacing w:val="0"/>
          <w:w w:val="100"/>
          <w:rFonts/>
          <w:caps w:val="0"/>
        </w:rPr>
        <w:t> </w:t>
      </w:r>
      <w:r w:rsidRPr="0060477D">
        <w:rPr>
          <w:szCs w:val="24"/>
          <w:bCs/>
          <w:b w:val="0"/>
          <w:i w:val="0"/>
          <w:sz w:val="24"/>
          <w:spacing w:val="0"/>
          <w:w w:val="100"/>
          <w:rFonts/>
          <w:caps w:val="0"/>
        </w:rPr>
        <w:t>errors</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radar</w:t>
      </w:r>
      <w:r w:rsidRPr="0060477D">
        <w:rPr>
          <w:szCs w:val="24"/>
          <w:bCs/>
          <w:b w:val="0"/>
          <w:i w:val="0"/>
          <w:sz w:val="24"/>
          <w:spacing w:val="0"/>
          <w:w w:val="100"/>
          <w:rFonts/>
          <w:caps w:val="0"/>
        </w:rPr>
        <w:t> </w:t>
      </w:r>
      <w:r w:rsidRPr="0060477D">
        <w:rPr>
          <w:szCs w:val="24"/>
          <w:bCs/>
          <w:b w:val="0"/>
          <w:i w:val="0"/>
          <w:sz w:val="24"/>
          <w:spacing w:val="0"/>
          <w:w w:val="100"/>
          <w:rFonts/>
          <w:caps w:val="0"/>
        </w:rPr>
        <w:t>acquisition</w:t>
      </w:r>
      <w:r w:rsidRPr="0060477D">
        <w:rPr>
          <w:szCs w:val="24"/>
          <w:bCs/>
          <w:b w:val="0"/>
          <w:i w:val="0"/>
          <w:sz w:val="24"/>
          <w:spacing w:val="0"/>
          <w:w w:val="100"/>
          <w:rFonts/>
          <w:caps w:val="0"/>
        </w:rPr>
        <w:t> </w:t>
      </w:r>
      <w:r>
        <w:rPr>
          <w:szCs w:val="24"/>
          <w:bCs/>
          <w:noProof/>
          <w:b w:val="0"/>
          <w:i w:val="0"/>
          <w:sz w:val="24"/>
          <w:spacing w:val="0"/>
          <w:w w:val="100"/>
          <w:rFonts/>
          <w:caps w:val="0"/>
        </w:rPr>
        <w:t>(D.</w:t>
      </w:r>
      <w:r>
        <w:rPr>
          <w:szCs w:val="24"/>
          <w:bCs/>
          <w:noProof/>
          <w:b w:val="0"/>
          <w:i w:val="0"/>
          <w:sz w:val="24"/>
          <w:spacing w:val="0"/>
          <w:w w:val="100"/>
          <w:rFonts/>
          <w:caps w:val="0"/>
        </w:rPr>
        <w:t> </w:t>
      </w:r>
      <w:r>
        <w:rPr>
          <w:szCs w:val="24"/>
          <w:bCs/>
          <w:noProof/>
          <w:b w:val="0"/>
          <w:i w:val="0"/>
          <w:sz w:val="24"/>
          <w:spacing w:val="0"/>
          <w:w w:val="100"/>
          <w:rFonts/>
          <w:caps w:val="0"/>
        </w:rPr>
        <w:t>.</w:t>
      </w:r>
      <w:r>
        <w:rPr>
          <w:szCs w:val="24"/>
          <w:bCs/>
          <w:noProof/>
          <w:b w:val="0"/>
          <w:i w:val="0"/>
          <w:sz w:val="24"/>
          <w:spacing w:val="0"/>
          <w:w w:val="100"/>
          <w:rFonts/>
          <w:caps w:val="0"/>
        </w:rPr>
        <w:t> </w:t>
      </w:r>
      <w:r>
        <w:rPr>
          <w:szCs w:val="24"/>
          <w:bCs/>
          <w:noProof/>
          <w:b w:val="0"/>
          <w:i w:val="0"/>
          <w:sz w:val="24"/>
          <w:spacing w:val="0"/>
          <w:w w:val="100"/>
          <w:rFonts/>
          <w:caps w:val="0"/>
        </w:rPr>
        <w:t>Akpootu</w:t>
      </w:r>
      <w:r>
        <w:rPr>
          <w:szCs w:val="24"/>
          <w:bCs/>
          <w:noProof/>
          <w:b w:val="0"/>
          <w:i w:val="0"/>
          <w:sz w:val="24"/>
          <w:spacing w:val="0"/>
          <w:w w:val="100"/>
          <w:rFonts/>
          <w:caps w:val="0"/>
        </w:rPr>
        <w:t> </w:t>
      </w:r>
      <w:r>
        <w:rPr>
          <w:szCs w:val="24"/>
          <w:bCs/>
          <w:noProof/>
          <w:b w:val="0"/>
          <w:i w:val="0"/>
          <w:sz w:val="24"/>
          <w:spacing w:val="0"/>
          <w:w w:val="100"/>
          <w:rFonts/>
          <w:caps w:val="0"/>
        </w:rPr>
        <w:t>&amp;</w:t>
      </w:r>
      <w:r>
        <w:rPr>
          <w:szCs w:val="24"/>
          <w:bCs/>
          <w:noProof/>
          <w:b w:val="0"/>
          <w:i w:val="0"/>
          <w:sz w:val="24"/>
          <w:spacing w:val="0"/>
          <w:w w:val="100"/>
          <w:rFonts/>
          <w:caps w:val="0"/>
        </w:rPr>
        <w:t> </w:t>
      </w:r>
      <w:r>
        <w:rPr>
          <w:szCs w:val="24"/>
          <w:bCs/>
          <w:noProof/>
          <w:b w:val="0"/>
          <w:i w:val="0"/>
          <w:sz w:val="24"/>
          <w:spacing w:val="0"/>
          <w:w w:val="100"/>
          <w:rFonts/>
          <w:caps w:val="0"/>
        </w:rPr>
        <w:t>Rabiu,</w:t>
      </w:r>
      <w:r>
        <w:rPr>
          <w:szCs w:val="24"/>
          <w:bCs/>
          <w:noProof/>
          <w:b w:val="0"/>
          <w:i w:val="0"/>
          <w:sz w:val="24"/>
          <w:spacing w:val="0"/>
          <w:w w:val="100"/>
          <w:rFonts/>
          <w:caps w:val="0"/>
        </w:rPr>
        <w:t> </w:t>
      </w:r>
      <w:r>
        <w:rPr>
          <w:szCs w:val="24"/>
          <w:bCs/>
          <w:noProof/>
          <w:b w:val="0"/>
          <w:i w:val="0"/>
          <w:sz w:val="24"/>
          <w:spacing w:val="0"/>
          <w:w w:val="100"/>
          <w:rFonts/>
          <w:caps w:val="0"/>
        </w:rPr>
        <w:t>2019)</w:t>
      </w:r>
      <w:r w:rsidRPr="0060477D">
        <w:rPr>
          <w:szCs w:val="24"/>
          <w:bCs/>
          <w:b w:val="0"/>
          <w:i w:val="0"/>
          <w:sz w:val="24"/>
          <w:spacing w:val="0"/>
          <w:w w:val="100"/>
          <w:rFonts/>
          <w:caps w:val="0"/>
        </w:rPr>
        <w:t>.</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refractivity</w:t>
      </w:r>
      <w:r w:rsidRPr="0060477D">
        <w:rPr>
          <w:szCs w:val="24"/>
          <w:bCs/>
          <w:b w:val="0"/>
          <w:i w:val="0"/>
          <w:sz w:val="24"/>
          <w:spacing w:val="0"/>
          <w:w w:val="100"/>
          <w:rFonts/>
          <w:caps w:val="0"/>
        </w:rPr>
        <w:t> </w:t>
      </w:r>
      <w:r w:rsidRPr="0060477D">
        <w:rPr>
          <w:szCs w:val="24"/>
          <w:bCs/>
          <w:b w:val="0"/>
          <w:i w:val="0"/>
          <w:sz w:val="24"/>
          <w:spacing w:val="0"/>
          <w:w w:val="100"/>
          <w:rFonts/>
          <w:caps w:val="0"/>
        </w:rPr>
        <w:t>is</w:t>
      </w:r>
      <w:r w:rsidRPr="0060477D">
        <w:rPr>
          <w:szCs w:val="24"/>
          <w:bCs/>
          <w:b w:val="0"/>
          <w:i w:val="0"/>
          <w:sz w:val="24"/>
          <w:spacing w:val="0"/>
          <w:w w:val="100"/>
          <w:rFonts/>
          <w:caps w:val="0"/>
        </w:rPr>
        <w:t> </w:t>
      </w:r>
      <w:r w:rsidRPr="0060477D">
        <w:rPr>
          <w:szCs w:val="24"/>
          <w:bCs/>
          <w:b w:val="0"/>
          <w:i w:val="0"/>
          <w:sz w:val="24"/>
          <w:spacing w:val="0"/>
          <w:w w:val="100"/>
          <w:rFonts/>
          <w:caps w:val="0"/>
        </w:rPr>
        <w:t>a</w:t>
      </w:r>
      <w:r w:rsidRPr="0060477D">
        <w:rPr>
          <w:szCs w:val="24"/>
          <w:bCs/>
          <w:b w:val="0"/>
          <w:i w:val="0"/>
          <w:sz w:val="24"/>
          <w:spacing w:val="0"/>
          <w:w w:val="100"/>
          <w:rFonts/>
          <w:caps w:val="0"/>
        </w:rPr>
        <w:t> </w:t>
      </w:r>
      <w:r w:rsidRPr="0060477D">
        <w:rPr>
          <w:szCs w:val="24"/>
          <w:bCs/>
          <w:b w:val="0"/>
          <w:i w:val="0"/>
          <w:sz w:val="24"/>
          <w:spacing w:val="0"/>
          <w:w w:val="100"/>
          <w:rFonts/>
          <w:caps w:val="0"/>
        </w:rPr>
        <w:t>physical</w:t>
      </w:r>
      <w:r w:rsidRPr="0060477D">
        <w:rPr>
          <w:szCs w:val="24"/>
          <w:bCs/>
          <w:b w:val="0"/>
          <w:i w:val="0"/>
          <w:sz w:val="24"/>
          <w:spacing w:val="0"/>
          <w:w w:val="100"/>
          <w:rFonts/>
          <w:caps w:val="0"/>
        </w:rPr>
        <w:t> </w:t>
      </w:r>
      <w:r w:rsidRPr="0060477D">
        <w:rPr>
          <w:szCs w:val="24"/>
          <w:bCs/>
          <w:b w:val="0"/>
          <w:i w:val="0"/>
          <w:sz w:val="24"/>
          <w:spacing w:val="0"/>
          <w:w w:val="100"/>
          <w:rFonts/>
          <w:caps w:val="0"/>
        </w:rPr>
        <w:t>phenomenon</w:t>
      </w:r>
      <w:r w:rsidRPr="0060477D">
        <w:rPr>
          <w:szCs w:val="24"/>
          <w:bCs/>
          <w:b w:val="0"/>
          <w:i w:val="0"/>
          <w:sz w:val="24"/>
          <w:spacing w:val="0"/>
          <w:w w:val="100"/>
          <w:rFonts/>
          <w:caps w:val="0"/>
        </w:rPr>
        <w:t> </w:t>
      </w:r>
      <w:r w:rsidRPr="0060477D">
        <w:rPr>
          <w:szCs w:val="24"/>
          <w:bCs/>
          <w:b w:val="0"/>
          <w:i w:val="0"/>
          <w:sz w:val="24"/>
          <w:spacing w:val="0"/>
          <w:w w:val="100"/>
          <w:rFonts/>
          <w:caps w:val="0"/>
        </w:rPr>
        <w:t>that</w:t>
      </w:r>
      <w:r w:rsidRPr="0060477D">
        <w:rPr>
          <w:szCs w:val="24"/>
          <w:bCs/>
          <w:b w:val="0"/>
          <w:i w:val="0"/>
          <w:sz w:val="24"/>
          <w:spacing w:val="0"/>
          <w:w w:val="100"/>
          <w:rFonts/>
          <w:caps w:val="0"/>
        </w:rPr>
        <w:t> </w:t>
      </w:r>
      <w:r w:rsidRPr="0060477D">
        <w:rPr>
          <w:szCs w:val="24"/>
          <w:bCs/>
          <w:b w:val="0"/>
          <w:i w:val="0"/>
          <w:sz w:val="24"/>
          <w:spacing w:val="0"/>
          <w:w w:val="100"/>
          <w:rFonts/>
          <w:caps w:val="0"/>
        </w:rPr>
        <w:t>affects</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propagation</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signals</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Atmosphere.</w:t>
      </w:r>
      <w:r w:rsidRPr="0060477D">
        <w:rPr>
          <w:szCs w:val="24"/>
          <w:bCs/>
          <w:b w:val="0"/>
          <w:i w:val="0"/>
          <w:sz w:val="24"/>
          <w:spacing w:val="0"/>
          <w:w w:val="100"/>
          <w:rFonts/>
          <w:caps w:val="0"/>
        </w:rPr>
        <w:t> </w:t>
      </w:r>
      <w:r w:rsidRPr="0060477D">
        <w:rPr>
          <w:szCs w:val="24"/>
          <w:bCs/>
          <w:b w:val="0"/>
          <w:i w:val="0"/>
          <w:sz w:val="24"/>
          <w:spacing w:val="0"/>
          <w:w w:val="100"/>
          <w:rFonts/>
          <w:caps w:val="0"/>
        </w:rPr>
        <w:t>This</w:t>
      </w:r>
      <w:r w:rsidRPr="0060477D">
        <w:rPr>
          <w:szCs w:val="24"/>
          <w:bCs/>
          <w:b w:val="0"/>
          <w:i w:val="0"/>
          <w:sz w:val="24"/>
          <w:spacing w:val="0"/>
          <w:w w:val="100"/>
          <w:rFonts/>
          <w:caps w:val="0"/>
        </w:rPr>
        <w:t> </w:t>
      </w:r>
      <w:r w:rsidRPr="0060477D">
        <w:rPr>
          <w:szCs w:val="24"/>
          <w:bCs/>
          <w:b w:val="0"/>
          <w:i w:val="0"/>
          <w:sz w:val="24"/>
          <w:spacing w:val="0"/>
          <w:w w:val="100"/>
          <w:rFonts/>
          <w:caps w:val="0"/>
        </w:rPr>
        <w:t>process</w:t>
      </w:r>
      <w:r w:rsidRPr="0060477D">
        <w:rPr>
          <w:szCs w:val="24"/>
          <w:bCs/>
          <w:b w:val="0"/>
          <w:i w:val="0"/>
          <w:sz w:val="24"/>
          <w:spacing w:val="0"/>
          <w:w w:val="100"/>
          <w:rFonts/>
          <w:caps w:val="0"/>
        </w:rPr>
        <w:t> </w:t>
      </w:r>
      <w:r w:rsidRPr="0060477D">
        <w:rPr>
          <w:szCs w:val="24"/>
          <w:bCs/>
          <w:b w:val="0"/>
          <w:i w:val="0"/>
          <w:sz w:val="24"/>
          <w:spacing w:val="0"/>
          <w:w w:val="100"/>
          <w:rFonts/>
          <w:caps w:val="0"/>
        </w:rPr>
        <w:t>takes</w:t>
      </w:r>
      <w:r w:rsidRPr="0060477D">
        <w:rPr>
          <w:szCs w:val="24"/>
          <w:bCs/>
          <w:b w:val="0"/>
          <w:i w:val="0"/>
          <w:sz w:val="24"/>
          <w:spacing w:val="0"/>
          <w:w w:val="100"/>
          <w:rFonts/>
          <w:caps w:val="0"/>
        </w:rPr>
        <w:t> </w:t>
      </w:r>
      <w:r w:rsidRPr="0060477D">
        <w:rPr>
          <w:szCs w:val="24"/>
          <w:bCs/>
          <w:b w:val="0"/>
          <w:i w:val="0"/>
          <w:sz w:val="24"/>
          <w:spacing w:val="0"/>
          <w:w w:val="100"/>
          <w:rFonts/>
          <w:caps w:val="0"/>
        </w:rPr>
        <w:t>place</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layer</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atmosphere</w:t>
      </w:r>
      <w:r w:rsidRPr="0060477D">
        <w:rPr>
          <w:szCs w:val="24"/>
          <w:bCs/>
          <w:b w:val="0"/>
          <w:i w:val="0"/>
          <w:sz w:val="24"/>
          <w:spacing w:val="0"/>
          <w:w w:val="100"/>
          <w:rFonts/>
          <w:caps w:val="0"/>
        </w:rPr>
        <w:t> </w:t>
      </w:r>
      <w:r w:rsidRPr="0060477D">
        <w:rPr>
          <w:szCs w:val="24"/>
          <w:bCs/>
          <w:b w:val="0"/>
          <w:i w:val="0"/>
          <w:sz w:val="24"/>
          <w:spacing w:val="0"/>
          <w:w w:val="100"/>
          <w:rFonts/>
          <w:caps w:val="0"/>
        </w:rPr>
        <w:t>called</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troposphere,</w:t>
      </w:r>
      <w:r w:rsidRPr="0060477D">
        <w:rPr>
          <w:szCs w:val="24"/>
          <w:bCs/>
          <w:b w:val="0"/>
          <w:i w:val="0"/>
          <w:sz w:val="24"/>
          <w:spacing w:val="0"/>
          <w:w w:val="100"/>
          <w:rFonts/>
          <w:caps w:val="0"/>
        </w:rPr>
        <w:t> </w:t>
      </w:r>
      <w:r w:rsidRPr="0060477D">
        <w:rPr>
          <w:szCs w:val="24"/>
          <w:bCs/>
          <w:b w:val="0"/>
          <w:i w:val="0"/>
          <w:sz w:val="24"/>
          <w:spacing w:val="0"/>
          <w:w w:val="100"/>
          <w:rFonts/>
          <w:caps w:val="0"/>
        </w:rPr>
        <w:t>which</w:t>
      </w:r>
      <w:r w:rsidRPr="0060477D">
        <w:rPr>
          <w:szCs w:val="24"/>
          <w:bCs/>
          <w:b w:val="0"/>
          <w:i w:val="0"/>
          <w:sz w:val="24"/>
          <w:spacing w:val="0"/>
          <w:w w:val="100"/>
          <w:rFonts/>
          <w:caps w:val="0"/>
        </w:rPr>
        <w:t> </w:t>
      </w:r>
      <w:r w:rsidRPr="0060477D">
        <w:rPr>
          <w:szCs w:val="24"/>
          <w:bCs/>
          <w:b w:val="0"/>
          <w:i w:val="0"/>
          <w:sz w:val="24"/>
          <w:spacing w:val="0"/>
          <w:w w:val="100"/>
          <w:rFonts/>
          <w:caps w:val="0"/>
        </w:rPr>
        <w:t>extends</w:t>
      </w:r>
      <w:r w:rsidRPr="0060477D">
        <w:rPr>
          <w:szCs w:val="24"/>
          <w:bCs/>
          <w:b w:val="0"/>
          <w:i w:val="0"/>
          <w:sz w:val="24"/>
          <w:spacing w:val="0"/>
          <w:w w:val="100"/>
          <w:rFonts/>
          <w:caps w:val="0"/>
        </w:rPr>
        <w:t> </w:t>
      </w:r>
      <w:r w:rsidRPr="0060477D">
        <w:rPr>
          <w:szCs w:val="24"/>
          <w:bCs/>
          <w:b w:val="0"/>
          <w:i w:val="0"/>
          <w:sz w:val="24"/>
          <w:spacing w:val="0"/>
          <w:w w:val="100"/>
          <w:rFonts/>
          <w:caps w:val="0"/>
        </w:rPr>
        <w:t>from</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earth</w:t>
      </w:r>
      <w:r w:rsidRPr="0060477D">
        <w:rPr>
          <w:szCs w:val="24"/>
          <w:bCs/>
          <w:b w:val="0"/>
          <w:i w:val="0"/>
          <w:sz w:val="24"/>
          <w:spacing w:val="0"/>
          <w:w w:val="100"/>
          <w:rFonts/>
          <w:caps w:val="0"/>
        </w:rPr>
        <w:t> </w:t>
      </w:r>
      <w:r w:rsidRPr="0060477D">
        <w:rPr>
          <w:szCs w:val="24"/>
          <w:bCs/>
          <w:b w:val="0"/>
          <w:i w:val="0"/>
          <w:sz w:val="24"/>
          <w:spacing w:val="0"/>
          <w:w w:val="100"/>
          <w:rFonts/>
          <w:caps w:val="0"/>
        </w:rPr>
        <w:t>surface</w:t>
      </w:r>
      <w:r w:rsidRPr="0060477D">
        <w:rPr>
          <w:szCs w:val="24"/>
          <w:bCs/>
          <w:b w:val="0"/>
          <w:i w:val="0"/>
          <w:sz w:val="24"/>
          <w:spacing w:val="0"/>
          <w:w w:val="100"/>
          <w:rFonts/>
          <w:caps w:val="0"/>
        </w:rPr>
        <w:t> </w:t>
      </w:r>
      <w:r w:rsidRPr="0060477D">
        <w:rPr>
          <w:szCs w:val="24"/>
          <w:bCs/>
          <w:b w:val="0"/>
          <w:i w:val="0"/>
          <w:sz w:val="24"/>
          <w:spacing w:val="0"/>
          <w:w w:val="100"/>
          <w:rFonts/>
          <w:caps w:val="0"/>
        </w:rPr>
        <w:t>to</w:t>
      </w:r>
      <w:r w:rsidRPr="0060477D">
        <w:rPr>
          <w:szCs w:val="24"/>
          <w:bCs/>
          <w:b w:val="0"/>
          <w:i w:val="0"/>
          <w:sz w:val="24"/>
          <w:spacing w:val="0"/>
          <w:w w:val="100"/>
          <w:rFonts/>
          <w:caps w:val="0"/>
        </w:rPr>
        <w:t> </w:t>
      </w:r>
      <w:r w:rsidRPr="0060477D">
        <w:rPr>
          <w:szCs w:val="24"/>
          <w:bCs/>
          <w:b w:val="0"/>
          <w:i w:val="0"/>
          <w:sz w:val="24"/>
          <w:spacing w:val="0"/>
          <w:w w:val="100"/>
          <w:rFonts/>
          <w:caps w:val="0"/>
        </w:rPr>
        <w:t>a</w:t>
      </w:r>
      <w:r w:rsidRPr="0060477D">
        <w:rPr>
          <w:szCs w:val="24"/>
          <w:bCs/>
          <w:b w:val="0"/>
          <w:i w:val="0"/>
          <w:sz w:val="24"/>
          <w:spacing w:val="0"/>
          <w:w w:val="100"/>
          <w:rFonts/>
          <w:caps w:val="0"/>
        </w:rPr>
        <w:t> </w:t>
      </w:r>
      <w:r w:rsidRPr="0060477D">
        <w:rPr>
          <w:szCs w:val="24"/>
          <w:bCs/>
          <w:b w:val="0"/>
          <w:i w:val="0"/>
          <w:sz w:val="24"/>
          <w:spacing w:val="0"/>
          <w:w w:val="100"/>
          <w:rFonts/>
          <w:caps w:val="0"/>
        </w:rPr>
        <w:t>height</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about</w:t>
      </w:r>
      <w:r w:rsidRPr="0060477D">
        <w:rPr>
          <w:szCs w:val="24"/>
          <w:bCs/>
          <w:b w:val="0"/>
          <w:i w:val="0"/>
          <w:sz w:val="24"/>
          <w:spacing w:val="0"/>
          <w:w w:val="100"/>
          <w:rFonts/>
          <w:caps w:val="0"/>
        </w:rPr>
        <w:t> </w:t>
      </w:r>
      <w:r w:rsidRPr="0060477D">
        <w:rPr>
          <w:szCs w:val="24"/>
          <w:bCs/>
          <w:b w:val="0"/>
          <w:i w:val="0"/>
          <w:sz w:val="24"/>
          <w:spacing w:val="0"/>
          <w:w w:val="100"/>
          <w:rFonts/>
          <w:caps w:val="0"/>
        </w:rPr>
        <w:t>10</w:t>
      </w:r>
      <w:r w:rsidRPr="0060477D">
        <w:rPr>
          <w:szCs w:val="24"/>
          <w:bCs/>
          <w:b w:val="0"/>
          <w:i w:val="0"/>
          <w:sz w:val="24"/>
          <w:spacing w:val="0"/>
          <w:w w:val="100"/>
          <w:rFonts/>
          <w:caps w:val="0"/>
        </w:rPr>
        <w:t> </w:t>
      </w:r>
      <w:r w:rsidRPr="0060477D">
        <w:rPr>
          <w:szCs w:val="24"/>
          <w:bCs/>
          <w:b w:val="0"/>
          <w:i w:val="0"/>
          <w:sz w:val="24"/>
          <w:spacing w:val="0"/>
          <w:w w:val="100"/>
          <w:rFonts/>
          <w:caps w:val="0"/>
        </w:rPr>
        <w:t>km</w:t>
      </w:r>
      <w:r w:rsidRPr="0060477D">
        <w:rPr>
          <w:szCs w:val="24"/>
          <w:bCs/>
          <w:b w:val="0"/>
          <w:i w:val="0"/>
          <w:sz w:val="24"/>
          <w:spacing w:val="0"/>
          <w:w w:val="100"/>
          <w:rFonts/>
          <w:caps w:val="0"/>
        </w:rPr>
        <w:t> </w:t>
      </w:r>
      <w:r w:rsidRPr="0060477D">
        <w:rPr>
          <w:szCs w:val="24"/>
          <w:bCs/>
          <w:b w:val="0"/>
          <w:i w:val="0"/>
          <w:sz w:val="24"/>
          <w:spacing w:val="0"/>
          <w:w w:val="100"/>
          <w:rFonts/>
          <w:caps w:val="0"/>
        </w:rPr>
        <w:t>along</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poles</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earth</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17</w:t>
      </w:r>
      <w:r w:rsidRPr="0060477D">
        <w:rPr>
          <w:szCs w:val="24"/>
          <w:bCs/>
          <w:b w:val="0"/>
          <w:i w:val="0"/>
          <w:sz w:val="24"/>
          <w:spacing w:val="0"/>
          <w:w w:val="100"/>
          <w:rFonts/>
          <w:caps w:val="0"/>
        </w:rPr>
        <w:t> </w:t>
      </w:r>
      <w:r w:rsidRPr="0060477D">
        <w:rPr>
          <w:szCs w:val="24"/>
          <w:bCs/>
          <w:b w:val="0"/>
          <w:i w:val="0"/>
          <w:sz w:val="24"/>
          <w:spacing w:val="0"/>
          <w:w w:val="100"/>
          <w:rFonts/>
          <w:caps w:val="0"/>
        </w:rPr>
        <w:t>km</w:t>
      </w:r>
      <w:r w:rsidRPr="0060477D">
        <w:rPr>
          <w:szCs w:val="24"/>
          <w:bCs/>
          <w:b w:val="0"/>
          <w:i w:val="0"/>
          <w:sz w:val="24"/>
          <w:spacing w:val="0"/>
          <w:w w:val="100"/>
          <w:rFonts/>
          <w:caps w:val="0"/>
        </w:rPr>
        <w:t> </w:t>
      </w:r>
      <w:r w:rsidRPr="0060477D">
        <w:rPr>
          <w:szCs w:val="24"/>
          <w:bCs/>
          <w:b w:val="0"/>
          <w:i w:val="0"/>
          <w:sz w:val="24"/>
          <w:spacing w:val="0"/>
          <w:w w:val="100"/>
          <w:rFonts/>
          <w:caps w:val="0"/>
        </w:rPr>
        <w:t>as</w:t>
      </w:r>
      <w:r w:rsidRPr="0060477D">
        <w:rPr>
          <w:szCs w:val="24"/>
          <w:bCs/>
          <w:b w:val="0"/>
          <w:i w:val="0"/>
          <w:sz w:val="24"/>
          <w:spacing w:val="0"/>
          <w:w w:val="100"/>
          <w:rFonts/>
          <w:caps w:val="0"/>
        </w:rPr>
        <w:t> </w:t>
      </w:r>
      <w:r w:rsidRPr="0060477D">
        <w:rPr>
          <w:szCs w:val="24"/>
          <w:bCs/>
          <w:b w:val="0"/>
          <w:i w:val="0"/>
          <w:sz w:val="24"/>
          <w:spacing w:val="0"/>
          <w:w w:val="100"/>
          <w:rFonts/>
          <w:caps w:val="0"/>
        </w:rPr>
        <w:t>we</w:t>
      </w:r>
      <w:r w:rsidRPr="0060477D">
        <w:rPr>
          <w:szCs w:val="24"/>
          <w:bCs/>
          <w:b w:val="0"/>
          <w:i w:val="0"/>
          <w:sz w:val="24"/>
          <w:spacing w:val="0"/>
          <w:w w:val="100"/>
          <w:rFonts/>
          <w:caps w:val="0"/>
        </w:rPr>
        <w:t> </w:t>
      </w:r>
      <w:r w:rsidRPr="0060477D">
        <w:rPr>
          <w:szCs w:val="24"/>
          <w:bCs/>
          <w:b w:val="0"/>
          <w:i w:val="0"/>
          <w:sz w:val="24"/>
          <w:spacing w:val="0"/>
          <w:w w:val="100"/>
          <w:rFonts/>
          <w:caps w:val="0"/>
        </w:rPr>
        <w:t>move</w:t>
      </w:r>
      <w:r w:rsidRPr="0060477D">
        <w:rPr>
          <w:szCs w:val="24"/>
          <w:bCs/>
          <w:b w:val="0"/>
          <w:i w:val="0"/>
          <w:sz w:val="24"/>
          <w:spacing w:val="0"/>
          <w:w w:val="100"/>
          <w:rFonts/>
          <w:caps w:val="0"/>
        </w:rPr>
        <w:t> </w:t>
      </w:r>
      <w:r w:rsidRPr="0060477D">
        <w:rPr>
          <w:szCs w:val="24"/>
          <w:bCs/>
          <w:b w:val="0"/>
          <w:i w:val="0"/>
          <w:sz w:val="24"/>
          <w:spacing w:val="0"/>
          <w:w w:val="100"/>
          <w:rFonts/>
          <w:caps w:val="0"/>
        </w:rPr>
        <w:t>towards</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equator.</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refractivity</w:t>
      </w:r>
      <w:r w:rsidRPr="0060477D">
        <w:rPr>
          <w:szCs w:val="24"/>
          <w:bCs/>
          <w:b w:val="0"/>
          <w:i w:val="0"/>
          <w:sz w:val="24"/>
          <w:spacing w:val="0"/>
          <w:w w:val="100"/>
          <w:rFonts/>
          <w:caps w:val="0"/>
        </w:rPr>
        <w:t> </w:t>
      </w:r>
      <w:r w:rsidRPr="0060477D">
        <w:rPr>
          <w:szCs w:val="24"/>
          <w:bCs/>
          <w:b w:val="0"/>
          <w:i w:val="0"/>
          <w:sz w:val="24"/>
          <w:spacing w:val="0"/>
          <w:w w:val="100"/>
          <w:rFonts/>
          <w:caps w:val="0"/>
        </w:rPr>
        <w:t>itself</w:t>
      </w:r>
      <w:r w:rsidRPr="0060477D">
        <w:rPr>
          <w:szCs w:val="24"/>
          <w:bCs/>
          <w:b w:val="0"/>
          <w:i w:val="0"/>
          <w:sz w:val="24"/>
          <w:spacing w:val="0"/>
          <w:w w:val="100"/>
          <w:rFonts/>
          <w:caps w:val="0"/>
        </w:rPr>
        <w:t> </w:t>
      </w:r>
      <w:r w:rsidRPr="0060477D">
        <w:rPr>
          <w:szCs w:val="24"/>
          <w:bCs/>
          <w:b w:val="0"/>
          <w:i w:val="0"/>
          <w:sz w:val="24"/>
          <w:spacing w:val="0"/>
          <w:w w:val="100"/>
          <w:rFonts/>
          <w:caps w:val="0"/>
        </w:rPr>
        <w:t>is</w:t>
      </w:r>
      <w:r w:rsidRPr="0060477D">
        <w:rPr>
          <w:szCs w:val="24"/>
          <w:bCs/>
          <w:b w:val="0"/>
          <w:i w:val="0"/>
          <w:sz w:val="24"/>
          <w:spacing w:val="0"/>
          <w:w w:val="100"/>
          <w:rFonts/>
          <w:caps w:val="0"/>
        </w:rPr>
        <w:t> </w:t>
      </w:r>
      <w:r w:rsidRPr="0060477D">
        <w:rPr>
          <w:szCs w:val="24"/>
          <w:bCs/>
          <w:b w:val="0"/>
          <w:i w:val="0"/>
          <w:sz w:val="24"/>
          <w:spacing w:val="0"/>
          <w:w w:val="100"/>
          <w:rFonts/>
          <w:caps w:val="0"/>
        </w:rPr>
        <w:t>being</w:t>
      </w:r>
      <w:r w:rsidRPr="0060477D">
        <w:rPr>
          <w:szCs w:val="24"/>
          <w:bCs/>
          <w:b w:val="0"/>
          <w:i w:val="0"/>
          <w:sz w:val="24"/>
          <w:spacing w:val="0"/>
          <w:w w:val="100"/>
          <w:rFonts/>
          <w:caps w:val="0"/>
        </w:rPr>
        <w:t> </w:t>
      </w:r>
      <w:r w:rsidRPr="0060477D">
        <w:rPr>
          <w:szCs w:val="24"/>
          <w:bCs/>
          <w:b w:val="0"/>
          <w:i w:val="0"/>
          <w:sz w:val="24"/>
          <w:spacing w:val="0"/>
          <w:w w:val="100"/>
          <w:rFonts/>
          <w:caps w:val="0"/>
        </w:rPr>
        <w:t>affected</w:t>
      </w:r>
      <w:r w:rsidRPr="0060477D">
        <w:rPr>
          <w:szCs w:val="24"/>
          <w:bCs/>
          <w:b w:val="0"/>
          <w:i w:val="0"/>
          <w:sz w:val="24"/>
          <w:spacing w:val="0"/>
          <w:w w:val="100"/>
          <w:rFonts/>
          <w:caps w:val="0"/>
        </w:rPr>
        <w:t> </w:t>
      </w:r>
      <w:r w:rsidRPr="0060477D">
        <w:rPr>
          <w:szCs w:val="24"/>
          <w:bCs/>
          <w:b w:val="0"/>
          <w:i w:val="0"/>
          <w:sz w:val="24"/>
          <w:spacing w:val="0"/>
          <w:w w:val="100"/>
          <w:rFonts/>
          <w:caps w:val="0"/>
        </w:rPr>
        <w:t>by</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tropospheric</w:t>
      </w:r>
      <w:r w:rsidRPr="0060477D">
        <w:rPr>
          <w:szCs w:val="24"/>
          <w:bCs/>
          <w:b w:val="0"/>
          <w:i w:val="0"/>
          <w:sz w:val="24"/>
          <w:spacing w:val="0"/>
          <w:w w:val="100"/>
          <w:rFonts/>
          <w:caps w:val="0"/>
        </w:rPr>
        <w:t> </w:t>
      </w:r>
      <w:r w:rsidRPr="0060477D">
        <w:rPr>
          <w:szCs w:val="24"/>
          <w:bCs/>
          <w:b w:val="0"/>
          <w:i w:val="0"/>
          <w:sz w:val="24"/>
          <w:spacing w:val="0"/>
          <w:w w:val="100"/>
          <w:rFonts/>
          <w:caps w:val="0"/>
        </w:rPr>
        <w:t>parameters</w:t>
      </w:r>
      <w:r w:rsidRPr="0060477D">
        <w:rPr>
          <w:szCs w:val="24"/>
          <w:bCs/>
          <w:b w:val="0"/>
          <w:i w:val="0"/>
          <w:sz w:val="24"/>
          <w:spacing w:val="0"/>
          <w:w w:val="100"/>
          <w:rFonts/>
          <w:caps w:val="0"/>
        </w:rPr>
        <w:t> </w:t>
      </w:r>
      <w:r w:rsidRPr="0060477D">
        <w:rPr>
          <w:szCs w:val="24"/>
          <w:bCs/>
          <w:b w:val="0"/>
          <w:i w:val="0"/>
          <w:sz w:val="24"/>
          <w:spacing w:val="0"/>
          <w:w w:val="100"/>
          <w:rFonts/>
          <w:caps w:val="0"/>
        </w:rPr>
        <w:t>(Temperature,</w:t>
      </w:r>
      <w:r w:rsidRPr="0060477D">
        <w:rPr>
          <w:szCs w:val="24"/>
          <w:bCs/>
          <w:b w:val="0"/>
          <w:i w:val="0"/>
          <w:sz w:val="24"/>
          <w:spacing w:val="0"/>
          <w:w w:val="100"/>
          <w:rFonts/>
          <w:caps w:val="0"/>
        </w:rPr>
        <w:t> </w:t>
      </w:r>
      <w:r w:rsidRPr="0060477D">
        <w:rPr>
          <w:szCs w:val="24"/>
          <w:bCs/>
          <w:b w:val="0"/>
          <w:i w:val="0"/>
          <w:sz w:val="24"/>
          <w:spacing w:val="0"/>
          <w:w w:val="100"/>
          <w:rFonts/>
          <w:caps w:val="0"/>
        </w:rPr>
        <w:t>Relative</w:t>
      </w:r>
      <w:r w:rsidRPr="0060477D">
        <w:rPr>
          <w:szCs w:val="24"/>
          <w:bCs/>
          <w:b w:val="0"/>
          <w:i w:val="0"/>
          <w:sz w:val="24"/>
          <w:spacing w:val="0"/>
          <w:w w:val="100"/>
          <w:rFonts/>
          <w:caps w:val="0"/>
        </w:rPr>
        <w:t> </w:t>
      </w:r>
      <w:r w:rsidRPr="0060477D">
        <w:rPr>
          <w:szCs w:val="24"/>
          <w:bCs/>
          <w:b w:val="0"/>
          <w:i w:val="0"/>
          <w:sz w:val="24"/>
          <w:spacing w:val="0"/>
          <w:w w:val="100"/>
          <w:rFonts/>
          <w:caps w:val="0"/>
        </w:rPr>
        <w:t>Humidity</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Atmospheric</w:t>
      </w:r>
      <w:r w:rsidRPr="0060477D">
        <w:rPr>
          <w:szCs w:val="24"/>
          <w:bCs/>
          <w:b w:val="0"/>
          <w:i w:val="0"/>
          <w:sz w:val="24"/>
          <w:spacing w:val="0"/>
          <w:w w:val="100"/>
          <w:rFonts/>
          <w:caps w:val="0"/>
        </w:rPr>
        <w:t> </w:t>
      </w:r>
      <w:r w:rsidRPr="0060477D">
        <w:rPr>
          <w:szCs w:val="24"/>
          <w:bCs/>
          <w:b w:val="0"/>
          <w:i w:val="0"/>
          <w:sz w:val="24"/>
          <w:spacing w:val="0"/>
          <w:w w:val="100"/>
          <w:rFonts/>
          <w:caps w:val="0"/>
        </w:rPr>
        <w:t>Pressure)</w:t>
      </w:r>
      <w:r w:rsidRPr="0060477D">
        <w:rPr>
          <w:szCs w:val="24"/>
          <w:bCs/>
          <w:b w:val="0"/>
          <w:i w:val="0"/>
          <w:sz w:val="24"/>
          <w:spacing w:val="0"/>
          <w:w w:val="100"/>
          <w:rFonts/>
          <w:caps w:val="0"/>
        </w:rPr>
        <w:t> </w:t>
      </w:r>
      <w:r>
        <w:rPr>
          <w:szCs w:val="24"/>
          <w:bCs/>
          <w:noProof/>
          <w:b w:val="0"/>
          <w:i w:val="0"/>
          <w:sz w:val="24"/>
          <w:spacing w:val="0"/>
          <w:w w:val="100"/>
          <w:rFonts/>
          <w:caps w:val="0"/>
        </w:rPr>
        <w:t>(Daniel</w:t>
      </w:r>
      <w:r>
        <w:rPr>
          <w:szCs w:val="24"/>
          <w:bCs/>
          <w:noProof/>
          <w:b w:val="0"/>
          <w:i w:val="0"/>
          <w:sz w:val="24"/>
          <w:spacing w:val="0"/>
          <w:w w:val="100"/>
          <w:rFonts/>
          <w:caps w:val="0"/>
        </w:rPr>
        <w:t> </w:t>
      </w:r>
      <w:r>
        <w:rPr>
          <w:szCs w:val="24"/>
          <w:bCs/>
          <w:noProof/>
          <w:b w:val="0"/>
          <w:i w:val="0"/>
          <w:sz w:val="24"/>
          <w:spacing w:val="0"/>
          <w:w w:val="100"/>
          <w:rFonts/>
          <w:caps w:val="0"/>
        </w:rPr>
        <w:t>Effiong</w:t>
      </w:r>
      <w:r>
        <w:rPr>
          <w:szCs w:val="24"/>
          <w:bCs/>
          <w:noProof/>
          <w:b w:val="0"/>
          <w:i w:val="0"/>
          <w:sz w:val="24"/>
          <w:spacing w:val="0"/>
          <w:w w:val="100"/>
          <w:rFonts/>
          <w:caps w:val="0"/>
        </w:rPr>
        <w:t> </w:t>
      </w:r>
      <w:r>
        <w:rPr>
          <w:szCs w:val="24"/>
          <w:bCs/>
          <w:noProof/>
          <w:b w:val="0"/>
          <w:i w:val="0"/>
          <w:sz w:val="24"/>
          <w:spacing w:val="0"/>
          <w:w w:val="100"/>
          <w:rFonts/>
          <w:caps w:val="0"/>
        </w:rPr>
        <w:t>Oku,</w:t>
      </w:r>
      <w:r>
        <w:rPr>
          <w:szCs w:val="24"/>
          <w:bCs/>
          <w:noProof/>
          <w:b w:val="0"/>
          <w:i w:val="0"/>
          <w:sz w:val="24"/>
          <w:spacing w:val="0"/>
          <w:w w:val="100"/>
          <w:rFonts/>
          <w:caps w:val="0"/>
        </w:rPr>
        <w:t> </w:t>
      </w:r>
      <w:r>
        <w:rPr>
          <w:szCs w:val="24"/>
          <w:bCs/>
          <w:noProof/>
          <w:b w:val="0"/>
          <w:i w:val="0"/>
          <w:sz w:val="24"/>
          <w:spacing w:val="0"/>
          <w:w w:val="100"/>
          <w:rFonts/>
          <w:caps w:val="0"/>
        </w:rPr>
        <w:t>Amajama</w:t>
      </w:r>
      <w:r>
        <w:rPr>
          <w:szCs w:val="24"/>
          <w:bCs/>
          <w:noProof/>
          <w:b w:val="0"/>
          <w:i w:val="0"/>
          <w:sz w:val="24"/>
          <w:spacing w:val="0"/>
          <w:w w:val="100"/>
          <w:rFonts/>
          <w:caps w:val="0"/>
        </w:rPr>
        <w:t> </w:t>
      </w:r>
      <w:r>
        <w:rPr>
          <w:szCs w:val="24"/>
          <w:bCs/>
          <w:noProof/>
          <w:b w:val="0"/>
          <w:i w:val="0"/>
          <w:sz w:val="24"/>
          <w:spacing w:val="0"/>
          <w:w w:val="100"/>
          <w:rFonts/>
          <w:caps w:val="0"/>
        </w:rPr>
        <w:t>Joseph,</w:t>
      </w:r>
      <w:r>
        <w:rPr>
          <w:szCs w:val="24"/>
          <w:bCs/>
          <w:noProof/>
          <w:b w:val="0"/>
          <w:i w:val="0"/>
          <w:sz w:val="24"/>
          <w:spacing w:val="0"/>
          <w:w w:val="100"/>
          <w:rFonts/>
          <w:caps w:val="0"/>
        </w:rPr>
        <w:t> </w:t>
      </w:r>
      <w:r>
        <w:rPr>
          <w:szCs w:val="24"/>
          <w:bCs/>
          <w:noProof/>
          <w:b w:val="0"/>
          <w:i w:val="0"/>
          <w:sz w:val="24"/>
          <w:spacing w:val="0"/>
          <w:w w:val="100"/>
          <w:rFonts/>
          <w:caps w:val="0"/>
        </w:rPr>
        <w:t>2015)</w:t>
      </w:r>
      <w:r w:rsidRPr="0060477D">
        <w:rPr>
          <w:szCs w:val="24"/>
          <w:bCs/>
          <w:b w:val="0"/>
          <w:i w:val="0"/>
          <w:sz w:val="24"/>
          <w:spacing w:val="0"/>
          <w:w w:val="100"/>
          <w:rFonts/>
          <w:caps w:val="0"/>
        </w:rPr>
        <w:t>.</w:t>
      </w:r>
      <w:r w:rsidRPr="0060477D">
        <w:rPr>
          <w:szCs w:val="24"/>
          <w:bCs/>
          <w:b w:val="0"/>
          <w:i w:val="0"/>
          <w:sz w:val="24"/>
          <w:spacing w:val="0"/>
          <w:w w:val="100"/>
          <w:rFonts/>
          <w:caps w:val="0"/>
        </w:rPr>
        <w:t> </w:t>
      </w:r>
      <w:r w:rsidRPr="0060477D">
        <w:rPr>
          <w:szCs w:val="24"/>
          <w:bCs/>
          <w:b w:val="0"/>
          <w:i w:val="0"/>
          <w:sz w:val="24"/>
          <w:spacing w:val="0"/>
          <w:w w:val="100"/>
          <w:rFonts/>
          <w:caps w:val="0"/>
        </w:rPr>
        <w:t>Changes</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refractivity</w:t>
      </w:r>
      <w:r w:rsidRPr="0060477D">
        <w:rPr>
          <w:szCs w:val="24"/>
          <w:bCs/>
          <w:b w:val="0"/>
          <w:i w:val="0"/>
          <w:sz w:val="24"/>
          <w:spacing w:val="0"/>
          <w:w w:val="100"/>
          <w:rFonts/>
          <w:caps w:val="0"/>
        </w:rPr>
        <w:t> </w:t>
      </w:r>
      <w:r w:rsidRPr="0060477D">
        <w:rPr>
          <w:szCs w:val="24"/>
          <w:bCs/>
          <w:b w:val="0"/>
          <w:i w:val="0"/>
          <w:sz w:val="24"/>
          <w:spacing w:val="0"/>
          <w:w w:val="100"/>
          <w:rFonts/>
          <w:caps w:val="0"/>
        </w:rPr>
        <w:t>parameters</w:t>
      </w:r>
      <w:r w:rsidRPr="0060477D">
        <w:rPr>
          <w:szCs w:val="24"/>
          <w:bCs/>
          <w:b w:val="0"/>
          <w:i w:val="0"/>
          <w:sz w:val="24"/>
          <w:spacing w:val="0"/>
          <w:w w:val="100"/>
          <w:rFonts/>
          <w:caps w:val="0"/>
        </w:rPr>
        <w:t> </w:t>
      </w:r>
      <w:r w:rsidRPr="0060477D">
        <w:rPr>
          <w:szCs w:val="24"/>
          <w:bCs/>
          <w:b w:val="0"/>
          <w:i w:val="0"/>
          <w:sz w:val="24"/>
          <w:spacing w:val="0"/>
          <w:w w:val="100"/>
          <w:rFonts/>
          <w:caps w:val="0"/>
        </w:rPr>
        <w:t>often</w:t>
      </w:r>
      <w:r w:rsidRPr="0060477D">
        <w:rPr>
          <w:szCs w:val="24"/>
          <w:bCs/>
          <w:b w:val="0"/>
          <w:i w:val="0"/>
          <w:sz w:val="24"/>
          <w:spacing w:val="0"/>
          <w:w w:val="100"/>
          <w:rFonts/>
          <w:caps w:val="0"/>
        </w:rPr>
        <w:t> </w:t>
      </w:r>
      <w:r w:rsidRPr="0060477D">
        <w:rPr>
          <w:szCs w:val="24"/>
          <w:bCs/>
          <w:b w:val="0"/>
          <w:i w:val="0"/>
          <w:sz w:val="24"/>
          <w:spacing w:val="0"/>
          <w:w w:val="100"/>
          <w:rFonts/>
          <w:caps w:val="0"/>
        </w:rPr>
        <w:t>leads</w:t>
      </w:r>
      <w:r w:rsidRPr="0060477D">
        <w:rPr>
          <w:szCs w:val="24"/>
          <w:bCs/>
          <w:b w:val="0"/>
          <w:i w:val="0"/>
          <w:sz w:val="24"/>
          <w:spacing w:val="0"/>
          <w:w w:val="100"/>
          <w:rFonts/>
          <w:caps w:val="0"/>
        </w:rPr>
        <w:t> </w:t>
      </w:r>
      <w:r w:rsidRPr="0060477D">
        <w:rPr>
          <w:szCs w:val="24"/>
          <w:bCs/>
          <w:b w:val="0"/>
          <w:i w:val="0"/>
          <w:sz w:val="24"/>
          <w:spacing w:val="0"/>
          <w:w w:val="100"/>
          <w:rFonts/>
          <w:caps w:val="0"/>
        </w:rPr>
        <w:t>to</w:t>
      </w:r>
      <w:r w:rsidRPr="0060477D">
        <w:rPr>
          <w:szCs w:val="24"/>
          <w:bCs/>
          <w:b w:val="0"/>
          <w:i w:val="0"/>
          <w:sz w:val="24"/>
          <w:spacing w:val="0"/>
          <w:w w:val="100"/>
          <w:rFonts/>
          <w:caps w:val="0"/>
        </w:rPr>
        <w:t> </w:t>
      </w:r>
      <w:r w:rsidRPr="0060477D">
        <w:rPr>
          <w:szCs w:val="24"/>
          <w:bCs/>
          <w:b w:val="0"/>
          <w:i w:val="0"/>
          <w:sz w:val="24"/>
          <w:spacing w:val="0"/>
          <w:w w:val="100"/>
          <w:rFonts/>
          <w:caps w:val="0"/>
        </w:rPr>
        <w:t>an</w:t>
      </w:r>
      <w:r w:rsidRPr="0060477D">
        <w:rPr>
          <w:szCs w:val="24"/>
          <w:bCs/>
          <w:b w:val="0"/>
          <w:i w:val="0"/>
          <w:sz w:val="24"/>
          <w:spacing w:val="0"/>
          <w:w w:val="100"/>
          <w:rFonts/>
          <w:caps w:val="0"/>
        </w:rPr>
        <w:t> </w:t>
      </w:r>
      <w:r w:rsidRPr="0060477D">
        <w:rPr>
          <w:szCs w:val="24"/>
          <w:bCs/>
          <w:b w:val="0"/>
          <w:i w:val="0"/>
          <w:sz w:val="24"/>
          <w:spacing w:val="0"/>
          <w:w w:val="100"/>
          <w:rFonts/>
          <w:caps w:val="0"/>
        </w:rPr>
        <w:t>alteration</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refractivity</w:t>
      </w:r>
      <w:r w:rsidRPr="0060477D">
        <w:rPr>
          <w:szCs w:val="24"/>
          <w:bCs/>
          <w:b w:val="0"/>
          <w:i w:val="0"/>
          <w:sz w:val="24"/>
          <w:spacing w:val="0"/>
          <w:w w:val="100"/>
          <w:rFonts/>
          <w:caps w:val="0"/>
        </w:rPr>
        <w:t> </w:t>
      </w:r>
      <w:r w:rsidRPr="0060477D">
        <w:rPr>
          <w:szCs w:val="24"/>
          <w:bCs/>
          <w:b w:val="0"/>
          <w:i w:val="0"/>
          <w:sz w:val="24"/>
          <w:spacing w:val="0"/>
          <w:w w:val="100"/>
          <w:rFonts/>
          <w:caps w:val="0"/>
        </w:rPr>
        <w:t>pattern.</w:t>
      </w:r>
      <w:r w:rsidRPr="0060477D">
        <w:rPr>
          <w:szCs w:val="24"/>
          <w:bCs/>
          <w:b w:val="0"/>
          <w:i w:val="0"/>
          <w:sz w:val="24"/>
          <w:spacing w:val="0"/>
          <w:w w:val="100"/>
          <w:rFonts/>
          <w:caps w:val="0"/>
        </w:rPr>
        <w:t> </w:t>
      </w:r>
      <w:r w:rsidRPr="0060477D">
        <w:rPr>
          <w:szCs w:val="24"/>
          <w:bCs/>
          <w:b w:val="0"/>
          <w:i w:val="0"/>
          <w:sz w:val="24"/>
          <w:spacing w:val="0"/>
          <w:w w:val="100"/>
          <w:rFonts/>
          <w:caps w:val="0"/>
        </w:rPr>
        <w:t>Well</w:t>
      </w:r>
      <w:r w:rsidRPr="0060477D">
        <w:rPr>
          <w:szCs w:val="24"/>
          <w:bCs/>
          <w:b w:val="0"/>
          <w:i w:val="0"/>
          <w:sz w:val="24"/>
          <w:spacing w:val="0"/>
          <w:w w:val="100"/>
          <w:rFonts/>
          <w:caps w:val="0"/>
        </w:rPr>
        <w:t> </w:t>
      </w:r>
      <w:r w:rsidRPr="0060477D">
        <w:rPr>
          <w:szCs w:val="24"/>
          <w:bCs/>
          <w:b w:val="0"/>
          <w:i w:val="0"/>
          <w:sz w:val="24"/>
          <w:spacing w:val="0"/>
          <w:w w:val="100"/>
          <w:rFonts/>
          <w:caps w:val="0"/>
        </w:rPr>
        <w:t>documented</w:t>
      </w:r>
      <w:r w:rsidRPr="0060477D">
        <w:rPr>
          <w:szCs w:val="24"/>
          <w:bCs/>
          <w:b w:val="0"/>
          <w:i w:val="0"/>
          <w:sz w:val="24"/>
          <w:spacing w:val="0"/>
          <w:w w:val="100"/>
          <w:rFonts/>
          <w:caps w:val="0"/>
        </w:rPr>
        <w:t> </w:t>
      </w:r>
      <w:r w:rsidRPr="0060477D">
        <w:rPr>
          <w:szCs w:val="24"/>
          <w:bCs/>
          <w:b w:val="0"/>
          <w:i w:val="0"/>
          <w:sz w:val="24"/>
          <w:spacing w:val="0"/>
          <w:w w:val="100"/>
          <w:rFonts/>
          <w:caps w:val="0"/>
        </w:rPr>
        <w:t>is</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fact</w:t>
      </w:r>
      <w:r w:rsidRPr="0060477D">
        <w:rPr>
          <w:szCs w:val="24"/>
          <w:bCs/>
          <w:b w:val="0"/>
          <w:i w:val="0"/>
          <w:sz w:val="24"/>
          <w:spacing w:val="0"/>
          <w:w w:val="100"/>
          <w:rFonts/>
          <w:caps w:val="0"/>
        </w:rPr>
        <w:t> </w:t>
      </w:r>
      <w:r w:rsidRPr="0060477D">
        <w:rPr>
          <w:szCs w:val="24"/>
          <w:bCs/>
          <w:b w:val="0"/>
          <w:i w:val="0"/>
          <w:sz w:val="24"/>
          <w:spacing w:val="0"/>
          <w:w w:val="100"/>
          <w:rFonts/>
          <w:caps w:val="0"/>
        </w:rPr>
        <w:t>that</w:t>
      </w:r>
      <w:r w:rsidRPr="0060477D">
        <w:rPr>
          <w:szCs w:val="24"/>
          <w:bCs/>
          <w:b w:val="0"/>
          <w:i w:val="0"/>
          <w:sz w:val="24"/>
          <w:spacing w:val="0"/>
          <w:w w:val="100"/>
          <w:rFonts/>
          <w:caps w:val="0"/>
        </w:rPr>
        <w:t> </w:t>
      </w:r>
      <w:r w:rsidRPr="0060477D">
        <w:rPr>
          <w:szCs w:val="24"/>
          <w:bCs/>
          <w:b w:val="0"/>
          <w:i w:val="0"/>
          <w:sz w:val="24"/>
          <w:spacing w:val="0"/>
          <w:w w:val="100"/>
          <w:rFonts/>
          <w:caps w:val="0"/>
        </w:rPr>
        <w:t>for</w:t>
      </w:r>
      <w:r w:rsidRPr="0060477D">
        <w:rPr>
          <w:szCs w:val="24"/>
          <w:bCs/>
          <w:b w:val="0"/>
          <w:i w:val="0"/>
          <w:sz w:val="24"/>
          <w:spacing w:val="0"/>
          <w:w w:val="100"/>
          <w:rFonts/>
          <w:caps w:val="0"/>
        </w:rPr>
        <w:t> </w:t>
      </w:r>
      <w:r w:rsidRPr="0060477D">
        <w:rPr>
          <w:szCs w:val="24"/>
          <w:bCs/>
          <w:b w:val="0"/>
          <w:i w:val="0"/>
          <w:sz w:val="24"/>
          <w:spacing w:val="0"/>
          <w:w w:val="100"/>
          <w:rFonts/>
          <w:caps w:val="0"/>
        </w:rPr>
        <w:t>a</w:t>
      </w:r>
      <w:r w:rsidRPr="0060477D">
        <w:rPr>
          <w:szCs w:val="24"/>
          <w:bCs/>
          <w:b w:val="0"/>
          <w:i w:val="0"/>
          <w:sz w:val="24"/>
          <w:spacing w:val="0"/>
          <w:w w:val="100"/>
          <w:rFonts/>
          <w:caps w:val="0"/>
        </w:rPr>
        <w:t> </w:t>
      </w:r>
      <w:r w:rsidRPr="0060477D">
        <w:rPr>
          <w:szCs w:val="24"/>
          <w:bCs/>
          <w:b w:val="0"/>
          <w:i w:val="0"/>
          <w:sz w:val="24"/>
          <w:spacing w:val="0"/>
          <w:w w:val="100"/>
          <w:rFonts/>
          <w:caps w:val="0"/>
        </w:rPr>
        <w:t>tropical</w:t>
      </w:r>
      <w:r w:rsidRPr="0060477D">
        <w:rPr>
          <w:szCs w:val="24"/>
          <w:bCs/>
          <w:b w:val="0"/>
          <w:i w:val="0"/>
          <w:sz w:val="24"/>
          <w:spacing w:val="0"/>
          <w:w w:val="100"/>
          <w:rFonts/>
          <w:caps w:val="0"/>
        </w:rPr>
        <w:t> </w:t>
      </w:r>
      <w:r w:rsidRPr="0060477D">
        <w:rPr>
          <w:szCs w:val="24"/>
          <w:bCs/>
          <w:b w:val="0"/>
          <w:i w:val="0"/>
          <w:sz w:val="24"/>
          <w:spacing w:val="0"/>
          <w:w w:val="100"/>
          <w:rFonts/>
          <w:caps w:val="0"/>
        </w:rPr>
        <w:t>climate</w:t>
      </w:r>
      <w:r w:rsidRPr="0060477D">
        <w:rPr>
          <w:szCs w:val="24"/>
          <w:bCs/>
          <w:b w:val="0"/>
          <w:i w:val="0"/>
          <w:sz w:val="24"/>
          <w:spacing w:val="0"/>
          <w:w w:val="100"/>
          <w:rFonts/>
          <w:caps w:val="0"/>
        </w:rPr>
        <w:t> </w:t>
      </w:r>
      <w:r w:rsidRPr="0060477D">
        <w:rPr>
          <w:szCs w:val="24"/>
          <w:bCs/>
          <w:b w:val="0"/>
          <w:i w:val="0"/>
          <w:sz w:val="24"/>
          <w:spacing w:val="0"/>
          <w:w w:val="100"/>
          <w:rFonts/>
          <w:caps w:val="0"/>
        </w:rPr>
        <w:t>characterized</w:t>
      </w:r>
      <w:r w:rsidRPr="0060477D">
        <w:rPr>
          <w:szCs w:val="24"/>
          <w:bCs/>
          <w:b w:val="0"/>
          <w:i w:val="0"/>
          <w:sz w:val="24"/>
          <w:spacing w:val="0"/>
          <w:w w:val="100"/>
          <w:rFonts/>
          <w:caps w:val="0"/>
        </w:rPr>
        <w:t> </w:t>
      </w:r>
      <w:r w:rsidRPr="0060477D">
        <w:rPr>
          <w:szCs w:val="24"/>
          <w:bCs/>
          <w:b w:val="0"/>
          <w:i w:val="0"/>
          <w:sz w:val="24"/>
          <w:spacing w:val="0"/>
          <w:w w:val="100"/>
          <w:rFonts/>
          <w:caps w:val="0"/>
        </w:rPr>
        <w:t>by</w:t>
      </w:r>
      <w:r w:rsidRPr="0060477D">
        <w:rPr>
          <w:szCs w:val="24"/>
          <w:bCs/>
          <w:b w:val="0"/>
          <w:i w:val="0"/>
          <w:sz w:val="24"/>
          <w:spacing w:val="0"/>
          <w:w w:val="100"/>
          <w:rFonts/>
          <w:caps w:val="0"/>
        </w:rPr>
        <w:t> </w:t>
      </w:r>
      <w:r w:rsidRPr="0060477D">
        <w:rPr>
          <w:szCs w:val="24"/>
          <w:bCs/>
          <w:b w:val="0"/>
          <w:i w:val="0"/>
          <w:sz w:val="24"/>
          <w:spacing w:val="0"/>
          <w:w w:val="100"/>
          <w:rFonts/>
          <w:caps w:val="0"/>
        </w:rPr>
        <w:t>two</w:t>
      </w:r>
      <w:r w:rsidRPr="0060477D">
        <w:rPr>
          <w:szCs w:val="24"/>
          <w:bCs/>
          <w:b w:val="0"/>
          <w:i w:val="0"/>
          <w:sz w:val="24"/>
          <w:spacing w:val="0"/>
          <w:w w:val="100"/>
          <w:rFonts/>
          <w:caps w:val="0"/>
        </w:rPr>
        <w:t> </w:t>
      </w:r>
      <w:r w:rsidRPr="0060477D">
        <w:rPr>
          <w:szCs w:val="24"/>
          <w:bCs/>
          <w:b w:val="0"/>
          <w:i w:val="0"/>
          <w:sz w:val="24"/>
          <w:spacing w:val="0"/>
          <w:w w:val="100"/>
          <w:rFonts/>
          <w:caps w:val="0"/>
        </w:rPr>
        <w:t>seasons,</w:t>
      </w:r>
      <w:r w:rsidRPr="0060477D">
        <w:rPr>
          <w:szCs w:val="24"/>
          <w:bCs/>
          <w:b w:val="0"/>
          <w:i w:val="0"/>
          <w:sz w:val="24"/>
          <w:spacing w:val="0"/>
          <w:w w:val="100"/>
          <w:rFonts/>
          <w:caps w:val="0"/>
        </w:rPr>
        <w:t> </w:t>
      </w:r>
      <w:r w:rsidRPr="0060477D">
        <w:rPr>
          <w:szCs w:val="24"/>
          <w:bCs/>
          <w:b w:val="0"/>
          <w:i w:val="0"/>
          <w:sz w:val="24"/>
          <w:spacing w:val="0"/>
          <w:w w:val="100"/>
          <w:rFonts/>
          <w:caps w:val="0"/>
        </w:rPr>
        <w:t>which</w:t>
      </w:r>
      <w:r w:rsidRPr="0060477D">
        <w:rPr>
          <w:szCs w:val="24"/>
          <w:bCs/>
          <w:b w:val="0"/>
          <w:i w:val="0"/>
          <w:sz w:val="24"/>
          <w:spacing w:val="0"/>
          <w:w w:val="100"/>
          <w:rFonts/>
          <w:caps w:val="0"/>
        </w:rPr>
        <w:t> </w:t>
      </w:r>
      <w:r w:rsidRPr="0060477D">
        <w:rPr>
          <w:szCs w:val="24"/>
          <w:bCs/>
          <w:b w:val="0"/>
          <w:i w:val="0"/>
          <w:sz w:val="24"/>
          <w:spacing w:val="0"/>
          <w:w w:val="100"/>
          <w:rFonts/>
          <w:caps w:val="0"/>
        </w:rPr>
        <w:t>are</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dry</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rainy</w:t>
      </w:r>
      <w:r w:rsidRPr="0060477D">
        <w:rPr>
          <w:szCs w:val="24"/>
          <w:bCs/>
          <w:b w:val="0"/>
          <w:i w:val="0"/>
          <w:sz w:val="24"/>
          <w:spacing w:val="0"/>
          <w:w w:val="100"/>
          <w:rFonts/>
          <w:caps w:val="0"/>
        </w:rPr>
        <w:t> </w:t>
      </w:r>
      <w:r w:rsidRPr="0060477D">
        <w:rPr>
          <w:szCs w:val="24"/>
          <w:bCs/>
          <w:b w:val="0"/>
          <w:i w:val="0"/>
          <w:sz w:val="24"/>
          <w:spacing w:val="0"/>
          <w:w w:val="100"/>
          <w:rFonts/>
          <w:caps w:val="0"/>
        </w:rPr>
        <w:t>seasons,</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refractivity</w:t>
      </w:r>
      <w:r w:rsidRPr="0060477D">
        <w:rPr>
          <w:szCs w:val="24"/>
          <w:bCs/>
          <w:b w:val="0"/>
          <w:i w:val="0"/>
          <w:sz w:val="24"/>
          <w:spacing w:val="0"/>
          <w:w w:val="100"/>
          <w:rFonts/>
          <w:caps w:val="0"/>
        </w:rPr>
        <w:t> </w:t>
      </w:r>
      <w:r w:rsidRPr="0060477D">
        <w:rPr>
          <w:szCs w:val="24"/>
          <w:bCs/>
          <w:b w:val="0"/>
          <w:i w:val="0"/>
          <w:sz w:val="24"/>
          <w:spacing w:val="0"/>
          <w:w w:val="100"/>
          <w:rFonts/>
          <w:caps w:val="0"/>
        </w:rPr>
        <w:t>increases</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rainy</w:t>
      </w:r>
      <w:r w:rsidRPr="0060477D">
        <w:rPr>
          <w:szCs w:val="24"/>
          <w:bCs/>
          <w:b w:val="0"/>
          <w:i w:val="0"/>
          <w:sz w:val="24"/>
          <w:spacing w:val="0"/>
          <w:w w:val="100"/>
          <w:rFonts/>
          <w:caps w:val="0"/>
        </w:rPr>
        <w:t> </w:t>
      </w:r>
      <w:r w:rsidRPr="0060477D">
        <w:rPr>
          <w:szCs w:val="24"/>
          <w:bCs/>
          <w:b w:val="0"/>
          <w:i w:val="0"/>
          <w:sz w:val="24"/>
          <w:spacing w:val="0"/>
          <w:w w:val="100"/>
          <w:rFonts/>
          <w:caps w:val="0"/>
        </w:rPr>
        <w:t>season</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drops</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dry</w:t>
      </w:r>
      <w:r w:rsidRPr="0060477D">
        <w:rPr>
          <w:szCs w:val="24"/>
          <w:bCs/>
          <w:b w:val="0"/>
          <w:i w:val="0"/>
          <w:sz w:val="24"/>
          <w:spacing w:val="0"/>
          <w:w w:val="100"/>
          <w:rFonts/>
          <w:caps w:val="0"/>
        </w:rPr>
        <w:t> </w:t>
      </w:r>
      <w:r w:rsidRPr="0060477D">
        <w:rPr>
          <w:szCs w:val="24"/>
          <w:bCs/>
          <w:b w:val="0"/>
          <w:i w:val="0"/>
          <w:sz w:val="24"/>
          <w:spacing w:val="0"/>
          <w:w w:val="100"/>
          <w:rFonts/>
          <w:caps w:val="0"/>
        </w:rPr>
        <w:t>season,</w:t>
      </w:r>
      <w:r w:rsidRPr="0060477D">
        <w:rPr>
          <w:szCs w:val="24"/>
          <w:bCs/>
          <w:b w:val="0"/>
          <w:i w:val="0"/>
          <w:sz w:val="24"/>
          <w:spacing w:val="0"/>
          <w:w w:val="100"/>
          <w:rFonts/>
          <w:caps w:val="0"/>
        </w:rPr>
        <w:t> </w:t>
      </w:r>
      <w:r w:rsidRPr="0060477D">
        <w:rPr>
          <w:szCs w:val="24"/>
          <w:bCs/>
          <w:b w:val="0"/>
          <w:i w:val="0"/>
          <w:sz w:val="24"/>
          <w:spacing w:val="0"/>
          <w:w w:val="100"/>
          <w:rFonts/>
          <w:caps w:val="0"/>
        </w:rPr>
        <w:t>as</w:t>
      </w:r>
      <w:r w:rsidRPr="0060477D">
        <w:rPr>
          <w:szCs w:val="24"/>
          <w:bCs/>
          <w:b w:val="0"/>
          <w:i w:val="0"/>
          <w:sz w:val="24"/>
          <w:spacing w:val="0"/>
          <w:w w:val="100"/>
          <w:rFonts/>
          <w:caps w:val="0"/>
        </w:rPr>
        <w:t> </w:t>
      </w:r>
      <w:r w:rsidRPr="0060477D">
        <w:rPr>
          <w:szCs w:val="24"/>
          <w:bCs/>
          <w:b w:val="0"/>
          <w:i w:val="0"/>
          <w:sz w:val="24"/>
          <w:spacing w:val="0"/>
          <w:w w:val="100"/>
          <w:rFonts/>
          <w:caps w:val="0"/>
        </w:rPr>
        <w:t>a</w:t>
      </w:r>
      <w:r w:rsidRPr="0060477D">
        <w:rPr>
          <w:szCs w:val="24"/>
          <w:bCs/>
          <w:b w:val="0"/>
          <w:i w:val="0"/>
          <w:sz w:val="24"/>
          <w:spacing w:val="0"/>
          <w:w w:val="100"/>
          <w:rFonts/>
          <w:caps w:val="0"/>
        </w:rPr>
        <w:t> </w:t>
      </w:r>
      <w:r w:rsidRPr="0060477D">
        <w:rPr>
          <w:szCs w:val="24"/>
          <w:bCs/>
          <w:b w:val="0"/>
          <w:i w:val="0"/>
          <w:sz w:val="24"/>
          <w:spacing w:val="0"/>
          <w:w w:val="100"/>
          <w:rFonts/>
          <w:caps w:val="0"/>
        </w:rPr>
        <w:t>result</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presence</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more</w:t>
      </w:r>
      <w:r w:rsidRPr="0060477D">
        <w:rPr>
          <w:szCs w:val="24"/>
          <w:bCs/>
          <w:b w:val="0"/>
          <w:i w:val="0"/>
          <w:sz w:val="24"/>
          <w:spacing w:val="0"/>
          <w:w w:val="100"/>
          <w:rFonts/>
          <w:caps w:val="0"/>
        </w:rPr>
        <w:t> </w:t>
      </w:r>
      <w:r w:rsidRPr="0060477D">
        <w:rPr>
          <w:szCs w:val="24"/>
          <w:bCs/>
          <w:b w:val="0"/>
          <w:i w:val="0"/>
          <w:sz w:val="24"/>
          <w:spacing w:val="0"/>
          <w:w w:val="100"/>
          <w:rFonts/>
          <w:caps w:val="0"/>
        </w:rPr>
        <w:t>water</w:t>
      </w:r>
      <w:r w:rsidRPr="0060477D">
        <w:rPr>
          <w:szCs w:val="24"/>
          <w:bCs/>
          <w:b w:val="0"/>
          <w:i w:val="0"/>
          <w:sz w:val="24"/>
          <w:spacing w:val="0"/>
          <w:w w:val="100"/>
          <w:rFonts/>
          <w:caps w:val="0"/>
        </w:rPr>
        <w:t> </w:t>
      </w:r>
      <w:r w:rsidRPr="0060477D">
        <w:rPr>
          <w:szCs w:val="24"/>
          <w:bCs/>
          <w:b w:val="0"/>
          <w:i w:val="0"/>
          <w:sz w:val="24"/>
          <w:spacing w:val="0"/>
          <w:w w:val="100"/>
          <w:rFonts/>
          <w:caps w:val="0"/>
        </w:rPr>
        <w:t>vapor</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atmosphere</w:t>
      </w:r>
      <w:r w:rsidRPr="0060477D">
        <w:rPr>
          <w:szCs w:val="24"/>
          <w:bCs/>
          <w:b w:val="0"/>
          <w:i w:val="0"/>
          <w:sz w:val="24"/>
          <w:spacing w:val="0"/>
          <w:w w:val="100"/>
          <w:rFonts/>
          <w:caps w:val="0"/>
        </w:rPr>
        <w:t> </w:t>
      </w:r>
      <w:r>
        <w:rPr>
          <w:szCs w:val="24"/>
          <w:bCs/>
          <w:noProof/>
          <w:b w:val="0"/>
          <w:i w:val="0"/>
          <w:sz w:val="24"/>
          <w:spacing w:val="0"/>
          <w:w w:val="100"/>
          <w:rFonts/>
          <w:caps w:val="0"/>
        </w:rPr>
        <w:t>(Oku,</w:t>
      </w:r>
      <w:r>
        <w:rPr>
          <w:szCs w:val="24"/>
          <w:bCs/>
          <w:noProof/>
          <w:b w:val="0"/>
          <w:i w:val="0"/>
          <w:sz w:val="24"/>
          <w:spacing w:val="0"/>
          <w:w w:val="100"/>
          <w:rFonts/>
          <w:caps w:val="0"/>
        </w:rPr>
        <w:t> </w:t>
      </w:r>
      <w:r>
        <w:rPr>
          <w:szCs w:val="24"/>
          <w:bCs/>
          <w:noProof/>
          <w:b w:val="0"/>
          <w:i w:val="0"/>
          <w:sz w:val="24"/>
          <w:spacing w:val="0"/>
          <w:w w:val="100"/>
          <w:rFonts/>
          <w:caps w:val="0"/>
        </w:rPr>
        <w:t>2015)</w:t>
      </w:r>
      <w:r w:rsidRPr="0060477D">
        <w:rPr>
          <w:szCs w:val="24"/>
          <w:bCs/>
          <w:b w:val="0"/>
          <w:i w:val="0"/>
          <w:sz w:val="24"/>
          <w:spacing w:val="0"/>
          <w:w w:val="100"/>
          <w:rFonts/>
          <w:caps w:val="0"/>
        </w:rPr>
        <w:t>.</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behavior</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waves</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tropospheric</w:t>
      </w:r>
      <w:r w:rsidRPr="0060477D">
        <w:rPr>
          <w:szCs w:val="24"/>
          <w:bCs/>
          <w:b w:val="0"/>
          <w:i w:val="0"/>
          <w:sz w:val="24"/>
          <w:spacing w:val="0"/>
          <w:w w:val="100"/>
          <w:rFonts/>
          <w:caps w:val="0"/>
        </w:rPr>
        <w:t> </w:t>
      </w:r>
      <w:r w:rsidRPr="0060477D">
        <w:rPr>
          <w:szCs w:val="24"/>
          <w:bCs/>
          <w:b w:val="0"/>
          <w:i w:val="0"/>
          <w:sz w:val="24"/>
          <w:spacing w:val="0"/>
          <w:w w:val="100"/>
          <w:rFonts/>
          <w:caps w:val="0"/>
        </w:rPr>
        <w:t>layer</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Earth’s</w:t>
      </w:r>
      <w:r w:rsidRPr="0060477D">
        <w:rPr>
          <w:szCs w:val="24"/>
          <w:bCs/>
          <w:b w:val="0"/>
          <w:i w:val="0"/>
          <w:sz w:val="24"/>
          <w:spacing w:val="0"/>
          <w:w w:val="100"/>
          <w:rFonts/>
          <w:caps w:val="0"/>
        </w:rPr>
        <w:t> </w:t>
      </w:r>
      <w:r w:rsidRPr="0060477D">
        <w:rPr>
          <w:szCs w:val="24"/>
          <w:bCs/>
          <w:b w:val="0"/>
          <w:i w:val="0"/>
          <w:sz w:val="24"/>
          <w:spacing w:val="0"/>
          <w:w w:val="100"/>
          <w:rFonts/>
          <w:caps w:val="0"/>
        </w:rPr>
        <w:t>atmosphere</w:t>
      </w:r>
      <w:r w:rsidRPr="0060477D">
        <w:rPr>
          <w:szCs w:val="24"/>
          <w:bCs/>
          <w:b w:val="0"/>
          <w:i w:val="0"/>
          <w:sz w:val="24"/>
          <w:spacing w:val="0"/>
          <w:w w:val="100"/>
          <w:rFonts/>
          <w:caps w:val="0"/>
        </w:rPr>
        <w:t> </w:t>
      </w:r>
      <w:r w:rsidRPr="0060477D">
        <w:rPr>
          <w:szCs w:val="24"/>
          <w:bCs/>
          <w:b w:val="0"/>
          <w:i w:val="0"/>
          <w:sz w:val="24"/>
          <w:spacing w:val="0"/>
          <w:w w:val="100"/>
          <w:rFonts/>
          <w:caps w:val="0"/>
        </w:rPr>
        <w:t>is</w:t>
      </w:r>
      <w:r w:rsidRPr="0060477D">
        <w:rPr>
          <w:szCs w:val="24"/>
          <w:bCs/>
          <w:b w:val="0"/>
          <w:i w:val="0"/>
          <w:sz w:val="24"/>
          <w:spacing w:val="0"/>
          <w:w w:val="100"/>
          <w:rFonts/>
          <w:caps w:val="0"/>
        </w:rPr>
        <w:t> </w:t>
      </w:r>
      <w:r w:rsidRPr="0060477D">
        <w:rPr>
          <w:szCs w:val="24"/>
          <w:bCs/>
          <w:b w:val="0"/>
          <w:i w:val="0"/>
          <w:sz w:val="24"/>
          <w:spacing w:val="0"/>
          <w:w w:val="100"/>
          <w:rFonts/>
          <w:caps w:val="0"/>
        </w:rPr>
        <w:t>very</w:t>
      </w:r>
      <w:r w:rsidRPr="0060477D">
        <w:rPr>
          <w:szCs w:val="24"/>
          <w:bCs/>
          <w:b w:val="0"/>
          <w:i w:val="0"/>
          <w:sz w:val="24"/>
          <w:spacing w:val="0"/>
          <w:w w:val="100"/>
          <w:rFonts/>
          <w:caps w:val="0"/>
        </w:rPr>
        <w:t> </w:t>
      </w:r>
      <w:r w:rsidRPr="0060477D">
        <w:rPr>
          <w:szCs w:val="24"/>
          <w:bCs/>
          <w:b w:val="0"/>
          <w:i w:val="0"/>
          <w:sz w:val="24"/>
          <w:spacing w:val="0"/>
          <w:w w:val="100"/>
          <w:rFonts/>
          <w:caps w:val="0"/>
        </w:rPr>
        <w:t>important</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this</w:t>
      </w:r>
      <w:r w:rsidRPr="0060477D">
        <w:rPr>
          <w:szCs w:val="24"/>
          <w:bCs/>
          <w:b w:val="0"/>
          <w:i w:val="0"/>
          <w:sz w:val="24"/>
          <w:spacing w:val="0"/>
          <w:w w:val="100"/>
          <w:rFonts/>
          <w:caps w:val="0"/>
        </w:rPr>
        <w:t> </w:t>
      </w:r>
      <w:r w:rsidRPr="0060477D">
        <w:rPr>
          <w:szCs w:val="24"/>
          <w:bCs/>
          <w:b w:val="0"/>
          <w:i w:val="0"/>
          <w:sz w:val="24"/>
          <w:spacing w:val="0"/>
          <w:w w:val="100"/>
          <w:rFonts/>
          <w:caps w:val="0"/>
        </w:rPr>
        <w:t>modern</w:t>
      </w:r>
      <w:r w:rsidRPr="0060477D">
        <w:rPr>
          <w:szCs w:val="24"/>
          <w:bCs/>
          <w:b w:val="0"/>
          <w:i w:val="0"/>
          <w:sz w:val="24"/>
          <w:spacing w:val="0"/>
          <w:w w:val="100"/>
          <w:rFonts/>
          <w:caps w:val="0"/>
        </w:rPr>
        <w:t> </w:t>
      </w:r>
      <w:r w:rsidRPr="0060477D">
        <w:rPr>
          <w:szCs w:val="24"/>
          <w:bCs/>
          <w:b w:val="0"/>
          <w:i w:val="0"/>
          <w:sz w:val="24"/>
          <w:spacing w:val="0"/>
          <w:w w:val="100"/>
          <w:rFonts/>
          <w:caps w:val="0"/>
        </w:rPr>
        <w:t>age</w:t>
      </w:r>
      <w:r w:rsidRPr="0060477D">
        <w:rPr>
          <w:szCs w:val="24"/>
          <w:bCs/>
          <w:b w:val="0"/>
          <w:i w:val="0"/>
          <w:sz w:val="24"/>
          <w:spacing w:val="0"/>
          <w:w w:val="100"/>
          <w:rFonts/>
          <w:caps w:val="0"/>
        </w:rPr>
        <w:t> </w:t>
      </w:r>
      <w:r w:rsidRPr="0060477D">
        <w:rPr>
          <w:szCs w:val="24"/>
          <w:bCs/>
          <w:b w:val="0"/>
          <w:i w:val="0"/>
          <w:sz w:val="24"/>
          <w:spacing w:val="0"/>
          <w:w w:val="100"/>
          <w:rFonts/>
          <w:caps w:val="0"/>
        </w:rPr>
        <w:t>that</w:t>
      </w:r>
      <w:r w:rsidRPr="0060477D">
        <w:rPr>
          <w:szCs w:val="24"/>
          <w:bCs/>
          <w:b w:val="0"/>
          <w:i w:val="0"/>
          <w:sz w:val="24"/>
          <w:spacing w:val="0"/>
          <w:w w:val="100"/>
          <w:rFonts/>
          <w:caps w:val="0"/>
        </w:rPr>
        <w:t> </w:t>
      </w:r>
      <w:r w:rsidRPr="0060477D">
        <w:rPr>
          <w:szCs w:val="24"/>
          <w:bCs/>
          <w:b w:val="0"/>
          <w:i w:val="0"/>
          <w:sz w:val="24"/>
          <w:spacing w:val="0"/>
          <w:w w:val="100"/>
          <w:rFonts/>
          <w:caps w:val="0"/>
        </w:rPr>
        <w:t>is</w:t>
      </w:r>
      <w:r w:rsidRPr="0060477D">
        <w:rPr>
          <w:szCs w:val="24"/>
          <w:bCs/>
          <w:b w:val="0"/>
          <w:i w:val="0"/>
          <w:sz w:val="24"/>
          <w:spacing w:val="0"/>
          <w:w w:val="100"/>
          <w:rFonts/>
          <w:caps w:val="0"/>
        </w:rPr>
        <w:t> </w:t>
      </w:r>
      <w:r w:rsidRPr="0060477D">
        <w:rPr>
          <w:szCs w:val="24"/>
          <w:bCs/>
          <w:b w:val="0"/>
          <w:i w:val="0"/>
          <w:sz w:val="24"/>
          <w:spacing w:val="0"/>
          <w:w w:val="100"/>
          <w:rFonts/>
          <w:caps w:val="0"/>
        </w:rPr>
        <w:t>highly</w:t>
      </w:r>
      <w:r w:rsidRPr="0060477D">
        <w:rPr>
          <w:szCs w:val="24"/>
          <w:bCs/>
          <w:b w:val="0"/>
          <w:i w:val="0"/>
          <w:sz w:val="24"/>
          <w:spacing w:val="0"/>
          <w:w w:val="100"/>
          <w:rFonts/>
          <w:caps w:val="0"/>
        </w:rPr>
        <w:t> </w:t>
      </w:r>
      <w:r w:rsidRPr="0060477D">
        <w:rPr>
          <w:szCs w:val="24"/>
          <w:bCs/>
          <w:b w:val="0"/>
          <w:i w:val="0"/>
          <w:sz w:val="24"/>
          <w:spacing w:val="0"/>
          <w:w w:val="100"/>
          <w:rFonts/>
          <w:caps w:val="0"/>
        </w:rPr>
        <w:t>influenced</w:t>
      </w:r>
      <w:r w:rsidRPr="0060477D">
        <w:rPr>
          <w:szCs w:val="24"/>
          <w:bCs/>
          <w:b w:val="0"/>
          <w:i w:val="0"/>
          <w:sz w:val="24"/>
          <w:spacing w:val="0"/>
          <w:w w:val="100"/>
          <w:rFonts/>
          <w:caps w:val="0"/>
        </w:rPr>
        <w:t> </w:t>
      </w:r>
      <w:r w:rsidRPr="0060477D">
        <w:rPr>
          <w:szCs w:val="24"/>
          <w:bCs/>
          <w:b w:val="0"/>
          <w:i w:val="0"/>
          <w:sz w:val="24"/>
          <w:spacing w:val="0"/>
          <w:w w:val="100"/>
          <w:rFonts/>
          <w:caps w:val="0"/>
        </w:rPr>
        <w:t>by</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communications</w:t>
      </w:r>
      <w:r w:rsidRPr="0060477D">
        <w:rPr>
          <w:szCs w:val="24"/>
          <w:bCs/>
          <w:b w:val="0"/>
          <w:i w:val="0"/>
          <w:sz w:val="24"/>
          <w:spacing w:val="0"/>
          <w:w w:val="100"/>
          <w:rFonts/>
          <w:caps w:val="0"/>
        </w:rPr>
        <w:t> </w:t>
      </w:r>
      <w:r w:rsidRPr="0060477D">
        <w:rPr>
          <w:szCs w:val="24"/>
          <w:bCs/>
          <w:b w:val="0"/>
          <w:i w:val="0"/>
          <w:sz w:val="24"/>
          <w:spacing w:val="0"/>
          <w:w w:val="100"/>
          <w:rFonts/>
          <w:caps w:val="0"/>
        </w:rPr>
        <w:t>ranging</w:t>
      </w:r>
      <w:r w:rsidRPr="0060477D">
        <w:rPr>
          <w:szCs w:val="24"/>
          <w:bCs/>
          <w:b w:val="0"/>
          <w:i w:val="0"/>
          <w:sz w:val="24"/>
          <w:spacing w:val="0"/>
          <w:w w:val="100"/>
          <w:rFonts/>
          <w:caps w:val="0"/>
        </w:rPr>
        <w:t> </w:t>
      </w:r>
      <w:r w:rsidRPr="0060477D">
        <w:rPr>
          <w:szCs w:val="24"/>
          <w:bCs/>
          <w:b w:val="0"/>
          <w:i w:val="0"/>
          <w:sz w:val="24"/>
          <w:spacing w:val="0"/>
          <w:w w:val="100"/>
          <w:rFonts/>
          <w:caps w:val="0"/>
        </w:rPr>
        <w:t>from</w:t>
      </w:r>
      <w:r w:rsidRPr="0060477D">
        <w:rPr>
          <w:szCs w:val="24"/>
          <w:bCs/>
          <w:b w:val="0"/>
          <w:i w:val="0"/>
          <w:sz w:val="24"/>
          <w:spacing w:val="0"/>
          <w:w w:val="100"/>
          <w:rFonts/>
          <w:caps w:val="0"/>
        </w:rPr>
        <w:t> </w:t>
      </w:r>
      <w:r w:rsidRPr="0060477D">
        <w:rPr>
          <w:szCs w:val="24"/>
          <w:bCs/>
          <w:b w:val="0"/>
          <w:i w:val="0"/>
          <w:sz w:val="24"/>
          <w:spacing w:val="0"/>
          <w:w w:val="100"/>
          <w:rFonts/>
          <w:caps w:val="0"/>
        </w:rPr>
        <w:t>mobile</w:t>
      </w:r>
      <w:r w:rsidRPr="0060477D">
        <w:rPr>
          <w:szCs w:val="24"/>
          <w:bCs/>
          <w:b w:val="0"/>
          <w:i w:val="0"/>
          <w:sz w:val="24"/>
          <w:spacing w:val="0"/>
          <w:w w:val="100"/>
          <w:rFonts/>
          <w:caps w:val="0"/>
        </w:rPr>
        <w:t> </w:t>
      </w:r>
      <w:r w:rsidRPr="0060477D">
        <w:rPr>
          <w:szCs w:val="24"/>
          <w:bCs/>
          <w:b w:val="0"/>
          <w:i w:val="0"/>
          <w:sz w:val="24"/>
          <w:spacing w:val="0"/>
          <w:w w:val="100"/>
          <w:rFonts/>
          <w:caps w:val="0"/>
        </w:rPr>
        <w:t>telephoning</w:t>
      </w:r>
      <w:r w:rsidRPr="0060477D">
        <w:rPr>
          <w:szCs w:val="24"/>
          <w:bCs/>
          <w:b w:val="0"/>
          <w:i w:val="0"/>
          <w:sz w:val="24"/>
          <w:spacing w:val="0"/>
          <w:w w:val="100"/>
          <w:rFonts/>
          <w:caps w:val="0"/>
        </w:rPr>
        <w:t> </w:t>
      </w:r>
      <w:r w:rsidRPr="0060477D">
        <w:rPr>
          <w:szCs w:val="24"/>
          <w:bCs/>
          <w:b w:val="0"/>
          <w:i w:val="0"/>
          <w:sz w:val="24"/>
          <w:spacing w:val="0"/>
          <w:w w:val="100"/>
          <w:rFonts/>
          <w:caps w:val="0"/>
        </w:rPr>
        <w:t>through</w:t>
      </w:r>
      <w:r w:rsidRPr="0060477D">
        <w:rPr>
          <w:szCs w:val="24"/>
          <w:bCs/>
          <w:b w:val="0"/>
          <w:i w:val="0"/>
          <w:sz w:val="24"/>
          <w:spacing w:val="0"/>
          <w:w w:val="100"/>
          <w:rFonts/>
          <w:caps w:val="0"/>
        </w:rPr>
        <w:t> </w:t>
      </w:r>
      <w:r w:rsidRPr="0060477D">
        <w:rPr>
          <w:szCs w:val="24"/>
          <w:bCs/>
          <w:b w:val="0"/>
          <w:i w:val="0"/>
          <w:sz w:val="24"/>
          <w:spacing w:val="0"/>
          <w:w w:val="100"/>
          <w:rFonts/>
          <w:caps w:val="0"/>
        </w:rPr>
        <w:t>terrestrial</w:t>
      </w:r>
      <w:r w:rsidRPr="0060477D">
        <w:rPr>
          <w:szCs w:val="24"/>
          <w:bCs/>
          <w:b w:val="0"/>
          <w:i w:val="0"/>
          <w:sz w:val="24"/>
          <w:spacing w:val="0"/>
          <w:w w:val="100"/>
          <w:rFonts/>
          <w:caps w:val="0"/>
        </w:rPr>
        <w:t> </w:t>
      </w:r>
      <w:r w:rsidRPr="0060477D">
        <w:rPr>
          <w:szCs w:val="24"/>
          <w:bCs/>
          <w:b w:val="0"/>
          <w:i w:val="0"/>
          <w:sz w:val="24"/>
          <w:spacing w:val="0"/>
          <w:w w:val="100"/>
          <w:rFonts/>
          <w:caps w:val="0"/>
        </w:rPr>
        <w:t>digital</w:t>
      </w:r>
      <w:r w:rsidRPr="0060477D">
        <w:rPr>
          <w:szCs w:val="24"/>
          <w:bCs/>
          <w:b w:val="0"/>
          <w:i w:val="0"/>
          <w:sz w:val="24"/>
          <w:spacing w:val="0"/>
          <w:w w:val="100"/>
          <w:rFonts/>
          <w:caps w:val="0"/>
        </w:rPr>
        <w:t> </w:t>
      </w:r>
      <w:r w:rsidRPr="0060477D">
        <w:rPr>
          <w:szCs w:val="24"/>
          <w:bCs/>
          <w:b w:val="0"/>
          <w:i w:val="0"/>
          <w:sz w:val="24"/>
          <w:spacing w:val="0"/>
          <w:w w:val="100"/>
          <w:rFonts/>
          <w:caps w:val="0"/>
        </w:rPr>
        <w:t>broadcasting</w:t>
      </w:r>
      <w:r w:rsidRPr="0060477D">
        <w:rPr>
          <w:szCs w:val="24"/>
          <w:bCs/>
          <w:b w:val="0"/>
          <w:i w:val="0"/>
          <w:sz w:val="24"/>
          <w:spacing w:val="0"/>
          <w:w w:val="100"/>
          <w:rFonts/>
          <w:caps w:val="0"/>
        </w:rPr>
        <w:t> </w:t>
      </w:r>
      <w:r w:rsidRPr="0060477D">
        <w:rPr>
          <w:szCs w:val="24"/>
          <w:bCs/>
          <w:b w:val="0"/>
          <w:i w:val="0"/>
          <w:sz w:val="24"/>
          <w:spacing w:val="0"/>
          <w:w w:val="100"/>
          <w:rFonts/>
          <w:caps w:val="0"/>
        </w:rPr>
        <w:t>to</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propagation</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satellite</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signal</w:t>
      </w:r>
      <w:r w:rsidRPr="0060477D">
        <w:rPr>
          <w:szCs w:val="24"/>
          <w:bCs/>
          <w:b w:val="0"/>
          <w:i w:val="0"/>
          <w:sz w:val="24"/>
          <w:spacing w:val="0"/>
          <w:w w:val="100"/>
          <w:rFonts/>
          <w:caps w:val="0"/>
        </w:rPr>
        <w:t> </w:t>
      </w:r>
      <w:r w:rsidRPr="0060477D">
        <w:rPr>
          <w:szCs w:val="24"/>
          <w:bCs/>
          <w:b w:val="0"/>
          <w:i w:val="0"/>
          <w:sz w:val="24"/>
          <w:spacing w:val="0"/>
          <w:w w:val="100"/>
          <w:rFonts/>
          <w:caps w:val="0"/>
        </w:rPr>
        <w:t>through</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troposphere</w:t>
      </w:r>
      <w:r w:rsidRPr="0060477D">
        <w:rPr>
          <w:szCs w:val="24"/>
          <w:bCs/>
          <w:b w:val="0"/>
          <w:i w:val="0"/>
          <w:sz w:val="24"/>
          <w:spacing w:val="0"/>
          <w:w w:val="100"/>
          <w:rFonts/>
          <w:caps w:val="0"/>
        </w:rPr>
        <w:t> </w:t>
      </w:r>
      <w:r>
        <w:rPr>
          <w:szCs w:val="24"/>
          <w:bCs/>
          <w:noProof/>
          <w:b w:val="0"/>
          <w:i w:val="0"/>
          <w:sz w:val="24"/>
          <w:spacing w:val="0"/>
          <w:w w:val="100"/>
          <w:rFonts/>
          <w:caps w:val="0"/>
        </w:rPr>
        <w:t>(Abimbola,</w:t>
      </w:r>
      <w:r>
        <w:rPr>
          <w:szCs w:val="24"/>
          <w:bCs/>
          <w:noProof/>
          <w:b w:val="0"/>
          <w:i w:val="0"/>
          <w:sz w:val="24"/>
          <w:spacing w:val="0"/>
          <w:w w:val="100"/>
          <w:rFonts/>
          <w:caps w:val="0"/>
        </w:rPr>
        <w:t> </w:t>
      </w:r>
      <w:r>
        <w:rPr>
          <w:szCs w:val="24"/>
          <w:bCs/>
          <w:noProof/>
          <w:b w:val="0"/>
          <w:i w:val="0"/>
          <w:sz w:val="24"/>
          <w:spacing w:val="0"/>
          <w:w w:val="100"/>
          <w:rFonts/>
          <w:caps w:val="0"/>
        </w:rPr>
        <w:t>2021)</w:t>
      </w:r>
      <w:r w:rsidRPr="0060477D">
        <w:rPr>
          <w:szCs w:val="24"/>
          <w:bCs/>
          <w:b w:val="0"/>
          <w:i w:val="0"/>
          <w:sz w:val="24"/>
          <w:spacing w:val="0"/>
          <w:w w:val="100"/>
          <w:rFonts/>
          <w:caps w:val="0"/>
        </w:rPr>
        <w:t>.</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wave</w:t>
      </w:r>
      <w:r w:rsidRPr="0060477D">
        <w:rPr>
          <w:szCs w:val="24"/>
          <w:bCs/>
          <w:b w:val="0"/>
          <w:i w:val="0"/>
          <w:sz w:val="24"/>
          <w:spacing w:val="0"/>
          <w:w w:val="100"/>
          <w:rFonts/>
          <w:caps w:val="0"/>
        </w:rPr>
        <w:t> </w:t>
      </w:r>
      <w:r w:rsidRPr="0060477D">
        <w:rPr>
          <w:szCs w:val="24"/>
          <w:bCs/>
          <w:b w:val="0"/>
          <w:i w:val="0"/>
          <w:sz w:val="24"/>
          <w:spacing w:val="0"/>
          <w:w w:val="100"/>
          <w:rFonts/>
          <w:caps w:val="0"/>
        </w:rPr>
        <w:t>is</w:t>
      </w:r>
      <w:r w:rsidRPr="0060477D">
        <w:rPr>
          <w:szCs w:val="24"/>
          <w:bCs/>
          <w:b w:val="0"/>
          <w:i w:val="0"/>
          <w:sz w:val="24"/>
          <w:spacing w:val="0"/>
          <w:w w:val="100"/>
          <w:rFonts/>
          <w:caps w:val="0"/>
        </w:rPr>
        <w:t> </w:t>
      </w:r>
      <w:r w:rsidRPr="0060477D">
        <w:rPr>
          <w:szCs w:val="24"/>
          <w:bCs/>
          <w:b w:val="0"/>
          <w:i w:val="0"/>
          <w:sz w:val="24"/>
          <w:spacing w:val="0"/>
          <w:w w:val="100"/>
          <w:rFonts/>
          <w:caps w:val="0"/>
        </w:rPr>
        <w:t>a</w:t>
      </w:r>
      <w:r w:rsidRPr="0060477D">
        <w:rPr>
          <w:szCs w:val="24"/>
          <w:bCs/>
          <w:b w:val="0"/>
          <w:i w:val="0"/>
          <w:sz w:val="24"/>
          <w:spacing w:val="0"/>
          <w:w w:val="100"/>
          <w:rFonts/>
          <w:caps w:val="0"/>
        </w:rPr>
        <w:t> </w:t>
      </w:r>
      <w:r w:rsidRPr="0060477D">
        <w:rPr>
          <w:szCs w:val="24"/>
          <w:bCs/>
          <w:b w:val="0"/>
          <w:i w:val="0"/>
          <w:sz w:val="24"/>
          <w:spacing w:val="0"/>
          <w:w w:val="100"/>
          <w:rFonts/>
          <w:caps w:val="0"/>
        </w:rPr>
        <w:t>very</w:t>
      </w:r>
      <w:r w:rsidRPr="0060477D">
        <w:rPr>
          <w:szCs w:val="24"/>
          <w:bCs/>
          <w:b w:val="0"/>
          <w:i w:val="0"/>
          <w:sz w:val="24"/>
          <w:spacing w:val="0"/>
          <w:w w:val="100"/>
          <w:rFonts/>
          <w:caps w:val="0"/>
        </w:rPr>
        <w:t> </w:t>
      </w:r>
      <w:r w:rsidRPr="0060477D">
        <w:rPr>
          <w:szCs w:val="24"/>
          <w:bCs/>
          <w:b w:val="0"/>
          <w:i w:val="0"/>
          <w:sz w:val="24"/>
          <w:spacing w:val="0"/>
          <w:w w:val="100"/>
          <w:rFonts/>
          <w:caps w:val="0"/>
        </w:rPr>
        <w:t>important</w:t>
      </w:r>
      <w:r w:rsidRPr="0060477D">
        <w:rPr>
          <w:szCs w:val="24"/>
          <w:bCs/>
          <w:b w:val="0"/>
          <w:i w:val="0"/>
          <w:sz w:val="24"/>
          <w:spacing w:val="0"/>
          <w:w w:val="100"/>
          <w:rFonts/>
          <w:caps w:val="0"/>
        </w:rPr>
        <w:t> </w:t>
      </w:r>
      <w:r w:rsidRPr="0060477D">
        <w:rPr>
          <w:szCs w:val="24"/>
          <w:bCs/>
          <w:b w:val="0"/>
          <w:i w:val="0"/>
          <w:sz w:val="24"/>
          <w:spacing w:val="0"/>
          <w:w w:val="100"/>
          <w:rFonts/>
          <w:caps w:val="0"/>
        </w:rPr>
        <w:t>component</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our</w:t>
      </w:r>
      <w:r w:rsidRPr="0060477D">
        <w:rPr>
          <w:szCs w:val="24"/>
          <w:bCs/>
          <w:b w:val="0"/>
          <w:i w:val="0"/>
          <w:sz w:val="24"/>
          <w:spacing w:val="0"/>
          <w:w w:val="100"/>
          <w:rFonts/>
          <w:caps w:val="0"/>
        </w:rPr>
        <w:t> </w:t>
      </w:r>
      <w:r w:rsidRPr="0060477D">
        <w:rPr>
          <w:szCs w:val="24"/>
          <w:bCs/>
          <w:b w:val="0"/>
          <w:i w:val="0"/>
          <w:sz w:val="24"/>
          <w:spacing w:val="0"/>
          <w:w w:val="100"/>
          <w:rFonts/>
          <w:caps w:val="0"/>
        </w:rPr>
        <w:t>civilization</w:t>
      </w:r>
      <w:r w:rsidRPr="0060477D">
        <w:rPr>
          <w:szCs w:val="24"/>
          <w:bCs/>
          <w:b w:val="0"/>
          <w:i w:val="0"/>
          <w:sz w:val="24"/>
          <w:spacing w:val="0"/>
          <w:w w:val="100"/>
          <w:rFonts/>
          <w:caps w:val="0"/>
        </w:rPr>
        <w:t> </w:t>
      </w:r>
      <w:r w:rsidRPr="0060477D">
        <w:rPr>
          <w:szCs w:val="24"/>
          <w:bCs/>
          <w:b w:val="0"/>
          <w:i w:val="0"/>
          <w:sz w:val="24"/>
          <w:spacing w:val="0"/>
          <w:w w:val="100"/>
          <w:rFonts/>
          <w:caps w:val="0"/>
        </w:rPr>
        <w:t>it</w:t>
      </w:r>
      <w:r w:rsidRPr="0060477D">
        <w:rPr>
          <w:szCs w:val="24"/>
          <w:bCs/>
          <w:b w:val="0"/>
          <w:i w:val="0"/>
          <w:sz w:val="24"/>
          <w:spacing w:val="0"/>
          <w:w w:val="100"/>
          <w:rFonts/>
          <w:caps w:val="0"/>
        </w:rPr>
        <w:t> </w:t>
      </w:r>
      <w:r w:rsidRPr="0060477D">
        <w:rPr>
          <w:szCs w:val="24"/>
          <w:bCs/>
          <w:b w:val="0"/>
          <w:i w:val="0"/>
          <w:sz w:val="24"/>
          <w:spacing w:val="0"/>
          <w:w w:val="100"/>
          <w:rFonts/>
          <w:caps w:val="0"/>
        </w:rPr>
        <w:t>is</w:t>
      </w:r>
      <w:r w:rsidRPr="0060477D">
        <w:rPr>
          <w:szCs w:val="24"/>
          <w:bCs/>
          <w:b w:val="0"/>
          <w:i w:val="0"/>
          <w:sz w:val="24"/>
          <w:spacing w:val="0"/>
          <w:w w:val="100"/>
          <w:rFonts/>
          <w:caps w:val="0"/>
        </w:rPr>
        <w:t> </w:t>
      </w:r>
      <w:r w:rsidRPr="0060477D">
        <w:rPr>
          <w:szCs w:val="24"/>
          <w:bCs/>
          <w:b w:val="0"/>
          <w:i w:val="0"/>
          <w:sz w:val="24"/>
          <w:spacing w:val="0"/>
          <w:w w:val="100"/>
          <w:rFonts/>
          <w:caps w:val="0"/>
        </w:rPr>
        <w:t>used</w:t>
      </w:r>
      <w:r w:rsidRPr="0060477D">
        <w:rPr>
          <w:szCs w:val="24"/>
          <w:bCs/>
          <w:b w:val="0"/>
          <w:i w:val="0"/>
          <w:sz w:val="24"/>
          <w:spacing w:val="0"/>
          <w:w w:val="100"/>
          <w:rFonts/>
          <w:caps w:val="0"/>
        </w:rPr>
        <w:t> </w:t>
      </w:r>
      <w:r w:rsidRPr="0060477D">
        <w:rPr>
          <w:szCs w:val="24"/>
          <w:bCs/>
          <w:b w:val="0"/>
          <w:i w:val="0"/>
          <w:sz w:val="24"/>
          <w:spacing w:val="0"/>
          <w:w w:val="100"/>
          <w:rFonts/>
          <w:caps w:val="0"/>
        </w:rPr>
        <w:t>for</w:t>
      </w:r>
      <w:r w:rsidRPr="0060477D">
        <w:rPr>
          <w:szCs w:val="24"/>
          <w:bCs/>
          <w:b w:val="0"/>
          <w:i w:val="0"/>
          <w:sz w:val="24"/>
          <w:spacing w:val="0"/>
          <w:w w:val="100"/>
          <w:rFonts/>
          <w:caps w:val="0"/>
        </w:rPr>
        <w:t> </w:t>
      </w:r>
      <w:r w:rsidRPr="0060477D">
        <w:rPr>
          <w:szCs w:val="24"/>
          <w:bCs/>
          <w:b w:val="0"/>
          <w:i w:val="0"/>
          <w:sz w:val="24"/>
          <w:spacing w:val="0"/>
          <w:w w:val="100"/>
          <w:rFonts/>
          <w:caps w:val="0"/>
        </w:rPr>
        <w:t>point</w:t>
      </w:r>
      <w:r w:rsidRPr="0060477D">
        <w:rPr>
          <w:szCs w:val="24"/>
          <w:bCs/>
          <w:b w:val="0"/>
          <w:i w:val="0"/>
          <w:sz w:val="24"/>
          <w:spacing w:val="0"/>
          <w:w w:val="100"/>
          <w:rFonts/>
          <w:caps w:val="0"/>
        </w:rPr>
        <w:t> </w:t>
      </w:r>
      <w:r w:rsidRPr="0060477D">
        <w:rPr>
          <w:szCs w:val="24"/>
          <w:bCs/>
          <w:b w:val="0"/>
          <w:i w:val="0"/>
          <w:sz w:val="24"/>
          <w:spacing w:val="0"/>
          <w:w w:val="100"/>
          <w:rFonts/>
          <w:caps w:val="0"/>
        </w:rPr>
        <w:t>to</w:t>
      </w:r>
      <w:r w:rsidRPr="0060477D">
        <w:rPr>
          <w:szCs w:val="24"/>
          <w:bCs/>
          <w:b w:val="0"/>
          <w:i w:val="0"/>
          <w:sz w:val="24"/>
          <w:spacing w:val="0"/>
          <w:w w:val="100"/>
          <w:rFonts/>
          <w:caps w:val="0"/>
        </w:rPr>
        <w:t> </w:t>
      </w:r>
      <w:r w:rsidRPr="0060477D">
        <w:rPr>
          <w:szCs w:val="24"/>
          <w:bCs/>
          <w:b w:val="0"/>
          <w:i w:val="0"/>
          <w:sz w:val="24"/>
          <w:spacing w:val="0"/>
          <w:w w:val="100"/>
          <w:rFonts/>
          <w:caps w:val="0"/>
        </w:rPr>
        <w:t>point</w:t>
      </w:r>
      <w:r w:rsidRPr="0060477D">
        <w:rPr>
          <w:szCs w:val="24"/>
          <w:bCs/>
          <w:b w:val="0"/>
          <w:i w:val="0"/>
          <w:sz w:val="24"/>
          <w:spacing w:val="0"/>
          <w:w w:val="100"/>
          <w:rFonts/>
          <w:caps w:val="0"/>
        </w:rPr>
        <w:t> </w:t>
      </w:r>
      <w:r w:rsidRPr="0060477D">
        <w:rPr>
          <w:szCs w:val="24"/>
          <w:bCs/>
          <w:b w:val="0"/>
          <w:i w:val="0"/>
          <w:sz w:val="24"/>
          <w:spacing w:val="0"/>
          <w:w w:val="100"/>
          <w:rFonts/>
          <w:caps w:val="0"/>
        </w:rPr>
        <w:t>communication</w:t>
      </w:r>
      <w:r w:rsidRPr="0060477D">
        <w:rPr>
          <w:szCs w:val="24"/>
          <w:bCs/>
          <w:b w:val="0"/>
          <w:i w:val="0"/>
          <w:sz w:val="24"/>
          <w:spacing w:val="0"/>
          <w:w w:val="100"/>
          <w:rFonts/>
          <w:caps w:val="0"/>
        </w:rPr>
        <w:t> </w:t>
      </w:r>
      <w:r w:rsidRPr="0060477D">
        <w:rPr>
          <w:szCs w:val="24"/>
          <w:bCs/>
          <w:b w:val="0"/>
          <w:i w:val="0"/>
          <w:sz w:val="24"/>
          <w:spacing w:val="0"/>
          <w:w w:val="100"/>
          <w:rFonts/>
          <w:caps w:val="0"/>
        </w:rPr>
        <w:t>as</w:t>
      </w:r>
      <w:r w:rsidRPr="0060477D">
        <w:rPr>
          <w:szCs w:val="24"/>
          <w:bCs/>
          <w:b w:val="0"/>
          <w:i w:val="0"/>
          <w:sz w:val="24"/>
          <w:spacing w:val="0"/>
          <w:w w:val="100"/>
          <w:rFonts/>
          <w:caps w:val="0"/>
        </w:rPr>
        <w:t> </w:t>
      </w:r>
      <w:r w:rsidRPr="0060477D">
        <w:rPr>
          <w:szCs w:val="24"/>
          <w:bCs/>
          <w:b w:val="0"/>
          <w:i w:val="0"/>
          <w:sz w:val="24"/>
          <w:spacing w:val="0"/>
          <w:w w:val="100"/>
          <w:rFonts/>
          <w:caps w:val="0"/>
        </w:rPr>
        <w:t>well</w:t>
      </w:r>
      <w:r w:rsidRPr="0060477D">
        <w:rPr>
          <w:szCs w:val="24"/>
          <w:bCs/>
          <w:b w:val="0"/>
          <w:i w:val="0"/>
          <w:sz w:val="24"/>
          <w:spacing w:val="0"/>
          <w:w w:val="100"/>
          <w:rFonts/>
          <w:caps w:val="0"/>
        </w:rPr>
        <w:t> </w:t>
      </w:r>
      <w:r w:rsidRPr="0060477D">
        <w:rPr>
          <w:szCs w:val="24"/>
          <w:bCs/>
          <w:b w:val="0"/>
          <w:i w:val="0"/>
          <w:sz w:val="24"/>
          <w:spacing w:val="0"/>
          <w:w w:val="100"/>
          <w:rFonts/>
          <w:caps w:val="0"/>
        </w:rPr>
        <w:t>as</w:t>
      </w:r>
      <w:r w:rsidRPr="0060477D">
        <w:rPr>
          <w:szCs w:val="24"/>
          <w:bCs/>
          <w:b w:val="0"/>
          <w:i w:val="0"/>
          <w:sz w:val="24"/>
          <w:spacing w:val="0"/>
          <w:w w:val="100"/>
          <w:rFonts/>
          <w:caps w:val="0"/>
        </w:rPr>
        <w:t> </w:t>
      </w:r>
      <w:r w:rsidRPr="0060477D">
        <w:rPr>
          <w:szCs w:val="24"/>
          <w:bCs/>
          <w:b w:val="0"/>
          <w:i w:val="0"/>
          <w:sz w:val="24"/>
          <w:spacing w:val="0"/>
          <w:w w:val="100"/>
          <w:rFonts/>
          <w:caps w:val="0"/>
        </w:rPr>
        <w:t>for</w:t>
      </w:r>
      <w:r w:rsidRPr="0060477D">
        <w:rPr>
          <w:szCs w:val="24"/>
          <w:bCs/>
          <w:b w:val="0"/>
          <w:i w:val="0"/>
          <w:sz w:val="24"/>
          <w:spacing w:val="0"/>
          <w:w w:val="100"/>
          <w:rFonts/>
          <w:caps w:val="0"/>
        </w:rPr>
        <w:t> </w:t>
      </w:r>
      <w:r w:rsidRPr="0060477D">
        <w:rPr>
          <w:szCs w:val="24"/>
          <w:bCs/>
          <w:b w:val="0"/>
          <w:i w:val="0"/>
          <w:sz w:val="24"/>
          <w:spacing w:val="0"/>
          <w:w w:val="100"/>
          <w:rFonts/>
          <w:caps w:val="0"/>
        </w:rPr>
        <w:t>data</w:t>
      </w:r>
      <w:r w:rsidRPr="0060477D">
        <w:rPr>
          <w:szCs w:val="24"/>
          <w:bCs/>
          <w:b w:val="0"/>
          <w:i w:val="0"/>
          <w:sz w:val="24"/>
          <w:spacing w:val="0"/>
          <w:w w:val="100"/>
          <w:rFonts/>
          <w:caps w:val="0"/>
        </w:rPr>
        <w:t> </w:t>
      </w:r>
      <w:r w:rsidRPr="0060477D">
        <w:rPr>
          <w:szCs w:val="24"/>
          <w:bCs/>
          <w:b w:val="0"/>
          <w:i w:val="0"/>
          <w:sz w:val="24"/>
          <w:spacing w:val="0"/>
          <w:w w:val="100"/>
          <w:rFonts/>
          <w:caps w:val="0"/>
        </w:rPr>
        <w:t>exchange</w:t>
      </w:r>
      <w:r w:rsidRPr="0060477D">
        <w:rPr>
          <w:szCs w:val="24"/>
          <w:bCs/>
          <w:b w:val="0"/>
          <w:i w:val="0"/>
          <w:sz w:val="24"/>
          <w:spacing w:val="0"/>
          <w:w w:val="100"/>
          <w:rFonts/>
          <w:caps w:val="0"/>
        </w:rPr>
        <w:t> </w:t>
      </w:r>
      <w:r>
        <w:rPr>
          <w:szCs w:val="24"/>
          <w:bCs/>
          <w:noProof/>
          <w:b w:val="0"/>
          <w:i w:val="0"/>
          <w:sz w:val="24"/>
          <w:spacing w:val="0"/>
          <w:w w:val="100"/>
          <w:rFonts/>
          <w:caps w:val="0"/>
        </w:rPr>
        <w:t>(Falaiye</w:t>
      </w:r>
      <w:r>
        <w:rPr>
          <w:szCs w:val="24"/>
          <w:bCs/>
          <w:noProof/>
          <w:b w:val="0"/>
          <w:i w:val="0"/>
          <w:sz w:val="24"/>
          <w:spacing w:val="0"/>
          <w:w w:val="100"/>
          <w:rFonts/>
          <w:caps w:val="0"/>
        </w:rPr>
        <w:t> </w:t>
      </w:r>
      <w:r>
        <w:rPr>
          <w:szCs w:val="24"/>
          <w:bCs/>
          <w:noProof/>
          <w:b w:val="0"/>
          <w:i w:val="0"/>
          <w:sz w:val="24"/>
          <w:spacing w:val="0"/>
          <w:w w:val="100"/>
          <w:rFonts/>
          <w:caps w:val="0"/>
        </w:rPr>
        <w:t>et</w:t>
      </w:r>
      <w:r>
        <w:rPr>
          <w:szCs w:val="24"/>
          <w:bCs/>
          <w:noProof/>
          <w:b w:val="0"/>
          <w:i w:val="0"/>
          <w:sz w:val="24"/>
          <w:spacing w:val="0"/>
          <w:w w:val="100"/>
          <w:rFonts/>
          <w:caps w:val="0"/>
        </w:rPr>
        <w:t> </w:t>
      </w:r>
      <w:r>
        <w:rPr>
          <w:szCs w:val="24"/>
          <w:bCs/>
          <w:noProof/>
          <w:b w:val="0"/>
          <w:i w:val="0"/>
          <w:sz w:val="24"/>
          <w:spacing w:val="0"/>
          <w:w w:val="100"/>
          <w:rFonts/>
          <w:caps w:val="0"/>
        </w:rPr>
        <w:t>al.,</w:t>
      </w:r>
      <w:r>
        <w:rPr>
          <w:szCs w:val="24"/>
          <w:bCs/>
          <w:noProof/>
          <w:b w:val="0"/>
          <w:i w:val="0"/>
          <w:sz w:val="24"/>
          <w:spacing w:val="0"/>
          <w:w w:val="100"/>
          <w:rFonts/>
          <w:caps w:val="0"/>
        </w:rPr>
        <w:t> </w:t>
      </w:r>
      <w:r>
        <w:rPr>
          <w:szCs w:val="24"/>
          <w:bCs/>
          <w:noProof/>
          <w:b w:val="0"/>
          <w:i w:val="0"/>
          <w:sz w:val="24"/>
          <w:spacing w:val="0"/>
          <w:w w:val="100"/>
          <w:rFonts/>
          <w:caps w:val="0"/>
        </w:rPr>
        <w:t>2016)</w:t>
      </w:r>
      <w:r w:rsidRPr="0060477D">
        <w:rPr>
          <w:szCs w:val="24"/>
          <w:bCs/>
          <w:b w:val="0"/>
          <w:i w:val="0"/>
          <w:sz w:val="24"/>
          <w:spacing w:val="0"/>
          <w:w w:val="100"/>
          <w:rFonts/>
          <w:caps w:val="0"/>
        </w:rPr>
        <w:t>.</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structure</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refractive</w:t>
      </w:r>
      <w:r w:rsidRPr="0060477D">
        <w:rPr>
          <w:szCs w:val="24"/>
          <w:bCs/>
          <w:b w:val="0"/>
          <w:i w:val="0"/>
          <w:sz w:val="24"/>
          <w:spacing w:val="0"/>
          <w:w w:val="100"/>
          <w:rFonts/>
          <w:caps w:val="0"/>
        </w:rPr>
        <w:t> </w:t>
      </w:r>
      <w:r w:rsidRPr="0060477D">
        <w:rPr>
          <w:szCs w:val="24"/>
          <w:bCs/>
          <w:b w:val="0"/>
          <w:i w:val="0"/>
          <w:sz w:val="24"/>
          <w:spacing w:val="0"/>
          <w:w w:val="100"/>
          <w:rFonts/>
          <w:caps w:val="0"/>
        </w:rPr>
        <w:t>index,</w:t>
      </w:r>
      <w:r w:rsidRPr="0060477D">
        <w:rPr>
          <w:szCs w:val="24"/>
          <w:bCs/>
          <w:b w:val="0"/>
          <w:i w:val="0"/>
          <w:sz w:val="24"/>
          <w:spacing w:val="0"/>
          <w:w w:val="100"/>
          <w:rFonts/>
          <w:caps w:val="0"/>
        </w:rPr>
        <w:t> </w:t>
      </w:r>
      <w:r w:rsidRPr="0060477D">
        <w:rPr>
          <w:szCs w:val="24"/>
          <w:bCs/>
          <w:b w:val="0"/>
          <w:i w:val="0"/>
          <w:sz w:val="24"/>
          <w:spacing w:val="0"/>
          <w:w w:val="100"/>
          <w:rFonts/>
          <w:caps w:val="0"/>
        </w:rPr>
        <w:t>n,</w:t>
      </w:r>
      <w:r w:rsidRPr="0060477D">
        <w:rPr>
          <w:szCs w:val="24"/>
          <w:bCs/>
          <w:b w:val="0"/>
          <w:i w:val="0"/>
          <w:sz w:val="24"/>
          <w:spacing w:val="0"/>
          <w:w w:val="100"/>
          <w:rFonts/>
          <w:caps w:val="0"/>
        </w:rPr>
        <w:t> </w:t>
      </w:r>
      <w:r w:rsidRPr="0060477D">
        <w:rPr>
          <w:szCs w:val="24"/>
          <w:bCs/>
          <w:b w:val="0"/>
          <w:i w:val="0"/>
          <w:sz w:val="24"/>
          <w:spacing w:val="0"/>
          <w:w w:val="100"/>
          <w:rFonts/>
          <w:caps w:val="0"/>
        </w:rPr>
        <w:t>at</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lower</w:t>
      </w:r>
      <w:r w:rsidRPr="0060477D">
        <w:rPr>
          <w:szCs w:val="24"/>
          <w:bCs/>
          <w:b w:val="0"/>
          <w:i w:val="0"/>
          <w:sz w:val="24"/>
          <w:spacing w:val="0"/>
          <w:w w:val="100"/>
          <w:rFonts/>
          <w:caps w:val="0"/>
        </w:rPr>
        <w:t> </w:t>
      </w:r>
      <w:r w:rsidRPr="0060477D">
        <w:rPr>
          <w:szCs w:val="24"/>
          <w:bCs/>
          <w:b w:val="0"/>
          <w:i w:val="0"/>
          <w:sz w:val="24"/>
          <w:spacing w:val="0"/>
          <w:w w:val="100"/>
          <w:rFonts/>
          <w:caps w:val="0"/>
        </w:rPr>
        <w:t>part</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atmosphere</w:t>
      </w:r>
      <w:r w:rsidRPr="0060477D">
        <w:rPr>
          <w:szCs w:val="24"/>
          <w:bCs/>
          <w:b w:val="0"/>
          <w:i w:val="0"/>
          <w:sz w:val="24"/>
          <w:spacing w:val="0"/>
          <w:w w:val="100"/>
          <w:rFonts/>
          <w:caps w:val="0"/>
        </w:rPr>
        <w:t> </w:t>
      </w:r>
      <w:r w:rsidRPr="0060477D">
        <w:rPr>
          <w:szCs w:val="24"/>
          <w:bCs/>
          <w:b w:val="0"/>
          <w:i w:val="0"/>
          <w:sz w:val="24"/>
          <w:spacing w:val="0"/>
          <w:w w:val="100"/>
          <w:rFonts/>
          <w:caps w:val="0"/>
        </w:rPr>
        <w:t>is</w:t>
      </w:r>
      <w:r w:rsidRPr="0060477D">
        <w:rPr>
          <w:szCs w:val="24"/>
          <w:bCs/>
          <w:b w:val="0"/>
          <w:i w:val="0"/>
          <w:sz w:val="24"/>
          <w:spacing w:val="0"/>
          <w:w w:val="100"/>
          <w:rFonts/>
          <w:caps w:val="0"/>
        </w:rPr>
        <w:t> </w:t>
      </w:r>
      <w:r w:rsidRPr="0060477D">
        <w:rPr>
          <w:szCs w:val="24"/>
          <w:bCs/>
          <w:b w:val="0"/>
          <w:i w:val="0"/>
          <w:sz w:val="24"/>
          <w:spacing w:val="0"/>
          <w:w w:val="100"/>
          <w:rFonts/>
          <w:caps w:val="0"/>
        </w:rPr>
        <w:t>a</w:t>
      </w:r>
      <w:r w:rsidRPr="0060477D">
        <w:rPr>
          <w:szCs w:val="24"/>
          <w:bCs/>
          <w:b w:val="0"/>
          <w:i w:val="0"/>
          <w:sz w:val="24"/>
          <w:spacing w:val="0"/>
          <w:w w:val="100"/>
          <w:rFonts/>
          <w:caps w:val="0"/>
        </w:rPr>
        <w:t> </w:t>
      </w:r>
      <w:r w:rsidRPr="0060477D">
        <w:rPr>
          <w:szCs w:val="24"/>
          <w:bCs/>
          <w:b w:val="0"/>
          <w:i w:val="0"/>
          <w:sz w:val="24"/>
          <w:spacing w:val="0"/>
          <w:w w:val="100"/>
          <w:rFonts/>
          <w:caps w:val="0"/>
        </w:rPr>
        <w:t>very</w:t>
      </w:r>
      <w:r w:rsidRPr="0060477D">
        <w:rPr>
          <w:szCs w:val="24"/>
          <w:bCs/>
          <w:b w:val="0"/>
          <w:i w:val="0"/>
          <w:sz w:val="24"/>
          <w:spacing w:val="0"/>
          <w:w w:val="100"/>
          <w:rFonts/>
          <w:caps w:val="0"/>
        </w:rPr>
        <w:t> </w:t>
      </w:r>
      <w:r w:rsidRPr="0060477D">
        <w:rPr>
          <w:szCs w:val="24"/>
          <w:bCs/>
          <w:b w:val="0"/>
          <w:i w:val="0"/>
          <w:sz w:val="24"/>
          <w:spacing w:val="0"/>
          <w:w w:val="100"/>
          <w:rFonts/>
          <w:caps w:val="0"/>
        </w:rPr>
        <w:t>important</w:t>
      </w:r>
      <w:r w:rsidRPr="0060477D">
        <w:rPr>
          <w:szCs w:val="24"/>
          <w:bCs/>
          <w:b w:val="0"/>
          <w:i w:val="0"/>
          <w:sz w:val="24"/>
          <w:spacing w:val="0"/>
          <w:w w:val="100"/>
          <w:rFonts/>
          <w:caps w:val="0"/>
        </w:rPr>
        <w:t> </w:t>
      </w:r>
      <w:r w:rsidRPr="0060477D">
        <w:rPr>
          <w:szCs w:val="24"/>
          <w:bCs/>
          <w:b w:val="0"/>
          <w:i w:val="0"/>
          <w:sz w:val="24"/>
          <w:spacing w:val="0"/>
          <w:w w:val="100"/>
          <w:rFonts/>
          <w:caps w:val="0"/>
        </w:rPr>
        <w:t>parameter</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planning</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communication</w:t>
      </w:r>
      <w:r w:rsidRPr="0060477D">
        <w:rPr>
          <w:szCs w:val="24"/>
          <w:bCs/>
          <w:b w:val="0"/>
          <w:i w:val="0"/>
          <w:sz w:val="24"/>
          <w:spacing w:val="0"/>
          <w:w w:val="100"/>
          <w:rFonts/>
          <w:caps w:val="0"/>
        </w:rPr>
        <w:t> </w:t>
      </w:r>
      <w:r w:rsidRPr="0060477D">
        <w:rPr>
          <w:szCs w:val="24"/>
          <w:bCs/>
          <w:b w:val="0"/>
          <w:i w:val="0"/>
          <w:sz w:val="24"/>
          <w:spacing w:val="0"/>
          <w:w w:val="100"/>
          <w:rFonts/>
          <w:caps w:val="0"/>
        </w:rPr>
        <w:t>links.</w:t>
      </w:r>
      <w:r w:rsidRPr="0060477D">
        <w:rPr>
          <w:szCs w:val="24"/>
          <w:bCs/>
          <w:b w:val="0"/>
          <w:i w:val="0"/>
          <w:sz w:val="24"/>
          <w:spacing w:val="0"/>
          <w:w w:val="100"/>
          <w:rFonts/>
          <w:caps w:val="0"/>
        </w:rPr>
        <w:t> </w:t>
      </w:r>
      <w:r w:rsidRPr="0060477D">
        <w:rPr>
          <w:szCs w:val="24"/>
          <w:bCs/>
          <w:b w:val="0"/>
          <w:i w:val="0"/>
          <w:sz w:val="24"/>
          <w:spacing w:val="0"/>
          <w:w w:val="100"/>
          <w:rFonts/>
          <w:caps w:val="0"/>
        </w:rPr>
        <w:t>It</w:t>
      </w:r>
      <w:r w:rsidRPr="0060477D">
        <w:rPr>
          <w:szCs w:val="24"/>
          <w:bCs/>
          <w:b w:val="0"/>
          <w:i w:val="0"/>
          <w:sz w:val="24"/>
          <w:spacing w:val="0"/>
          <w:w w:val="100"/>
          <w:rFonts/>
          <w:caps w:val="0"/>
        </w:rPr>
        <w:t> </w:t>
      </w:r>
      <w:r w:rsidRPr="0060477D">
        <w:rPr>
          <w:szCs w:val="24"/>
          <w:bCs/>
          <w:b w:val="0"/>
          <w:i w:val="0"/>
          <w:sz w:val="24"/>
          <w:spacing w:val="0"/>
          <w:w w:val="100"/>
          <w:rFonts/>
          <w:caps w:val="0"/>
        </w:rPr>
        <w:t>is</w:t>
      </w:r>
      <w:r w:rsidRPr="0060477D">
        <w:rPr>
          <w:szCs w:val="24"/>
          <w:bCs/>
          <w:b w:val="0"/>
          <w:i w:val="0"/>
          <w:sz w:val="24"/>
          <w:spacing w:val="0"/>
          <w:w w:val="100"/>
          <w:rFonts/>
          <w:caps w:val="0"/>
        </w:rPr>
        <w:t> </w:t>
      </w:r>
      <w:r w:rsidRPr="0060477D">
        <w:rPr>
          <w:szCs w:val="24"/>
          <w:bCs/>
          <w:b w:val="0"/>
          <w:i w:val="0"/>
          <w:sz w:val="24"/>
          <w:spacing w:val="0"/>
          <w:w w:val="100"/>
          <w:rFonts/>
          <w:caps w:val="0"/>
        </w:rPr>
        <w:t>defined</w:t>
      </w:r>
      <w:r w:rsidRPr="0060477D">
        <w:rPr>
          <w:szCs w:val="24"/>
          <w:bCs/>
          <w:b w:val="0"/>
          <w:i w:val="0"/>
          <w:sz w:val="24"/>
          <w:spacing w:val="0"/>
          <w:w w:val="100"/>
          <w:rFonts/>
          <w:caps w:val="0"/>
        </w:rPr>
        <w:t> </w:t>
      </w:r>
      <w:r w:rsidRPr="0060477D">
        <w:rPr>
          <w:szCs w:val="24"/>
          <w:bCs/>
          <w:b w:val="0"/>
          <w:i w:val="0"/>
          <w:sz w:val="24"/>
          <w:spacing w:val="0"/>
          <w:w w:val="100"/>
          <w:rFonts/>
          <w:caps w:val="0"/>
        </w:rPr>
        <w:t>as</w:t>
      </w:r>
      <w:r w:rsidRPr="0060477D">
        <w:rPr>
          <w:szCs w:val="24"/>
          <w:bCs/>
          <w:b w:val="0"/>
          <w:i w:val="0"/>
          <w:sz w:val="24"/>
          <w:spacing w:val="0"/>
          <w:w w:val="100"/>
          <w:rFonts/>
          <w:caps w:val="0"/>
        </w:rPr>
        <w:t> </w:t>
      </w:r>
      <w:r w:rsidRPr="0060477D">
        <w:rPr>
          <w:szCs w:val="24"/>
          <w:bCs/>
          <w:b w:val="0"/>
          <w:i w:val="0"/>
          <w:sz w:val="24"/>
          <w:spacing w:val="0"/>
          <w:w w:val="100"/>
          <w:rFonts/>
          <w:caps w:val="0"/>
        </w:rPr>
        <w:t>a</w:t>
      </w:r>
      <w:r w:rsidRPr="0060477D">
        <w:rPr>
          <w:szCs w:val="24"/>
          <w:bCs/>
          <w:b w:val="0"/>
          <w:i w:val="0"/>
          <w:sz w:val="24"/>
          <w:spacing w:val="0"/>
          <w:w w:val="100"/>
          <w:rFonts/>
          <w:caps w:val="0"/>
        </w:rPr>
        <w:t> </w:t>
      </w:r>
      <w:r w:rsidRPr="0060477D">
        <w:rPr>
          <w:szCs w:val="24"/>
          <w:bCs/>
          <w:b w:val="0"/>
          <w:i w:val="0"/>
          <w:sz w:val="24"/>
          <w:spacing w:val="0"/>
          <w:w w:val="100"/>
          <w:rFonts/>
          <w:caps w:val="0"/>
        </w:rPr>
        <w:t>ratio</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wave</w:t>
      </w:r>
      <w:r w:rsidRPr="0060477D">
        <w:rPr>
          <w:szCs w:val="24"/>
          <w:bCs/>
          <w:b w:val="0"/>
          <w:i w:val="0"/>
          <w:sz w:val="24"/>
          <w:spacing w:val="0"/>
          <w:w w:val="100"/>
          <w:rFonts/>
          <w:caps w:val="0"/>
        </w:rPr>
        <w:t> </w:t>
      </w:r>
      <w:r w:rsidRPr="0060477D">
        <w:rPr>
          <w:szCs w:val="24"/>
          <w:bCs/>
          <w:b w:val="0"/>
          <w:i w:val="0"/>
          <w:sz w:val="24"/>
          <w:spacing w:val="0"/>
          <w:w w:val="100"/>
          <w:rFonts/>
          <w:caps w:val="0"/>
        </w:rPr>
        <w:t>propagation</w:t>
      </w:r>
      <w:r w:rsidRPr="0060477D">
        <w:rPr>
          <w:szCs w:val="24"/>
          <w:bCs/>
          <w:b w:val="0"/>
          <w:i w:val="0"/>
          <w:sz w:val="24"/>
          <w:spacing w:val="0"/>
          <w:w w:val="100"/>
          <w:rFonts/>
          <w:caps w:val="0"/>
        </w:rPr>
        <w:t> </w:t>
      </w:r>
      <w:r w:rsidRPr="0060477D">
        <w:rPr>
          <w:szCs w:val="24"/>
          <w:bCs/>
          <w:b w:val="0"/>
          <w:i w:val="0"/>
          <w:sz w:val="24"/>
          <w:spacing w:val="0"/>
          <w:w w:val="100"/>
          <w:rFonts/>
          <w:caps w:val="0"/>
        </w:rPr>
        <w:t>velocity</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free</w:t>
      </w:r>
      <w:r w:rsidRPr="0060477D">
        <w:rPr>
          <w:szCs w:val="24"/>
          <w:bCs/>
          <w:b w:val="0"/>
          <w:i w:val="0"/>
          <w:sz w:val="24"/>
          <w:spacing w:val="0"/>
          <w:w w:val="100"/>
          <w:rFonts/>
          <w:caps w:val="0"/>
        </w:rPr>
        <w:t> </w:t>
      </w:r>
      <w:r w:rsidRPr="0060477D">
        <w:rPr>
          <w:szCs w:val="24"/>
          <w:bCs/>
          <w:b w:val="0"/>
          <w:i w:val="0"/>
          <w:sz w:val="24"/>
          <w:spacing w:val="0"/>
          <w:w w:val="100"/>
          <w:rFonts/>
          <w:caps w:val="0"/>
        </w:rPr>
        <w:t>space</w:t>
      </w:r>
      <w:r w:rsidRPr="0060477D">
        <w:rPr>
          <w:szCs w:val="24"/>
          <w:bCs/>
          <w:b w:val="0"/>
          <w:i w:val="0"/>
          <w:sz w:val="24"/>
          <w:spacing w:val="0"/>
          <w:w w:val="100"/>
          <w:rFonts/>
          <w:caps w:val="0"/>
        </w:rPr>
        <w:t> </w:t>
      </w:r>
      <w:r w:rsidRPr="0060477D">
        <w:rPr>
          <w:szCs w:val="24"/>
          <w:bCs/>
          <w:b w:val="0"/>
          <w:i w:val="0"/>
          <w:sz w:val="24"/>
          <w:spacing w:val="0"/>
          <w:w w:val="100"/>
          <w:rFonts/>
          <w:caps w:val="0"/>
        </w:rPr>
        <w:t>to</w:t>
      </w:r>
      <w:r w:rsidRPr="0060477D">
        <w:rPr>
          <w:szCs w:val="24"/>
          <w:bCs/>
          <w:b w:val="0"/>
          <w:i w:val="0"/>
          <w:sz w:val="24"/>
          <w:spacing w:val="0"/>
          <w:w w:val="100"/>
          <w:rFonts/>
          <w:caps w:val="0"/>
        </w:rPr>
        <w:t> </w:t>
      </w:r>
      <w:r w:rsidRPr="0060477D">
        <w:rPr>
          <w:szCs w:val="24"/>
          <w:bCs/>
          <w:b w:val="0"/>
          <w:i w:val="0"/>
          <w:sz w:val="24"/>
          <w:spacing w:val="0"/>
          <w:w w:val="100"/>
          <w:rFonts/>
          <w:caps w:val="0"/>
        </w:rPr>
        <w:t>its</w:t>
      </w:r>
      <w:r w:rsidRPr="0060477D">
        <w:rPr>
          <w:szCs w:val="24"/>
          <w:bCs/>
          <w:b w:val="0"/>
          <w:i w:val="0"/>
          <w:sz w:val="24"/>
          <w:spacing w:val="0"/>
          <w:w w:val="100"/>
          <w:rFonts/>
          <w:caps w:val="0"/>
        </w:rPr>
        <w:t> </w:t>
      </w:r>
      <w:r w:rsidRPr="0060477D">
        <w:rPr>
          <w:szCs w:val="24"/>
          <w:bCs/>
          <w:b w:val="0"/>
          <w:i w:val="0"/>
          <w:sz w:val="24"/>
          <w:spacing w:val="0"/>
          <w:w w:val="100"/>
          <w:rFonts/>
          <w:caps w:val="0"/>
        </w:rPr>
        <w:t>velocity</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a</w:t>
      </w:r>
      <w:r w:rsidRPr="0060477D">
        <w:rPr>
          <w:szCs w:val="24"/>
          <w:bCs/>
          <w:b w:val="0"/>
          <w:i w:val="0"/>
          <w:sz w:val="24"/>
          <w:spacing w:val="0"/>
          <w:w w:val="100"/>
          <w:rFonts/>
          <w:caps w:val="0"/>
        </w:rPr>
        <w:t> </w:t>
      </w:r>
      <w:r w:rsidRPr="0060477D">
        <w:rPr>
          <w:szCs w:val="24"/>
          <w:bCs/>
          <w:b w:val="0"/>
          <w:i w:val="0"/>
          <w:sz w:val="24"/>
          <w:spacing w:val="0"/>
          <w:w w:val="100"/>
          <w:rFonts/>
          <w:caps w:val="0"/>
        </w:rPr>
        <w:t>specified</w:t>
      </w:r>
      <w:r w:rsidRPr="0060477D">
        <w:rPr>
          <w:szCs w:val="24"/>
          <w:bCs/>
          <w:b w:val="0"/>
          <w:i w:val="0"/>
          <w:sz w:val="24"/>
          <w:spacing w:val="0"/>
          <w:w w:val="100"/>
          <w:rFonts/>
          <w:caps w:val="0"/>
        </w:rPr>
        <w:t> </w:t>
      </w:r>
      <w:r w:rsidRPr="0060477D">
        <w:rPr>
          <w:szCs w:val="24"/>
          <w:bCs/>
          <w:b w:val="0"/>
          <w:i w:val="0"/>
          <w:sz w:val="24"/>
          <w:spacing w:val="0"/>
          <w:w w:val="100"/>
          <w:rFonts/>
          <w:caps w:val="0"/>
        </w:rPr>
        <w:t>medium</w:t>
      </w:r>
      <w:r w:rsidRPr="0060477D">
        <w:rPr>
          <w:szCs w:val="24"/>
          <w:bCs/>
          <w:b w:val="0"/>
          <w:i w:val="0"/>
          <w:sz w:val="24"/>
          <w:spacing w:val="0"/>
          <w:w w:val="100"/>
          <w:rFonts/>
          <w:caps w:val="0"/>
        </w:rPr>
        <w:t> </w:t>
      </w:r>
      <w:r>
        <w:rPr>
          <w:szCs w:val="24"/>
          <w:bCs/>
          <w:noProof/>
          <w:b w:val="0"/>
          <w:i w:val="0"/>
          <w:sz w:val="24"/>
          <w:spacing w:val="0"/>
          <w:w w:val="100"/>
          <w:rFonts/>
          <w:caps w:val="0"/>
        </w:rPr>
        <w:t>(Valma,</w:t>
      </w:r>
      <w:r>
        <w:rPr>
          <w:szCs w:val="24"/>
          <w:bCs/>
          <w:noProof/>
          <w:b w:val="0"/>
          <w:i w:val="0"/>
          <w:sz w:val="24"/>
          <w:spacing w:val="0"/>
          <w:w w:val="100"/>
          <w:rFonts/>
          <w:caps w:val="0"/>
        </w:rPr>
        <w:t> </w:t>
      </w:r>
      <w:r>
        <w:rPr>
          <w:szCs w:val="24"/>
          <w:bCs/>
          <w:noProof/>
          <w:b w:val="0"/>
          <w:i w:val="0"/>
          <w:sz w:val="24"/>
          <w:spacing w:val="0"/>
          <w:w w:val="100"/>
          <w:rFonts/>
          <w:caps w:val="0"/>
        </w:rPr>
        <w:t>2011)</w:t>
      </w:r>
      <w:r w:rsidRPr="0060477D">
        <w:rPr>
          <w:szCs w:val="24"/>
          <w:bCs/>
          <w:b w:val="0"/>
          <w:i w:val="0"/>
          <w:sz w:val="24"/>
          <w:spacing w:val="0"/>
          <w:w w:val="100"/>
          <w:rFonts/>
          <w:caps w:val="0"/>
        </w:rPr>
        <w:t>.</w:t>
      </w:r>
      <w:r w:rsidRPr="0060477D">
        <w:rPr>
          <w:szCs w:val="24"/>
          <w:bCs/>
          <w:b w:val="0"/>
          <w:i w:val="0"/>
          <w:sz w:val="24"/>
          <w:spacing w:val="0"/>
          <w:w w:val="100"/>
          <w:rFonts/>
          <w:caps w:val="0"/>
        </w:rPr>
        <w:t> </w:t>
      </w:r>
      <w:r w:rsidRPr="0060477D">
        <w:rPr>
          <w:szCs w:val="24"/>
          <w:bCs/>
          <w:b w:val="0"/>
          <w:i w:val="0"/>
          <w:sz w:val="24"/>
          <w:spacing w:val="0"/>
          <w:w w:val="100"/>
          <w:rFonts/>
          <w:caps w:val="0"/>
        </w:rPr>
        <w:t>It</w:t>
      </w:r>
      <w:r w:rsidRPr="0060477D">
        <w:rPr>
          <w:szCs w:val="24"/>
          <w:bCs/>
          <w:b w:val="0"/>
          <w:i w:val="0"/>
          <w:sz w:val="24"/>
          <w:spacing w:val="0"/>
          <w:w w:val="100"/>
          <w:rFonts/>
          <w:caps w:val="0"/>
        </w:rPr>
        <w:t> </w:t>
      </w:r>
      <w:r w:rsidRPr="0060477D">
        <w:rPr>
          <w:szCs w:val="24"/>
          <w:bCs/>
          <w:b w:val="0"/>
          <w:i w:val="0"/>
          <w:sz w:val="24"/>
          <w:spacing w:val="0"/>
          <w:w w:val="100"/>
          <w:rFonts/>
          <w:caps w:val="0"/>
        </w:rPr>
        <w:t>is</w:t>
      </w:r>
      <w:r w:rsidRPr="0060477D">
        <w:rPr>
          <w:szCs w:val="24"/>
          <w:bCs/>
          <w:b w:val="0"/>
          <w:i w:val="0"/>
          <w:sz w:val="24"/>
          <w:spacing w:val="0"/>
          <w:w w:val="100"/>
          <w:rFonts/>
          <w:caps w:val="0"/>
        </w:rPr>
        <w:t> </w:t>
      </w:r>
      <w:r w:rsidRPr="0060477D">
        <w:rPr>
          <w:szCs w:val="24"/>
          <w:bCs/>
          <w:b w:val="0"/>
          <w:i w:val="0"/>
          <w:sz w:val="24"/>
          <w:spacing w:val="0"/>
          <w:w w:val="100"/>
          <w:rFonts/>
          <w:caps w:val="0"/>
        </w:rPr>
        <w:t>a</w:t>
      </w:r>
      <w:r w:rsidRPr="0060477D">
        <w:rPr>
          <w:szCs w:val="24"/>
          <w:bCs/>
          <w:b w:val="0"/>
          <w:i w:val="0"/>
          <w:sz w:val="24"/>
          <w:spacing w:val="0"/>
          <w:w w:val="100"/>
          <w:rFonts/>
          <w:caps w:val="0"/>
        </w:rPr>
        <w:t> </w:t>
      </w:r>
      <w:r w:rsidRPr="0060477D">
        <w:rPr>
          <w:szCs w:val="24"/>
          <w:bCs/>
          <w:b w:val="0"/>
          <w:i w:val="0"/>
          <w:sz w:val="24"/>
          <w:spacing w:val="0"/>
          <w:w w:val="100"/>
          <w:rFonts/>
          <w:caps w:val="0"/>
        </w:rPr>
        <w:t>well-established</w:t>
      </w:r>
      <w:r w:rsidRPr="0060477D">
        <w:rPr>
          <w:szCs w:val="24"/>
          <w:bCs/>
          <w:b w:val="0"/>
          <w:i w:val="0"/>
          <w:sz w:val="24"/>
          <w:spacing w:val="0"/>
          <w:w w:val="100"/>
          <w:rFonts/>
          <w:caps w:val="0"/>
        </w:rPr>
        <w:t> </w:t>
      </w:r>
      <w:r w:rsidRPr="0060477D">
        <w:rPr>
          <w:szCs w:val="24"/>
          <w:bCs/>
          <w:b w:val="0"/>
          <w:i w:val="0"/>
          <w:sz w:val="24"/>
          <w:spacing w:val="0"/>
          <w:w w:val="100"/>
          <w:rFonts/>
          <w:caps w:val="0"/>
        </w:rPr>
        <w:t>fact</w:t>
      </w:r>
      <w:r w:rsidRPr="0060477D">
        <w:rPr>
          <w:szCs w:val="24"/>
          <w:bCs/>
          <w:b w:val="0"/>
          <w:i w:val="0"/>
          <w:sz w:val="24"/>
          <w:spacing w:val="0"/>
          <w:w w:val="100"/>
          <w:rFonts/>
          <w:caps w:val="0"/>
        </w:rPr>
        <w:t> </w:t>
      </w:r>
      <w:r w:rsidRPr="0060477D">
        <w:rPr>
          <w:szCs w:val="24"/>
          <w:bCs/>
          <w:b w:val="0"/>
          <w:i w:val="0"/>
          <w:sz w:val="24"/>
          <w:spacing w:val="0"/>
          <w:w w:val="100"/>
          <w:rFonts/>
          <w:caps w:val="0"/>
        </w:rPr>
        <w:t>that</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wave</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Very</w:t>
      </w:r>
      <w:r w:rsidRPr="0060477D">
        <w:rPr>
          <w:szCs w:val="24"/>
          <w:bCs/>
          <w:b w:val="0"/>
          <w:i w:val="0"/>
          <w:sz w:val="24"/>
          <w:spacing w:val="0"/>
          <w:w w:val="100"/>
          <w:rFonts/>
          <w:caps w:val="0"/>
        </w:rPr>
        <w:t> </w:t>
      </w:r>
      <w:r w:rsidRPr="0060477D">
        <w:rPr>
          <w:szCs w:val="24"/>
          <w:bCs/>
          <w:b w:val="0"/>
          <w:i w:val="0"/>
          <w:sz w:val="24"/>
          <w:spacing w:val="0"/>
          <w:w w:val="100"/>
          <w:rFonts/>
          <w:caps w:val="0"/>
        </w:rPr>
        <w:t>High</w:t>
      </w:r>
      <w:r w:rsidRPr="0060477D">
        <w:rPr>
          <w:szCs w:val="24"/>
          <w:bCs/>
          <w:b w:val="0"/>
          <w:i w:val="0"/>
          <w:sz w:val="24"/>
          <w:spacing w:val="0"/>
          <w:w w:val="100"/>
          <w:rFonts/>
          <w:caps w:val="0"/>
        </w:rPr>
        <w:t> </w:t>
      </w:r>
      <w:r w:rsidRPr="0060477D">
        <w:rPr>
          <w:szCs w:val="24"/>
          <w:bCs/>
          <w:b w:val="0"/>
          <w:i w:val="0"/>
          <w:sz w:val="24"/>
          <w:spacing w:val="0"/>
          <w:w w:val="100"/>
          <w:rFonts/>
          <w:caps w:val="0"/>
        </w:rPr>
        <w:t>Frequency</w:t>
      </w:r>
      <w:r w:rsidRPr="0060477D">
        <w:rPr>
          <w:szCs w:val="24"/>
          <w:bCs/>
          <w:b w:val="0"/>
          <w:i w:val="0"/>
          <w:sz w:val="24"/>
          <w:spacing w:val="0"/>
          <w:w w:val="100"/>
          <w:rFonts/>
          <w:caps w:val="0"/>
        </w:rPr>
        <w:t> </w:t>
      </w:r>
      <w:r w:rsidRPr="0060477D">
        <w:rPr>
          <w:szCs w:val="24"/>
          <w:bCs/>
          <w:b w:val="0"/>
          <w:i w:val="0"/>
          <w:sz w:val="24"/>
          <w:spacing w:val="0"/>
          <w:w w:val="100"/>
          <w:rFonts/>
          <w:caps w:val="0"/>
        </w:rPr>
        <w:t>(V.H.F).,</w:t>
      </w:r>
      <w:r w:rsidRPr="0060477D">
        <w:rPr>
          <w:szCs w:val="24"/>
          <w:bCs/>
          <w:b w:val="0"/>
          <w:i w:val="0"/>
          <w:sz w:val="24"/>
          <w:spacing w:val="0"/>
          <w:w w:val="100"/>
          <w:rFonts/>
          <w:caps w:val="0"/>
        </w:rPr>
        <w:t> </w:t>
      </w:r>
      <w:r w:rsidRPr="0060477D">
        <w:rPr>
          <w:szCs w:val="24"/>
          <w:bCs/>
          <w:b w:val="0"/>
          <w:i w:val="0"/>
          <w:sz w:val="24"/>
          <w:spacing w:val="0"/>
          <w:w w:val="100"/>
          <w:rFonts/>
          <w:caps w:val="0"/>
        </w:rPr>
        <w:t>Ultra</w:t>
      </w:r>
      <w:r w:rsidRPr="0060477D">
        <w:rPr>
          <w:szCs w:val="24"/>
          <w:bCs/>
          <w:b w:val="0"/>
          <w:i w:val="0"/>
          <w:sz w:val="24"/>
          <w:spacing w:val="0"/>
          <w:w w:val="100"/>
          <w:rFonts/>
          <w:caps w:val="0"/>
        </w:rPr>
        <w:t> </w:t>
      </w:r>
      <w:r w:rsidRPr="0060477D">
        <w:rPr>
          <w:szCs w:val="24"/>
          <w:bCs/>
          <w:b w:val="0"/>
          <w:i w:val="0"/>
          <w:sz w:val="24"/>
          <w:spacing w:val="0"/>
          <w:w w:val="100"/>
          <w:rFonts/>
          <w:caps w:val="0"/>
        </w:rPr>
        <w:t>High</w:t>
      </w:r>
      <w:r w:rsidRPr="0060477D">
        <w:rPr>
          <w:szCs w:val="24"/>
          <w:bCs/>
          <w:b w:val="0"/>
          <w:i w:val="0"/>
          <w:sz w:val="24"/>
          <w:spacing w:val="0"/>
          <w:w w:val="100"/>
          <w:rFonts/>
          <w:caps w:val="0"/>
        </w:rPr>
        <w:t> </w:t>
      </w:r>
      <w:r w:rsidRPr="0060477D">
        <w:rPr>
          <w:szCs w:val="24"/>
          <w:bCs/>
          <w:b w:val="0"/>
          <w:i w:val="0"/>
          <w:sz w:val="24"/>
          <w:spacing w:val="0"/>
          <w:w w:val="100"/>
          <w:rFonts/>
          <w:caps w:val="0"/>
        </w:rPr>
        <w:t>Frequency</w:t>
      </w:r>
      <w:r w:rsidRPr="0060477D">
        <w:rPr>
          <w:szCs w:val="24"/>
          <w:bCs/>
          <w:b w:val="0"/>
          <w:i w:val="0"/>
          <w:sz w:val="24"/>
          <w:spacing w:val="0"/>
          <w:w w:val="100"/>
          <w:rFonts/>
          <w:caps w:val="0"/>
        </w:rPr>
        <w:t> </w:t>
      </w:r>
      <w:r w:rsidRPr="0060477D">
        <w:rPr>
          <w:szCs w:val="24"/>
          <w:bCs/>
          <w:b w:val="0"/>
          <w:i w:val="0"/>
          <w:sz w:val="24"/>
          <w:spacing w:val="0"/>
          <w:w w:val="100"/>
          <w:rFonts/>
          <w:caps w:val="0"/>
        </w:rPr>
        <w:t>(U.H.F).,</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Super</w:t>
      </w:r>
      <w:r w:rsidRPr="0060477D">
        <w:rPr>
          <w:szCs w:val="24"/>
          <w:bCs/>
          <w:b w:val="0"/>
          <w:i w:val="0"/>
          <w:sz w:val="24"/>
          <w:spacing w:val="0"/>
          <w:w w:val="100"/>
          <w:rFonts/>
          <w:caps w:val="0"/>
        </w:rPr>
        <w:t> </w:t>
      </w:r>
      <w:r w:rsidRPr="0060477D">
        <w:rPr>
          <w:szCs w:val="24"/>
          <w:bCs/>
          <w:b w:val="0"/>
          <w:i w:val="0"/>
          <w:sz w:val="24"/>
          <w:spacing w:val="0"/>
          <w:w w:val="100"/>
          <w:rFonts/>
          <w:caps w:val="0"/>
        </w:rPr>
        <w:t>High</w:t>
      </w:r>
      <w:r w:rsidRPr="0060477D">
        <w:rPr>
          <w:szCs w:val="24"/>
          <w:bCs/>
          <w:b w:val="0"/>
          <w:i w:val="0"/>
          <w:sz w:val="24"/>
          <w:spacing w:val="0"/>
          <w:w w:val="100"/>
          <w:rFonts/>
          <w:caps w:val="0"/>
        </w:rPr>
        <w:t> </w:t>
      </w:r>
      <w:r w:rsidRPr="0060477D">
        <w:rPr>
          <w:szCs w:val="24"/>
          <w:bCs/>
          <w:b w:val="0"/>
          <w:i w:val="0"/>
          <w:sz w:val="24"/>
          <w:spacing w:val="0"/>
          <w:w w:val="100"/>
          <w:rFonts/>
          <w:caps w:val="0"/>
        </w:rPr>
        <w:t>Frequency</w:t>
      </w:r>
      <w:r w:rsidRPr="0060477D">
        <w:rPr>
          <w:szCs w:val="24"/>
          <w:bCs/>
          <w:b w:val="0"/>
          <w:i w:val="0"/>
          <w:sz w:val="24"/>
          <w:spacing w:val="0"/>
          <w:w w:val="100"/>
          <w:rFonts/>
          <w:caps w:val="0"/>
        </w:rPr>
        <w:t> </w:t>
      </w:r>
      <w:r w:rsidRPr="0060477D">
        <w:rPr>
          <w:szCs w:val="24"/>
          <w:bCs/>
          <w:b w:val="0"/>
          <w:i w:val="0"/>
          <w:sz w:val="24"/>
          <w:spacing w:val="0"/>
          <w:w w:val="100"/>
          <w:rFonts/>
          <w:caps w:val="0"/>
        </w:rPr>
        <w:t>(S.H.F)</w:t>
      </w:r>
      <w:r w:rsidRPr="0060477D">
        <w:rPr>
          <w:szCs w:val="24"/>
          <w:bCs/>
          <w:b w:val="0"/>
          <w:i w:val="0"/>
          <w:sz w:val="24"/>
          <w:spacing w:val="0"/>
          <w:w w:val="100"/>
          <w:rFonts/>
          <w:caps w:val="0"/>
        </w:rPr>
        <w:t> </w:t>
      </w:r>
      <w:r w:rsidRPr="0060477D">
        <w:rPr>
          <w:szCs w:val="24"/>
          <w:bCs/>
          <w:b w:val="0"/>
          <w:i w:val="0"/>
          <w:sz w:val="24"/>
          <w:spacing w:val="0"/>
          <w:w w:val="100"/>
          <w:rFonts/>
          <w:caps w:val="0"/>
        </w:rPr>
        <w:t>bands</w:t>
      </w:r>
      <w:r w:rsidRPr="0060477D">
        <w:rPr>
          <w:szCs w:val="24"/>
          <w:bCs/>
          <w:b w:val="0"/>
          <w:i w:val="0"/>
          <w:sz w:val="24"/>
          <w:spacing w:val="0"/>
          <w:w w:val="100"/>
          <w:rFonts/>
          <w:caps w:val="0"/>
        </w:rPr>
        <w:t> </w:t>
      </w:r>
      <w:r w:rsidRPr="0060477D">
        <w:rPr>
          <w:szCs w:val="24"/>
          <w:bCs/>
          <w:b w:val="0"/>
          <w:i w:val="0"/>
          <w:sz w:val="24"/>
          <w:spacing w:val="0"/>
          <w:w w:val="100"/>
          <w:rFonts/>
          <w:caps w:val="0"/>
        </w:rPr>
        <w:t>propagating</w:t>
      </w:r>
      <w:r w:rsidRPr="0060477D">
        <w:rPr>
          <w:szCs w:val="24"/>
          <w:bCs/>
          <w:b w:val="0"/>
          <w:i w:val="0"/>
          <w:sz w:val="24"/>
          <w:spacing w:val="0"/>
          <w:w w:val="100"/>
          <w:rFonts/>
          <w:caps w:val="0"/>
        </w:rPr>
        <w:t> </w:t>
      </w:r>
      <w:r w:rsidRPr="0060477D">
        <w:rPr>
          <w:szCs w:val="24"/>
          <w:bCs/>
          <w:b w:val="0"/>
          <w:i w:val="0"/>
          <w:sz w:val="24"/>
          <w:spacing w:val="0"/>
          <w:w w:val="100"/>
          <w:rFonts/>
          <w:caps w:val="0"/>
        </w:rPr>
        <w:t>through</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troposphere</w:t>
      </w:r>
      <w:r w:rsidRPr="0060477D">
        <w:rPr>
          <w:szCs w:val="24"/>
          <w:bCs/>
          <w:b w:val="0"/>
          <w:i w:val="0"/>
          <w:sz w:val="24"/>
          <w:spacing w:val="0"/>
          <w:w w:val="100"/>
          <w:rFonts/>
          <w:caps w:val="0"/>
        </w:rPr>
        <w:t> </w:t>
      </w:r>
      <w:r w:rsidRPr="0060477D">
        <w:rPr>
          <w:szCs w:val="24"/>
          <w:bCs/>
          <w:b w:val="0"/>
          <w:i w:val="0"/>
          <w:sz w:val="24"/>
          <w:spacing w:val="0"/>
          <w:w w:val="100"/>
          <w:rFonts/>
          <w:caps w:val="0"/>
        </w:rPr>
        <w:t>can</w:t>
      </w:r>
      <w:r w:rsidRPr="0060477D">
        <w:rPr>
          <w:szCs w:val="24"/>
          <w:bCs/>
          <w:b w:val="0"/>
          <w:i w:val="0"/>
          <w:sz w:val="24"/>
          <w:spacing w:val="0"/>
          <w:w w:val="100"/>
          <w:rFonts/>
          <w:caps w:val="0"/>
        </w:rPr>
        <w:t> </w:t>
      </w:r>
      <w:r w:rsidRPr="0060477D">
        <w:rPr>
          <w:szCs w:val="24"/>
          <w:bCs/>
          <w:b w:val="0"/>
          <w:i w:val="0"/>
          <w:sz w:val="24"/>
          <w:spacing w:val="0"/>
          <w:w w:val="100"/>
          <w:rFonts/>
          <w:caps w:val="0"/>
        </w:rPr>
        <w:t>be</w:t>
      </w:r>
      <w:r w:rsidRPr="0060477D">
        <w:rPr>
          <w:szCs w:val="24"/>
          <w:bCs/>
          <w:b w:val="0"/>
          <w:i w:val="0"/>
          <w:sz w:val="24"/>
          <w:spacing w:val="0"/>
          <w:w w:val="100"/>
          <w:rFonts/>
          <w:caps w:val="0"/>
        </w:rPr>
        <w:t> </w:t>
      </w:r>
      <w:r w:rsidRPr="0060477D">
        <w:rPr>
          <w:szCs w:val="24"/>
          <w:bCs/>
          <w:b w:val="0"/>
          <w:i w:val="0"/>
          <w:sz w:val="24"/>
          <w:spacing w:val="0"/>
          <w:w w:val="100"/>
          <w:rFonts/>
          <w:caps w:val="0"/>
        </w:rPr>
        <w:t>greatly</w:t>
      </w:r>
      <w:r w:rsidRPr="0060477D">
        <w:rPr>
          <w:szCs w:val="24"/>
          <w:bCs/>
          <w:b w:val="0"/>
          <w:i w:val="0"/>
          <w:sz w:val="24"/>
          <w:spacing w:val="0"/>
          <w:w w:val="100"/>
          <w:rFonts/>
          <w:caps w:val="0"/>
        </w:rPr>
        <w:t> </w:t>
      </w:r>
      <w:r w:rsidRPr="0060477D">
        <w:rPr>
          <w:szCs w:val="24"/>
          <w:bCs/>
          <w:b w:val="0"/>
          <w:i w:val="0"/>
          <w:sz w:val="24"/>
          <w:spacing w:val="0"/>
          <w:w w:val="100"/>
          <w:rFonts/>
          <w:caps w:val="0"/>
        </w:rPr>
        <w:t>influenced</w:t>
      </w:r>
      <w:r w:rsidRPr="0060477D">
        <w:rPr>
          <w:szCs w:val="24"/>
          <w:bCs/>
          <w:b w:val="0"/>
          <w:i w:val="0"/>
          <w:sz w:val="24"/>
          <w:spacing w:val="0"/>
          <w:w w:val="100"/>
          <w:rFonts/>
          <w:caps w:val="0"/>
        </w:rPr>
        <w:t> </w:t>
      </w:r>
      <w:r w:rsidRPr="0060477D">
        <w:rPr>
          <w:szCs w:val="24"/>
          <w:bCs/>
          <w:b w:val="0"/>
          <w:i w:val="0"/>
          <w:sz w:val="24"/>
          <w:spacing w:val="0"/>
          <w:w w:val="100"/>
          <w:rFonts/>
          <w:caps w:val="0"/>
        </w:rPr>
        <w:t>by</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variations</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tropospheric</w:t>
      </w:r>
      <w:r w:rsidRPr="0060477D">
        <w:rPr>
          <w:szCs w:val="24"/>
          <w:bCs/>
          <w:b w:val="0"/>
          <w:i w:val="0"/>
          <w:sz w:val="24"/>
          <w:spacing w:val="0"/>
          <w:w w:val="100"/>
          <w:rFonts/>
          <w:caps w:val="0"/>
        </w:rPr>
        <w:t> </w:t>
      </w:r>
      <w:r w:rsidRPr="0060477D">
        <w:rPr>
          <w:szCs w:val="24"/>
          <w:bCs/>
          <w:b w:val="0"/>
          <w:i w:val="0"/>
          <w:sz w:val="24"/>
          <w:spacing w:val="0"/>
          <w:w w:val="100"/>
          <w:rFonts/>
          <w:caps w:val="0"/>
        </w:rPr>
        <w:t>weather</w:t>
      </w:r>
      <w:r w:rsidRPr="0060477D">
        <w:rPr>
          <w:szCs w:val="24"/>
          <w:bCs/>
          <w:b w:val="0"/>
          <w:i w:val="0"/>
          <w:sz w:val="24"/>
          <w:spacing w:val="0"/>
          <w:w w:val="100"/>
          <w:rFonts/>
          <w:caps w:val="0"/>
        </w:rPr>
        <w:t> </w:t>
      </w:r>
      <w:r w:rsidRPr="0060477D">
        <w:rPr>
          <w:szCs w:val="24"/>
          <w:bCs/>
          <w:b w:val="0"/>
          <w:i w:val="0"/>
          <w:sz w:val="24"/>
          <w:spacing w:val="0"/>
          <w:w w:val="100"/>
          <w:rFonts/>
          <w:caps w:val="0"/>
        </w:rPr>
        <w:t>condition</w:t>
      </w:r>
      <w:r w:rsidRPr="0060477D">
        <w:rPr>
          <w:szCs w:val="24"/>
          <w:bCs/>
          <w:b w:val="0"/>
          <w:i w:val="0"/>
          <w:sz w:val="24"/>
          <w:spacing w:val="0"/>
          <w:w w:val="100"/>
          <w:rFonts/>
          <w:caps w:val="0"/>
        </w:rPr>
        <w:t> </w:t>
      </w:r>
      <w:r>
        <w:rPr>
          <w:szCs w:val="24"/>
          <w:bCs/>
          <w:noProof/>
          <w:b w:val="0"/>
          <w:i w:val="0"/>
          <w:sz w:val="24"/>
          <w:spacing w:val="0"/>
          <w:w w:val="100"/>
          <w:rFonts/>
          <w:caps w:val="0"/>
        </w:rPr>
        <w:t>(Onujagbe,</w:t>
      </w:r>
      <w:r>
        <w:rPr>
          <w:szCs w:val="24"/>
          <w:bCs/>
          <w:noProof/>
          <w:b w:val="0"/>
          <w:i w:val="0"/>
          <w:sz w:val="24"/>
          <w:spacing w:val="0"/>
          <w:w w:val="100"/>
          <w:rFonts/>
          <w:caps w:val="0"/>
        </w:rPr>
        <w:t> </w:t>
      </w:r>
      <w:r>
        <w:rPr>
          <w:szCs w:val="24"/>
          <w:bCs/>
          <w:noProof/>
          <w:b w:val="0"/>
          <w:i w:val="0"/>
          <w:sz w:val="24"/>
          <w:spacing w:val="0"/>
          <w:w w:val="100"/>
          <w:rFonts/>
          <w:caps w:val="0"/>
        </w:rPr>
        <w:t>2021)</w:t>
      </w:r>
      <w:r w:rsidRPr="0060477D">
        <w:rPr>
          <w:szCs w:val="24"/>
          <w:bCs/>
          <w:b w:val="0"/>
          <w:i w:val="0"/>
          <w:sz w:val="24"/>
          <w:spacing w:val="0"/>
          <w:w w:val="100"/>
          <w:rFonts/>
          <w:caps w:val="0"/>
        </w:rPr>
        <w:t>.</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composition</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atmosphere</w:t>
      </w:r>
      <w:r w:rsidRPr="0060477D">
        <w:rPr>
          <w:szCs w:val="24"/>
          <w:bCs/>
          <w:b w:val="0"/>
          <w:i w:val="0"/>
          <w:sz w:val="24"/>
          <w:spacing w:val="0"/>
          <w:w w:val="100"/>
          <w:rFonts/>
          <w:caps w:val="0"/>
        </w:rPr>
        <w:t> </w:t>
      </w:r>
      <w:r w:rsidRPr="0060477D">
        <w:rPr>
          <w:szCs w:val="24"/>
          <w:bCs/>
          <w:b w:val="0"/>
          <w:i w:val="0"/>
          <w:sz w:val="24"/>
          <w:spacing w:val="0"/>
          <w:w w:val="100"/>
          <w:rFonts/>
          <w:caps w:val="0"/>
        </w:rPr>
        <w:t>has</w:t>
      </w:r>
      <w:r w:rsidRPr="0060477D">
        <w:rPr>
          <w:szCs w:val="24"/>
          <w:bCs/>
          <w:b w:val="0"/>
          <w:i w:val="0"/>
          <w:sz w:val="24"/>
          <w:spacing w:val="0"/>
          <w:w w:val="100"/>
          <w:rFonts/>
          <w:caps w:val="0"/>
        </w:rPr>
        <w:t> </w:t>
      </w:r>
      <w:r w:rsidRPr="0060477D">
        <w:rPr>
          <w:szCs w:val="24"/>
          <w:bCs/>
          <w:b w:val="0"/>
          <w:i w:val="0"/>
          <w:sz w:val="24"/>
          <w:spacing w:val="0"/>
          <w:w w:val="100"/>
          <w:rFonts/>
          <w:caps w:val="0"/>
        </w:rPr>
        <w:t>a</w:t>
      </w:r>
      <w:r w:rsidRPr="0060477D">
        <w:rPr>
          <w:szCs w:val="24"/>
          <w:bCs/>
          <w:b w:val="0"/>
          <w:i w:val="0"/>
          <w:sz w:val="24"/>
          <w:spacing w:val="0"/>
          <w:w w:val="100"/>
          <w:rFonts/>
          <w:caps w:val="0"/>
        </w:rPr>
        <w:t> </w:t>
      </w:r>
      <w:r w:rsidRPr="0060477D">
        <w:rPr>
          <w:szCs w:val="24"/>
          <w:bCs/>
          <w:b w:val="0"/>
          <w:i w:val="0"/>
          <w:sz w:val="24"/>
          <w:spacing w:val="0"/>
          <w:w w:val="100"/>
          <w:rFonts/>
          <w:caps w:val="0"/>
        </w:rPr>
        <w:t>significant</w:t>
      </w:r>
      <w:r w:rsidRPr="0060477D">
        <w:rPr>
          <w:szCs w:val="24"/>
          <w:bCs/>
          <w:b w:val="0"/>
          <w:i w:val="0"/>
          <w:sz w:val="24"/>
          <w:spacing w:val="0"/>
          <w:w w:val="100"/>
          <w:rFonts/>
          <w:caps w:val="0"/>
        </w:rPr>
        <w:t> </w:t>
      </w:r>
      <w:r w:rsidRPr="0060477D">
        <w:rPr>
          <w:szCs w:val="24"/>
          <w:bCs/>
          <w:b w:val="0"/>
          <w:i w:val="0"/>
          <w:sz w:val="24"/>
          <w:spacing w:val="0"/>
          <w:w w:val="100"/>
          <w:rFonts/>
          <w:caps w:val="0"/>
        </w:rPr>
        <w:t>impact</w:t>
      </w:r>
      <w:r w:rsidRPr="0060477D">
        <w:rPr>
          <w:szCs w:val="24"/>
          <w:bCs/>
          <w:b w:val="0"/>
          <w:i w:val="0"/>
          <w:sz w:val="24"/>
          <w:spacing w:val="0"/>
          <w:w w:val="100"/>
          <w:rFonts/>
          <w:caps w:val="0"/>
        </w:rPr>
        <w:t> </w:t>
      </w:r>
      <w:r w:rsidRPr="0060477D">
        <w:rPr>
          <w:szCs w:val="24"/>
          <w:bCs/>
          <w:b w:val="0"/>
          <w:i w:val="0"/>
          <w:sz w:val="24"/>
          <w:spacing w:val="0"/>
          <w:w w:val="100"/>
          <w:rFonts/>
          <w:caps w:val="0"/>
        </w:rPr>
        <w:t>on</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wave</w:t>
      </w:r>
      <w:r w:rsidRPr="0060477D">
        <w:rPr>
          <w:szCs w:val="24"/>
          <w:bCs/>
          <w:b w:val="0"/>
          <w:i w:val="0"/>
          <w:sz w:val="24"/>
          <w:spacing w:val="0"/>
          <w:w w:val="100"/>
          <w:rFonts/>
          <w:caps w:val="0"/>
        </w:rPr>
        <w:t> </w:t>
      </w:r>
      <w:r w:rsidRPr="0060477D">
        <w:rPr>
          <w:szCs w:val="24"/>
          <w:bCs/>
          <w:b w:val="0"/>
          <w:i w:val="0"/>
          <w:sz w:val="24"/>
          <w:spacing w:val="0"/>
          <w:w w:val="100"/>
          <w:rFonts/>
          <w:caps w:val="0"/>
        </w:rPr>
        <w:t>signal</w:t>
      </w:r>
      <w:r w:rsidRPr="0060477D">
        <w:rPr>
          <w:szCs w:val="24"/>
          <w:bCs/>
          <w:b w:val="0"/>
          <w:i w:val="0"/>
          <w:sz w:val="24"/>
          <w:spacing w:val="0"/>
          <w:w w:val="100"/>
          <w:rFonts/>
          <w:caps w:val="0"/>
        </w:rPr>
        <w:t> </w:t>
      </w:r>
      <w:r w:rsidRPr="0060477D">
        <w:rPr>
          <w:szCs w:val="24"/>
          <w:bCs/>
          <w:b w:val="0"/>
          <w:i w:val="0"/>
          <w:sz w:val="24"/>
          <w:spacing w:val="0"/>
          <w:w w:val="100"/>
          <w:rFonts/>
          <w:caps w:val="0"/>
        </w:rPr>
        <w:t>transmission</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lower</w:t>
      </w:r>
      <w:r w:rsidRPr="0060477D">
        <w:rPr>
          <w:szCs w:val="24"/>
          <w:bCs/>
          <w:b w:val="0"/>
          <w:i w:val="0"/>
          <w:sz w:val="24"/>
          <w:spacing w:val="0"/>
          <w:w w:val="100"/>
          <w:rFonts/>
          <w:caps w:val="0"/>
        </w:rPr>
        <w:t> </w:t>
      </w:r>
      <w:r w:rsidRPr="0060477D">
        <w:rPr>
          <w:szCs w:val="24"/>
          <w:bCs/>
          <w:b w:val="0"/>
          <w:i w:val="0"/>
          <w:sz w:val="24"/>
          <w:spacing w:val="0"/>
          <w:w w:val="100"/>
          <w:rFonts/>
          <w:caps w:val="0"/>
        </w:rPr>
        <w:t>atmosphere,</w:t>
      </w:r>
      <w:r w:rsidRPr="0060477D">
        <w:rPr>
          <w:szCs w:val="24"/>
          <w:bCs/>
          <w:b w:val="0"/>
          <w:i w:val="0"/>
          <w:sz w:val="24"/>
          <w:spacing w:val="0"/>
          <w:w w:val="100"/>
          <w:rFonts/>
          <w:caps w:val="0"/>
        </w:rPr>
        <w:t> </w:t>
      </w:r>
      <w:r w:rsidRPr="0060477D">
        <w:rPr>
          <w:szCs w:val="24"/>
          <w:bCs/>
          <w:b w:val="0"/>
          <w:i w:val="0"/>
          <w:sz w:val="24"/>
          <w:spacing w:val="0"/>
          <w:w w:val="100"/>
          <w:rFonts/>
          <w:caps w:val="0"/>
        </w:rPr>
        <w:t>or</w:t>
      </w:r>
      <w:r w:rsidRPr="0060477D">
        <w:rPr>
          <w:szCs w:val="24"/>
          <w:bCs/>
          <w:b w:val="0"/>
          <w:i w:val="0"/>
          <w:sz w:val="24"/>
          <w:spacing w:val="0"/>
          <w:w w:val="100"/>
          <w:rFonts/>
          <w:caps w:val="0"/>
        </w:rPr>
        <w:t> </w:t>
      </w:r>
      <w:r w:rsidRPr="0060477D">
        <w:rPr>
          <w:szCs w:val="24"/>
          <w:bCs/>
          <w:b w:val="0"/>
          <w:i w:val="0"/>
          <w:sz w:val="24"/>
          <w:spacing w:val="0"/>
          <w:w w:val="100"/>
          <w:rFonts/>
          <w:caps w:val="0"/>
        </w:rPr>
        <w:t>troposphere</w:t>
      </w:r>
      <w:r w:rsidRPr="0060477D">
        <w:rPr>
          <w:szCs w:val="24"/>
          <w:bCs/>
          <w:b w:val="0"/>
          <w:i w:val="0"/>
          <w:sz w:val="24"/>
          <w:spacing w:val="0"/>
          <w:w w:val="100"/>
          <w:rFonts/>
          <w:caps w:val="0"/>
        </w:rPr>
        <w:t>  </w:t>
      </w:r>
      <w:r>
        <w:rPr>
          <w:szCs w:val="24"/>
          <w:bCs/>
          <w:noProof/>
          <w:b w:val="0"/>
          <w:i w:val="0"/>
          <w:sz w:val="24"/>
          <w:spacing w:val="0"/>
          <w:w w:val="100"/>
          <w:rFonts/>
          <w:caps w:val="0"/>
        </w:rPr>
        <w:t>(Bello</w:t>
      </w:r>
      <w:r>
        <w:rPr>
          <w:szCs w:val="24"/>
          <w:bCs/>
          <w:noProof/>
          <w:b w:val="0"/>
          <w:i w:val="0"/>
          <w:sz w:val="24"/>
          <w:spacing w:val="0"/>
          <w:w w:val="100"/>
          <w:rFonts/>
          <w:caps w:val="0"/>
        </w:rPr>
        <w:t> </w:t>
      </w:r>
      <w:r>
        <w:rPr>
          <w:szCs w:val="24"/>
          <w:bCs/>
          <w:noProof/>
          <w:b w:val="0"/>
          <w:i w:val="0"/>
          <w:sz w:val="24"/>
          <w:spacing w:val="0"/>
          <w:w w:val="100"/>
          <w:rFonts/>
          <w:caps w:val="0"/>
        </w:rPr>
        <w:t>et</w:t>
      </w:r>
      <w:r>
        <w:rPr>
          <w:szCs w:val="24"/>
          <w:bCs/>
          <w:noProof/>
          <w:b w:val="0"/>
          <w:i w:val="0"/>
          <w:sz w:val="24"/>
          <w:spacing w:val="0"/>
          <w:w w:val="100"/>
          <w:rFonts/>
          <w:caps w:val="0"/>
        </w:rPr>
        <w:t> </w:t>
      </w:r>
      <w:r>
        <w:rPr>
          <w:szCs w:val="24"/>
          <w:bCs/>
          <w:noProof/>
          <w:b w:val="0"/>
          <w:i w:val="0"/>
          <w:sz w:val="24"/>
          <w:spacing w:val="0"/>
          <w:w w:val="100"/>
          <w:rFonts/>
          <w:caps w:val="0"/>
        </w:rPr>
        <w:t>al.,</w:t>
      </w:r>
      <w:r>
        <w:rPr>
          <w:szCs w:val="24"/>
          <w:bCs/>
          <w:noProof/>
          <w:b w:val="0"/>
          <w:i w:val="0"/>
          <w:sz w:val="24"/>
          <w:spacing w:val="0"/>
          <w:w w:val="100"/>
          <w:rFonts/>
          <w:caps w:val="0"/>
        </w:rPr>
        <w:t> </w:t>
      </w:r>
      <w:r>
        <w:rPr>
          <w:szCs w:val="24"/>
          <w:bCs/>
          <w:noProof/>
          <w:b w:val="0"/>
          <w:i w:val="0"/>
          <w:sz w:val="24"/>
          <w:spacing w:val="0"/>
          <w:w w:val="100"/>
          <w:rFonts/>
          <w:caps w:val="0"/>
        </w:rPr>
        <w:t>2024)</w:t>
      </w:r>
      <w:r w:rsidRPr="0060477D">
        <w:rPr>
          <w:szCs w:val="24"/>
          <w:bCs/>
          <w:b w:val="0"/>
          <w:i w:val="0"/>
          <w:sz w:val="24"/>
          <w:spacing w:val="0"/>
          <w:w w:val="100"/>
          <w:rFonts/>
          <w:caps w:val="0"/>
        </w:rPr>
        <w:t>.</w:t>
      </w:r>
      <w:r w:rsidRPr="0060477D">
        <w:rPr>
          <w:szCs w:val="24"/>
          <w:bCs/>
          <w:b w:val="0"/>
          <w:i w:val="0"/>
          <w:sz w:val="24"/>
          <w:spacing w:val="0"/>
          <w:w w:val="100"/>
          <w:rFonts/>
          <w:caps w:val="0"/>
        </w:rPr>
        <w:t> </w:t>
      </w:r>
      <w:r w:rsidRPr="0060477D">
        <w:rPr>
          <w:szCs w:val="24"/>
          <w:bCs/>
          <w:b w:val="0"/>
          <w:i w:val="0"/>
          <w:sz w:val="24"/>
          <w:spacing w:val="0"/>
          <w:w w:val="100"/>
          <w:rFonts/>
          <w:caps w:val="0"/>
        </w:rPr>
        <w:t>Increased</w:t>
      </w:r>
      <w:r w:rsidRPr="0060477D">
        <w:rPr>
          <w:szCs w:val="24"/>
          <w:bCs/>
          <w:b w:val="0"/>
          <w:i w:val="0"/>
          <w:sz w:val="24"/>
          <w:spacing w:val="0"/>
          <w:w w:val="100"/>
          <w:rFonts/>
          <w:caps w:val="0"/>
        </w:rPr>
        <w:t> </w:t>
      </w:r>
      <w:r w:rsidRPr="0060477D">
        <w:rPr>
          <w:szCs w:val="24"/>
          <w:bCs/>
          <w:b w:val="0"/>
          <w:i w:val="0"/>
          <w:sz w:val="24"/>
          <w:spacing w:val="0"/>
          <w:w w:val="100"/>
          <w:rFonts/>
          <w:caps w:val="0"/>
        </w:rPr>
        <w:t>dependence</w:t>
      </w:r>
      <w:r w:rsidRPr="0060477D">
        <w:rPr>
          <w:szCs w:val="24"/>
          <w:bCs/>
          <w:b w:val="0"/>
          <w:i w:val="0"/>
          <w:sz w:val="24"/>
          <w:spacing w:val="0"/>
          <w:w w:val="100"/>
          <w:rFonts/>
          <w:caps w:val="0"/>
        </w:rPr>
        <w:t> </w:t>
      </w:r>
      <w:r w:rsidRPr="0060477D">
        <w:rPr>
          <w:szCs w:val="24"/>
          <w:bCs/>
          <w:b w:val="0"/>
          <w:i w:val="0"/>
          <w:sz w:val="24"/>
          <w:spacing w:val="0"/>
          <w:w w:val="100"/>
          <w:rFonts/>
          <w:caps w:val="0"/>
        </w:rPr>
        <w:t>on</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communication</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Nigeria</w:t>
      </w:r>
      <w:r w:rsidRPr="0060477D">
        <w:rPr>
          <w:szCs w:val="24"/>
          <w:bCs/>
          <w:b w:val="0"/>
          <w:i w:val="0"/>
          <w:sz w:val="24"/>
          <w:spacing w:val="0"/>
          <w:w w:val="100"/>
          <w:rFonts/>
          <w:caps w:val="0"/>
        </w:rPr>
        <w:t> </w:t>
      </w:r>
      <w:r w:rsidRPr="0060477D">
        <w:rPr>
          <w:szCs w:val="24"/>
          <w:bCs/>
          <w:b w:val="0"/>
          <w:i w:val="0"/>
          <w:sz w:val="24"/>
          <w:spacing w:val="0"/>
          <w:w w:val="100"/>
          <w:rFonts/>
          <w:caps w:val="0"/>
        </w:rPr>
        <w:t>through</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use</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communication</w:t>
      </w:r>
      <w:r w:rsidRPr="0060477D">
        <w:rPr>
          <w:szCs w:val="24"/>
          <w:bCs/>
          <w:b w:val="0"/>
          <w:i w:val="0"/>
          <w:sz w:val="24"/>
          <w:spacing w:val="0"/>
          <w:w w:val="100"/>
          <w:rFonts/>
          <w:caps w:val="0"/>
        </w:rPr>
        <w:t> </w:t>
      </w:r>
      <w:r w:rsidRPr="0060477D">
        <w:rPr>
          <w:szCs w:val="24"/>
          <w:bCs/>
          <w:b w:val="0"/>
          <w:i w:val="0"/>
          <w:sz w:val="24"/>
          <w:spacing w:val="0"/>
          <w:w w:val="100"/>
          <w:rFonts/>
          <w:caps w:val="0"/>
        </w:rPr>
        <w:t>technologies</w:t>
      </w:r>
      <w:r w:rsidRPr="0060477D">
        <w:rPr>
          <w:szCs w:val="24"/>
          <w:bCs/>
          <w:b w:val="0"/>
          <w:i w:val="0"/>
          <w:sz w:val="24"/>
          <w:spacing w:val="0"/>
          <w:w w:val="100"/>
          <w:rFonts/>
          <w:caps w:val="0"/>
        </w:rPr>
        <w:t> </w:t>
      </w:r>
      <w:r w:rsidRPr="0060477D">
        <w:rPr>
          <w:szCs w:val="24"/>
          <w:bCs/>
          <w:b w:val="0"/>
          <w:i w:val="0"/>
          <w:sz w:val="24"/>
          <w:spacing w:val="0"/>
          <w:w w:val="100"/>
          <w:rFonts/>
          <w:caps w:val="0"/>
        </w:rPr>
        <w:t>such</w:t>
      </w:r>
      <w:r w:rsidRPr="0060477D">
        <w:rPr>
          <w:szCs w:val="24"/>
          <w:bCs/>
          <w:b w:val="0"/>
          <w:i w:val="0"/>
          <w:sz w:val="24"/>
          <w:spacing w:val="0"/>
          <w:w w:val="100"/>
          <w:rFonts/>
          <w:caps w:val="0"/>
        </w:rPr>
        <w:t> </w:t>
      </w:r>
      <w:r w:rsidRPr="0060477D">
        <w:rPr>
          <w:szCs w:val="24"/>
          <w:bCs/>
          <w:b w:val="0"/>
          <w:i w:val="0"/>
          <w:sz w:val="24"/>
          <w:spacing w:val="0"/>
          <w:w w:val="100"/>
          <w:rFonts/>
          <w:caps w:val="0"/>
        </w:rPr>
        <w:t>as</w:t>
      </w:r>
      <w:r w:rsidRPr="0060477D">
        <w:rPr>
          <w:szCs w:val="24"/>
          <w:bCs/>
          <w:b w:val="0"/>
          <w:i w:val="0"/>
          <w:sz w:val="24"/>
          <w:spacing w:val="0"/>
          <w:w w:val="100"/>
          <w:rFonts/>
          <w:caps w:val="0"/>
        </w:rPr>
        <w:t> </w:t>
      </w:r>
      <w:r w:rsidRPr="0060477D">
        <w:rPr>
          <w:szCs w:val="24"/>
          <w:bCs/>
          <w:b w:val="0"/>
          <w:i w:val="0"/>
          <w:sz w:val="24"/>
          <w:spacing w:val="0"/>
          <w:w w:val="100"/>
          <w:rFonts/>
          <w:caps w:val="0"/>
        </w:rPr>
        <w:t>laptops,</w:t>
      </w:r>
      <w:r w:rsidRPr="0060477D">
        <w:rPr>
          <w:szCs w:val="24"/>
          <w:bCs/>
          <w:b w:val="0"/>
          <w:i w:val="0"/>
          <w:sz w:val="24"/>
          <w:spacing w:val="0"/>
          <w:w w:val="100"/>
          <w:rFonts/>
          <w:caps w:val="0"/>
        </w:rPr>
        <w:t> </w:t>
      </w:r>
      <w:r w:rsidRPr="0060477D">
        <w:rPr>
          <w:szCs w:val="24"/>
          <w:bCs/>
          <w:b w:val="0"/>
          <w:i w:val="0"/>
          <w:sz w:val="24"/>
          <w:spacing w:val="0"/>
          <w:w w:val="100"/>
          <w:rFonts/>
          <w:caps w:val="0"/>
        </w:rPr>
        <w:t>smartphones</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computers</w:t>
      </w:r>
      <w:r w:rsidRPr="007044E1">
        <w:rPr>
          <w:szCs w:val="28"/>
          <w:bCs/>
          <w:b w:val="0"/>
          <w:i w:val="0"/>
          <w:sz w:val="28"/>
          <w:spacing w:val="0"/>
          <w:w w:val="100"/>
          <w:rFonts/>
          <w:caps w:val="0"/>
        </w:rPr>
        <w:t>  </w:t>
      </w:r>
      <w:r w:rsidRPr="0060477D">
        <w:rPr>
          <w:szCs w:val="24"/>
          <w:bCs/>
          <w:b w:val="0"/>
          <w:i w:val="0"/>
          <w:sz w:val="24"/>
          <w:spacing w:val="0"/>
          <w:w w:val="100"/>
          <w:rFonts/>
          <w:caps w:val="0"/>
        </w:rPr>
        <w:t>1in</w:t>
      </w:r>
      <w:r w:rsidRPr="0060477D">
        <w:rPr>
          <w:szCs w:val="24"/>
          <w:bCs/>
          <w:b w:val="0"/>
          <w:i w:val="0"/>
          <w:sz w:val="24"/>
          <w:spacing w:val="0"/>
          <w:w w:val="100"/>
          <w:rFonts/>
          <w:caps w:val="0"/>
        </w:rPr>
        <w:t> </w:t>
      </w:r>
      <w:r w:rsidRPr="0060477D">
        <w:rPr>
          <w:szCs w:val="24"/>
          <w:bCs/>
          <w:b w:val="0"/>
          <w:i w:val="0"/>
          <w:sz w:val="24"/>
          <w:spacing w:val="0"/>
          <w:w w:val="100"/>
          <w:rFonts/>
          <w:caps w:val="0"/>
        </w:rPr>
        <w:t>our</w:t>
      </w:r>
      <w:r w:rsidRPr="0060477D">
        <w:rPr>
          <w:szCs w:val="24"/>
          <w:bCs/>
          <w:b w:val="0"/>
          <w:i w:val="0"/>
          <w:sz w:val="24"/>
          <w:spacing w:val="0"/>
          <w:w w:val="100"/>
          <w:rFonts/>
          <w:caps w:val="0"/>
        </w:rPr>
        <w:t> </w:t>
      </w:r>
      <w:r w:rsidRPr="0060477D">
        <w:rPr>
          <w:szCs w:val="24"/>
          <w:bCs/>
          <w:b w:val="0"/>
          <w:i w:val="0"/>
          <w:sz w:val="24"/>
          <w:spacing w:val="0"/>
          <w:w w:val="100"/>
          <w:rFonts/>
          <w:caps w:val="0"/>
        </w:rPr>
        <w:t>day</w:t>
      </w:r>
      <w:r w:rsidRPr="0060477D">
        <w:rPr>
          <w:szCs w:val="24"/>
          <w:bCs/>
          <w:b w:val="0"/>
          <w:i w:val="0"/>
          <w:sz w:val="24"/>
          <w:spacing w:val="0"/>
          <w:w w:val="100"/>
          <w:rFonts/>
          <w:caps w:val="0"/>
        </w:rPr>
        <w:t> </w:t>
      </w:r>
      <w:r w:rsidRPr="0060477D">
        <w:rPr>
          <w:szCs w:val="24"/>
          <w:bCs/>
          <w:b w:val="0"/>
          <w:i w:val="0"/>
          <w:sz w:val="24"/>
          <w:spacing w:val="0"/>
          <w:w w:val="100"/>
          <w:rFonts/>
          <w:caps w:val="0"/>
        </w:rPr>
        <w:t>to</w:t>
      </w:r>
      <w:r w:rsidRPr="0060477D">
        <w:rPr>
          <w:szCs w:val="24"/>
          <w:bCs/>
          <w:b w:val="0"/>
          <w:i w:val="0"/>
          <w:sz w:val="24"/>
          <w:spacing w:val="0"/>
          <w:w w:val="100"/>
          <w:rFonts/>
          <w:caps w:val="0"/>
        </w:rPr>
        <w:t> </w:t>
      </w:r>
      <w:r w:rsidRPr="0060477D">
        <w:rPr>
          <w:szCs w:val="24"/>
          <w:bCs/>
          <w:b w:val="0"/>
          <w:i w:val="0"/>
          <w:sz w:val="24"/>
          <w:spacing w:val="0"/>
          <w:w w:val="100"/>
          <w:rFonts/>
          <w:caps w:val="0"/>
        </w:rPr>
        <w:t>day</w:t>
      </w:r>
      <w:r w:rsidRPr="0060477D">
        <w:rPr>
          <w:szCs w:val="24"/>
          <w:bCs/>
          <w:b w:val="0"/>
          <w:i w:val="0"/>
          <w:sz w:val="24"/>
          <w:spacing w:val="0"/>
          <w:w w:val="100"/>
          <w:rFonts/>
          <w:caps w:val="0"/>
        </w:rPr>
        <w:t> </w:t>
      </w:r>
      <w:r w:rsidRPr="0060477D">
        <w:rPr>
          <w:szCs w:val="24"/>
          <w:bCs/>
          <w:b w:val="0"/>
          <w:i w:val="0"/>
          <w:sz w:val="24"/>
          <w:spacing w:val="0"/>
          <w:w w:val="100"/>
          <w:rFonts/>
          <w:caps w:val="0"/>
        </w:rPr>
        <w:t>life</w:t>
      </w:r>
      <w:r w:rsidRPr="0060477D">
        <w:rPr>
          <w:szCs w:val="24"/>
          <w:bCs/>
          <w:b w:val="0"/>
          <w:i w:val="0"/>
          <w:sz w:val="24"/>
          <w:spacing w:val="0"/>
          <w:w w:val="100"/>
          <w:rFonts/>
          <w:caps w:val="0"/>
        </w:rPr>
        <w:t> </w:t>
      </w:r>
      <w:r w:rsidRPr="0060477D">
        <w:rPr>
          <w:szCs w:val="24"/>
          <w:bCs/>
          <w:b w:val="0"/>
          <w:i w:val="0"/>
          <w:sz w:val="24"/>
          <w:spacing w:val="0"/>
          <w:w w:val="100"/>
          <w:rFonts/>
          <w:caps w:val="0"/>
        </w:rPr>
        <w:t>ease</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way</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doing</w:t>
      </w:r>
      <w:r w:rsidRPr="0060477D">
        <w:rPr>
          <w:szCs w:val="24"/>
          <w:bCs/>
          <w:b w:val="0"/>
          <w:i w:val="0"/>
          <w:sz w:val="24"/>
          <w:spacing w:val="0"/>
          <w:w w:val="100"/>
          <w:rFonts/>
          <w:caps w:val="0"/>
        </w:rPr>
        <w:t> </w:t>
      </w:r>
      <w:r w:rsidRPr="0060477D">
        <w:rPr>
          <w:szCs w:val="24"/>
          <w:bCs/>
          <w:b w:val="0"/>
          <w:i w:val="0"/>
          <w:sz w:val="24"/>
          <w:spacing w:val="0"/>
          <w:w w:val="100"/>
          <w:rFonts/>
          <w:caps w:val="0"/>
        </w:rPr>
        <w:t>businesses</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social</w:t>
      </w:r>
      <w:r w:rsidRPr="0060477D">
        <w:rPr>
          <w:szCs w:val="24"/>
          <w:bCs/>
          <w:b w:val="0"/>
          <w:i w:val="0"/>
          <w:sz w:val="24"/>
          <w:spacing w:val="0"/>
          <w:w w:val="100"/>
          <w:rFonts/>
          <w:caps w:val="0"/>
        </w:rPr>
        <w:t> </w:t>
      </w:r>
      <w:r w:rsidRPr="0060477D">
        <w:rPr>
          <w:szCs w:val="24"/>
          <w:bCs/>
          <w:b w:val="0"/>
          <w:i w:val="0"/>
          <w:sz w:val="24"/>
          <w:spacing w:val="0"/>
          <w:w w:val="100"/>
          <w:rFonts/>
          <w:caps w:val="0"/>
        </w:rPr>
        <w:t>activities</w:t>
      </w:r>
      <w:r w:rsidRPr="0060477D">
        <w:rPr>
          <w:szCs w:val="24"/>
          <w:bCs/>
          <w:b w:val="0"/>
          <w:i w:val="0"/>
          <w:sz w:val="24"/>
          <w:spacing w:val="0"/>
          <w:w w:val="100"/>
          <w:rFonts/>
          <w:caps w:val="0"/>
        </w:rPr>
        <w:t> </w:t>
      </w:r>
      <w:r w:rsidRPr="0060477D">
        <w:rPr>
          <w:szCs w:val="24"/>
          <w:bCs/>
          <w:b w:val="0"/>
          <w:i w:val="0"/>
          <w:sz w:val="24"/>
          <w:spacing w:val="0"/>
          <w:w w:val="100"/>
          <w:rFonts/>
          <w:caps w:val="0"/>
        </w:rPr>
        <w:t>such</w:t>
      </w:r>
      <w:r w:rsidRPr="0060477D">
        <w:rPr>
          <w:szCs w:val="24"/>
          <w:bCs/>
          <w:b w:val="0"/>
          <w:i w:val="0"/>
          <w:sz w:val="24"/>
          <w:spacing w:val="0"/>
          <w:w w:val="100"/>
          <w:rFonts/>
          <w:caps w:val="0"/>
        </w:rPr>
        <w:t> </w:t>
      </w:r>
      <w:r w:rsidRPr="0060477D">
        <w:rPr>
          <w:szCs w:val="24"/>
          <w:bCs/>
          <w:b w:val="0"/>
          <w:i w:val="0"/>
          <w:sz w:val="24"/>
          <w:spacing w:val="0"/>
          <w:w w:val="100"/>
          <w:rFonts/>
          <w:caps w:val="0"/>
        </w:rPr>
        <w:t>as</w:t>
      </w:r>
      <w:r w:rsidRPr="0060477D">
        <w:rPr>
          <w:szCs w:val="24"/>
          <w:bCs/>
          <w:b w:val="0"/>
          <w:i w:val="0"/>
          <w:sz w:val="24"/>
          <w:spacing w:val="0"/>
          <w:w w:val="100"/>
          <w:rFonts/>
          <w:caps w:val="0"/>
        </w:rPr>
        <w:t> </w:t>
      </w:r>
      <w:r w:rsidRPr="0060477D">
        <w:rPr>
          <w:szCs w:val="24"/>
          <w:bCs/>
          <w:b w:val="0"/>
          <w:i w:val="0"/>
          <w:sz w:val="24"/>
          <w:spacing w:val="0"/>
          <w:w w:val="100"/>
          <w:rFonts/>
          <w:caps w:val="0"/>
        </w:rPr>
        <w:t>mobile</w:t>
      </w:r>
      <w:r w:rsidRPr="0060477D">
        <w:rPr>
          <w:szCs w:val="24"/>
          <w:bCs/>
          <w:b w:val="0"/>
          <w:i w:val="0"/>
          <w:sz w:val="24"/>
          <w:spacing w:val="0"/>
          <w:w w:val="100"/>
          <w:rFonts/>
          <w:caps w:val="0"/>
        </w:rPr>
        <w:t> </w:t>
      </w:r>
      <w:r w:rsidRPr="0060477D">
        <w:rPr>
          <w:szCs w:val="24"/>
          <w:bCs/>
          <w:b w:val="0"/>
          <w:i w:val="0"/>
          <w:sz w:val="24"/>
          <w:spacing w:val="0"/>
          <w:w w:val="100"/>
          <w:rFonts/>
          <w:caps w:val="0"/>
        </w:rPr>
        <w:t>banking,</w:t>
      </w:r>
      <w:r w:rsidRPr="0060477D">
        <w:rPr>
          <w:szCs w:val="24"/>
          <w:bCs/>
          <w:b w:val="0"/>
          <w:i w:val="0"/>
          <w:sz w:val="24"/>
          <w:spacing w:val="0"/>
          <w:w w:val="100"/>
          <w:rFonts/>
          <w:caps w:val="0"/>
        </w:rPr>
        <w:t> </w:t>
      </w:r>
      <w:r w:rsidRPr="0060477D">
        <w:rPr>
          <w:szCs w:val="24"/>
          <w:bCs/>
          <w:b w:val="0"/>
          <w:i w:val="0"/>
          <w:sz w:val="24"/>
          <w:spacing w:val="0"/>
          <w:w w:val="100"/>
          <w:rFonts/>
          <w:caps w:val="0"/>
        </w:rPr>
        <w:t>e-businesses,</w:t>
      </w:r>
      <w:r w:rsidRPr="0060477D">
        <w:rPr>
          <w:szCs w:val="24"/>
          <w:bCs/>
          <w:b w:val="0"/>
          <w:i w:val="0"/>
          <w:sz w:val="24"/>
          <w:spacing w:val="0"/>
          <w:w w:val="100"/>
          <w:rFonts/>
          <w:caps w:val="0"/>
        </w:rPr>
        <w:t> </w:t>
      </w:r>
      <w:r w:rsidRPr="0060477D">
        <w:rPr>
          <w:szCs w:val="24"/>
          <w:bCs/>
          <w:b w:val="0"/>
          <w:i w:val="0"/>
          <w:sz w:val="24"/>
          <w:spacing w:val="0"/>
          <w:w w:val="100"/>
          <w:rFonts/>
          <w:caps w:val="0"/>
        </w:rPr>
        <w:t>access</w:t>
      </w:r>
      <w:r w:rsidRPr="0060477D">
        <w:rPr>
          <w:szCs w:val="24"/>
          <w:bCs/>
          <w:b w:val="0"/>
          <w:i w:val="0"/>
          <w:sz w:val="24"/>
          <w:spacing w:val="0"/>
          <w:w w:val="100"/>
          <w:rFonts/>
          <w:caps w:val="0"/>
        </w:rPr>
        <w:t> </w:t>
      </w:r>
      <w:r w:rsidRPr="0060477D">
        <w:rPr>
          <w:szCs w:val="24"/>
          <w:bCs/>
          <w:b w:val="0"/>
          <w:i w:val="0"/>
          <w:sz w:val="24"/>
          <w:spacing w:val="0"/>
          <w:w w:val="100"/>
          <w:rFonts/>
          <w:caps w:val="0"/>
        </w:rPr>
        <w:t>to</w:t>
      </w:r>
      <w:r w:rsidRPr="0060477D">
        <w:rPr>
          <w:szCs w:val="24"/>
          <w:bCs/>
          <w:b w:val="0"/>
          <w:i w:val="0"/>
          <w:sz w:val="24"/>
          <w:spacing w:val="0"/>
          <w:w w:val="100"/>
          <w:rFonts/>
          <w:caps w:val="0"/>
        </w:rPr>
        <w:t> </w:t>
      </w:r>
      <w:r w:rsidRPr="0060477D">
        <w:rPr>
          <w:szCs w:val="24"/>
          <w:bCs/>
          <w:b w:val="0"/>
          <w:i w:val="0"/>
          <w:sz w:val="24"/>
          <w:spacing w:val="0"/>
          <w:w w:val="100"/>
          <w:rFonts/>
          <w:caps w:val="0"/>
        </w:rPr>
        <w:t>news</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usage</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social</w:t>
      </w:r>
      <w:r w:rsidRPr="0060477D">
        <w:rPr>
          <w:szCs w:val="24"/>
          <w:bCs/>
          <w:b w:val="0"/>
          <w:i w:val="0"/>
          <w:sz w:val="24"/>
          <w:spacing w:val="0"/>
          <w:w w:val="100"/>
          <w:rFonts/>
          <w:caps w:val="0"/>
        </w:rPr>
        <w:t> </w:t>
      </w:r>
      <w:r w:rsidRPr="0060477D">
        <w:rPr>
          <w:szCs w:val="24"/>
          <w:bCs/>
          <w:b w:val="0"/>
          <w:i w:val="0"/>
          <w:sz w:val="24"/>
          <w:spacing w:val="0"/>
          <w:w w:val="100"/>
          <w:rFonts/>
          <w:caps w:val="0"/>
        </w:rPr>
        <w:t>media</w:t>
      </w:r>
      <w:r w:rsidRPr="0060477D">
        <w:rPr>
          <w:szCs w:val="24"/>
          <w:bCs/>
          <w:b w:val="0"/>
          <w:i w:val="0"/>
          <w:sz w:val="24"/>
          <w:spacing w:val="0"/>
          <w:w w:val="100"/>
          <w:rFonts/>
          <w:caps w:val="0"/>
        </w:rPr>
        <w:t> </w:t>
      </w:r>
      <w:r>
        <w:rPr>
          <w:szCs w:val="24"/>
          <w:bCs/>
          <w:noProof/>
          <w:b w:val="0"/>
          <w:i w:val="0"/>
          <w:sz w:val="24"/>
          <w:spacing w:val="0"/>
          <w:w w:val="100"/>
          <w:rFonts/>
          <w:caps w:val="0"/>
        </w:rPr>
        <w:t>(Sa’adu</w:t>
      </w:r>
      <w:r>
        <w:rPr>
          <w:szCs w:val="24"/>
          <w:bCs/>
          <w:noProof/>
          <w:b w:val="0"/>
          <w:i w:val="0"/>
          <w:sz w:val="24"/>
          <w:spacing w:val="0"/>
          <w:w w:val="100"/>
          <w:rFonts/>
          <w:caps w:val="0"/>
        </w:rPr>
        <w:t> </w:t>
      </w:r>
      <w:r>
        <w:rPr>
          <w:szCs w:val="24"/>
          <w:bCs/>
          <w:noProof/>
          <w:b w:val="0"/>
          <w:i w:val="0"/>
          <w:sz w:val="24"/>
          <w:spacing w:val="0"/>
          <w:w w:val="100"/>
          <w:rFonts/>
          <w:caps w:val="0"/>
        </w:rPr>
        <w:t>et</w:t>
      </w:r>
      <w:r>
        <w:rPr>
          <w:szCs w:val="24"/>
          <w:bCs/>
          <w:noProof/>
          <w:b w:val="0"/>
          <w:i w:val="0"/>
          <w:sz w:val="24"/>
          <w:spacing w:val="0"/>
          <w:w w:val="100"/>
          <w:rFonts/>
          <w:caps w:val="0"/>
        </w:rPr>
        <w:t> </w:t>
      </w:r>
      <w:r>
        <w:rPr>
          <w:szCs w:val="24"/>
          <w:bCs/>
          <w:noProof/>
          <w:b w:val="0"/>
          <w:i w:val="0"/>
          <w:sz w:val="24"/>
          <w:spacing w:val="0"/>
          <w:w w:val="100"/>
          <w:rFonts/>
          <w:caps w:val="0"/>
        </w:rPr>
        <w:t>al.,</w:t>
      </w:r>
      <w:r>
        <w:rPr>
          <w:szCs w:val="24"/>
          <w:bCs/>
          <w:noProof/>
          <w:b w:val="0"/>
          <w:i w:val="0"/>
          <w:sz w:val="24"/>
          <w:spacing w:val="0"/>
          <w:w w:val="100"/>
          <w:rFonts/>
          <w:caps w:val="0"/>
        </w:rPr>
        <w:t> </w:t>
      </w:r>
      <w:r>
        <w:rPr>
          <w:szCs w:val="24"/>
          <w:bCs/>
          <w:noProof/>
          <w:b w:val="0"/>
          <w:i w:val="0"/>
          <w:sz w:val="24"/>
          <w:spacing w:val="0"/>
          <w:w w:val="100"/>
          <w:rFonts/>
          <w:caps w:val="0"/>
        </w:rPr>
        <w:t>2020)</w:t>
      </w:r>
      <w:r w:rsidRPr="0060477D">
        <w:fldChar w:fldCharType="begin" w:fldLock="1"/>
        <w:rPr>
          <w:szCs w:val="24"/>
          <w:bCs/>
          <w:b w:val="0"/>
          <w:i w:val="0"/>
          <w:sz w:val="24"/>
          <w:spacing w:val="0"/>
          <w:w w:val="100"/>
          <w:caps w:val="0"/>
        </w:rPr>
      </w:r>
      <w:r w:rsidRPr="0060477D">
        <w:fldChar w:fldCharType="begin" w:fldLock="1"/>
        <w:rPr>
          <w:szCs w:val="24"/>
          <w:bCs/>
          <w:b w:val="0"/>
          <w:i w:val="0"/>
          <w:sz w:val="24"/>
          <w:spacing w:val="0"/>
          <w:w w:val="100"/>
          <w:caps w:val="0"/>
        </w:rPr>
      </w:r>
      <w:r w:rsidRPr="0060477D">
        <w:fldChar w:fldCharType="begin" w:fldLock="1"/>
        <w:rPr>
          <w:szCs w:val="24"/>
          <w:bCs/>
          <w:b w:val="0"/>
          <w:i w:val="0"/>
          <w:sz w:val="24"/>
          <w:spacing w:val="0"/>
          <w:w w:val="100"/>
          <w:caps w:val="0"/>
        </w:rPr>
      </w:r>
      <w:r w:rsidRPr="0060477D">
        <w:fldChar w:fldCharType="begin" w:fldLock="1"/>
        <w:rPr>
          <w:szCs w:val="24"/>
          <w:bCs/>
          <w:b w:val="0"/>
          <w:i w:val="0"/>
          <w:sz w:val="24"/>
          <w:spacing w:val="0"/>
          <w:w w:val="100"/>
          <w:caps w:val="0"/>
        </w:rPr>
      </w:r>
      <w:r w:rsidRPr="0060477D">
        <w:fldChar w:fldCharType="begin" w:fldLock="1"/>
        <w:rPr>
          <w:szCs w:val="24"/>
          <w:bCs/>
          <w:b w:val="0"/>
          <w:i w:val="0"/>
          <w:sz w:val="24"/>
          <w:spacing w:val="0"/>
          <w:w w:val="100"/>
          <w:caps w:val="0"/>
        </w:rPr>
      </w:r>
      <w:r w:rsidRPr="0060477D">
        <w:fldChar w:fldCharType="begin" w:fldLock="1"/>
        <w:rPr>
          <w:szCs w:val="24"/>
          <w:bCs/>
          <w:b w:val="0"/>
          <w:i w:val="0"/>
          <w:sz w:val="24"/>
          <w:spacing w:val="0"/>
          <w:w w:val="100"/>
          <w:caps w:val="0"/>
        </w:rPr>
      </w:r>
      <w:r w:rsidRPr="0060477D">
        <w:fldChar w:fldCharType="begin" w:fldLock="1"/>
        <w:rPr>
          <w:szCs w:val="24"/>
          <w:bCs/>
          <w:b w:val="0"/>
          <w:i w:val="0"/>
          <w:sz w:val="24"/>
          <w:spacing w:val="0"/>
          <w:w w:val="100"/>
          <w:caps w:val="0"/>
        </w:rPr>
      </w:r>
      <w:r w:rsidRPr="0060477D">
        <w:fldChar w:fldCharType="begin" w:fldLock="1"/>
        <w:rPr>
          <w:szCs w:val="24"/>
          <w:bCs/>
          <w:b w:val="0"/>
          <w:i w:val="0"/>
          <w:sz w:val="24"/>
          <w:spacing w:val="0"/>
          <w:w w:val="100"/>
          <w:caps w:val="0"/>
        </w:rPr>
      </w:r>
      <w:r w:rsidRPr="0060477D">
        <w:fldChar w:fldCharType="begin" w:fldLock="1"/>
        <w:rPr>
          <w:szCs w:val="24"/>
          <w:bCs/>
          <w:b w:val="0"/>
          <w:i w:val="0"/>
          <w:sz w:val="24"/>
          <w:spacing w:val="0"/>
          <w:w w:val="100"/>
          <w:caps w:val="0"/>
        </w:rPr>
      </w:r>
      <w:r w:rsidRPr="0060477D">
        <w:rPr>
          <w:szCs w:val="24"/>
          <w:bCs/>
          <w:b w:val="0"/>
          <w:i w:val="0"/>
          <w:sz w:val="24"/>
          <w:spacing w:val="0"/>
          <w:w w:val="100"/>
          <w:rFonts/>
          <w:caps w:val="0"/>
        </w:rPr>
        <w:t>.</w:t>
      </w:r>
    </w:p>
    <w:p w14:paraId="2D3B1812"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4F1723DC"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45C7928A"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144D919A"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szCs w:val="28"/>
          <w:b w:val="1"/>
          <w:i w:val="0"/>
          <w:sz w:val="28"/>
          <w:spacing w:val="0"/>
          <w:w w:val="100"/>
          <w:rFonts/>
          <w:caps w:val="0"/>
        </w:rPr>
        <w:t>1</w:t>
      </w:r>
    </w:p>
    <w:p w14:paraId="7ED76FC6" w14:textId="77777777" w:rsidR="00E849EA" w:rsidRPr="000F1FE3"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szCs w:val="28"/>
          <w:b w:val="1"/>
          <w:i w:val="0"/>
          <w:sz w:val="28"/>
          <w:spacing w:val="0"/>
          <w:w w:val="100"/>
          <w:rFonts/>
          <w:caps w:val="0"/>
        </w:rPr>
        <w:t>1.2</w:t>
      </w:r>
      <w:r>
        <w:rPr>
          <w:szCs w:val="28"/>
          <w:b w:val="1"/>
          <w:i w:val="0"/>
          <w:sz w:val="28"/>
          <w:spacing w:val="0"/>
          <w:w w:val="100"/>
          <w:rFonts/>
          <w:caps w:val="0"/>
        </w:rPr>
        <w:t>    </w:t>
      </w:r>
      <w:r w:rsidRPr="000F1FE3">
        <w:rPr>
          <w:szCs w:val="28"/>
          <w:b w:val="1"/>
          <w:i w:val="0"/>
          <w:sz w:val="28"/>
          <w:spacing w:val="0"/>
          <w:w w:val="100"/>
          <w:rFonts/>
          <w:caps w:val="0"/>
        </w:rPr>
        <w:t>STATEMENT</w:t>
      </w:r>
      <w:r w:rsidRPr="000F1FE3">
        <w:rPr>
          <w:szCs w:val="28"/>
          <w:b w:val="1"/>
          <w:i w:val="0"/>
          <w:sz w:val="28"/>
          <w:spacing w:val="0"/>
          <w:w w:val="100"/>
          <w:rFonts/>
          <w:caps w:val="0"/>
        </w:rPr>
        <w:t> </w:t>
      </w:r>
      <w:r w:rsidRPr="000F1FE3">
        <w:rPr>
          <w:szCs w:val="28"/>
          <w:b w:val="1"/>
          <w:i w:val="0"/>
          <w:sz w:val="28"/>
          <w:spacing w:val="0"/>
          <w:w w:val="100"/>
          <w:rFonts/>
          <w:caps w:val="0"/>
        </w:rPr>
        <w:t>OF</w:t>
      </w:r>
      <w:r w:rsidRPr="000F1FE3">
        <w:rPr>
          <w:szCs w:val="28"/>
          <w:b w:val="1"/>
          <w:i w:val="0"/>
          <w:sz w:val="28"/>
          <w:spacing w:val="0"/>
          <w:w w:val="100"/>
          <w:rFonts/>
          <w:caps w:val="0"/>
        </w:rPr>
        <w:t> </w:t>
      </w:r>
      <w:r w:rsidRPr="000F1FE3">
        <w:rPr>
          <w:szCs w:val="28"/>
          <w:b w:val="1"/>
          <w:i w:val="0"/>
          <w:sz w:val="28"/>
          <w:spacing w:val="0"/>
          <w:w w:val="100"/>
          <w:rFonts/>
          <w:caps w:val="0"/>
        </w:rPr>
        <w:t>PROBLEM</w:t>
      </w:r>
    </w:p>
    <w:p w14:paraId="29E7ECED" w14:textId="77777777" w:rsidR="00E849EA" w:rsidRPr="0060477D" w:rsidRDefault="00E849EA" w:rsidP="00E849EA">
      <w:pPr>
        <w:spacing w:before="0" w:beforeAutospacing="0" w:after="160" w:afterAutospacing="0" w:lineRule="auto" w:line="259"/>
        <w:rPr>
          <w:szCs w:val="24"/>
          <w:bCs/>
          <w:b w:val="0"/>
          <w:i w:val="0"/>
          <w:sz w:val="24"/>
          <w:spacing w:val="0"/>
          <w:w w:val="100"/>
          <w:caps w:val="0"/>
        </w:rPr>
        <w:snapToGrid w:val="0"/>
        <w:textAlignment w:val="baseline"/>
      </w:pP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troposphere</w:t>
      </w:r>
      <w:r w:rsidRPr="0060477D">
        <w:rPr>
          <w:szCs w:val="24"/>
          <w:bCs/>
          <w:b w:val="0"/>
          <w:i w:val="0"/>
          <w:sz w:val="24"/>
          <w:spacing w:val="0"/>
          <w:w w:val="100"/>
          <w:rFonts/>
          <w:caps w:val="0"/>
        </w:rPr>
        <w:t> </w:t>
      </w:r>
      <w:r w:rsidRPr="0060477D">
        <w:rPr>
          <w:szCs w:val="24"/>
          <w:bCs/>
          <w:b w:val="0"/>
          <w:i w:val="0"/>
          <w:sz w:val="24"/>
          <w:spacing w:val="0"/>
          <w:w w:val="100"/>
          <w:rFonts/>
          <w:caps w:val="0"/>
        </w:rPr>
        <w:t>plays</w:t>
      </w:r>
      <w:r w:rsidRPr="0060477D">
        <w:rPr>
          <w:szCs w:val="24"/>
          <w:bCs/>
          <w:b w:val="0"/>
          <w:i w:val="0"/>
          <w:sz w:val="24"/>
          <w:spacing w:val="0"/>
          <w:w w:val="100"/>
          <w:rFonts/>
          <w:caps w:val="0"/>
        </w:rPr>
        <w:t> </w:t>
      </w:r>
      <w:r w:rsidRPr="0060477D">
        <w:rPr>
          <w:szCs w:val="24"/>
          <w:bCs/>
          <w:b w:val="0"/>
          <w:i w:val="0"/>
          <w:sz w:val="24"/>
          <w:spacing w:val="0"/>
          <w:w w:val="100"/>
          <w:rFonts/>
          <w:caps w:val="0"/>
        </w:rPr>
        <w:t>a</w:t>
      </w:r>
      <w:r w:rsidRPr="0060477D">
        <w:rPr>
          <w:szCs w:val="24"/>
          <w:bCs/>
          <w:b w:val="0"/>
          <w:i w:val="0"/>
          <w:sz w:val="24"/>
          <w:spacing w:val="0"/>
          <w:w w:val="100"/>
          <w:rFonts/>
          <w:caps w:val="0"/>
        </w:rPr>
        <w:t> </w:t>
      </w:r>
      <w:r w:rsidRPr="0060477D">
        <w:rPr>
          <w:szCs w:val="24"/>
          <w:bCs/>
          <w:b w:val="0"/>
          <w:i w:val="0"/>
          <w:sz w:val="24"/>
          <w:spacing w:val="0"/>
          <w:w w:val="100"/>
          <w:rFonts/>
          <w:caps w:val="0"/>
        </w:rPr>
        <w:t>critical</w:t>
      </w:r>
      <w:r w:rsidRPr="0060477D">
        <w:rPr>
          <w:szCs w:val="24"/>
          <w:bCs/>
          <w:b w:val="0"/>
          <w:i w:val="0"/>
          <w:sz w:val="24"/>
          <w:spacing w:val="0"/>
          <w:w w:val="100"/>
          <w:rFonts/>
          <w:caps w:val="0"/>
        </w:rPr>
        <w:t> </w:t>
      </w:r>
      <w:r w:rsidRPr="0060477D">
        <w:rPr>
          <w:szCs w:val="24"/>
          <w:bCs/>
          <w:b w:val="0"/>
          <w:i w:val="0"/>
          <w:sz w:val="24"/>
          <w:spacing w:val="0"/>
          <w:w w:val="100"/>
          <w:rFonts/>
          <w:caps w:val="0"/>
        </w:rPr>
        <w:t>role</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propagation</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waves,</w:t>
      </w:r>
      <w:r w:rsidRPr="0060477D">
        <w:rPr>
          <w:szCs w:val="24"/>
          <w:bCs/>
          <w:b w:val="0"/>
          <w:i w:val="0"/>
          <w:sz w:val="24"/>
          <w:spacing w:val="0"/>
          <w:w w:val="100"/>
          <w:rFonts/>
          <w:caps w:val="0"/>
        </w:rPr>
        <w:t> </w:t>
      </w:r>
      <w:r w:rsidRPr="0060477D">
        <w:rPr>
          <w:szCs w:val="24"/>
          <w:bCs/>
          <w:b w:val="0"/>
          <w:i w:val="0"/>
          <w:sz w:val="24"/>
          <w:spacing w:val="0"/>
          <w:w w:val="100"/>
          <w:rFonts/>
          <w:caps w:val="0"/>
        </w:rPr>
        <w:t>particularly</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Very</w:t>
      </w:r>
      <w:r w:rsidRPr="0060477D">
        <w:rPr>
          <w:szCs w:val="24"/>
          <w:bCs/>
          <w:b w:val="0"/>
          <w:i w:val="0"/>
          <w:sz w:val="24"/>
          <w:spacing w:val="0"/>
          <w:w w:val="100"/>
          <w:rFonts/>
          <w:caps w:val="0"/>
        </w:rPr>
        <w:t> </w:t>
      </w:r>
      <w:r w:rsidRPr="0060477D">
        <w:rPr>
          <w:szCs w:val="24"/>
          <w:bCs/>
          <w:b w:val="0"/>
          <w:i w:val="0"/>
          <w:sz w:val="24"/>
          <w:spacing w:val="0"/>
          <w:w w:val="100"/>
          <w:rFonts/>
          <w:caps w:val="0"/>
        </w:rPr>
        <w:t>High</w:t>
      </w:r>
      <w:r w:rsidRPr="0060477D">
        <w:rPr>
          <w:szCs w:val="24"/>
          <w:bCs/>
          <w:b w:val="0"/>
          <w:i w:val="0"/>
          <w:sz w:val="24"/>
          <w:spacing w:val="0"/>
          <w:w w:val="100"/>
          <w:rFonts/>
          <w:caps w:val="0"/>
        </w:rPr>
        <w:t> </w:t>
      </w:r>
      <w:r w:rsidRPr="0060477D">
        <w:rPr>
          <w:szCs w:val="24"/>
          <w:bCs/>
          <w:b w:val="0"/>
          <w:i w:val="0"/>
          <w:sz w:val="24"/>
          <w:spacing w:val="0"/>
          <w:w w:val="100"/>
          <w:rFonts/>
          <w:caps w:val="0"/>
        </w:rPr>
        <w:t>Frequency</w:t>
      </w:r>
      <w:r w:rsidRPr="0060477D">
        <w:rPr>
          <w:szCs w:val="24"/>
          <w:bCs/>
          <w:b w:val="0"/>
          <w:i w:val="0"/>
          <w:sz w:val="24"/>
          <w:spacing w:val="0"/>
          <w:w w:val="100"/>
          <w:rFonts/>
          <w:caps w:val="0"/>
        </w:rPr>
        <w:t> </w:t>
      </w:r>
      <w:r w:rsidRPr="0060477D">
        <w:rPr>
          <w:szCs w:val="24"/>
          <w:bCs/>
          <w:b w:val="0"/>
          <w:i w:val="0"/>
          <w:sz w:val="24"/>
          <w:spacing w:val="0"/>
          <w:w w:val="100"/>
          <w:rFonts/>
          <w:caps w:val="0"/>
        </w:rPr>
        <w:t>(VHF)</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Ultra</w:t>
      </w:r>
      <w:r w:rsidRPr="0060477D">
        <w:rPr>
          <w:szCs w:val="24"/>
          <w:bCs/>
          <w:b w:val="0"/>
          <w:i w:val="0"/>
          <w:sz w:val="24"/>
          <w:spacing w:val="0"/>
          <w:w w:val="100"/>
          <w:rFonts/>
          <w:caps w:val="0"/>
        </w:rPr>
        <w:t> </w:t>
      </w:r>
      <w:r w:rsidRPr="0060477D">
        <w:rPr>
          <w:szCs w:val="24"/>
          <w:bCs/>
          <w:b w:val="0"/>
          <w:i w:val="0"/>
          <w:sz w:val="24"/>
          <w:spacing w:val="0"/>
          <w:w w:val="100"/>
          <w:rFonts/>
          <w:caps w:val="0"/>
        </w:rPr>
        <w:t>High</w:t>
      </w:r>
      <w:r w:rsidRPr="0060477D">
        <w:rPr>
          <w:szCs w:val="24"/>
          <w:bCs/>
          <w:b w:val="0"/>
          <w:i w:val="0"/>
          <w:sz w:val="24"/>
          <w:spacing w:val="0"/>
          <w:w w:val="100"/>
          <w:rFonts/>
          <w:caps w:val="0"/>
        </w:rPr>
        <w:t> </w:t>
      </w:r>
      <w:r w:rsidRPr="0060477D">
        <w:rPr>
          <w:szCs w:val="24"/>
          <w:bCs/>
          <w:b w:val="0"/>
          <w:i w:val="0"/>
          <w:sz w:val="24"/>
          <w:spacing w:val="0"/>
          <w:w w:val="100"/>
          <w:rFonts/>
          <w:caps w:val="0"/>
        </w:rPr>
        <w:t>Frequency</w:t>
      </w:r>
      <w:r w:rsidRPr="0060477D">
        <w:rPr>
          <w:szCs w:val="24"/>
          <w:bCs/>
          <w:b w:val="0"/>
          <w:i w:val="0"/>
          <w:sz w:val="24"/>
          <w:spacing w:val="0"/>
          <w:w w:val="100"/>
          <w:rFonts/>
          <w:caps w:val="0"/>
        </w:rPr>
        <w:t> </w:t>
      </w:r>
      <w:r w:rsidRPr="0060477D">
        <w:rPr>
          <w:szCs w:val="24"/>
          <w:bCs/>
          <w:b w:val="0"/>
          <w:i w:val="0"/>
          <w:sz w:val="24"/>
          <w:spacing w:val="0"/>
          <w:w w:val="100"/>
          <w:rFonts/>
          <w:caps w:val="0"/>
        </w:rPr>
        <w:t>(UHF)</w:t>
      </w:r>
      <w:r w:rsidRPr="0060477D">
        <w:rPr>
          <w:szCs w:val="24"/>
          <w:bCs/>
          <w:b w:val="0"/>
          <w:i w:val="0"/>
          <w:sz w:val="24"/>
          <w:spacing w:val="0"/>
          <w:w w:val="100"/>
          <w:rFonts/>
          <w:caps w:val="0"/>
        </w:rPr>
        <w:t> </w:t>
      </w:r>
      <w:r w:rsidRPr="0060477D">
        <w:rPr>
          <w:szCs w:val="24"/>
          <w:bCs/>
          <w:b w:val="0"/>
          <w:i w:val="0"/>
          <w:sz w:val="24"/>
          <w:spacing w:val="0"/>
          <w:w w:val="100"/>
          <w:rFonts/>
          <w:caps w:val="0"/>
        </w:rPr>
        <w:t>bands,</w:t>
      </w:r>
      <w:r w:rsidRPr="0060477D">
        <w:rPr>
          <w:szCs w:val="24"/>
          <w:bCs/>
          <w:b w:val="0"/>
          <w:i w:val="0"/>
          <w:sz w:val="24"/>
          <w:spacing w:val="0"/>
          <w:w w:val="100"/>
          <w:rFonts/>
          <w:caps w:val="0"/>
        </w:rPr>
        <w:t> </w:t>
      </w:r>
      <w:r w:rsidRPr="0060477D">
        <w:rPr>
          <w:szCs w:val="24"/>
          <w:bCs/>
          <w:b w:val="0"/>
          <w:i w:val="0"/>
          <w:sz w:val="24"/>
          <w:spacing w:val="0"/>
          <w:w w:val="100"/>
          <w:rFonts/>
          <w:caps w:val="0"/>
        </w:rPr>
        <w:t>which</w:t>
      </w:r>
      <w:r w:rsidRPr="0060477D">
        <w:rPr>
          <w:szCs w:val="24"/>
          <w:bCs/>
          <w:b w:val="0"/>
          <w:i w:val="0"/>
          <w:sz w:val="24"/>
          <w:spacing w:val="0"/>
          <w:w w:val="100"/>
          <w:rFonts/>
          <w:caps w:val="0"/>
        </w:rPr>
        <w:t> </w:t>
      </w:r>
      <w:r w:rsidRPr="0060477D">
        <w:rPr>
          <w:szCs w:val="24"/>
          <w:bCs/>
          <w:b w:val="0"/>
          <w:i w:val="0"/>
          <w:sz w:val="24"/>
          <w:spacing w:val="0"/>
          <w:w w:val="100"/>
          <w:rFonts/>
          <w:caps w:val="0"/>
        </w:rPr>
        <w:t>are</w:t>
      </w:r>
      <w:r w:rsidRPr="0060477D">
        <w:rPr>
          <w:szCs w:val="24"/>
          <w:bCs/>
          <w:b w:val="0"/>
          <w:i w:val="0"/>
          <w:sz w:val="24"/>
          <w:spacing w:val="0"/>
          <w:w w:val="100"/>
          <w:rFonts/>
          <w:caps w:val="0"/>
        </w:rPr>
        <w:t> </w:t>
      </w:r>
      <w:r w:rsidRPr="0060477D">
        <w:rPr>
          <w:szCs w:val="24"/>
          <w:bCs/>
          <w:b w:val="0"/>
          <w:i w:val="0"/>
          <w:sz w:val="24"/>
          <w:spacing w:val="0"/>
          <w:w w:val="100"/>
          <w:rFonts/>
          <w:caps w:val="0"/>
        </w:rPr>
        <w:t>widely</w:t>
      </w:r>
      <w:r w:rsidRPr="0060477D">
        <w:rPr>
          <w:szCs w:val="24"/>
          <w:bCs/>
          <w:b w:val="0"/>
          <w:i w:val="0"/>
          <w:sz w:val="24"/>
          <w:spacing w:val="0"/>
          <w:w w:val="100"/>
          <w:rFonts/>
          <w:caps w:val="0"/>
        </w:rPr>
        <w:t> </w:t>
      </w:r>
      <w:r w:rsidRPr="0060477D">
        <w:rPr>
          <w:szCs w:val="24"/>
          <w:bCs/>
          <w:b w:val="0"/>
          <w:i w:val="0"/>
          <w:sz w:val="24"/>
          <w:spacing w:val="0"/>
          <w:w w:val="100"/>
          <w:rFonts/>
          <w:caps w:val="0"/>
        </w:rPr>
        <w:t>used</w:t>
      </w:r>
      <w:r w:rsidRPr="0060477D">
        <w:rPr>
          <w:szCs w:val="24"/>
          <w:bCs/>
          <w:b w:val="0"/>
          <w:i w:val="0"/>
          <w:sz w:val="24"/>
          <w:spacing w:val="0"/>
          <w:w w:val="100"/>
          <w:rFonts/>
          <w:caps w:val="0"/>
        </w:rPr>
        <w:t> </w:t>
      </w:r>
      <w:r w:rsidRPr="0060477D">
        <w:rPr>
          <w:szCs w:val="24"/>
          <w:bCs/>
          <w:b w:val="0"/>
          <w:i w:val="0"/>
          <w:sz w:val="24"/>
          <w:spacing w:val="0"/>
          <w:w w:val="100"/>
          <w:rFonts/>
          <w:caps w:val="0"/>
        </w:rPr>
        <w:t>for</w:t>
      </w:r>
      <w:r w:rsidRPr="0060477D">
        <w:rPr>
          <w:szCs w:val="24"/>
          <w:bCs/>
          <w:b w:val="0"/>
          <w:i w:val="0"/>
          <w:sz w:val="24"/>
          <w:spacing w:val="0"/>
          <w:w w:val="100"/>
          <w:rFonts/>
          <w:caps w:val="0"/>
        </w:rPr>
        <w:t> </w:t>
      </w:r>
      <w:r w:rsidRPr="0060477D">
        <w:rPr>
          <w:szCs w:val="24"/>
          <w:bCs/>
          <w:b w:val="0"/>
          <w:i w:val="0"/>
          <w:sz w:val="24"/>
          <w:spacing w:val="0"/>
          <w:w w:val="100"/>
          <w:rFonts/>
          <w:caps w:val="0"/>
        </w:rPr>
        <w:t>communication</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broadcasting.</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refractivity,</w:t>
      </w:r>
      <w:r w:rsidRPr="0060477D">
        <w:rPr>
          <w:szCs w:val="24"/>
          <w:bCs/>
          <w:b w:val="0"/>
          <w:i w:val="0"/>
          <w:sz w:val="24"/>
          <w:spacing w:val="0"/>
          <w:w w:val="100"/>
          <w:rFonts/>
          <w:caps w:val="0"/>
        </w:rPr>
        <w:t> </w:t>
      </w:r>
      <w:r w:rsidRPr="0060477D">
        <w:rPr>
          <w:szCs w:val="24"/>
          <w:bCs/>
          <w:b w:val="0"/>
          <w:i w:val="0"/>
          <w:sz w:val="24"/>
          <w:spacing w:val="0"/>
          <w:w w:val="100"/>
          <w:rFonts/>
          <w:caps w:val="0"/>
        </w:rPr>
        <w:t>a</w:t>
      </w:r>
      <w:r w:rsidRPr="0060477D">
        <w:rPr>
          <w:szCs w:val="24"/>
          <w:bCs/>
          <w:b w:val="0"/>
          <w:i w:val="0"/>
          <w:sz w:val="24"/>
          <w:spacing w:val="0"/>
          <w:w w:val="100"/>
          <w:rFonts/>
          <w:caps w:val="0"/>
        </w:rPr>
        <w:t> </w:t>
      </w:r>
      <w:r w:rsidRPr="0060477D">
        <w:rPr>
          <w:szCs w:val="24"/>
          <w:bCs/>
          <w:b w:val="0"/>
          <w:i w:val="0"/>
          <w:sz w:val="24"/>
          <w:spacing w:val="0"/>
          <w:w w:val="100"/>
          <w:rFonts/>
          <w:caps w:val="0"/>
        </w:rPr>
        <w:t>key</w:t>
      </w:r>
      <w:r w:rsidRPr="0060477D">
        <w:rPr>
          <w:szCs w:val="24"/>
          <w:bCs/>
          <w:b w:val="0"/>
          <w:i w:val="0"/>
          <w:sz w:val="24"/>
          <w:spacing w:val="0"/>
          <w:w w:val="100"/>
          <w:rFonts/>
          <w:caps w:val="0"/>
        </w:rPr>
        <w:t> </w:t>
      </w:r>
      <w:r w:rsidRPr="0060477D">
        <w:rPr>
          <w:szCs w:val="24"/>
          <w:bCs/>
          <w:b w:val="0"/>
          <w:i w:val="0"/>
          <w:sz w:val="24"/>
          <w:spacing w:val="0"/>
          <w:w w:val="100"/>
          <w:rFonts/>
          <w:caps w:val="0"/>
        </w:rPr>
        <w:t>parameter</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tropospheric</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wave</w:t>
      </w:r>
      <w:r w:rsidRPr="0060477D">
        <w:rPr>
          <w:szCs w:val="24"/>
          <w:bCs/>
          <w:b w:val="0"/>
          <w:i w:val="0"/>
          <w:sz w:val="24"/>
          <w:spacing w:val="0"/>
          <w:w w:val="100"/>
          <w:rFonts/>
          <w:caps w:val="0"/>
        </w:rPr>
        <w:t> </w:t>
      </w:r>
      <w:r w:rsidRPr="0060477D">
        <w:rPr>
          <w:szCs w:val="24"/>
          <w:bCs/>
          <w:b w:val="0"/>
          <w:i w:val="0"/>
          <w:sz w:val="24"/>
          <w:spacing w:val="0"/>
          <w:w w:val="100"/>
          <w:rFonts/>
          <w:caps w:val="0"/>
        </w:rPr>
        <w:t>propagation,</w:t>
      </w:r>
      <w:r w:rsidRPr="0060477D">
        <w:rPr>
          <w:szCs w:val="24"/>
          <w:bCs/>
          <w:b w:val="0"/>
          <w:i w:val="0"/>
          <w:sz w:val="24"/>
          <w:spacing w:val="0"/>
          <w:w w:val="100"/>
          <w:rFonts/>
          <w:caps w:val="0"/>
        </w:rPr>
        <w:t> </w:t>
      </w:r>
      <w:r w:rsidRPr="0060477D">
        <w:rPr>
          <w:szCs w:val="24"/>
          <w:bCs/>
          <w:b w:val="0"/>
          <w:i w:val="0"/>
          <w:sz w:val="24"/>
          <w:spacing w:val="0"/>
          <w:w w:val="100"/>
          <w:rFonts/>
          <w:caps w:val="0"/>
        </w:rPr>
        <w:t>is</w:t>
      </w:r>
      <w:r w:rsidRPr="0060477D">
        <w:rPr>
          <w:szCs w:val="24"/>
          <w:bCs/>
          <w:b w:val="0"/>
          <w:i w:val="0"/>
          <w:sz w:val="24"/>
          <w:spacing w:val="0"/>
          <w:w w:val="100"/>
          <w:rFonts/>
          <w:caps w:val="0"/>
        </w:rPr>
        <w:t> </w:t>
      </w:r>
      <w:r w:rsidRPr="0060477D">
        <w:rPr>
          <w:szCs w:val="24"/>
          <w:bCs/>
          <w:b w:val="0"/>
          <w:i w:val="0"/>
          <w:sz w:val="24"/>
          <w:spacing w:val="0"/>
          <w:w w:val="100"/>
          <w:rFonts/>
          <w:caps w:val="0"/>
        </w:rPr>
        <w:t>influenced</w:t>
      </w:r>
      <w:r w:rsidRPr="0060477D">
        <w:rPr>
          <w:szCs w:val="24"/>
          <w:bCs/>
          <w:b w:val="0"/>
          <w:i w:val="0"/>
          <w:sz w:val="24"/>
          <w:spacing w:val="0"/>
          <w:w w:val="100"/>
          <w:rFonts/>
          <w:caps w:val="0"/>
        </w:rPr>
        <w:t> </w:t>
      </w:r>
      <w:r w:rsidRPr="0060477D">
        <w:rPr>
          <w:szCs w:val="24"/>
          <w:bCs/>
          <w:b w:val="0"/>
          <w:i w:val="0"/>
          <w:sz w:val="24"/>
          <w:spacing w:val="0"/>
          <w:w w:val="100"/>
          <w:rFonts/>
          <w:caps w:val="0"/>
        </w:rPr>
        <w:t>by</w:t>
      </w:r>
      <w:r w:rsidRPr="0060477D">
        <w:rPr>
          <w:szCs w:val="24"/>
          <w:bCs/>
          <w:b w:val="0"/>
          <w:i w:val="0"/>
          <w:sz w:val="24"/>
          <w:spacing w:val="0"/>
          <w:w w:val="100"/>
          <w:rFonts/>
          <w:caps w:val="0"/>
        </w:rPr>
        <w:t> </w:t>
      </w:r>
      <w:r w:rsidRPr="0060477D">
        <w:rPr>
          <w:szCs w:val="24"/>
          <w:bCs/>
          <w:b w:val="0"/>
          <w:i w:val="0"/>
          <w:sz w:val="24"/>
          <w:spacing w:val="0"/>
          <w:w w:val="100"/>
          <w:rFonts/>
          <w:caps w:val="0"/>
        </w:rPr>
        <w:t>meteorological</w:t>
      </w:r>
      <w:r w:rsidRPr="0060477D">
        <w:rPr>
          <w:szCs w:val="24"/>
          <w:bCs/>
          <w:b w:val="0"/>
          <w:i w:val="0"/>
          <w:sz w:val="24"/>
          <w:spacing w:val="0"/>
          <w:w w:val="100"/>
          <w:rFonts/>
          <w:caps w:val="0"/>
        </w:rPr>
        <w:t> </w:t>
      </w:r>
      <w:r w:rsidRPr="0060477D">
        <w:rPr>
          <w:szCs w:val="24"/>
          <w:bCs/>
          <w:b w:val="0"/>
          <w:i w:val="0"/>
          <w:sz w:val="24"/>
          <w:spacing w:val="0"/>
          <w:w w:val="100"/>
          <w:rFonts/>
          <w:caps w:val="0"/>
        </w:rPr>
        <w:t>factors</w:t>
      </w:r>
      <w:r w:rsidRPr="0060477D">
        <w:rPr>
          <w:szCs w:val="24"/>
          <w:bCs/>
          <w:b w:val="0"/>
          <w:i w:val="0"/>
          <w:sz w:val="24"/>
          <w:spacing w:val="0"/>
          <w:w w:val="100"/>
          <w:rFonts/>
          <w:caps w:val="0"/>
        </w:rPr>
        <w:t> </w:t>
      </w:r>
      <w:r w:rsidRPr="0060477D">
        <w:rPr>
          <w:szCs w:val="24"/>
          <w:bCs/>
          <w:b w:val="0"/>
          <w:i w:val="0"/>
          <w:sz w:val="24"/>
          <w:spacing w:val="0"/>
          <w:w w:val="100"/>
          <w:rFonts/>
          <w:caps w:val="0"/>
        </w:rPr>
        <w:t>such</w:t>
      </w:r>
      <w:r w:rsidRPr="0060477D">
        <w:rPr>
          <w:szCs w:val="24"/>
          <w:bCs/>
          <w:b w:val="0"/>
          <w:i w:val="0"/>
          <w:sz w:val="24"/>
          <w:spacing w:val="0"/>
          <w:w w:val="100"/>
          <w:rFonts/>
          <w:caps w:val="0"/>
        </w:rPr>
        <w:t> </w:t>
      </w:r>
      <w:r w:rsidRPr="0060477D">
        <w:rPr>
          <w:szCs w:val="24"/>
          <w:bCs/>
          <w:b w:val="0"/>
          <w:i w:val="0"/>
          <w:sz w:val="24"/>
          <w:spacing w:val="0"/>
          <w:w w:val="100"/>
          <w:rFonts/>
          <w:caps w:val="0"/>
        </w:rPr>
        <w:t>as</w:t>
      </w:r>
      <w:r w:rsidRPr="0060477D">
        <w:rPr>
          <w:szCs w:val="24"/>
          <w:bCs/>
          <w:b w:val="0"/>
          <w:i w:val="0"/>
          <w:sz w:val="24"/>
          <w:spacing w:val="0"/>
          <w:w w:val="100"/>
          <w:rFonts/>
          <w:caps w:val="0"/>
        </w:rPr>
        <w:t> </w:t>
      </w:r>
      <w:r w:rsidRPr="0060477D">
        <w:rPr>
          <w:szCs w:val="24"/>
          <w:bCs/>
          <w:b w:val="0"/>
          <w:i w:val="0"/>
          <w:sz w:val="24"/>
          <w:spacing w:val="0"/>
          <w:w w:val="100"/>
          <w:rFonts/>
          <w:caps w:val="0"/>
        </w:rPr>
        <w:t>temperature,</w:t>
      </w:r>
      <w:r w:rsidRPr="0060477D">
        <w:rPr>
          <w:szCs w:val="24"/>
          <w:bCs/>
          <w:b w:val="0"/>
          <w:i w:val="0"/>
          <w:sz w:val="24"/>
          <w:spacing w:val="0"/>
          <w:w w:val="100"/>
          <w:rFonts/>
          <w:caps w:val="0"/>
        </w:rPr>
        <w:t> </w:t>
      </w:r>
      <w:r w:rsidRPr="0060477D">
        <w:rPr>
          <w:szCs w:val="24"/>
          <w:bCs/>
          <w:b w:val="0"/>
          <w:i w:val="0"/>
          <w:sz w:val="24"/>
          <w:spacing w:val="0"/>
          <w:w w:val="100"/>
          <w:rFonts/>
          <w:caps w:val="0"/>
        </w:rPr>
        <w:t>pressure</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humidity.</w:t>
      </w:r>
      <w:r w:rsidRPr="0060477D">
        <w:rPr>
          <w:szCs w:val="24"/>
          <w:bCs/>
          <w:b w:val="0"/>
          <w:i w:val="0"/>
          <w:sz w:val="24"/>
          <w:spacing w:val="0"/>
          <w:w w:val="100"/>
          <w:rFonts/>
          <w:caps w:val="0"/>
        </w:rPr>
        <w:t> </w:t>
      </w:r>
      <w:r w:rsidRPr="0060477D">
        <w:rPr>
          <w:szCs w:val="24"/>
          <w:bCs/>
          <w:b w:val="0"/>
          <w:i w:val="0"/>
          <w:sz w:val="24"/>
          <w:spacing w:val="0"/>
          <w:w w:val="100"/>
          <w:rFonts/>
          <w:caps w:val="0"/>
        </w:rPr>
        <w:t>Variability</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these</w:t>
      </w:r>
      <w:r w:rsidRPr="0060477D">
        <w:rPr>
          <w:szCs w:val="24"/>
          <w:bCs/>
          <w:b w:val="0"/>
          <w:i w:val="0"/>
          <w:sz w:val="24"/>
          <w:spacing w:val="0"/>
          <w:w w:val="100"/>
          <w:rFonts/>
          <w:caps w:val="0"/>
        </w:rPr>
        <w:t> </w:t>
      </w:r>
      <w:r w:rsidRPr="0060477D">
        <w:rPr>
          <w:szCs w:val="24"/>
          <w:bCs/>
          <w:b w:val="0"/>
          <w:i w:val="0"/>
          <w:sz w:val="24"/>
          <w:spacing w:val="0"/>
          <w:w w:val="100"/>
          <w:rFonts/>
          <w:caps w:val="0"/>
        </w:rPr>
        <w:t>meteorological</w:t>
      </w:r>
      <w:r w:rsidRPr="0060477D">
        <w:rPr>
          <w:szCs w:val="24"/>
          <w:bCs/>
          <w:b w:val="0"/>
          <w:i w:val="0"/>
          <w:sz w:val="24"/>
          <w:spacing w:val="0"/>
          <w:w w:val="100"/>
          <w:rFonts/>
          <w:caps w:val="0"/>
        </w:rPr>
        <w:t> </w:t>
      </w:r>
      <w:r w:rsidRPr="0060477D">
        <w:rPr>
          <w:szCs w:val="24"/>
          <w:bCs/>
          <w:b w:val="0"/>
          <w:i w:val="0"/>
          <w:sz w:val="24"/>
          <w:spacing w:val="0"/>
          <w:w w:val="100"/>
          <w:rFonts/>
          <w:caps w:val="0"/>
        </w:rPr>
        <w:t>parameters</w:t>
      </w:r>
      <w:r w:rsidRPr="0060477D">
        <w:rPr>
          <w:szCs w:val="24"/>
          <w:bCs/>
          <w:b w:val="0"/>
          <w:i w:val="0"/>
          <w:sz w:val="24"/>
          <w:spacing w:val="0"/>
          <w:w w:val="100"/>
          <w:rFonts/>
          <w:caps w:val="0"/>
        </w:rPr>
        <w:t> </w:t>
      </w:r>
      <w:r w:rsidRPr="0060477D">
        <w:rPr>
          <w:szCs w:val="24"/>
          <w:bCs/>
          <w:b w:val="0"/>
          <w:i w:val="0"/>
          <w:sz w:val="24"/>
          <w:spacing w:val="0"/>
          <w:w w:val="100"/>
          <w:rFonts/>
          <w:caps w:val="0"/>
        </w:rPr>
        <w:t>can</w:t>
      </w:r>
      <w:r w:rsidRPr="0060477D">
        <w:rPr>
          <w:szCs w:val="24"/>
          <w:bCs/>
          <w:b w:val="0"/>
          <w:i w:val="0"/>
          <w:sz w:val="24"/>
          <w:spacing w:val="0"/>
          <w:w w:val="100"/>
          <w:rFonts/>
          <w:caps w:val="0"/>
        </w:rPr>
        <w:t> </w:t>
      </w:r>
      <w:r w:rsidRPr="0060477D">
        <w:rPr>
          <w:szCs w:val="24"/>
          <w:bCs/>
          <w:b w:val="0"/>
          <w:i w:val="0"/>
          <w:sz w:val="24"/>
          <w:spacing w:val="0"/>
          <w:w w:val="100"/>
          <w:rFonts/>
          <w:caps w:val="0"/>
        </w:rPr>
        <w:t>lead</w:t>
      </w:r>
      <w:r w:rsidRPr="0060477D">
        <w:rPr>
          <w:szCs w:val="24"/>
          <w:bCs/>
          <w:b w:val="0"/>
          <w:i w:val="0"/>
          <w:sz w:val="24"/>
          <w:spacing w:val="0"/>
          <w:w w:val="100"/>
          <w:rFonts/>
          <w:caps w:val="0"/>
        </w:rPr>
        <w:t> </w:t>
      </w:r>
      <w:r w:rsidRPr="0060477D">
        <w:rPr>
          <w:szCs w:val="24"/>
          <w:bCs/>
          <w:b w:val="0"/>
          <w:i w:val="0"/>
          <w:sz w:val="24"/>
          <w:spacing w:val="0"/>
          <w:w w:val="100"/>
          <w:rFonts/>
          <w:caps w:val="0"/>
        </w:rPr>
        <w:t>to</w:t>
      </w:r>
      <w:r w:rsidRPr="0060477D">
        <w:rPr>
          <w:szCs w:val="24"/>
          <w:bCs/>
          <w:b w:val="0"/>
          <w:i w:val="0"/>
          <w:sz w:val="24"/>
          <w:spacing w:val="0"/>
          <w:w w:val="100"/>
          <w:rFonts/>
          <w:caps w:val="0"/>
        </w:rPr>
        <w:t> </w:t>
      </w:r>
      <w:r w:rsidRPr="0060477D">
        <w:rPr>
          <w:szCs w:val="24"/>
          <w:bCs/>
          <w:b w:val="0"/>
          <w:i w:val="0"/>
          <w:sz w:val="24"/>
          <w:spacing w:val="0"/>
          <w:w w:val="100"/>
          <w:rFonts/>
          <w:caps w:val="0"/>
        </w:rPr>
        <w:t>significant</w:t>
      </w:r>
      <w:r w:rsidRPr="0060477D">
        <w:rPr>
          <w:szCs w:val="24"/>
          <w:bCs/>
          <w:b w:val="0"/>
          <w:i w:val="0"/>
          <w:sz w:val="24"/>
          <w:spacing w:val="0"/>
          <w:w w:val="100"/>
          <w:rFonts/>
          <w:caps w:val="0"/>
        </w:rPr>
        <w:t> </w:t>
      </w:r>
      <w:r w:rsidRPr="0060477D">
        <w:rPr>
          <w:szCs w:val="24"/>
          <w:bCs/>
          <w:b w:val="0"/>
          <w:i w:val="0"/>
          <w:sz w:val="24"/>
          <w:spacing w:val="0"/>
          <w:w w:val="100"/>
          <w:rFonts/>
          <w:caps w:val="0"/>
        </w:rPr>
        <w:t>fluctuations</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refractivity,</w:t>
      </w:r>
      <w:r w:rsidRPr="0060477D">
        <w:rPr>
          <w:szCs w:val="24"/>
          <w:bCs/>
          <w:b w:val="0"/>
          <w:i w:val="0"/>
          <w:sz w:val="24"/>
          <w:spacing w:val="0"/>
          <w:w w:val="100"/>
          <w:rFonts/>
          <w:caps w:val="0"/>
        </w:rPr>
        <w:t> </w:t>
      </w:r>
      <w:r w:rsidRPr="0060477D">
        <w:rPr>
          <w:szCs w:val="24"/>
          <w:bCs/>
          <w:b w:val="0"/>
          <w:i w:val="0"/>
          <w:sz w:val="24"/>
          <w:spacing w:val="0"/>
          <w:w w:val="100"/>
          <w:rFonts/>
          <w:caps w:val="0"/>
        </w:rPr>
        <w:t>which</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turn</w:t>
      </w:r>
      <w:r w:rsidRPr="0060477D">
        <w:rPr>
          <w:szCs w:val="24"/>
          <w:bCs/>
          <w:b w:val="0"/>
          <w:i w:val="0"/>
          <w:sz w:val="24"/>
          <w:spacing w:val="0"/>
          <w:w w:val="100"/>
          <w:rFonts/>
          <w:caps w:val="0"/>
        </w:rPr>
        <w:t> </w:t>
      </w:r>
      <w:r w:rsidRPr="0060477D">
        <w:rPr>
          <w:szCs w:val="24"/>
          <w:bCs/>
          <w:b w:val="0"/>
          <w:i w:val="0"/>
          <w:sz w:val="24"/>
          <w:spacing w:val="0"/>
          <w:w w:val="100"/>
          <w:rFonts/>
          <w:caps w:val="0"/>
        </w:rPr>
        <w:t>affects</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field</w:t>
      </w:r>
      <w:r w:rsidRPr="0060477D">
        <w:rPr>
          <w:szCs w:val="24"/>
          <w:bCs/>
          <w:b w:val="0"/>
          <w:i w:val="0"/>
          <w:sz w:val="24"/>
          <w:spacing w:val="0"/>
          <w:w w:val="100"/>
          <w:rFonts/>
          <w:caps w:val="0"/>
        </w:rPr>
        <w:t> </w:t>
      </w:r>
      <w:r w:rsidRPr="0060477D">
        <w:rPr>
          <w:szCs w:val="24"/>
          <w:bCs/>
          <w:b w:val="0"/>
          <w:i w:val="0"/>
          <w:sz w:val="24"/>
          <w:spacing w:val="0"/>
          <w:w w:val="100"/>
          <w:rFonts/>
          <w:caps w:val="0"/>
        </w:rPr>
        <w:t>strength</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signal</w:t>
      </w:r>
      <w:r w:rsidRPr="0060477D">
        <w:rPr>
          <w:szCs w:val="24"/>
          <w:bCs/>
          <w:b w:val="0"/>
          <w:i w:val="0"/>
          <w:sz w:val="24"/>
          <w:spacing w:val="0"/>
          <w:w w:val="100"/>
          <w:rFonts/>
          <w:caps w:val="0"/>
        </w:rPr>
        <w:t> </w:t>
      </w:r>
      <w:r w:rsidRPr="0060477D">
        <w:rPr>
          <w:szCs w:val="24"/>
          <w:bCs/>
          <w:b w:val="0"/>
          <w:i w:val="0"/>
          <w:sz w:val="24"/>
          <w:spacing w:val="0"/>
          <w:w w:val="100"/>
          <w:rFonts/>
          <w:caps w:val="0"/>
        </w:rPr>
        <w:t>quality.</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regions</w:t>
      </w:r>
      <w:r w:rsidRPr="0060477D">
        <w:rPr>
          <w:szCs w:val="24"/>
          <w:bCs/>
          <w:b w:val="0"/>
          <w:i w:val="0"/>
          <w:sz w:val="24"/>
          <w:spacing w:val="0"/>
          <w:w w:val="100"/>
          <w:rFonts/>
          <w:caps w:val="0"/>
        </w:rPr>
        <w:t> </w:t>
      </w:r>
      <w:r w:rsidRPr="0060477D">
        <w:rPr>
          <w:szCs w:val="24"/>
          <w:bCs/>
          <w:b w:val="0"/>
          <w:i w:val="0"/>
          <w:sz w:val="24"/>
          <w:spacing w:val="0"/>
          <w:w w:val="100"/>
          <w:rFonts/>
          <w:caps w:val="0"/>
        </w:rPr>
        <w:t>like</w:t>
      </w:r>
      <w:r w:rsidRPr="0060477D">
        <w:rPr>
          <w:szCs w:val="24"/>
          <w:bCs/>
          <w:b w:val="0"/>
          <w:i w:val="0"/>
          <w:sz w:val="24"/>
          <w:spacing w:val="0"/>
          <w:w w:val="100"/>
          <w:rFonts/>
          <w:caps w:val="0"/>
        </w:rPr>
        <w:t> </w:t>
      </w:r>
      <w:r w:rsidRPr="0060477D">
        <w:rPr>
          <w:szCs w:val="24"/>
          <w:bCs/>
          <w:b w:val="0"/>
          <w:i w:val="0"/>
          <w:sz w:val="24"/>
          <w:spacing w:val="0"/>
          <w:w w:val="100"/>
          <w:rFonts/>
          <w:caps w:val="0"/>
        </w:rPr>
        <w:t>Zaria,</w:t>
      </w:r>
      <w:r w:rsidRPr="0060477D">
        <w:rPr>
          <w:szCs w:val="24"/>
          <w:bCs/>
          <w:b w:val="0"/>
          <w:i w:val="0"/>
          <w:sz w:val="24"/>
          <w:spacing w:val="0"/>
          <w:w w:val="100"/>
          <w:rFonts/>
          <w:caps w:val="0"/>
        </w:rPr>
        <w:t> </w:t>
      </w:r>
      <w:r w:rsidRPr="0060477D">
        <w:rPr>
          <w:szCs w:val="24"/>
          <w:bCs/>
          <w:b w:val="0"/>
          <w:i w:val="0"/>
          <w:sz w:val="24"/>
          <w:spacing w:val="0"/>
          <w:w w:val="100"/>
          <w:rFonts/>
          <w:caps w:val="0"/>
        </w:rPr>
        <w:t>Nigeria,</w:t>
      </w:r>
      <w:r w:rsidRPr="0060477D">
        <w:rPr>
          <w:szCs w:val="24"/>
          <w:bCs/>
          <w:b w:val="0"/>
          <w:i w:val="0"/>
          <w:sz w:val="24"/>
          <w:spacing w:val="0"/>
          <w:w w:val="100"/>
          <w:rFonts/>
          <w:caps w:val="0"/>
        </w:rPr>
        <w:t> </w:t>
      </w:r>
      <w:r w:rsidRPr="0060477D">
        <w:rPr>
          <w:szCs w:val="24"/>
          <w:bCs/>
          <w:b w:val="0"/>
          <w:i w:val="0"/>
          <w:sz w:val="24"/>
          <w:spacing w:val="0"/>
          <w:w w:val="100"/>
          <w:rFonts/>
          <w:caps w:val="0"/>
        </w:rPr>
        <w:t>where</w:t>
      </w:r>
      <w:r w:rsidRPr="0060477D">
        <w:rPr>
          <w:szCs w:val="24"/>
          <w:bCs/>
          <w:b w:val="0"/>
          <w:i w:val="0"/>
          <w:sz w:val="24"/>
          <w:spacing w:val="0"/>
          <w:w w:val="100"/>
          <w:rFonts/>
          <w:caps w:val="0"/>
        </w:rPr>
        <w:t> </w:t>
      </w:r>
      <w:r w:rsidRPr="0060477D">
        <w:rPr>
          <w:szCs w:val="24"/>
          <w:bCs/>
          <w:b w:val="0"/>
          <w:i w:val="0"/>
          <w:sz w:val="24"/>
          <w:spacing w:val="0"/>
          <w:w w:val="100"/>
          <w:rFonts/>
          <w:caps w:val="0"/>
        </w:rPr>
        <w:t>meteorological</w:t>
      </w:r>
      <w:r w:rsidRPr="0060477D">
        <w:rPr>
          <w:szCs w:val="24"/>
          <w:bCs/>
          <w:b w:val="0"/>
          <w:i w:val="0"/>
          <w:sz w:val="24"/>
          <w:spacing w:val="0"/>
          <w:w w:val="100"/>
          <w:rFonts/>
          <w:caps w:val="0"/>
        </w:rPr>
        <w:t> </w:t>
      </w:r>
      <w:r w:rsidRPr="0060477D">
        <w:rPr>
          <w:szCs w:val="24"/>
          <w:bCs/>
          <w:b w:val="0"/>
          <w:i w:val="0"/>
          <w:sz w:val="24"/>
          <w:spacing w:val="0"/>
          <w:w w:val="100"/>
          <w:rFonts/>
          <w:caps w:val="0"/>
        </w:rPr>
        <w:t>conditions</w:t>
      </w:r>
      <w:r w:rsidRPr="0060477D">
        <w:rPr>
          <w:szCs w:val="24"/>
          <w:bCs/>
          <w:b w:val="0"/>
          <w:i w:val="0"/>
          <w:sz w:val="24"/>
          <w:spacing w:val="0"/>
          <w:w w:val="100"/>
          <w:rFonts/>
          <w:caps w:val="0"/>
        </w:rPr>
        <w:t> </w:t>
      </w:r>
      <w:r w:rsidRPr="0060477D">
        <w:rPr>
          <w:szCs w:val="24"/>
          <w:bCs/>
          <w:b w:val="0"/>
          <w:i w:val="0"/>
          <w:sz w:val="24"/>
          <w:spacing w:val="0"/>
          <w:w w:val="100"/>
          <w:rFonts/>
          <w:caps w:val="0"/>
        </w:rPr>
        <w:t>exhibit</w:t>
      </w:r>
      <w:r w:rsidRPr="0060477D">
        <w:rPr>
          <w:szCs w:val="24"/>
          <w:bCs/>
          <w:b w:val="0"/>
          <w:i w:val="0"/>
          <w:sz w:val="24"/>
          <w:spacing w:val="0"/>
          <w:w w:val="100"/>
          <w:rFonts/>
          <w:caps w:val="0"/>
        </w:rPr>
        <w:t> </w:t>
      </w:r>
      <w:r w:rsidRPr="0060477D">
        <w:rPr>
          <w:szCs w:val="24"/>
          <w:bCs/>
          <w:b w:val="0"/>
          <w:i w:val="0"/>
          <w:sz w:val="24"/>
          <w:spacing w:val="0"/>
          <w:w w:val="100"/>
          <w:rFonts/>
          <w:caps w:val="0"/>
        </w:rPr>
        <w:t>seasonal</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diurnal</w:t>
      </w:r>
      <w:r w:rsidRPr="0060477D">
        <w:rPr>
          <w:szCs w:val="24"/>
          <w:bCs/>
          <w:b w:val="0"/>
          <w:i w:val="0"/>
          <w:sz w:val="24"/>
          <w:spacing w:val="0"/>
          <w:w w:val="100"/>
          <w:rFonts/>
          <w:caps w:val="0"/>
        </w:rPr>
        <w:t> </w:t>
      </w:r>
      <w:r w:rsidRPr="0060477D">
        <w:rPr>
          <w:szCs w:val="24"/>
          <w:bCs/>
          <w:b w:val="0"/>
          <w:i w:val="0"/>
          <w:sz w:val="24"/>
          <w:spacing w:val="0"/>
          <w:w w:val="100"/>
          <w:rFonts/>
          <w:caps w:val="0"/>
        </w:rPr>
        <w:t>variations,</w:t>
      </w:r>
      <w:r w:rsidRPr="0060477D">
        <w:rPr>
          <w:szCs w:val="24"/>
          <w:bCs/>
          <w:b w:val="0"/>
          <w:i w:val="0"/>
          <w:sz w:val="24"/>
          <w:spacing w:val="0"/>
          <w:w w:val="100"/>
          <w:rFonts/>
          <w:caps w:val="0"/>
        </w:rPr>
        <w:t> </w:t>
      </w:r>
      <w:r w:rsidRPr="0060477D">
        <w:rPr>
          <w:szCs w:val="24"/>
          <w:bCs/>
          <w:b w:val="0"/>
          <w:i w:val="0"/>
          <w:sz w:val="24"/>
          <w:spacing w:val="0"/>
          <w:w w:val="100"/>
          <w:rFonts/>
          <w:caps w:val="0"/>
        </w:rPr>
        <w:t>understanding</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behavior</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tropospheric</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refractivity</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its</w:t>
      </w:r>
      <w:r w:rsidRPr="0060477D">
        <w:rPr>
          <w:szCs w:val="24"/>
          <w:bCs/>
          <w:b w:val="0"/>
          <w:i w:val="0"/>
          <w:sz w:val="24"/>
          <w:spacing w:val="0"/>
          <w:w w:val="100"/>
          <w:rFonts/>
          <w:caps w:val="0"/>
        </w:rPr>
        <w:t> </w:t>
      </w:r>
      <w:r w:rsidRPr="0060477D">
        <w:rPr>
          <w:szCs w:val="24"/>
          <w:bCs/>
          <w:b w:val="0"/>
          <w:i w:val="0"/>
          <w:sz w:val="24"/>
          <w:spacing w:val="0"/>
          <w:w w:val="100"/>
          <w:rFonts/>
          <w:caps w:val="0"/>
        </w:rPr>
        <w:t>impact</w:t>
      </w:r>
      <w:r w:rsidRPr="0060477D">
        <w:rPr>
          <w:szCs w:val="24"/>
          <w:bCs/>
          <w:b w:val="0"/>
          <w:i w:val="0"/>
          <w:sz w:val="24"/>
          <w:spacing w:val="0"/>
          <w:w w:val="100"/>
          <w:rFonts/>
          <w:caps w:val="0"/>
        </w:rPr>
        <w:t> </w:t>
      </w:r>
      <w:r w:rsidRPr="0060477D">
        <w:rPr>
          <w:szCs w:val="24"/>
          <w:bCs/>
          <w:b w:val="0"/>
          <w:i w:val="0"/>
          <w:sz w:val="24"/>
          <w:spacing w:val="0"/>
          <w:w w:val="100"/>
          <w:rFonts/>
          <w:caps w:val="0"/>
        </w:rPr>
        <w:t>on</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field</w:t>
      </w:r>
      <w:r w:rsidRPr="0060477D">
        <w:rPr>
          <w:szCs w:val="24"/>
          <w:bCs/>
          <w:b w:val="0"/>
          <w:i w:val="0"/>
          <w:sz w:val="24"/>
          <w:spacing w:val="0"/>
          <w:w w:val="100"/>
          <w:rFonts/>
          <w:caps w:val="0"/>
        </w:rPr>
        <w:t> </w:t>
      </w:r>
      <w:r w:rsidRPr="0060477D">
        <w:rPr>
          <w:szCs w:val="24"/>
          <w:bCs/>
          <w:b w:val="0"/>
          <w:i w:val="0"/>
          <w:sz w:val="24"/>
          <w:spacing w:val="0"/>
          <w:w w:val="100"/>
          <w:rFonts/>
          <w:caps w:val="0"/>
        </w:rPr>
        <w:t>strength</w:t>
      </w:r>
      <w:r w:rsidRPr="0060477D">
        <w:rPr>
          <w:szCs w:val="24"/>
          <w:bCs/>
          <w:b w:val="0"/>
          <w:i w:val="0"/>
          <w:sz w:val="24"/>
          <w:spacing w:val="0"/>
          <w:w w:val="100"/>
          <w:rFonts/>
          <w:caps w:val="0"/>
        </w:rPr>
        <w:t> </w:t>
      </w:r>
      <w:r w:rsidRPr="0060477D">
        <w:rPr>
          <w:szCs w:val="24"/>
          <w:bCs/>
          <w:b w:val="0"/>
          <w:i w:val="0"/>
          <w:sz w:val="24"/>
          <w:spacing w:val="0"/>
          <w:w w:val="100"/>
          <w:rFonts/>
          <w:caps w:val="0"/>
        </w:rPr>
        <w:t>is</w:t>
      </w:r>
      <w:r w:rsidRPr="0060477D">
        <w:rPr>
          <w:szCs w:val="24"/>
          <w:bCs/>
          <w:b w:val="0"/>
          <w:i w:val="0"/>
          <w:sz w:val="24"/>
          <w:spacing w:val="0"/>
          <w:w w:val="100"/>
          <w:rFonts/>
          <w:caps w:val="0"/>
        </w:rPr>
        <w:t> </w:t>
      </w:r>
      <w:r w:rsidRPr="0060477D">
        <w:rPr>
          <w:szCs w:val="24"/>
          <w:bCs/>
          <w:b w:val="0"/>
          <w:i w:val="0"/>
          <w:sz w:val="24"/>
          <w:spacing w:val="0"/>
          <w:w w:val="100"/>
          <w:rFonts/>
          <w:caps w:val="0"/>
        </w:rPr>
        <w:t>crucial</w:t>
      </w:r>
      <w:r w:rsidRPr="0060477D">
        <w:rPr>
          <w:szCs w:val="24"/>
          <w:bCs/>
          <w:b w:val="0"/>
          <w:i w:val="0"/>
          <w:sz w:val="24"/>
          <w:spacing w:val="0"/>
          <w:w w:val="100"/>
          <w:rFonts/>
          <w:caps w:val="0"/>
        </w:rPr>
        <w:t> </w:t>
      </w:r>
      <w:r w:rsidRPr="0060477D">
        <w:rPr>
          <w:szCs w:val="24"/>
          <w:bCs/>
          <w:b w:val="0"/>
          <w:i w:val="0"/>
          <w:sz w:val="24"/>
          <w:spacing w:val="0"/>
          <w:w w:val="100"/>
          <w:rFonts/>
          <w:caps w:val="0"/>
        </w:rPr>
        <w:t>for</w:t>
      </w:r>
      <w:r w:rsidRPr="0060477D">
        <w:rPr>
          <w:szCs w:val="24"/>
          <w:bCs/>
          <w:b w:val="0"/>
          <w:i w:val="0"/>
          <w:sz w:val="24"/>
          <w:spacing w:val="0"/>
          <w:w w:val="100"/>
          <w:rFonts/>
          <w:caps w:val="0"/>
        </w:rPr>
        <w:t> </w:t>
      </w:r>
      <w:r w:rsidRPr="0060477D">
        <w:rPr>
          <w:szCs w:val="24"/>
          <w:bCs/>
          <w:b w:val="0"/>
          <w:i w:val="0"/>
          <w:sz w:val="24"/>
          <w:spacing w:val="0"/>
          <w:w w:val="100"/>
          <w:rFonts/>
          <w:caps w:val="0"/>
        </w:rPr>
        <w:t>optimizing</w:t>
      </w:r>
      <w:r w:rsidRPr="0060477D">
        <w:rPr>
          <w:szCs w:val="24"/>
          <w:bCs/>
          <w:b w:val="0"/>
          <w:i w:val="0"/>
          <w:sz w:val="24"/>
          <w:spacing w:val="0"/>
          <w:w w:val="100"/>
          <w:rFonts/>
          <w:caps w:val="0"/>
        </w:rPr>
        <w:t> </w:t>
      </w:r>
      <w:r w:rsidRPr="0060477D">
        <w:rPr>
          <w:szCs w:val="24"/>
          <w:bCs/>
          <w:b w:val="0"/>
          <w:i w:val="0"/>
          <w:sz w:val="24"/>
          <w:spacing w:val="0"/>
          <w:w w:val="100"/>
          <w:rFonts/>
          <w:caps w:val="0"/>
        </w:rPr>
        <w:t>communication</w:t>
      </w:r>
      <w:r w:rsidRPr="0060477D">
        <w:rPr>
          <w:szCs w:val="24"/>
          <w:bCs/>
          <w:b w:val="0"/>
          <w:i w:val="0"/>
          <w:sz w:val="24"/>
          <w:spacing w:val="0"/>
          <w:w w:val="100"/>
          <w:rFonts/>
          <w:caps w:val="0"/>
        </w:rPr>
        <w:t> </w:t>
      </w:r>
      <w:r w:rsidRPr="0060477D">
        <w:rPr>
          <w:szCs w:val="24"/>
          <w:bCs/>
          <w:b w:val="0"/>
          <w:i w:val="0"/>
          <w:sz w:val="24"/>
          <w:spacing w:val="0"/>
          <w:w w:val="100"/>
          <w:rFonts/>
          <w:caps w:val="0"/>
        </w:rPr>
        <w:t>systems.</w:t>
      </w:r>
    </w:p>
    <w:p w14:paraId="41790C73" w14:textId="77777777" w:rsidR="00E849EA" w:rsidRPr="0060477D" w:rsidRDefault="00E849EA" w:rsidP="00E849EA">
      <w:pPr>
        <w:spacing w:before="0" w:beforeAutospacing="0" w:after="160" w:afterAutospacing="0" w:lineRule="auto" w:line="259"/>
        <w:rPr>
          <w:szCs w:val="24"/>
          <w:bCs/>
          <w:b w:val="0"/>
          <w:i w:val="0"/>
          <w:sz w:val="24"/>
          <w:spacing w:val="0"/>
          <w:w w:val="100"/>
          <w:caps w:val="0"/>
        </w:rPr>
        <w:snapToGrid w:val="0"/>
        <w:textAlignment w:val="baseline"/>
      </w:pPr>
      <w:r w:rsidRPr="0060477D">
        <w:rPr>
          <w:szCs w:val="24"/>
          <w:bCs/>
          <w:b w:val="0"/>
          <w:i w:val="0"/>
          <w:sz w:val="24"/>
          <w:spacing w:val="0"/>
          <w:w w:val="100"/>
          <w:rFonts/>
          <w:caps w:val="0"/>
        </w:rPr>
        <w:t>Despite</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importance</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this</w:t>
      </w:r>
      <w:r w:rsidRPr="0060477D">
        <w:rPr>
          <w:szCs w:val="24"/>
          <w:bCs/>
          <w:b w:val="0"/>
          <w:i w:val="0"/>
          <w:sz w:val="24"/>
          <w:spacing w:val="0"/>
          <w:w w:val="100"/>
          <w:rFonts/>
          <w:caps w:val="0"/>
        </w:rPr>
        <w:t> </w:t>
      </w:r>
      <w:r w:rsidRPr="0060477D">
        <w:rPr>
          <w:szCs w:val="24"/>
          <w:bCs/>
          <w:b w:val="0"/>
          <w:i w:val="0"/>
          <w:sz w:val="24"/>
          <w:spacing w:val="0"/>
          <w:w w:val="100"/>
          <w:rFonts/>
          <w:caps w:val="0"/>
        </w:rPr>
        <w:t>phenomenon,</w:t>
      </w:r>
      <w:r w:rsidRPr="0060477D">
        <w:rPr>
          <w:szCs w:val="24"/>
          <w:bCs/>
          <w:b w:val="0"/>
          <w:i w:val="0"/>
          <w:sz w:val="24"/>
          <w:spacing w:val="0"/>
          <w:w w:val="100"/>
          <w:rFonts/>
          <w:caps w:val="0"/>
        </w:rPr>
        <w:t> </w:t>
      </w:r>
      <w:r w:rsidRPr="0060477D">
        <w:rPr>
          <w:szCs w:val="24"/>
          <w:bCs/>
          <w:b w:val="0"/>
          <w:i w:val="0"/>
          <w:sz w:val="24"/>
          <w:spacing w:val="0"/>
          <w:w w:val="100"/>
          <w:rFonts/>
          <w:caps w:val="0"/>
        </w:rPr>
        <w:t>there</w:t>
      </w:r>
      <w:r w:rsidRPr="0060477D">
        <w:rPr>
          <w:szCs w:val="24"/>
          <w:bCs/>
          <w:b w:val="0"/>
          <w:i w:val="0"/>
          <w:sz w:val="24"/>
          <w:spacing w:val="0"/>
          <w:w w:val="100"/>
          <w:rFonts/>
          <w:caps w:val="0"/>
        </w:rPr>
        <w:t> </w:t>
      </w:r>
      <w:r w:rsidRPr="0060477D">
        <w:rPr>
          <w:szCs w:val="24"/>
          <w:bCs/>
          <w:b w:val="0"/>
          <w:i w:val="0"/>
          <w:sz w:val="24"/>
          <w:spacing w:val="0"/>
          <w:w w:val="100"/>
          <w:rFonts/>
          <w:caps w:val="0"/>
        </w:rPr>
        <w:t>is</w:t>
      </w:r>
      <w:r w:rsidRPr="0060477D">
        <w:rPr>
          <w:szCs w:val="24"/>
          <w:bCs/>
          <w:b w:val="0"/>
          <w:i w:val="0"/>
          <w:sz w:val="24"/>
          <w:spacing w:val="0"/>
          <w:w w:val="100"/>
          <w:rFonts/>
          <w:caps w:val="0"/>
        </w:rPr>
        <w:t> </w:t>
      </w:r>
      <w:r w:rsidRPr="0060477D">
        <w:rPr>
          <w:szCs w:val="24"/>
          <w:bCs/>
          <w:b w:val="0"/>
          <w:i w:val="0"/>
          <w:sz w:val="24"/>
          <w:spacing w:val="0"/>
          <w:w w:val="100"/>
          <w:rFonts/>
          <w:caps w:val="0"/>
        </w:rPr>
        <w:t>limited</w:t>
      </w:r>
      <w:r w:rsidRPr="0060477D">
        <w:rPr>
          <w:szCs w:val="24"/>
          <w:bCs/>
          <w:b w:val="0"/>
          <w:i w:val="0"/>
          <w:sz w:val="24"/>
          <w:spacing w:val="0"/>
          <w:w w:val="100"/>
          <w:rFonts/>
          <w:caps w:val="0"/>
        </w:rPr>
        <w:t> </w:t>
      </w:r>
      <w:r w:rsidRPr="0060477D">
        <w:rPr>
          <w:szCs w:val="24"/>
          <w:bCs/>
          <w:b w:val="0"/>
          <w:i w:val="0"/>
          <w:sz w:val="24"/>
          <w:spacing w:val="0"/>
          <w:w w:val="100"/>
          <w:rFonts/>
          <w:caps w:val="0"/>
        </w:rPr>
        <w:t>research</w:t>
      </w:r>
      <w:r w:rsidRPr="0060477D">
        <w:rPr>
          <w:szCs w:val="24"/>
          <w:bCs/>
          <w:b w:val="0"/>
          <w:i w:val="0"/>
          <w:sz w:val="24"/>
          <w:spacing w:val="0"/>
          <w:w w:val="100"/>
          <w:rFonts/>
          <w:caps w:val="0"/>
        </w:rPr>
        <w:t> </w:t>
      </w:r>
      <w:r w:rsidRPr="0060477D">
        <w:rPr>
          <w:szCs w:val="24"/>
          <w:bCs/>
          <w:b w:val="0"/>
          <w:i w:val="0"/>
          <w:sz w:val="24"/>
          <w:spacing w:val="0"/>
          <w:w w:val="100"/>
          <w:rFonts/>
          <w:caps w:val="0"/>
        </w:rPr>
        <w:t>on</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estimation</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investigation</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both</w:t>
      </w:r>
      <w:r w:rsidRPr="0060477D">
        <w:rPr>
          <w:szCs w:val="24"/>
          <w:bCs/>
          <w:b w:val="0"/>
          <w:i w:val="0"/>
          <w:sz w:val="24"/>
          <w:spacing w:val="0"/>
          <w:w w:val="100"/>
          <w:rFonts/>
          <w:caps w:val="0"/>
        </w:rPr>
        <w:t> </w:t>
      </w:r>
      <w:r w:rsidRPr="0060477D">
        <w:rPr>
          <w:szCs w:val="24"/>
          <w:bCs/>
          <w:b w:val="0"/>
          <w:i w:val="0"/>
          <w:sz w:val="24"/>
          <w:spacing w:val="0"/>
          <w:w w:val="100"/>
          <w:rFonts/>
          <w:caps w:val="0"/>
        </w:rPr>
        <w:t>daily</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monthly</w:t>
      </w:r>
      <w:r w:rsidRPr="0060477D">
        <w:rPr>
          <w:szCs w:val="24"/>
          <w:bCs/>
          <w:b w:val="0"/>
          <w:i w:val="0"/>
          <w:sz w:val="24"/>
          <w:spacing w:val="0"/>
          <w:w w:val="100"/>
          <w:rFonts/>
          <w:caps w:val="0"/>
        </w:rPr>
        <w:t> </w:t>
      </w:r>
      <w:r w:rsidRPr="0060477D">
        <w:rPr>
          <w:szCs w:val="24"/>
          <w:bCs/>
          <w:b w:val="0"/>
          <w:i w:val="0"/>
          <w:sz w:val="24"/>
          <w:spacing w:val="0"/>
          <w:w w:val="100"/>
          <w:rFonts/>
          <w:caps w:val="0"/>
        </w:rPr>
        <w:t>tropospheric</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refractivity</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its</w:t>
      </w:r>
      <w:r w:rsidRPr="0060477D">
        <w:rPr>
          <w:szCs w:val="24"/>
          <w:bCs/>
          <w:b w:val="0"/>
          <w:i w:val="0"/>
          <w:sz w:val="24"/>
          <w:spacing w:val="0"/>
          <w:w w:val="100"/>
          <w:rFonts/>
          <w:caps w:val="0"/>
        </w:rPr>
        <w:t> </w:t>
      </w:r>
      <w:r w:rsidRPr="0060477D">
        <w:rPr>
          <w:szCs w:val="24"/>
          <w:bCs/>
          <w:b w:val="0"/>
          <w:i w:val="0"/>
          <w:sz w:val="24"/>
          <w:spacing w:val="0"/>
          <w:w w:val="100"/>
          <w:rFonts/>
          <w:caps w:val="0"/>
        </w:rPr>
        <w:t>variability</w:t>
      </w:r>
      <w:r w:rsidRPr="0060477D">
        <w:rPr>
          <w:szCs w:val="24"/>
          <w:bCs/>
          <w:b w:val="0"/>
          <w:i w:val="0"/>
          <w:sz w:val="24"/>
          <w:spacing w:val="0"/>
          <w:w w:val="100"/>
          <w:rFonts/>
          <w:caps w:val="0"/>
        </w:rPr>
        <w:t> </w:t>
      </w:r>
      <w:r w:rsidRPr="0060477D">
        <w:rPr>
          <w:szCs w:val="24"/>
          <w:bCs/>
          <w:b w:val="0"/>
          <w:i w:val="0"/>
          <w:sz w:val="24"/>
          <w:spacing w:val="0"/>
          <w:w w:val="100"/>
          <w:rFonts/>
          <w:caps w:val="0"/>
        </w:rPr>
        <w:t>over</w:t>
      </w:r>
      <w:r w:rsidRPr="0060477D">
        <w:rPr>
          <w:szCs w:val="24"/>
          <w:bCs/>
          <w:b w:val="0"/>
          <w:i w:val="0"/>
          <w:sz w:val="24"/>
          <w:spacing w:val="0"/>
          <w:w w:val="100"/>
          <w:rFonts/>
          <w:caps w:val="0"/>
        </w:rPr>
        <w:t> </w:t>
      </w:r>
      <w:r w:rsidRPr="0060477D">
        <w:rPr>
          <w:szCs w:val="24"/>
          <w:bCs/>
          <w:b w:val="0"/>
          <w:i w:val="0"/>
          <w:sz w:val="24"/>
          <w:spacing w:val="0"/>
          <w:w w:val="100"/>
          <w:rFonts/>
          <w:caps w:val="0"/>
        </w:rPr>
        <w:t>Zaria,</w:t>
      </w:r>
      <w:r w:rsidRPr="0060477D">
        <w:rPr>
          <w:szCs w:val="24"/>
          <w:bCs/>
          <w:b w:val="0"/>
          <w:i w:val="0"/>
          <w:sz w:val="24"/>
          <w:spacing w:val="0"/>
          <w:w w:val="100"/>
          <w:rFonts/>
          <w:caps w:val="0"/>
        </w:rPr>
        <w:t> </w:t>
      </w:r>
      <w:r w:rsidRPr="0060477D">
        <w:rPr>
          <w:szCs w:val="24"/>
          <w:bCs/>
          <w:b w:val="0"/>
          <w:i w:val="0"/>
          <w:sz w:val="24"/>
          <w:spacing w:val="0"/>
          <w:w w:val="100"/>
          <w:rFonts/>
          <w:caps w:val="0"/>
        </w:rPr>
        <w:t>Nigeria</w:t>
      </w:r>
      <w:r w:rsidRPr="0060477D">
        <w:rPr>
          <w:szCs w:val="24"/>
          <w:bCs/>
          <w:b w:val="0"/>
          <w:i w:val="0"/>
          <w:sz w:val="24"/>
          <w:spacing w:val="0"/>
          <w:w w:val="100"/>
          <w:rFonts/>
          <w:caps w:val="0"/>
        </w:rPr>
        <w:t> </w:t>
      </w:r>
      <w:r w:rsidRPr="0060477D">
        <w:rPr>
          <w:szCs w:val="24"/>
          <w:bCs/>
          <w:b w:val="0"/>
          <w:i w:val="0"/>
          <w:sz w:val="24"/>
          <w:spacing w:val="0"/>
          <w:w w:val="100"/>
          <w:rFonts/>
          <w:caps w:val="0"/>
        </w:rPr>
        <w:t>at</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same</w:t>
      </w:r>
      <w:r w:rsidRPr="0060477D">
        <w:rPr>
          <w:szCs w:val="24"/>
          <w:bCs/>
          <w:b w:val="0"/>
          <w:i w:val="0"/>
          <w:sz w:val="24"/>
          <w:spacing w:val="0"/>
          <w:w w:val="100"/>
          <w:rFonts/>
          <w:caps w:val="0"/>
        </w:rPr>
        <w:t> </w:t>
      </w:r>
      <w:r w:rsidRPr="0060477D">
        <w:rPr>
          <w:szCs w:val="24"/>
          <w:bCs/>
          <w:b w:val="0"/>
          <w:i w:val="0"/>
          <w:sz w:val="24"/>
          <w:spacing w:val="0"/>
          <w:w w:val="100"/>
          <w:rFonts/>
          <w:caps w:val="0"/>
        </w:rPr>
        <w:t>time.</w:t>
      </w:r>
      <w:r w:rsidRPr="0060477D">
        <w:rPr>
          <w:szCs w:val="24"/>
          <w:bCs/>
          <w:b w:val="0"/>
          <w:i w:val="0"/>
          <w:sz w:val="24"/>
          <w:spacing w:val="0"/>
          <w:w w:val="100"/>
          <w:rFonts/>
          <w:caps w:val="0"/>
        </w:rPr>
        <w:t> </w:t>
      </w:r>
      <w:r w:rsidRPr="0060477D">
        <w:rPr>
          <w:szCs w:val="24"/>
          <w:bCs/>
          <w:b w:val="0"/>
          <w:i w:val="0"/>
          <w:sz w:val="24"/>
          <w:spacing w:val="0"/>
          <w:w w:val="100"/>
          <w:rFonts/>
          <w:caps w:val="0"/>
        </w:rPr>
        <w:t>Existing</w:t>
      </w:r>
      <w:r w:rsidRPr="0060477D">
        <w:rPr>
          <w:szCs w:val="24"/>
          <w:bCs/>
          <w:b w:val="0"/>
          <w:i w:val="0"/>
          <w:sz w:val="24"/>
          <w:spacing w:val="0"/>
          <w:w w:val="100"/>
          <w:rFonts/>
          <w:caps w:val="0"/>
        </w:rPr>
        <w:t> </w:t>
      </w:r>
      <w:r w:rsidRPr="0060477D">
        <w:rPr>
          <w:szCs w:val="24"/>
          <w:bCs/>
          <w:b w:val="0"/>
          <w:i w:val="0"/>
          <w:sz w:val="24"/>
          <w:spacing w:val="0"/>
          <w:w w:val="100"/>
          <w:rFonts/>
          <w:caps w:val="0"/>
        </w:rPr>
        <w:t>studies</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other</w:t>
      </w:r>
      <w:r w:rsidRPr="0060477D">
        <w:rPr>
          <w:szCs w:val="24"/>
          <w:bCs/>
          <w:b w:val="0"/>
          <w:i w:val="0"/>
          <w:sz w:val="24"/>
          <w:spacing w:val="0"/>
          <w:w w:val="100"/>
          <w:rFonts/>
          <w:caps w:val="0"/>
        </w:rPr>
        <w:t> </w:t>
      </w:r>
      <w:r w:rsidRPr="0060477D">
        <w:rPr>
          <w:szCs w:val="24"/>
          <w:bCs/>
          <w:b w:val="0"/>
          <w:i w:val="0"/>
          <w:sz w:val="24"/>
          <w:spacing w:val="0"/>
          <w:w w:val="100"/>
          <w:rFonts/>
          <w:caps w:val="0"/>
        </w:rPr>
        <w:t>regions</w:t>
      </w:r>
      <w:r w:rsidRPr="0060477D">
        <w:rPr>
          <w:szCs w:val="24"/>
          <w:bCs/>
          <w:b w:val="0"/>
          <w:i w:val="0"/>
          <w:sz w:val="24"/>
          <w:spacing w:val="0"/>
          <w:w w:val="100"/>
          <w:rFonts/>
          <w:caps w:val="0"/>
        </w:rPr>
        <w:t> </w:t>
      </w:r>
      <w:r w:rsidRPr="0060477D">
        <w:rPr>
          <w:szCs w:val="24"/>
          <w:bCs/>
          <w:b w:val="0"/>
          <w:i w:val="0"/>
          <w:sz w:val="24"/>
          <w:spacing w:val="0"/>
          <w:w w:val="100"/>
          <w:rFonts/>
          <w:caps w:val="0"/>
        </w:rPr>
        <w:t>may</w:t>
      </w:r>
      <w:r w:rsidRPr="0060477D">
        <w:rPr>
          <w:szCs w:val="24"/>
          <w:bCs/>
          <w:b w:val="0"/>
          <w:i w:val="0"/>
          <w:sz w:val="24"/>
          <w:spacing w:val="0"/>
          <w:w w:val="100"/>
          <w:rFonts/>
          <w:caps w:val="0"/>
        </w:rPr>
        <w:t> </w:t>
      </w:r>
      <w:r w:rsidRPr="0060477D">
        <w:rPr>
          <w:szCs w:val="24"/>
          <w:bCs/>
          <w:b w:val="0"/>
          <w:i w:val="0"/>
          <w:sz w:val="24"/>
          <w:spacing w:val="0"/>
          <w:w w:val="100"/>
          <w:rFonts/>
          <w:caps w:val="0"/>
        </w:rPr>
        <w:t>not</w:t>
      </w:r>
      <w:r w:rsidRPr="0060477D">
        <w:rPr>
          <w:szCs w:val="24"/>
          <w:bCs/>
          <w:b w:val="0"/>
          <w:i w:val="0"/>
          <w:sz w:val="24"/>
          <w:spacing w:val="0"/>
          <w:w w:val="100"/>
          <w:rFonts/>
          <w:caps w:val="0"/>
        </w:rPr>
        <w:t> </w:t>
      </w:r>
      <w:r w:rsidRPr="0060477D">
        <w:rPr>
          <w:szCs w:val="24"/>
          <w:bCs/>
          <w:b w:val="0"/>
          <w:i w:val="0"/>
          <w:sz w:val="24"/>
          <w:spacing w:val="0"/>
          <w:w w:val="100"/>
          <w:rFonts/>
          <w:caps w:val="0"/>
        </w:rPr>
        <w:t>accurately</w:t>
      </w:r>
      <w:r w:rsidRPr="0060477D">
        <w:rPr>
          <w:szCs w:val="24"/>
          <w:bCs/>
          <w:b w:val="0"/>
          <w:i w:val="0"/>
          <w:sz w:val="24"/>
          <w:spacing w:val="0"/>
          <w:w w:val="100"/>
          <w:rFonts/>
          <w:caps w:val="0"/>
        </w:rPr>
        <w:t> </w:t>
      </w:r>
      <w:r w:rsidRPr="0060477D">
        <w:rPr>
          <w:szCs w:val="24"/>
          <w:bCs/>
          <w:b w:val="0"/>
          <w:i w:val="0"/>
          <w:sz w:val="24"/>
          <w:spacing w:val="0"/>
          <w:w w:val="100"/>
          <w:rFonts/>
          <w:caps w:val="0"/>
        </w:rPr>
        <w:t>reflect</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local</w:t>
      </w:r>
      <w:r w:rsidRPr="0060477D">
        <w:rPr>
          <w:szCs w:val="24"/>
          <w:bCs/>
          <w:b w:val="0"/>
          <w:i w:val="0"/>
          <w:sz w:val="24"/>
          <w:spacing w:val="0"/>
          <w:w w:val="100"/>
          <w:rFonts/>
          <w:caps w:val="0"/>
        </w:rPr>
        <w:t> </w:t>
      </w:r>
      <w:r w:rsidRPr="0060477D">
        <w:rPr>
          <w:szCs w:val="24"/>
          <w:bCs/>
          <w:b w:val="0"/>
          <w:i w:val="0"/>
          <w:sz w:val="24"/>
          <w:spacing w:val="0"/>
          <w:w w:val="100"/>
          <w:rFonts/>
          <w:caps w:val="0"/>
        </w:rPr>
        <w:t>conditions</w:t>
      </w:r>
      <w:r w:rsidRPr="0060477D">
        <w:rPr>
          <w:szCs w:val="24"/>
          <w:bCs/>
          <w:b w:val="0"/>
          <w:i w:val="0"/>
          <w:sz w:val="24"/>
          <w:spacing w:val="0"/>
          <w:w w:val="100"/>
          <w:rFonts/>
          <w:caps w:val="0"/>
        </w:rPr>
        <w:t> </w:t>
      </w:r>
      <w:r w:rsidRPr="0060477D">
        <w:rPr>
          <w:szCs w:val="24"/>
          <w:bCs/>
          <w:b w:val="0"/>
          <w:i w:val="0"/>
          <w:sz w:val="24"/>
          <w:spacing w:val="0"/>
          <w:w w:val="100"/>
          <w:rFonts/>
          <w:caps w:val="0"/>
        </w:rPr>
        <w:t>due</w:t>
      </w:r>
      <w:r w:rsidRPr="0060477D">
        <w:rPr>
          <w:szCs w:val="24"/>
          <w:bCs/>
          <w:b w:val="0"/>
          <w:i w:val="0"/>
          <w:sz w:val="24"/>
          <w:spacing w:val="0"/>
          <w:w w:val="100"/>
          <w:rFonts/>
          <w:caps w:val="0"/>
        </w:rPr>
        <w:t> </w:t>
      </w:r>
      <w:r w:rsidRPr="0060477D">
        <w:rPr>
          <w:szCs w:val="24"/>
          <w:bCs/>
          <w:b w:val="0"/>
          <w:i w:val="0"/>
          <w:sz w:val="24"/>
          <w:spacing w:val="0"/>
          <w:w w:val="100"/>
          <w:rFonts/>
          <w:caps w:val="0"/>
        </w:rPr>
        <w:t>to</w:t>
      </w:r>
      <w:r w:rsidRPr="0060477D">
        <w:rPr>
          <w:szCs w:val="24"/>
          <w:bCs/>
          <w:b w:val="0"/>
          <w:i w:val="0"/>
          <w:sz w:val="24"/>
          <w:spacing w:val="0"/>
          <w:w w:val="100"/>
          <w:rFonts/>
          <w:caps w:val="0"/>
        </w:rPr>
        <w:t> </w:t>
      </w:r>
      <w:r w:rsidRPr="0060477D">
        <w:rPr>
          <w:szCs w:val="24"/>
          <w:bCs/>
          <w:b w:val="0"/>
          <w:i w:val="0"/>
          <w:sz w:val="24"/>
          <w:spacing w:val="0"/>
          <w:w w:val="100"/>
          <w:rFonts/>
          <w:caps w:val="0"/>
        </w:rPr>
        <w:t>differences</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climate,</w:t>
      </w:r>
      <w:r w:rsidRPr="0060477D">
        <w:rPr>
          <w:szCs w:val="24"/>
          <w:bCs/>
          <w:b w:val="0"/>
          <w:i w:val="0"/>
          <w:sz w:val="24"/>
          <w:spacing w:val="0"/>
          <w:w w:val="100"/>
          <w:rFonts/>
          <w:caps w:val="0"/>
        </w:rPr>
        <w:t> </w:t>
      </w:r>
      <w:r w:rsidRPr="0060477D">
        <w:rPr>
          <w:szCs w:val="24"/>
          <w:bCs/>
          <w:b w:val="0"/>
          <w:i w:val="0"/>
          <w:sz w:val="24"/>
          <w:spacing w:val="0"/>
          <w:w w:val="100"/>
          <w:rFonts/>
          <w:caps w:val="0"/>
        </w:rPr>
        <w:t>topography,</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atmospheric</w:t>
      </w:r>
      <w:r w:rsidRPr="0060477D">
        <w:rPr>
          <w:szCs w:val="24"/>
          <w:bCs/>
          <w:b w:val="0"/>
          <w:i w:val="0"/>
          <w:sz w:val="24"/>
          <w:spacing w:val="0"/>
          <w:w w:val="100"/>
          <w:rFonts/>
          <w:caps w:val="0"/>
        </w:rPr>
        <w:t> </w:t>
      </w:r>
      <w:r w:rsidRPr="0060477D">
        <w:rPr>
          <w:szCs w:val="24"/>
          <w:bCs/>
          <w:b w:val="0"/>
          <w:i w:val="0"/>
          <w:sz w:val="24"/>
          <w:spacing w:val="0"/>
          <w:w w:val="100"/>
          <w:rFonts/>
          <w:caps w:val="0"/>
        </w:rPr>
        <w:t>dynamics.</w:t>
      </w:r>
      <w:r w:rsidRPr="0060477D">
        <w:rPr>
          <w:szCs w:val="24"/>
          <w:bCs/>
          <w:b w:val="0"/>
          <w:i w:val="0"/>
          <w:sz w:val="24"/>
          <w:spacing w:val="0"/>
          <w:w w:val="100"/>
          <w:rFonts/>
          <w:caps w:val="0"/>
        </w:rPr>
        <w:t> </w:t>
      </w:r>
      <w:r w:rsidRPr="0060477D">
        <w:rPr>
          <w:szCs w:val="24"/>
          <w:bCs/>
          <w:b w:val="0"/>
          <w:i w:val="0"/>
          <w:sz w:val="24"/>
          <w:spacing w:val="0"/>
          <w:w w:val="100"/>
          <w:rFonts/>
          <w:caps w:val="0"/>
        </w:rPr>
        <w:t>This</w:t>
      </w:r>
      <w:r w:rsidRPr="0060477D">
        <w:rPr>
          <w:szCs w:val="24"/>
          <w:bCs/>
          <w:b w:val="0"/>
          <w:i w:val="0"/>
          <w:sz w:val="24"/>
          <w:spacing w:val="0"/>
          <w:w w:val="100"/>
          <w:rFonts/>
          <w:caps w:val="0"/>
        </w:rPr>
        <w:t> </w:t>
      </w:r>
      <w:r w:rsidRPr="0060477D">
        <w:rPr>
          <w:szCs w:val="24"/>
          <w:bCs/>
          <w:b w:val="0"/>
          <w:i w:val="0"/>
          <w:sz w:val="24"/>
          <w:spacing w:val="0"/>
          <w:w w:val="100"/>
          <w:rFonts/>
          <w:caps w:val="0"/>
        </w:rPr>
        <w:t>gap</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knowledge</w:t>
      </w:r>
      <w:r w:rsidRPr="0060477D">
        <w:rPr>
          <w:szCs w:val="24"/>
          <w:bCs/>
          <w:b w:val="0"/>
          <w:i w:val="0"/>
          <w:sz w:val="24"/>
          <w:spacing w:val="0"/>
          <w:w w:val="100"/>
          <w:rFonts/>
          <w:caps w:val="0"/>
        </w:rPr>
        <w:t> </w:t>
      </w:r>
      <w:r w:rsidRPr="0060477D">
        <w:rPr>
          <w:szCs w:val="24"/>
          <w:bCs/>
          <w:b w:val="0"/>
          <w:i w:val="0"/>
          <w:sz w:val="24"/>
          <w:spacing w:val="0"/>
          <w:w w:val="100"/>
          <w:rFonts/>
          <w:caps w:val="0"/>
        </w:rPr>
        <w:t>poses</w:t>
      </w:r>
      <w:r w:rsidRPr="0060477D">
        <w:rPr>
          <w:szCs w:val="24"/>
          <w:bCs/>
          <w:b w:val="0"/>
          <w:i w:val="0"/>
          <w:sz w:val="24"/>
          <w:spacing w:val="0"/>
          <w:w w:val="100"/>
          <w:rFonts/>
          <w:caps w:val="0"/>
        </w:rPr>
        <w:t> </w:t>
      </w:r>
      <w:r w:rsidRPr="0060477D">
        <w:rPr>
          <w:szCs w:val="24"/>
          <w:bCs/>
          <w:b w:val="0"/>
          <w:i w:val="0"/>
          <w:sz w:val="24"/>
          <w:spacing w:val="0"/>
          <w:w w:val="100"/>
          <w:rFonts/>
          <w:caps w:val="0"/>
        </w:rPr>
        <w:t>challenges</w:t>
      </w:r>
      <w:r w:rsidRPr="0060477D">
        <w:rPr>
          <w:szCs w:val="24"/>
          <w:bCs/>
          <w:b w:val="0"/>
          <w:i w:val="0"/>
          <w:sz w:val="24"/>
          <w:spacing w:val="0"/>
          <w:w w:val="100"/>
          <w:rFonts/>
          <w:caps w:val="0"/>
        </w:rPr>
        <w:t> </w:t>
      </w:r>
      <w:r w:rsidRPr="0060477D">
        <w:rPr>
          <w:szCs w:val="24"/>
          <w:bCs/>
          <w:b w:val="0"/>
          <w:i w:val="0"/>
          <w:sz w:val="24"/>
          <w:spacing w:val="0"/>
          <w:w w:val="100"/>
          <w:rFonts/>
          <w:caps w:val="0"/>
        </w:rPr>
        <w:t>for</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design</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optimization</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reliable</w:t>
      </w:r>
      <w:r w:rsidRPr="0060477D">
        <w:rPr>
          <w:szCs w:val="24"/>
          <w:bCs/>
          <w:b w:val="0"/>
          <w:i w:val="0"/>
          <w:sz w:val="24"/>
          <w:spacing w:val="0"/>
          <w:w w:val="100"/>
          <w:rFonts/>
          <w:caps w:val="0"/>
        </w:rPr>
        <w:t> </w:t>
      </w:r>
      <w:r w:rsidRPr="0060477D">
        <w:rPr>
          <w:szCs w:val="24"/>
          <w:bCs/>
          <w:b w:val="0"/>
          <w:i w:val="0"/>
          <w:sz w:val="24"/>
          <w:spacing w:val="0"/>
          <w:w w:val="100"/>
          <w:rFonts/>
          <w:caps w:val="0"/>
        </w:rPr>
        <w:t>communication</w:t>
      </w:r>
      <w:r w:rsidRPr="0060477D">
        <w:rPr>
          <w:szCs w:val="24"/>
          <w:bCs/>
          <w:b w:val="0"/>
          <w:i w:val="0"/>
          <w:sz w:val="24"/>
          <w:spacing w:val="0"/>
          <w:w w:val="100"/>
          <w:rFonts/>
          <w:caps w:val="0"/>
        </w:rPr>
        <w:t> </w:t>
      </w:r>
      <w:r w:rsidRPr="0060477D">
        <w:rPr>
          <w:szCs w:val="24"/>
          <w:bCs/>
          <w:b w:val="0"/>
          <w:i w:val="0"/>
          <w:sz w:val="24"/>
          <w:spacing w:val="0"/>
          <w:w w:val="100"/>
          <w:rFonts/>
          <w:caps w:val="0"/>
        </w:rPr>
        <w:t>networks</w:t>
      </w:r>
      <w:r w:rsidRPr="0060477D">
        <w:rPr>
          <w:szCs w:val="24"/>
          <w:bCs/>
          <w:b w:val="0"/>
          <w:i w:val="0"/>
          <w:sz w:val="24"/>
          <w:spacing w:val="0"/>
          <w:w w:val="100"/>
          <w:rFonts/>
          <w:caps w:val="0"/>
        </w:rPr>
        <w:t> </w:t>
      </w:r>
      <w:r w:rsidRPr="0060477D">
        <w:rPr>
          <w:szCs w:val="24"/>
          <w:bCs/>
          <w:b w:val="0"/>
          <w:i w:val="0"/>
          <w:sz w:val="24"/>
          <w:spacing w:val="0"/>
          <w:w w:val="100"/>
          <w:rFonts/>
          <w:caps w:val="0"/>
        </w:rPr>
        <w:t>in</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area.</w:t>
      </w:r>
      <w:r w:rsidRPr="0060477D">
        <w:rPr>
          <w:szCs w:val="24"/>
          <w:bCs/>
          <w:b w:val="0"/>
          <w:i w:val="0"/>
          <w:sz w:val="24"/>
          <w:spacing w:val="0"/>
          <w:w w:val="100"/>
          <w:rFonts/>
          <w:caps w:val="0"/>
        </w:rPr>
        <w:t> </w:t>
      </w:r>
      <w:r w:rsidRPr="0060477D">
        <w:rPr>
          <w:szCs w:val="24"/>
          <w:bCs/>
          <w:b w:val="0"/>
          <w:i w:val="0"/>
          <w:sz w:val="24"/>
          <w:spacing w:val="0"/>
          <w:w w:val="100"/>
          <w:rFonts/>
          <w:caps w:val="0"/>
        </w:rPr>
        <w:t>Furthermore,</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lack</w:t>
      </w:r>
      <w:r w:rsidRPr="0060477D">
        <w:rPr>
          <w:szCs w:val="24"/>
          <w:bCs/>
          <w:b w:val="0"/>
          <w:i w:val="0"/>
          <w:sz w:val="24"/>
          <w:spacing w:val="0"/>
          <w:w w:val="100"/>
          <w:rFonts/>
          <w:caps w:val="0"/>
        </w:rPr>
        <w:t> </w:t>
      </w:r>
      <w:r w:rsidRPr="0060477D">
        <w:rPr>
          <w:szCs w:val="24"/>
          <w:bCs/>
          <w:b w:val="0"/>
          <w:i w:val="0"/>
          <w:sz w:val="24"/>
          <w:spacing w:val="0"/>
          <w:w w:val="100"/>
          <w:rFonts/>
          <w:caps w:val="0"/>
        </w:rPr>
        <w:t>of</w:t>
      </w:r>
      <w:r w:rsidRPr="0060477D">
        <w:rPr>
          <w:szCs w:val="24"/>
          <w:bCs/>
          <w:b w:val="0"/>
          <w:i w:val="0"/>
          <w:sz w:val="24"/>
          <w:spacing w:val="0"/>
          <w:w w:val="100"/>
          <w:rFonts/>
          <w:caps w:val="0"/>
        </w:rPr>
        <w:t> </w:t>
      </w:r>
      <w:r w:rsidRPr="0060477D">
        <w:rPr>
          <w:szCs w:val="24"/>
          <w:bCs/>
          <w:b w:val="0"/>
          <w:i w:val="0"/>
          <w:sz w:val="24"/>
          <w:spacing w:val="0"/>
          <w:w w:val="100"/>
          <w:rFonts/>
          <w:caps w:val="0"/>
        </w:rPr>
        <w:t>localized</w:t>
      </w:r>
      <w:r w:rsidRPr="0060477D">
        <w:rPr>
          <w:szCs w:val="24"/>
          <w:bCs/>
          <w:b w:val="0"/>
          <w:i w:val="0"/>
          <w:sz w:val="24"/>
          <w:spacing w:val="0"/>
          <w:w w:val="100"/>
          <w:rFonts/>
          <w:caps w:val="0"/>
        </w:rPr>
        <w:t> </w:t>
      </w:r>
      <w:r w:rsidRPr="0060477D">
        <w:rPr>
          <w:szCs w:val="24"/>
          <w:bCs/>
          <w:b w:val="0"/>
          <w:i w:val="0"/>
          <w:sz w:val="24"/>
          <w:spacing w:val="0"/>
          <w:w w:val="100"/>
          <w:rFonts/>
          <w:caps w:val="0"/>
        </w:rPr>
        <w:t>data</w:t>
      </w:r>
      <w:r w:rsidRPr="0060477D">
        <w:rPr>
          <w:szCs w:val="24"/>
          <w:bCs/>
          <w:b w:val="0"/>
          <w:i w:val="0"/>
          <w:sz w:val="24"/>
          <w:spacing w:val="0"/>
          <w:w w:val="100"/>
          <w:rFonts/>
          <w:caps w:val="0"/>
        </w:rPr>
        <w:t> </w:t>
      </w:r>
      <w:r w:rsidRPr="0060477D">
        <w:rPr>
          <w:szCs w:val="24"/>
          <w:bCs/>
          <w:b w:val="0"/>
          <w:i w:val="0"/>
          <w:sz w:val="24"/>
          <w:spacing w:val="0"/>
          <w:w w:val="100"/>
          <w:rFonts/>
          <w:caps w:val="0"/>
        </w:rPr>
        <w:t>on</w:t>
      </w:r>
      <w:r w:rsidRPr="0060477D">
        <w:rPr>
          <w:szCs w:val="24"/>
          <w:bCs/>
          <w:b w:val="0"/>
          <w:i w:val="0"/>
          <w:sz w:val="24"/>
          <w:spacing w:val="0"/>
          <w:w w:val="100"/>
          <w:rFonts/>
          <w:caps w:val="0"/>
        </w:rPr>
        <w:t> </w:t>
      </w:r>
      <w:r w:rsidRPr="0060477D">
        <w:rPr>
          <w:szCs w:val="24"/>
          <w:bCs/>
          <w:b w:val="0"/>
          <w:i w:val="0"/>
          <w:sz w:val="24"/>
          <w:spacing w:val="0"/>
          <w:w w:val="100"/>
          <w:rFonts/>
          <w:caps w:val="0"/>
        </w:rPr>
        <w:t>radio</w:t>
      </w:r>
      <w:r w:rsidRPr="0060477D">
        <w:rPr>
          <w:szCs w:val="24"/>
          <w:bCs/>
          <w:b w:val="0"/>
          <w:i w:val="0"/>
          <w:sz w:val="24"/>
          <w:spacing w:val="0"/>
          <w:w w:val="100"/>
          <w:rFonts/>
          <w:caps w:val="0"/>
        </w:rPr>
        <w:t> </w:t>
      </w:r>
      <w:r w:rsidRPr="0060477D">
        <w:rPr>
          <w:szCs w:val="24"/>
          <w:bCs/>
          <w:b w:val="0"/>
          <w:i w:val="0"/>
          <w:sz w:val="24"/>
          <w:spacing w:val="0"/>
          <w:w w:val="100"/>
          <w:rFonts/>
          <w:caps w:val="0"/>
        </w:rPr>
        <w:t>field</w:t>
      </w:r>
      <w:r w:rsidRPr="0060477D">
        <w:rPr>
          <w:szCs w:val="24"/>
          <w:bCs/>
          <w:b w:val="0"/>
          <w:i w:val="0"/>
          <w:sz w:val="24"/>
          <w:spacing w:val="0"/>
          <w:w w:val="100"/>
          <w:rFonts/>
          <w:caps w:val="0"/>
        </w:rPr>
        <w:t> </w:t>
      </w:r>
      <w:r w:rsidRPr="0060477D">
        <w:rPr>
          <w:szCs w:val="24"/>
          <w:bCs/>
          <w:b w:val="0"/>
          <w:i w:val="0"/>
          <w:sz w:val="24"/>
          <w:spacing w:val="0"/>
          <w:w w:val="100"/>
          <w:rFonts/>
          <w:caps w:val="0"/>
        </w:rPr>
        <w:t>strength</w:t>
      </w:r>
      <w:r w:rsidRPr="0060477D">
        <w:rPr>
          <w:szCs w:val="24"/>
          <w:bCs/>
          <w:b w:val="0"/>
          <w:i w:val="0"/>
          <w:sz w:val="24"/>
          <w:spacing w:val="0"/>
          <w:w w:val="100"/>
          <w:rFonts/>
          <w:caps w:val="0"/>
        </w:rPr>
        <w:t> </w:t>
      </w:r>
      <w:r w:rsidRPr="0060477D">
        <w:rPr>
          <w:szCs w:val="24"/>
          <w:bCs/>
          <w:b w:val="0"/>
          <w:i w:val="0"/>
          <w:sz w:val="24"/>
          <w:spacing w:val="0"/>
          <w:w w:val="100"/>
          <w:rFonts/>
          <w:caps w:val="0"/>
        </w:rPr>
        <w:t>variability</w:t>
      </w:r>
      <w:r w:rsidRPr="0060477D">
        <w:rPr>
          <w:szCs w:val="24"/>
          <w:bCs/>
          <w:b w:val="0"/>
          <w:i w:val="0"/>
          <w:sz w:val="24"/>
          <w:spacing w:val="0"/>
          <w:w w:val="100"/>
          <w:rFonts/>
          <w:caps w:val="0"/>
        </w:rPr>
        <w:t> </w:t>
      </w:r>
      <w:r w:rsidRPr="0060477D">
        <w:rPr>
          <w:szCs w:val="24"/>
          <w:bCs/>
          <w:b w:val="0"/>
          <w:i w:val="0"/>
          <w:sz w:val="24"/>
          <w:spacing w:val="0"/>
          <w:w w:val="100"/>
          <w:rFonts/>
          <w:caps w:val="0"/>
        </w:rPr>
        <w:t>hinders</w:t>
      </w:r>
      <w:r w:rsidRPr="0060477D">
        <w:rPr>
          <w:szCs w:val="24"/>
          <w:bCs/>
          <w:b w:val="0"/>
          <w:i w:val="0"/>
          <w:sz w:val="24"/>
          <w:spacing w:val="0"/>
          <w:w w:val="100"/>
          <w:rFonts/>
          <w:caps w:val="0"/>
        </w:rPr>
        <w:t> </w:t>
      </w:r>
      <w:r w:rsidRPr="0060477D">
        <w:rPr>
          <w:szCs w:val="24"/>
          <w:bCs/>
          <w:b w:val="0"/>
          <w:i w:val="0"/>
          <w:sz w:val="24"/>
          <w:spacing w:val="0"/>
          <w:w w:val="100"/>
          <w:rFonts/>
          <w:caps w:val="0"/>
        </w:rPr>
        <w:t>the</w:t>
      </w:r>
      <w:r w:rsidRPr="0060477D">
        <w:rPr>
          <w:szCs w:val="24"/>
          <w:bCs/>
          <w:b w:val="0"/>
          <w:i w:val="0"/>
          <w:sz w:val="24"/>
          <w:spacing w:val="0"/>
          <w:w w:val="100"/>
          <w:rFonts/>
          <w:caps w:val="0"/>
        </w:rPr>
        <w:t> </w:t>
      </w:r>
      <w:r w:rsidRPr="0060477D">
        <w:rPr>
          <w:szCs w:val="24"/>
          <w:bCs/>
          <w:b w:val="0"/>
          <w:i w:val="0"/>
          <w:sz w:val="24"/>
          <w:spacing w:val="0"/>
          <w:w w:val="100"/>
          <w:rFonts/>
          <w:caps w:val="0"/>
        </w:rPr>
        <w:t>ability</w:t>
      </w:r>
      <w:r w:rsidRPr="0060477D">
        <w:rPr>
          <w:szCs w:val="24"/>
          <w:bCs/>
          <w:b w:val="0"/>
          <w:i w:val="0"/>
          <w:sz w:val="24"/>
          <w:spacing w:val="0"/>
          <w:w w:val="100"/>
          <w:rFonts/>
          <w:caps w:val="0"/>
        </w:rPr>
        <w:t> </w:t>
      </w:r>
      <w:r w:rsidRPr="0060477D">
        <w:rPr>
          <w:szCs w:val="24"/>
          <w:bCs/>
          <w:b w:val="0"/>
          <w:i w:val="0"/>
          <w:sz w:val="24"/>
          <w:spacing w:val="0"/>
          <w:w w:val="100"/>
          <w:rFonts/>
          <w:caps w:val="0"/>
        </w:rPr>
        <w:t>to</w:t>
      </w:r>
      <w:r w:rsidRPr="0060477D">
        <w:rPr>
          <w:szCs w:val="24"/>
          <w:bCs/>
          <w:b w:val="0"/>
          <w:i w:val="0"/>
          <w:sz w:val="24"/>
          <w:spacing w:val="0"/>
          <w:w w:val="100"/>
          <w:rFonts/>
          <w:caps w:val="0"/>
        </w:rPr>
        <w:t> </w:t>
      </w:r>
      <w:r w:rsidRPr="0060477D">
        <w:rPr>
          <w:szCs w:val="24"/>
          <w:bCs/>
          <w:b w:val="0"/>
          <w:i w:val="0"/>
          <w:sz w:val="24"/>
          <w:spacing w:val="0"/>
          <w:w w:val="100"/>
          <w:rFonts/>
          <w:caps w:val="0"/>
        </w:rPr>
        <w:t>predict</w:t>
      </w:r>
      <w:r w:rsidRPr="0060477D">
        <w:rPr>
          <w:szCs w:val="24"/>
          <w:bCs/>
          <w:b w:val="0"/>
          <w:i w:val="0"/>
          <w:sz w:val="24"/>
          <w:spacing w:val="0"/>
          <w:w w:val="100"/>
          <w:rFonts/>
          <w:caps w:val="0"/>
        </w:rPr>
        <w:t> </w:t>
      </w:r>
      <w:r w:rsidRPr="0060477D">
        <w:rPr>
          <w:szCs w:val="24"/>
          <w:bCs/>
          <w:b w:val="0"/>
          <w:i w:val="0"/>
          <w:sz w:val="24"/>
          <w:spacing w:val="0"/>
          <w:w w:val="100"/>
          <w:rFonts/>
          <w:caps w:val="0"/>
        </w:rPr>
        <w:t>signal</w:t>
      </w:r>
      <w:r w:rsidRPr="0060477D">
        <w:rPr>
          <w:szCs w:val="24"/>
          <w:bCs/>
          <w:b w:val="0"/>
          <w:i w:val="0"/>
          <w:sz w:val="24"/>
          <w:spacing w:val="0"/>
          <w:w w:val="100"/>
          <w:rFonts/>
          <w:caps w:val="0"/>
        </w:rPr>
        <w:t> </w:t>
      </w:r>
      <w:r w:rsidRPr="0060477D">
        <w:rPr>
          <w:szCs w:val="24"/>
          <w:bCs/>
          <w:b w:val="0"/>
          <w:i w:val="0"/>
          <w:sz w:val="24"/>
          <w:spacing w:val="0"/>
          <w:w w:val="100"/>
          <w:rFonts/>
          <w:caps w:val="0"/>
        </w:rPr>
        <w:t>degradation</w:t>
      </w:r>
      <w:r w:rsidRPr="0060477D">
        <w:rPr>
          <w:szCs w:val="24"/>
          <w:bCs/>
          <w:b w:val="0"/>
          <w:i w:val="0"/>
          <w:sz w:val="24"/>
          <w:spacing w:val="0"/>
          <w:w w:val="100"/>
          <w:rFonts/>
          <w:caps w:val="0"/>
        </w:rPr>
        <w:t> </w:t>
      </w:r>
      <w:r w:rsidRPr="0060477D">
        <w:rPr>
          <w:szCs w:val="24"/>
          <w:bCs/>
          <w:b w:val="0"/>
          <w:i w:val="0"/>
          <w:sz w:val="24"/>
          <w:spacing w:val="0"/>
          <w:w w:val="100"/>
          <w:rFonts/>
          <w:caps w:val="0"/>
        </w:rPr>
        <w:t>and</w:t>
      </w:r>
      <w:r w:rsidRPr="0060477D">
        <w:rPr>
          <w:szCs w:val="24"/>
          <w:bCs/>
          <w:b w:val="0"/>
          <w:i w:val="0"/>
          <w:sz w:val="24"/>
          <w:spacing w:val="0"/>
          <w:w w:val="100"/>
          <w:rFonts/>
          <w:caps w:val="0"/>
        </w:rPr>
        <w:t> </w:t>
      </w:r>
      <w:r w:rsidRPr="0060477D">
        <w:rPr>
          <w:szCs w:val="24"/>
          <w:bCs/>
          <w:b w:val="0"/>
          <w:i w:val="0"/>
          <w:sz w:val="24"/>
          <w:spacing w:val="0"/>
          <w:w w:val="100"/>
          <w:rFonts/>
          <w:caps w:val="0"/>
        </w:rPr>
        <w:t>implement</w:t>
      </w:r>
      <w:r w:rsidRPr="0060477D">
        <w:rPr>
          <w:szCs w:val="24"/>
          <w:bCs/>
          <w:b w:val="0"/>
          <w:i w:val="0"/>
          <w:sz w:val="24"/>
          <w:spacing w:val="0"/>
          <w:w w:val="100"/>
          <w:rFonts/>
          <w:caps w:val="0"/>
        </w:rPr>
        <w:t> </w:t>
      </w:r>
      <w:r w:rsidRPr="0060477D">
        <w:rPr>
          <w:szCs w:val="24"/>
          <w:bCs/>
          <w:b w:val="0"/>
          <w:i w:val="0"/>
          <w:sz w:val="24"/>
          <w:spacing w:val="0"/>
          <w:w w:val="100"/>
          <w:rFonts/>
          <w:caps w:val="0"/>
        </w:rPr>
        <w:t>effective</w:t>
      </w:r>
      <w:r w:rsidRPr="0060477D">
        <w:rPr>
          <w:szCs w:val="24"/>
          <w:bCs/>
          <w:b w:val="0"/>
          <w:i w:val="0"/>
          <w:sz w:val="24"/>
          <w:spacing w:val="0"/>
          <w:w w:val="100"/>
          <w:rFonts/>
          <w:caps w:val="0"/>
        </w:rPr>
        <w:t> </w:t>
      </w:r>
      <w:r w:rsidRPr="0060477D">
        <w:rPr>
          <w:szCs w:val="24"/>
          <w:bCs/>
          <w:b w:val="0"/>
          <w:i w:val="0"/>
          <w:sz w:val="24"/>
          <w:spacing w:val="0"/>
          <w:w w:val="100"/>
          <w:rFonts/>
          <w:caps w:val="0"/>
        </w:rPr>
        <w:t>mitigation</w:t>
      </w:r>
      <w:r w:rsidRPr="0060477D">
        <w:rPr>
          <w:szCs w:val="24"/>
          <w:bCs/>
          <w:b w:val="0"/>
          <w:i w:val="0"/>
          <w:sz w:val="24"/>
          <w:spacing w:val="0"/>
          <w:w w:val="100"/>
          <w:rFonts/>
          <w:caps w:val="0"/>
        </w:rPr>
        <w:t> </w:t>
      </w:r>
      <w:r w:rsidRPr="0060477D">
        <w:rPr>
          <w:szCs w:val="24"/>
          <w:bCs/>
          <w:b w:val="0"/>
          <w:i w:val="0"/>
          <w:sz w:val="24"/>
          <w:spacing w:val="0"/>
          <w:w w:val="100"/>
          <w:rFonts/>
          <w:caps w:val="0"/>
        </w:rPr>
        <w:t>strategies.</w:t>
      </w:r>
    </w:p>
    <w:p w14:paraId="5BDF7523" w14:textId="77777777" w:rsidR="00E849EA" w:rsidRPr="0060477D" w:rsidRDefault="00E849EA" w:rsidP="00E849EA">
      <w:pPr>
        <w:spacing w:before="0" w:beforeAutospacing="0" w:after="160" w:afterAutospacing="0" w:lineRule="auto" w:line="259"/>
        <w:rPr>
          <w:szCs w:val="24"/>
          <w:b w:val="1"/>
          <w:i w:val="0"/>
          <w:sz w:val="24"/>
          <w:spacing w:val="0"/>
          <w:w w:val="100"/>
          <w:caps w:val="0"/>
        </w:rPr>
        <w:snapToGrid w:val="0"/>
        <w:textAlignment w:val="baseline"/>
      </w:pPr>
      <w:r w:rsidRPr="0060477D">
        <w:rPr>
          <w:szCs w:val="24"/>
          <w:b w:val="1"/>
          <w:i w:val="0"/>
          <w:sz w:val="24"/>
          <w:spacing w:val="0"/>
          <w:w w:val="100"/>
          <w:rFonts/>
          <w:caps w:val="0"/>
        </w:rPr>
        <w:t>1.3</w:t>
      </w:r>
      <w:r w:rsidRPr="0060477D">
        <w:rPr>
          <w:szCs w:val="24"/>
          <w:b w:val="1"/>
          <w:i w:val="0"/>
          <w:sz w:val="24"/>
          <w:spacing w:val="0"/>
          <w:w w:val="100"/>
          <w:rFonts/>
          <w:caps w:val="0"/>
        </w:rPr>
        <w:t>   </w:t>
      </w:r>
      <w:r w:rsidRPr="0060477D">
        <w:rPr>
          <w:szCs w:val="24"/>
          <w:b w:val="1"/>
          <w:i w:val="0"/>
          <w:sz w:val="24"/>
          <w:spacing w:val="0"/>
          <w:w w:val="100"/>
          <w:rFonts/>
          <w:caps w:val="0"/>
        </w:rPr>
        <w:t>SIGNIFICANCE</w:t>
      </w:r>
      <w:r w:rsidRPr="0060477D">
        <w:rPr>
          <w:szCs w:val="24"/>
          <w:b w:val="1"/>
          <w:i w:val="0"/>
          <w:sz w:val="24"/>
          <w:spacing w:val="0"/>
          <w:w w:val="100"/>
          <w:rFonts/>
          <w:caps w:val="0"/>
        </w:rPr>
        <w:t> </w:t>
      </w:r>
      <w:r w:rsidRPr="0060477D">
        <w:rPr>
          <w:szCs w:val="24"/>
          <w:b w:val="1"/>
          <w:i w:val="0"/>
          <w:sz w:val="24"/>
          <w:spacing w:val="0"/>
          <w:w w:val="100"/>
          <w:rFonts/>
          <w:caps w:val="0"/>
        </w:rPr>
        <w:t>OF</w:t>
      </w:r>
      <w:r w:rsidRPr="0060477D">
        <w:rPr>
          <w:szCs w:val="24"/>
          <w:b w:val="1"/>
          <w:i w:val="0"/>
          <w:sz w:val="24"/>
          <w:spacing w:val="0"/>
          <w:w w:val="100"/>
          <w:rFonts/>
          <w:caps w:val="0"/>
        </w:rPr>
        <w:t> </w:t>
      </w:r>
      <w:r w:rsidRPr="0060477D">
        <w:rPr>
          <w:szCs w:val="24"/>
          <w:b w:val="1"/>
          <w:i w:val="0"/>
          <w:sz w:val="24"/>
          <w:spacing w:val="0"/>
          <w:w w:val="100"/>
          <w:rFonts/>
          <w:caps w:val="0"/>
        </w:rPr>
        <w:t>STUDY</w:t>
      </w:r>
    </w:p>
    <w:p w14:paraId="269DA5FE" w14:textId="77777777" w:rsidR="00E849EA" w:rsidRPr="00CB75E4" w:rsidRDefault="00E849EA" w:rsidP="00E849EA">
      <w:pPr>
        <w:spacing w:before="0" w:beforeAutospacing="0" w:after="160" w:afterAutospacing="0" w:lineRule="auto" w:line="259"/>
        <w:rPr>
          <w:szCs w:val="24"/>
          <w:bCs/>
          <w:b w:val="0"/>
          <w:i w:val="0"/>
          <w:sz w:val="24"/>
          <w:spacing w:val="0"/>
          <w:w w:val="100"/>
          <w:caps w:val="0"/>
        </w:rPr>
        <w:snapToGrid w:val="0"/>
        <w:textAlignment w:val="baseline"/>
      </w:pPr>
      <w:r w:rsidRPr="00CB75E4">
        <w:rPr>
          <w:szCs w:val="24"/>
          <w:bCs/>
          <w:b w:val="0"/>
          <w:i w:val="0"/>
          <w:sz w:val="24"/>
          <w:spacing w:val="0"/>
          <w:w w:val="100"/>
          <w:rFonts/>
          <w:caps w:val="0"/>
        </w:rPr>
        <w:t>Estimation</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Investigation</w:t>
      </w:r>
      <w:r w:rsidRPr="00CB75E4">
        <w:rPr>
          <w:szCs w:val="24"/>
          <w:bCs/>
          <w:b w:val="0"/>
          <w:i w:val="0"/>
          <w:sz w:val="24"/>
          <w:spacing w:val="0"/>
          <w:w w:val="100"/>
          <w:rFonts/>
          <w:caps w:val="0"/>
        </w:rPr>
        <w:t> </w:t>
      </w:r>
      <w:r w:rsidRPr="00CB75E4">
        <w:rPr>
          <w:szCs w:val="24"/>
          <w:bCs/>
          <w:b w:val="0"/>
          <w:i w:val="0"/>
          <w:sz w:val="24"/>
          <w:spacing w:val="0"/>
          <w:w w:val="100"/>
          <w:rFonts/>
          <w:caps w:val="0"/>
        </w:rPr>
        <w:t>of</w:t>
      </w:r>
      <w:r w:rsidRPr="00CB75E4">
        <w:rPr>
          <w:szCs w:val="24"/>
          <w:bCs/>
          <w:b w:val="0"/>
          <w:i w:val="0"/>
          <w:sz w:val="24"/>
          <w:spacing w:val="0"/>
          <w:w w:val="100"/>
          <w:rFonts/>
          <w:caps w:val="0"/>
        </w:rPr>
        <w:t> </w:t>
      </w:r>
      <w:r w:rsidRPr="00CB75E4">
        <w:rPr>
          <w:szCs w:val="24"/>
          <w:bCs/>
          <w:b w:val="0"/>
          <w:i w:val="0"/>
          <w:sz w:val="24"/>
          <w:spacing w:val="0"/>
          <w:w w:val="100"/>
          <w:rFonts/>
          <w:caps w:val="0"/>
        </w:rPr>
        <w:t>Variability</w:t>
      </w:r>
      <w:r w:rsidRPr="00CB75E4">
        <w:rPr>
          <w:szCs w:val="24"/>
          <w:bCs/>
          <w:b w:val="0"/>
          <w:i w:val="0"/>
          <w:sz w:val="24"/>
          <w:spacing w:val="0"/>
          <w:w w:val="100"/>
          <w:rFonts/>
          <w:caps w:val="0"/>
        </w:rPr>
        <w:t> </w:t>
      </w:r>
      <w:r w:rsidRPr="00CB75E4">
        <w:rPr>
          <w:szCs w:val="24"/>
          <w:bCs/>
          <w:b w:val="0"/>
          <w:i w:val="0"/>
          <w:sz w:val="24"/>
          <w:spacing w:val="0"/>
          <w:w w:val="100"/>
          <w:rFonts/>
          <w:caps w:val="0"/>
        </w:rPr>
        <w:t>of</w:t>
      </w:r>
      <w:r w:rsidRPr="00CB75E4">
        <w:rPr>
          <w:szCs w:val="24"/>
          <w:bCs/>
          <w:b w:val="0"/>
          <w:i w:val="0"/>
          <w:sz w:val="24"/>
          <w:spacing w:val="0"/>
          <w:w w:val="100"/>
          <w:rFonts/>
          <w:caps w:val="0"/>
        </w:rPr>
        <w:t> </w:t>
      </w:r>
      <w:r w:rsidRPr="00CB75E4">
        <w:rPr>
          <w:szCs w:val="24"/>
          <w:bCs/>
          <w:b w:val="0"/>
          <w:i w:val="0"/>
          <w:sz w:val="24"/>
          <w:spacing w:val="0"/>
          <w:w w:val="100"/>
          <w:rFonts/>
          <w:caps w:val="0"/>
        </w:rPr>
        <w:t>Tropospheric</w:t>
      </w:r>
      <w:r w:rsidRPr="00CB75E4">
        <w:rPr>
          <w:szCs w:val="24"/>
          <w:bCs/>
          <w:b w:val="0"/>
          <w:i w:val="0"/>
          <w:sz w:val="24"/>
          <w:spacing w:val="0"/>
          <w:w w:val="100"/>
          <w:rFonts/>
          <w:caps w:val="0"/>
        </w:rPr>
        <w:t> </w:t>
      </w:r>
      <w:r w:rsidRPr="00CB75E4">
        <w:rPr>
          <w:szCs w:val="24"/>
          <w:bCs/>
          <w:b w:val="0"/>
          <w:i w:val="0"/>
          <w:sz w:val="24"/>
          <w:spacing w:val="0"/>
          <w:w w:val="100"/>
          <w:rFonts/>
          <w:caps w:val="0"/>
        </w:rPr>
        <w:t>Radio</w:t>
      </w:r>
      <w:r w:rsidRPr="00CB75E4">
        <w:rPr>
          <w:szCs w:val="24"/>
          <w:bCs/>
          <w:b w:val="0"/>
          <w:i w:val="0"/>
          <w:sz w:val="24"/>
          <w:spacing w:val="0"/>
          <w:w w:val="100"/>
          <w:rFonts/>
          <w:caps w:val="0"/>
        </w:rPr>
        <w:t> </w:t>
      </w:r>
      <w:r w:rsidRPr="00CB75E4">
        <w:rPr>
          <w:szCs w:val="24"/>
          <w:bCs/>
          <w:b w:val="0"/>
          <w:i w:val="0"/>
          <w:sz w:val="24"/>
          <w:spacing w:val="0"/>
          <w:w w:val="100"/>
          <w:rFonts/>
          <w:caps w:val="0"/>
        </w:rPr>
        <w:t>Refractivity</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Radio</w:t>
      </w:r>
      <w:r w:rsidRPr="00CB75E4">
        <w:rPr>
          <w:szCs w:val="24"/>
          <w:bCs/>
          <w:b w:val="0"/>
          <w:i w:val="0"/>
          <w:sz w:val="24"/>
          <w:spacing w:val="0"/>
          <w:w w:val="100"/>
          <w:rFonts/>
          <w:caps w:val="0"/>
        </w:rPr>
        <w:t> </w:t>
      </w:r>
      <w:r w:rsidRPr="00CB75E4">
        <w:rPr>
          <w:szCs w:val="24"/>
          <w:bCs/>
          <w:b w:val="0"/>
          <w:i w:val="0"/>
          <w:sz w:val="24"/>
          <w:spacing w:val="0"/>
          <w:w w:val="100"/>
          <w:rFonts/>
          <w:caps w:val="0"/>
        </w:rPr>
        <w:t>Field</w:t>
      </w:r>
      <w:r w:rsidRPr="00CB75E4">
        <w:rPr>
          <w:szCs w:val="24"/>
          <w:bCs/>
          <w:b w:val="0"/>
          <w:i w:val="0"/>
          <w:sz w:val="24"/>
          <w:spacing w:val="0"/>
          <w:w w:val="100"/>
          <w:rFonts/>
          <w:caps w:val="0"/>
        </w:rPr>
        <w:t> </w:t>
      </w:r>
      <w:r w:rsidRPr="00CB75E4">
        <w:rPr>
          <w:szCs w:val="24"/>
          <w:bCs/>
          <w:b w:val="0"/>
          <w:i w:val="0"/>
          <w:sz w:val="24"/>
          <w:spacing w:val="0"/>
          <w:w w:val="100"/>
          <w:rFonts/>
          <w:caps w:val="0"/>
        </w:rPr>
        <w:t>Strength</w:t>
      </w:r>
      <w:r w:rsidRPr="00CB75E4">
        <w:rPr>
          <w:szCs w:val="24"/>
          <w:bCs/>
          <w:b w:val="0"/>
          <w:i w:val="0"/>
          <w:sz w:val="24"/>
          <w:spacing w:val="0"/>
          <w:w w:val="100"/>
          <w:rFonts/>
          <w:caps w:val="0"/>
        </w:rPr>
        <w:t> </w:t>
      </w:r>
      <w:r w:rsidRPr="00CB75E4">
        <w:rPr>
          <w:szCs w:val="24"/>
          <w:bCs/>
          <w:b w:val="0"/>
          <w:i w:val="0"/>
          <w:sz w:val="24"/>
          <w:spacing w:val="0"/>
          <w:w w:val="100"/>
          <w:rFonts/>
          <w:caps w:val="0"/>
        </w:rPr>
        <w:t>over</w:t>
      </w:r>
      <w:r w:rsidRPr="00CB75E4">
        <w:rPr>
          <w:szCs w:val="24"/>
          <w:bCs/>
          <w:b w:val="0"/>
          <w:i w:val="0"/>
          <w:sz w:val="24"/>
          <w:spacing w:val="0"/>
          <w:w w:val="100"/>
          <w:rFonts/>
          <w:caps w:val="0"/>
        </w:rPr>
        <w:t> </w:t>
      </w:r>
      <w:r w:rsidRPr="00CB75E4">
        <w:rPr>
          <w:szCs w:val="24"/>
          <w:bCs/>
          <w:b w:val="0"/>
          <w:i w:val="0"/>
          <w:sz w:val="24"/>
          <w:spacing w:val="0"/>
          <w:w w:val="100"/>
          <w:rFonts/>
          <w:caps w:val="0"/>
        </w:rPr>
        <w:t>Zaria,</w:t>
      </w:r>
      <w:r w:rsidRPr="00CB75E4">
        <w:rPr>
          <w:szCs w:val="24"/>
          <w:bCs/>
          <w:b w:val="0"/>
          <w:i w:val="0"/>
          <w:sz w:val="24"/>
          <w:spacing w:val="0"/>
          <w:w w:val="100"/>
          <w:rFonts/>
          <w:caps w:val="0"/>
        </w:rPr>
        <w:t> </w:t>
      </w:r>
      <w:r w:rsidRPr="00CB75E4">
        <w:rPr>
          <w:szCs w:val="24"/>
          <w:bCs/>
          <w:b w:val="0"/>
          <w:i w:val="0"/>
          <w:sz w:val="24"/>
          <w:spacing w:val="0"/>
          <w:w w:val="100"/>
          <w:rFonts/>
          <w:caps w:val="0"/>
        </w:rPr>
        <w:t>Nigeria"</w:t>
      </w:r>
      <w:r w:rsidRPr="00CB75E4">
        <w:rPr>
          <w:szCs w:val="24"/>
          <w:bCs/>
          <w:b w:val="0"/>
          <w:i w:val="0"/>
          <w:sz w:val="24"/>
          <w:spacing w:val="0"/>
          <w:w w:val="100"/>
          <w:rFonts/>
          <w:caps w:val="0"/>
        </w:rPr>
        <w:t> </w:t>
      </w:r>
      <w:r w:rsidRPr="00CB75E4">
        <w:rPr>
          <w:szCs w:val="24"/>
          <w:bCs/>
          <w:b w:val="0"/>
          <w:i w:val="0"/>
          <w:sz w:val="24"/>
          <w:spacing w:val="0"/>
          <w:w w:val="100"/>
          <w:rFonts/>
          <w:caps w:val="0"/>
        </w:rPr>
        <w:t>holds</w:t>
      </w:r>
      <w:r w:rsidRPr="00CB75E4">
        <w:rPr>
          <w:szCs w:val="24"/>
          <w:bCs/>
          <w:b w:val="0"/>
          <w:i w:val="0"/>
          <w:sz w:val="24"/>
          <w:spacing w:val="0"/>
          <w:w w:val="100"/>
          <w:rFonts/>
          <w:caps w:val="0"/>
        </w:rPr>
        <w:t> </w:t>
      </w:r>
      <w:r w:rsidRPr="00CB75E4">
        <w:rPr>
          <w:szCs w:val="24"/>
          <w:bCs/>
          <w:b w:val="0"/>
          <w:i w:val="0"/>
          <w:sz w:val="24"/>
          <w:spacing w:val="0"/>
          <w:w w:val="100"/>
          <w:rFonts/>
          <w:caps w:val="0"/>
        </w:rPr>
        <w:t>significant</w:t>
      </w:r>
      <w:r w:rsidRPr="00CB75E4">
        <w:rPr>
          <w:szCs w:val="24"/>
          <w:bCs/>
          <w:b w:val="0"/>
          <w:i w:val="0"/>
          <w:sz w:val="24"/>
          <w:spacing w:val="0"/>
          <w:w w:val="100"/>
          <w:rFonts/>
          <w:caps w:val="0"/>
        </w:rPr>
        <w:t> </w:t>
      </w:r>
      <w:r w:rsidRPr="00CB75E4">
        <w:rPr>
          <w:szCs w:val="24"/>
          <w:bCs/>
          <w:b w:val="0"/>
          <w:i w:val="0"/>
          <w:sz w:val="24"/>
          <w:spacing w:val="0"/>
          <w:w w:val="100"/>
          <w:rFonts/>
          <w:caps w:val="0"/>
        </w:rPr>
        <w:t>importance</w:t>
      </w:r>
      <w:r w:rsidRPr="00CB75E4">
        <w:rPr>
          <w:szCs w:val="24"/>
          <w:bCs/>
          <w:b w:val="0"/>
          <w:i w:val="0"/>
          <w:sz w:val="24"/>
          <w:spacing w:val="0"/>
          <w:w w:val="100"/>
          <w:rFonts/>
          <w:caps w:val="0"/>
        </w:rPr>
        <w:t> </w:t>
      </w:r>
      <w:r w:rsidRPr="00CB75E4">
        <w:rPr>
          <w:szCs w:val="24"/>
          <w:bCs/>
          <w:b w:val="0"/>
          <w:i w:val="0"/>
          <w:sz w:val="24"/>
          <w:spacing w:val="0"/>
          <w:w w:val="100"/>
          <w:rFonts/>
          <w:caps w:val="0"/>
        </w:rPr>
        <w:t>for</w:t>
      </w:r>
      <w:r w:rsidRPr="00CB75E4">
        <w:rPr>
          <w:szCs w:val="24"/>
          <w:bCs/>
          <w:b w:val="0"/>
          <w:i w:val="0"/>
          <w:sz w:val="24"/>
          <w:spacing w:val="0"/>
          <w:w w:val="100"/>
          <w:rFonts/>
          <w:caps w:val="0"/>
        </w:rPr>
        <w:t> </w:t>
      </w:r>
      <w:r w:rsidRPr="00CB75E4">
        <w:rPr>
          <w:szCs w:val="24"/>
          <w:bCs/>
          <w:b w:val="0"/>
          <w:i w:val="0"/>
          <w:sz w:val="24"/>
          <w:spacing w:val="0"/>
          <w:w w:val="100"/>
          <w:rFonts/>
          <w:caps w:val="0"/>
        </w:rPr>
        <w:t>both</w:t>
      </w:r>
      <w:r w:rsidRPr="00CB75E4">
        <w:rPr>
          <w:szCs w:val="24"/>
          <w:bCs/>
          <w:b w:val="0"/>
          <w:i w:val="0"/>
          <w:sz w:val="24"/>
          <w:spacing w:val="0"/>
          <w:w w:val="100"/>
          <w:rFonts/>
          <w:caps w:val="0"/>
        </w:rPr>
        <w:t> </w:t>
      </w:r>
      <w:r w:rsidRPr="00CB75E4">
        <w:rPr>
          <w:szCs w:val="24"/>
          <w:bCs/>
          <w:b w:val="0"/>
          <w:i w:val="0"/>
          <w:sz w:val="24"/>
          <w:spacing w:val="0"/>
          <w:w w:val="100"/>
          <w:rFonts/>
          <w:caps w:val="0"/>
        </w:rPr>
        <w:t>scientific</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practical</w:t>
      </w:r>
      <w:r w:rsidRPr="00CB75E4">
        <w:rPr>
          <w:szCs w:val="24"/>
          <w:bCs/>
          <w:b w:val="0"/>
          <w:i w:val="0"/>
          <w:sz w:val="24"/>
          <w:spacing w:val="0"/>
          <w:w w:val="100"/>
          <w:rFonts/>
          <w:caps w:val="0"/>
        </w:rPr>
        <w:t> </w:t>
      </w:r>
      <w:r w:rsidRPr="00CB75E4">
        <w:rPr>
          <w:szCs w:val="24"/>
          <w:bCs/>
          <w:b w:val="0"/>
          <w:i w:val="0"/>
          <w:sz w:val="24"/>
          <w:spacing w:val="0"/>
          <w:w w:val="100"/>
          <w:rFonts/>
          <w:caps w:val="0"/>
        </w:rPr>
        <w:t>applications,</w:t>
      </w:r>
      <w:r w:rsidRPr="00CB75E4">
        <w:rPr>
          <w:szCs w:val="24"/>
          <w:bCs/>
          <w:b w:val="0"/>
          <w:i w:val="0"/>
          <w:sz w:val="24"/>
          <w:spacing w:val="0"/>
          <w:w w:val="100"/>
          <w:rFonts/>
          <w:caps w:val="0"/>
        </w:rPr>
        <w:t> </w:t>
      </w:r>
      <w:r w:rsidRPr="00CB75E4">
        <w:rPr>
          <w:szCs w:val="24"/>
          <w:bCs/>
          <w:b w:val="0"/>
          <w:i w:val="0"/>
          <w:sz w:val="24"/>
          <w:spacing w:val="0"/>
          <w:w w:val="100"/>
          <w:rFonts/>
          <w:caps w:val="0"/>
        </w:rPr>
        <w:t>particularly</w:t>
      </w:r>
      <w:r w:rsidRPr="00CB75E4">
        <w:rPr>
          <w:szCs w:val="24"/>
          <w:bCs/>
          <w:b w:val="0"/>
          <w:i w:val="0"/>
          <w:sz w:val="24"/>
          <w:spacing w:val="0"/>
          <w:w w:val="100"/>
          <w:rFonts/>
          <w:caps w:val="0"/>
        </w:rPr>
        <w:t> </w:t>
      </w:r>
      <w:r w:rsidRPr="00CB75E4">
        <w:rPr>
          <w:szCs w:val="24"/>
          <w:bCs/>
          <w:b w:val="0"/>
          <w:i w:val="0"/>
          <w:sz w:val="24"/>
          <w:spacing w:val="0"/>
          <w:w w:val="100"/>
          <w:rFonts/>
          <w:caps w:val="0"/>
        </w:rPr>
        <w:t>in</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fields</w:t>
      </w:r>
      <w:r w:rsidRPr="00CB75E4">
        <w:rPr>
          <w:szCs w:val="24"/>
          <w:bCs/>
          <w:b w:val="0"/>
          <w:i w:val="0"/>
          <w:sz w:val="24"/>
          <w:spacing w:val="0"/>
          <w:w w:val="100"/>
          <w:rFonts/>
          <w:caps w:val="0"/>
        </w:rPr>
        <w:t> </w:t>
      </w:r>
      <w:r w:rsidRPr="00CB75E4">
        <w:rPr>
          <w:szCs w:val="24"/>
          <w:bCs/>
          <w:b w:val="0"/>
          <w:i w:val="0"/>
          <w:sz w:val="24"/>
          <w:spacing w:val="0"/>
          <w:w w:val="100"/>
          <w:rFonts/>
          <w:caps w:val="0"/>
        </w:rPr>
        <w:t>of</w:t>
      </w:r>
      <w:r w:rsidRPr="00CB75E4">
        <w:rPr>
          <w:szCs w:val="24"/>
          <w:bCs/>
          <w:b w:val="0"/>
          <w:i w:val="0"/>
          <w:sz w:val="24"/>
          <w:spacing w:val="0"/>
          <w:w w:val="100"/>
          <w:rFonts/>
          <w:caps w:val="0"/>
        </w:rPr>
        <w:t> </w:t>
      </w:r>
      <w:r w:rsidRPr="00CB75E4">
        <w:rPr>
          <w:szCs w:val="24"/>
          <w:bCs/>
          <w:b w:val="0"/>
          <w:i w:val="0"/>
          <w:sz w:val="24"/>
          <w:spacing w:val="0"/>
          <w:w w:val="100"/>
          <w:rFonts/>
          <w:caps w:val="0"/>
        </w:rPr>
        <w:t>meteorology,</w:t>
      </w:r>
      <w:r w:rsidRPr="00CB75E4">
        <w:rPr>
          <w:szCs w:val="24"/>
          <w:bCs/>
          <w:b w:val="0"/>
          <w:i w:val="0"/>
          <w:sz w:val="24"/>
          <w:spacing w:val="0"/>
          <w:w w:val="100"/>
          <w:rFonts/>
          <w:caps w:val="0"/>
        </w:rPr>
        <w:t> </w:t>
      </w:r>
      <w:r w:rsidRPr="00CB75E4">
        <w:rPr>
          <w:szCs w:val="24"/>
          <w:bCs/>
          <w:b w:val="0"/>
          <w:i w:val="0"/>
          <w:sz w:val="24"/>
          <w:spacing w:val="0"/>
          <w:w w:val="100"/>
          <w:rFonts/>
          <w:caps w:val="0"/>
        </w:rPr>
        <w:t>telecommunications,</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radio</w:t>
      </w:r>
      <w:r w:rsidRPr="00CB75E4">
        <w:rPr>
          <w:szCs w:val="24"/>
          <w:bCs/>
          <w:b w:val="0"/>
          <w:i w:val="0"/>
          <w:sz w:val="24"/>
          <w:spacing w:val="0"/>
          <w:w w:val="100"/>
          <w:rFonts/>
          <w:caps w:val="0"/>
        </w:rPr>
        <w:t> </w:t>
      </w:r>
      <w:r w:rsidRPr="00CB75E4">
        <w:rPr>
          <w:szCs w:val="24"/>
          <w:bCs/>
          <w:b w:val="0"/>
          <w:i w:val="0"/>
          <w:sz w:val="24"/>
          <w:spacing w:val="0"/>
          <w:w w:val="100"/>
          <w:rFonts/>
          <w:caps w:val="0"/>
        </w:rPr>
        <w:t>wave</w:t>
      </w:r>
      <w:r w:rsidRPr="00CB75E4">
        <w:rPr>
          <w:szCs w:val="24"/>
          <w:bCs/>
          <w:b w:val="0"/>
          <w:i w:val="0"/>
          <w:sz w:val="24"/>
          <w:spacing w:val="0"/>
          <w:w w:val="100"/>
          <w:rFonts/>
          <w:caps w:val="0"/>
        </w:rPr>
        <w:t> </w:t>
      </w:r>
      <w:r w:rsidRPr="00CB75E4">
        <w:rPr>
          <w:szCs w:val="24"/>
          <w:bCs/>
          <w:b w:val="0"/>
          <w:i w:val="0"/>
          <w:sz w:val="24"/>
          <w:spacing w:val="0"/>
          <w:w w:val="100"/>
          <w:rFonts/>
          <w:caps w:val="0"/>
        </w:rPr>
        <w:t>propagation.</w:t>
      </w:r>
      <w:r w:rsidRPr="00CB75E4">
        <w:rPr>
          <w:szCs w:val="24"/>
          <w:bCs/>
          <w:b w:val="0"/>
          <w:i w:val="0"/>
          <w:sz w:val="24"/>
          <w:spacing w:val="0"/>
          <w:w w:val="100"/>
          <w:rFonts/>
          <w:caps w:val="0"/>
        </w:rPr>
        <w:t> </w:t>
      </w:r>
      <w:r w:rsidRPr="00CB75E4">
        <w:rPr>
          <w:szCs w:val="24"/>
          <w:bCs/>
          <w:b w:val="0"/>
          <w:i w:val="0"/>
          <w:sz w:val="24"/>
          <w:spacing w:val="0"/>
          <w:w w:val="100"/>
          <w:rFonts/>
          <w:caps w:val="0"/>
        </w:rPr>
        <w:t>This</w:t>
      </w:r>
      <w:r w:rsidRPr="00CB75E4">
        <w:rPr>
          <w:szCs w:val="24"/>
          <w:bCs/>
          <w:b w:val="0"/>
          <w:i w:val="0"/>
          <w:sz w:val="24"/>
          <w:spacing w:val="0"/>
          <w:w w:val="100"/>
          <w:rFonts/>
          <w:caps w:val="0"/>
        </w:rPr>
        <w:t> </w:t>
      </w:r>
      <w:r w:rsidRPr="00CB75E4">
        <w:rPr>
          <w:szCs w:val="24"/>
          <w:bCs/>
          <w:b w:val="0"/>
          <w:i w:val="0"/>
          <w:sz w:val="24"/>
          <w:spacing w:val="0"/>
          <w:w w:val="100"/>
          <w:rFonts/>
          <w:caps w:val="0"/>
        </w:rPr>
        <w:t>study</w:t>
      </w:r>
      <w:r w:rsidRPr="00CB75E4">
        <w:rPr>
          <w:szCs w:val="24"/>
          <w:bCs/>
          <w:b w:val="0"/>
          <w:i w:val="0"/>
          <w:sz w:val="24"/>
          <w:spacing w:val="0"/>
          <w:w w:val="100"/>
          <w:rFonts/>
          <w:caps w:val="0"/>
        </w:rPr>
        <w:t> </w:t>
      </w:r>
      <w:r w:rsidRPr="00CB75E4">
        <w:rPr>
          <w:szCs w:val="24"/>
          <w:bCs/>
          <w:b w:val="0"/>
          <w:i w:val="0"/>
          <w:sz w:val="24"/>
          <w:spacing w:val="0"/>
          <w:w w:val="100"/>
          <w:rFonts/>
          <w:caps w:val="0"/>
        </w:rPr>
        <w:t>will</w:t>
      </w:r>
      <w:r w:rsidRPr="00CB75E4">
        <w:rPr>
          <w:szCs w:val="24"/>
          <w:bCs/>
          <w:b w:val="0"/>
          <w:i w:val="0"/>
          <w:sz w:val="24"/>
          <w:spacing w:val="0"/>
          <w:w w:val="100"/>
          <w:rFonts/>
          <w:caps w:val="0"/>
        </w:rPr>
        <w:t> </w:t>
      </w:r>
      <w:r w:rsidRPr="00CB75E4">
        <w:rPr>
          <w:szCs w:val="24"/>
          <w:bCs/>
          <w:b w:val="0"/>
          <w:i w:val="0"/>
          <w:sz w:val="24"/>
          <w:spacing w:val="0"/>
          <w:w w:val="100"/>
          <w:rFonts/>
          <w:caps w:val="0"/>
        </w:rPr>
        <w:t>provide</w:t>
      </w:r>
      <w:r w:rsidRPr="00CB75E4">
        <w:rPr>
          <w:szCs w:val="24"/>
          <w:bCs/>
          <w:b w:val="0"/>
          <w:i w:val="0"/>
          <w:sz w:val="24"/>
          <w:spacing w:val="0"/>
          <w:w w:val="100"/>
          <w:rFonts/>
          <w:caps w:val="0"/>
        </w:rPr>
        <w:t> </w:t>
      </w:r>
      <w:r w:rsidRPr="00CB75E4">
        <w:rPr>
          <w:szCs w:val="24"/>
          <w:bCs/>
          <w:b w:val="0"/>
          <w:i w:val="0"/>
          <w:sz w:val="24"/>
          <w:spacing w:val="0"/>
          <w:w w:val="100"/>
          <w:rFonts/>
          <w:caps w:val="0"/>
        </w:rPr>
        <w:t>a</w:t>
      </w:r>
      <w:r w:rsidRPr="00CB75E4">
        <w:rPr>
          <w:szCs w:val="24"/>
          <w:bCs/>
          <w:b w:val="0"/>
          <w:i w:val="0"/>
          <w:sz w:val="24"/>
          <w:spacing w:val="0"/>
          <w:w w:val="100"/>
          <w:rFonts/>
          <w:caps w:val="0"/>
        </w:rPr>
        <w:t> </w:t>
      </w:r>
      <w:r w:rsidRPr="00CB75E4">
        <w:rPr>
          <w:szCs w:val="24"/>
          <w:bCs/>
          <w:b w:val="0"/>
          <w:i w:val="0"/>
          <w:sz w:val="24"/>
          <w:spacing w:val="0"/>
          <w:w w:val="100"/>
          <w:rFonts/>
          <w:caps w:val="0"/>
        </w:rPr>
        <w:t>comprehensive</w:t>
      </w:r>
      <w:r w:rsidRPr="00CB75E4">
        <w:rPr>
          <w:szCs w:val="24"/>
          <w:bCs/>
          <w:b w:val="0"/>
          <w:i w:val="0"/>
          <w:sz w:val="24"/>
          <w:spacing w:val="0"/>
          <w:w w:val="100"/>
          <w:rFonts/>
          <w:caps w:val="0"/>
        </w:rPr>
        <w:t> </w:t>
      </w:r>
      <w:r w:rsidRPr="00CB75E4">
        <w:rPr>
          <w:szCs w:val="24"/>
          <w:bCs/>
          <w:b w:val="0"/>
          <w:i w:val="0"/>
          <w:sz w:val="24"/>
          <w:spacing w:val="0"/>
          <w:w w:val="100"/>
          <w:rFonts/>
          <w:caps w:val="0"/>
        </w:rPr>
        <w:t>understanding</w:t>
      </w:r>
      <w:r w:rsidRPr="00CB75E4">
        <w:rPr>
          <w:szCs w:val="24"/>
          <w:bCs/>
          <w:b w:val="0"/>
          <w:i w:val="0"/>
          <w:sz w:val="24"/>
          <w:spacing w:val="0"/>
          <w:w w:val="100"/>
          <w:rFonts/>
          <w:caps w:val="0"/>
        </w:rPr>
        <w:t> </w:t>
      </w:r>
      <w:r w:rsidRPr="00CB75E4">
        <w:rPr>
          <w:szCs w:val="24"/>
          <w:bCs/>
          <w:b w:val="0"/>
          <w:i w:val="0"/>
          <w:sz w:val="24"/>
          <w:spacing w:val="0"/>
          <w:w w:val="100"/>
          <w:rFonts/>
          <w:caps w:val="0"/>
        </w:rPr>
        <w:t>of</w:t>
      </w:r>
      <w:r w:rsidRPr="00CB75E4">
        <w:rPr>
          <w:szCs w:val="24"/>
          <w:bCs/>
          <w:b w:val="0"/>
          <w:i w:val="0"/>
          <w:sz w:val="24"/>
          <w:spacing w:val="0"/>
          <w:w w:val="100"/>
          <w:rFonts/>
          <w:caps w:val="0"/>
        </w:rPr>
        <w:t> </w:t>
      </w:r>
      <w:r w:rsidRPr="00CB75E4">
        <w:rPr>
          <w:szCs w:val="24"/>
          <w:bCs/>
          <w:b w:val="0"/>
          <w:i w:val="0"/>
          <w:sz w:val="24"/>
          <w:spacing w:val="0"/>
          <w:w w:val="100"/>
          <w:rFonts/>
          <w:caps w:val="0"/>
        </w:rPr>
        <w:t>tropospheric</w:t>
      </w:r>
      <w:r w:rsidRPr="00CB75E4">
        <w:rPr>
          <w:szCs w:val="24"/>
          <w:bCs/>
          <w:b w:val="0"/>
          <w:i w:val="0"/>
          <w:sz w:val="24"/>
          <w:spacing w:val="0"/>
          <w:w w:val="100"/>
          <w:rFonts/>
          <w:caps w:val="0"/>
        </w:rPr>
        <w:t> </w:t>
      </w:r>
      <w:r w:rsidRPr="00CB75E4">
        <w:rPr>
          <w:szCs w:val="24"/>
          <w:bCs/>
          <w:b w:val="0"/>
          <w:i w:val="0"/>
          <w:sz w:val="24"/>
          <w:spacing w:val="0"/>
          <w:w w:val="100"/>
          <w:rFonts/>
          <w:caps w:val="0"/>
        </w:rPr>
        <w:t>radio</w:t>
      </w:r>
      <w:r w:rsidRPr="00CB75E4">
        <w:rPr>
          <w:szCs w:val="24"/>
          <w:bCs/>
          <w:b w:val="0"/>
          <w:i w:val="0"/>
          <w:sz w:val="24"/>
          <w:spacing w:val="0"/>
          <w:w w:val="100"/>
          <w:rFonts/>
          <w:caps w:val="0"/>
        </w:rPr>
        <w:t> </w:t>
      </w:r>
      <w:r w:rsidRPr="00CB75E4">
        <w:rPr>
          <w:szCs w:val="24"/>
          <w:bCs/>
          <w:b w:val="0"/>
          <w:i w:val="0"/>
          <w:sz w:val="24"/>
          <w:spacing w:val="0"/>
          <w:w w:val="100"/>
          <w:rFonts/>
          <w:caps w:val="0"/>
        </w:rPr>
        <w:t>refractivity</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its</w:t>
      </w:r>
      <w:r w:rsidRPr="00CB75E4">
        <w:rPr>
          <w:szCs w:val="24"/>
          <w:bCs/>
          <w:b w:val="0"/>
          <w:i w:val="0"/>
          <w:sz w:val="24"/>
          <w:spacing w:val="0"/>
          <w:w w:val="100"/>
          <w:rFonts/>
          <w:caps w:val="0"/>
        </w:rPr>
        <w:t> </w:t>
      </w:r>
      <w:r w:rsidRPr="00CB75E4">
        <w:rPr>
          <w:szCs w:val="24"/>
          <w:bCs/>
          <w:b w:val="0"/>
          <w:i w:val="0"/>
          <w:sz w:val="24"/>
          <w:spacing w:val="0"/>
          <w:w w:val="100"/>
          <w:rFonts/>
          <w:caps w:val="0"/>
        </w:rPr>
        <w:t>variability,</w:t>
      </w:r>
      <w:r w:rsidRPr="00CB75E4">
        <w:rPr>
          <w:szCs w:val="24"/>
          <w:bCs/>
          <w:b w:val="0"/>
          <w:i w:val="0"/>
          <w:sz w:val="24"/>
          <w:spacing w:val="0"/>
          <w:w w:val="100"/>
          <w:rFonts/>
          <w:caps w:val="0"/>
        </w:rPr>
        <w:t> </w:t>
      </w:r>
      <w:r w:rsidRPr="00CB75E4">
        <w:rPr>
          <w:szCs w:val="24"/>
          <w:bCs/>
          <w:b w:val="0"/>
          <w:i w:val="0"/>
          <w:sz w:val="24"/>
          <w:spacing w:val="0"/>
          <w:w w:val="100"/>
          <w:rFonts/>
          <w:caps w:val="0"/>
        </w:rPr>
        <w:t>as</w:t>
      </w:r>
      <w:r w:rsidRPr="00CB75E4">
        <w:rPr>
          <w:szCs w:val="24"/>
          <w:bCs/>
          <w:b w:val="0"/>
          <w:i w:val="0"/>
          <w:sz w:val="24"/>
          <w:spacing w:val="0"/>
          <w:w w:val="100"/>
          <w:rFonts/>
          <w:caps w:val="0"/>
        </w:rPr>
        <w:t> </w:t>
      </w:r>
      <w:r w:rsidRPr="00CB75E4">
        <w:rPr>
          <w:szCs w:val="24"/>
          <w:bCs/>
          <w:b w:val="0"/>
          <w:i w:val="0"/>
          <w:sz w:val="24"/>
          <w:spacing w:val="0"/>
          <w:w w:val="100"/>
          <w:rFonts/>
          <w:caps w:val="0"/>
        </w:rPr>
        <w:t>well</w:t>
      </w:r>
      <w:r w:rsidRPr="00CB75E4">
        <w:rPr>
          <w:szCs w:val="24"/>
          <w:bCs/>
          <w:b w:val="0"/>
          <w:i w:val="0"/>
          <w:sz w:val="24"/>
          <w:spacing w:val="0"/>
          <w:w w:val="100"/>
          <w:rFonts/>
          <w:caps w:val="0"/>
        </w:rPr>
        <w:t> </w:t>
      </w:r>
      <w:r w:rsidRPr="00CB75E4">
        <w:rPr>
          <w:szCs w:val="24"/>
          <w:bCs/>
          <w:b w:val="0"/>
          <w:i w:val="0"/>
          <w:sz w:val="24"/>
          <w:spacing w:val="0"/>
          <w:w w:val="100"/>
          <w:rFonts/>
          <w:caps w:val="0"/>
        </w:rPr>
        <w:t>as</w:t>
      </w:r>
      <w:r w:rsidRPr="00CB75E4">
        <w:rPr>
          <w:szCs w:val="24"/>
          <w:bCs/>
          <w:b w:val="0"/>
          <w:i w:val="0"/>
          <w:sz w:val="24"/>
          <w:spacing w:val="0"/>
          <w:w w:val="100"/>
          <w:rFonts/>
          <w:caps w:val="0"/>
        </w:rPr>
        <w:t> </w:t>
      </w:r>
      <w:r w:rsidRPr="00CB75E4">
        <w:rPr>
          <w:szCs w:val="24"/>
          <w:bCs/>
          <w:b w:val="0"/>
          <w:i w:val="0"/>
          <w:sz w:val="24"/>
          <w:spacing w:val="0"/>
          <w:w w:val="100"/>
          <w:rFonts/>
          <w:caps w:val="0"/>
        </w:rPr>
        <w:t>its</w:t>
      </w:r>
      <w:r w:rsidRPr="00CB75E4">
        <w:rPr>
          <w:szCs w:val="24"/>
          <w:bCs/>
          <w:b w:val="0"/>
          <w:i w:val="0"/>
          <w:sz w:val="24"/>
          <w:spacing w:val="0"/>
          <w:w w:val="100"/>
          <w:rFonts/>
          <w:caps w:val="0"/>
        </w:rPr>
        <w:t> </w:t>
      </w:r>
      <w:r w:rsidRPr="00CB75E4">
        <w:rPr>
          <w:szCs w:val="24"/>
          <w:bCs/>
          <w:b w:val="0"/>
          <w:i w:val="0"/>
          <w:sz w:val="24"/>
          <w:spacing w:val="0"/>
          <w:w w:val="100"/>
          <w:rFonts/>
          <w:caps w:val="0"/>
        </w:rPr>
        <w:t>implications</w:t>
      </w:r>
      <w:r w:rsidRPr="00CB75E4">
        <w:rPr>
          <w:szCs w:val="24"/>
          <w:bCs/>
          <w:b w:val="0"/>
          <w:i w:val="0"/>
          <w:sz w:val="24"/>
          <w:spacing w:val="0"/>
          <w:w w:val="100"/>
          <w:rFonts/>
          <w:caps w:val="0"/>
        </w:rPr>
        <w:t> </w:t>
      </w:r>
      <w:r w:rsidRPr="00CB75E4">
        <w:rPr>
          <w:szCs w:val="24"/>
          <w:bCs/>
          <w:b w:val="0"/>
          <w:i w:val="0"/>
          <w:sz w:val="24"/>
          <w:spacing w:val="0"/>
          <w:w w:val="100"/>
          <w:rFonts/>
          <w:caps w:val="0"/>
        </w:rPr>
        <w:t>for</w:t>
      </w:r>
      <w:r w:rsidRPr="00CB75E4">
        <w:rPr>
          <w:szCs w:val="24"/>
          <w:bCs/>
          <w:b w:val="0"/>
          <w:i w:val="0"/>
          <w:sz w:val="24"/>
          <w:spacing w:val="0"/>
          <w:w w:val="100"/>
          <w:rFonts/>
          <w:caps w:val="0"/>
        </w:rPr>
        <w:t> </w:t>
      </w:r>
      <w:r w:rsidRPr="00CB75E4">
        <w:rPr>
          <w:szCs w:val="24"/>
          <w:bCs/>
          <w:b w:val="0"/>
          <w:i w:val="0"/>
          <w:sz w:val="24"/>
          <w:spacing w:val="0"/>
          <w:w w:val="100"/>
          <w:rFonts/>
          <w:caps w:val="0"/>
        </w:rPr>
        <w:t>radio</w:t>
      </w:r>
      <w:r w:rsidRPr="00CB75E4">
        <w:rPr>
          <w:szCs w:val="24"/>
          <w:bCs/>
          <w:b w:val="0"/>
          <w:i w:val="0"/>
          <w:sz w:val="24"/>
          <w:spacing w:val="0"/>
          <w:w w:val="100"/>
          <w:rFonts/>
          <w:caps w:val="0"/>
        </w:rPr>
        <w:t> </w:t>
      </w:r>
      <w:r w:rsidRPr="00CB75E4">
        <w:rPr>
          <w:szCs w:val="24"/>
          <w:bCs/>
          <w:b w:val="0"/>
          <w:i w:val="0"/>
          <w:sz w:val="24"/>
          <w:spacing w:val="0"/>
          <w:w w:val="100"/>
          <w:rFonts/>
          <w:caps w:val="0"/>
        </w:rPr>
        <w:t>field</w:t>
      </w:r>
      <w:r w:rsidRPr="00CB75E4">
        <w:rPr>
          <w:szCs w:val="24"/>
          <w:bCs/>
          <w:b w:val="0"/>
          <w:i w:val="0"/>
          <w:sz w:val="24"/>
          <w:spacing w:val="0"/>
          <w:w w:val="100"/>
          <w:rFonts/>
          <w:caps w:val="0"/>
        </w:rPr>
        <w:t> </w:t>
      </w:r>
      <w:r w:rsidRPr="00CB75E4">
        <w:rPr>
          <w:szCs w:val="24"/>
          <w:bCs/>
          <w:b w:val="0"/>
          <w:i w:val="0"/>
          <w:sz w:val="24"/>
          <w:spacing w:val="0"/>
          <w:w w:val="100"/>
          <w:rFonts/>
          <w:caps w:val="0"/>
        </w:rPr>
        <w:t>strength</w:t>
      </w:r>
      <w:r w:rsidRPr="00CB75E4">
        <w:rPr>
          <w:szCs w:val="24"/>
          <w:bCs/>
          <w:b w:val="0"/>
          <w:i w:val="0"/>
          <w:sz w:val="24"/>
          <w:spacing w:val="0"/>
          <w:w w:val="100"/>
          <w:rFonts/>
          <w:caps w:val="0"/>
        </w:rPr>
        <w:t> </w:t>
      </w:r>
      <w:r w:rsidRPr="00CB75E4">
        <w:rPr>
          <w:szCs w:val="24"/>
          <w:bCs/>
          <w:b w:val="0"/>
          <w:i w:val="0"/>
          <w:sz w:val="24"/>
          <w:spacing w:val="0"/>
          <w:w w:val="100"/>
          <w:rFonts/>
          <w:caps w:val="0"/>
        </w:rPr>
        <w:t>over</w:t>
      </w:r>
      <w:r w:rsidRPr="00CB75E4">
        <w:rPr>
          <w:szCs w:val="24"/>
          <w:bCs/>
          <w:b w:val="0"/>
          <w:i w:val="0"/>
          <w:sz w:val="24"/>
          <w:spacing w:val="0"/>
          <w:w w:val="100"/>
          <w:rFonts/>
          <w:caps w:val="0"/>
        </w:rPr>
        <w:t> </w:t>
      </w:r>
      <w:r w:rsidRPr="00CB75E4">
        <w:rPr>
          <w:szCs w:val="24"/>
          <w:bCs/>
          <w:b w:val="0"/>
          <w:i w:val="0"/>
          <w:sz w:val="24"/>
          <w:spacing w:val="0"/>
          <w:w w:val="100"/>
          <w:rFonts/>
          <w:caps w:val="0"/>
        </w:rPr>
        <w:t>Zaria,</w:t>
      </w:r>
      <w:r w:rsidRPr="00CB75E4">
        <w:rPr>
          <w:szCs w:val="24"/>
          <w:bCs/>
          <w:b w:val="0"/>
          <w:i w:val="0"/>
          <w:sz w:val="24"/>
          <w:spacing w:val="0"/>
          <w:w w:val="100"/>
          <w:rFonts/>
          <w:caps w:val="0"/>
        </w:rPr>
        <w:t> </w:t>
      </w:r>
      <w:r w:rsidRPr="00CB75E4">
        <w:rPr>
          <w:szCs w:val="24"/>
          <w:bCs/>
          <w:b w:val="0"/>
          <w:i w:val="0"/>
          <w:sz w:val="24"/>
          <w:spacing w:val="0"/>
          <w:w w:val="100"/>
          <w:rFonts/>
          <w:caps w:val="0"/>
        </w:rPr>
        <w:t>Nigeria.</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results</w:t>
      </w:r>
      <w:r w:rsidRPr="00CB75E4">
        <w:rPr>
          <w:szCs w:val="24"/>
          <w:bCs/>
          <w:b w:val="0"/>
          <w:i w:val="0"/>
          <w:sz w:val="24"/>
          <w:spacing w:val="0"/>
          <w:w w:val="100"/>
          <w:rFonts/>
          <w:caps w:val="0"/>
        </w:rPr>
        <w:t> </w:t>
      </w:r>
      <w:r w:rsidRPr="00CB75E4">
        <w:rPr>
          <w:szCs w:val="24"/>
          <w:bCs/>
          <w:b w:val="0"/>
          <w:i w:val="0"/>
          <w:sz w:val="24"/>
          <w:spacing w:val="0"/>
          <w:w w:val="100"/>
          <w:rFonts/>
          <w:caps w:val="0"/>
        </w:rPr>
        <w:t>will</w:t>
      </w:r>
      <w:r w:rsidRPr="00CB75E4">
        <w:rPr>
          <w:szCs w:val="24"/>
          <w:bCs/>
          <w:b w:val="0"/>
          <w:i w:val="0"/>
          <w:sz w:val="24"/>
          <w:spacing w:val="0"/>
          <w:w w:val="100"/>
          <w:rFonts/>
          <w:caps w:val="0"/>
        </w:rPr>
        <w:t> </w:t>
      </w:r>
      <w:r w:rsidRPr="00CB75E4">
        <w:rPr>
          <w:szCs w:val="24"/>
          <w:bCs/>
          <w:b w:val="0"/>
          <w:i w:val="0"/>
          <w:sz w:val="24"/>
          <w:spacing w:val="0"/>
          <w:w w:val="100"/>
          <w:rFonts/>
          <w:caps w:val="0"/>
        </w:rPr>
        <w:t>contribute</w:t>
      </w:r>
      <w:r w:rsidRPr="00CB75E4">
        <w:rPr>
          <w:szCs w:val="24"/>
          <w:bCs/>
          <w:b w:val="0"/>
          <w:i w:val="0"/>
          <w:sz w:val="24"/>
          <w:spacing w:val="0"/>
          <w:w w:val="100"/>
          <w:rFonts/>
          <w:caps w:val="0"/>
        </w:rPr>
        <w:t> </w:t>
      </w:r>
      <w:r w:rsidRPr="00CB75E4">
        <w:rPr>
          <w:szCs w:val="24"/>
          <w:bCs/>
          <w:b w:val="0"/>
          <w:i w:val="0"/>
          <w:sz w:val="24"/>
          <w:spacing w:val="0"/>
          <w:w w:val="100"/>
          <w:rFonts/>
          <w:caps w:val="0"/>
        </w:rPr>
        <w:t>to</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development</w:t>
      </w:r>
      <w:r w:rsidRPr="00CB75E4">
        <w:rPr>
          <w:szCs w:val="24"/>
          <w:bCs/>
          <w:b w:val="0"/>
          <w:i w:val="0"/>
          <w:sz w:val="24"/>
          <w:spacing w:val="0"/>
          <w:w w:val="100"/>
          <w:rFonts/>
          <w:caps w:val="0"/>
        </w:rPr>
        <w:t> </w:t>
      </w:r>
      <w:r w:rsidRPr="00CB75E4">
        <w:rPr>
          <w:szCs w:val="24"/>
          <w:bCs/>
          <w:b w:val="0"/>
          <w:i w:val="0"/>
          <w:sz w:val="24"/>
          <w:spacing w:val="0"/>
          <w:w w:val="100"/>
          <w:rFonts/>
          <w:caps w:val="0"/>
        </w:rPr>
        <w:t>of</w:t>
      </w:r>
      <w:r w:rsidRPr="00CB75E4">
        <w:rPr>
          <w:szCs w:val="24"/>
          <w:bCs/>
          <w:b w:val="0"/>
          <w:i w:val="0"/>
          <w:sz w:val="24"/>
          <w:spacing w:val="0"/>
          <w:w w:val="100"/>
          <w:rFonts/>
          <w:caps w:val="0"/>
        </w:rPr>
        <w:t> </w:t>
      </w:r>
      <w:r w:rsidRPr="00CB75E4">
        <w:rPr>
          <w:szCs w:val="24"/>
          <w:bCs/>
          <w:b w:val="0"/>
          <w:i w:val="0"/>
          <w:sz w:val="24"/>
          <w:spacing w:val="0"/>
          <w:w w:val="100"/>
          <w:rFonts/>
          <w:caps w:val="0"/>
        </w:rPr>
        <w:t>more</w:t>
      </w:r>
      <w:r w:rsidRPr="00CB75E4">
        <w:rPr>
          <w:szCs w:val="24"/>
          <w:bCs/>
          <w:b w:val="0"/>
          <w:i w:val="0"/>
          <w:sz w:val="24"/>
          <w:spacing w:val="0"/>
          <w:w w:val="100"/>
          <w:rFonts/>
          <w:caps w:val="0"/>
        </w:rPr>
        <w:t> </w:t>
      </w:r>
      <w:r w:rsidRPr="00CB75E4">
        <w:rPr>
          <w:szCs w:val="24"/>
          <w:bCs/>
          <w:b w:val="0"/>
          <w:i w:val="0"/>
          <w:sz w:val="24"/>
          <w:spacing w:val="0"/>
          <w:w w:val="100"/>
          <w:rFonts/>
          <w:caps w:val="0"/>
        </w:rPr>
        <w:t>reliable</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efficient</w:t>
      </w:r>
      <w:r w:rsidRPr="00CB75E4">
        <w:rPr>
          <w:szCs w:val="24"/>
          <w:bCs/>
          <w:b w:val="0"/>
          <w:i w:val="0"/>
          <w:sz w:val="24"/>
          <w:spacing w:val="0"/>
          <w:w w:val="100"/>
          <w:rFonts/>
          <w:caps w:val="0"/>
        </w:rPr>
        <w:t> </w:t>
      </w:r>
      <w:r w:rsidRPr="00CB75E4">
        <w:rPr>
          <w:szCs w:val="24"/>
          <w:bCs/>
          <w:b w:val="0"/>
          <w:i w:val="0"/>
          <w:sz w:val="24"/>
          <w:spacing w:val="0"/>
          <w:w w:val="100"/>
          <w:rFonts/>
          <w:caps w:val="0"/>
        </w:rPr>
        <w:t>communication</w:t>
      </w:r>
      <w:r w:rsidRPr="00CB75E4">
        <w:rPr>
          <w:szCs w:val="24"/>
          <w:bCs/>
          <w:b w:val="0"/>
          <w:i w:val="0"/>
          <w:sz w:val="24"/>
          <w:spacing w:val="0"/>
          <w:w w:val="100"/>
          <w:rFonts/>
          <w:caps w:val="0"/>
        </w:rPr>
        <w:t> </w:t>
      </w:r>
      <w:r w:rsidRPr="00CB75E4">
        <w:rPr>
          <w:szCs w:val="24"/>
          <w:bCs/>
          <w:b w:val="0"/>
          <w:i w:val="0"/>
          <w:sz w:val="24"/>
          <w:spacing w:val="0"/>
          <w:w w:val="100"/>
          <w:rFonts/>
          <w:caps w:val="0"/>
        </w:rPr>
        <w:t>systems</w:t>
      </w:r>
      <w:r w:rsidRPr="00CB75E4">
        <w:rPr>
          <w:szCs w:val="24"/>
          <w:bCs/>
          <w:b w:val="0"/>
          <w:i w:val="0"/>
          <w:sz w:val="24"/>
          <w:spacing w:val="0"/>
          <w:w w:val="100"/>
          <w:rFonts/>
          <w:caps w:val="0"/>
        </w:rPr>
        <w:t> </w:t>
      </w:r>
      <w:r w:rsidRPr="00CB75E4">
        <w:rPr>
          <w:szCs w:val="24"/>
          <w:bCs/>
          <w:b w:val="0"/>
          <w:i w:val="0"/>
          <w:sz w:val="24"/>
          <w:spacing w:val="0"/>
          <w:w w:val="100"/>
          <w:rFonts/>
          <w:caps w:val="0"/>
        </w:rPr>
        <w:t>in</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region,</w:t>
      </w:r>
      <w:r w:rsidRPr="00CB75E4">
        <w:rPr>
          <w:szCs w:val="24"/>
          <w:bCs/>
          <w:b w:val="0"/>
          <w:i w:val="0"/>
          <w:sz w:val="24"/>
          <w:spacing w:val="0"/>
          <w:w w:val="100"/>
          <w:rFonts/>
          <w:caps w:val="0"/>
        </w:rPr>
        <w:t> </w:t>
      </w:r>
      <w:r w:rsidRPr="00CB75E4">
        <w:rPr>
          <w:szCs w:val="24"/>
          <w:bCs/>
          <w:b w:val="0"/>
          <w:i w:val="0"/>
          <w:sz w:val="24"/>
          <w:spacing w:val="0"/>
          <w:w w:val="100"/>
          <w:rFonts/>
          <w:caps w:val="0"/>
        </w:rPr>
        <w:t>particularly</w:t>
      </w:r>
      <w:r w:rsidRPr="00CB75E4">
        <w:rPr>
          <w:szCs w:val="24"/>
          <w:bCs/>
          <w:b w:val="0"/>
          <w:i w:val="0"/>
          <w:sz w:val="24"/>
          <w:spacing w:val="0"/>
          <w:w w:val="100"/>
          <w:rFonts/>
          <w:caps w:val="0"/>
        </w:rPr>
        <w:t> </w:t>
      </w:r>
      <w:r w:rsidRPr="00CB75E4">
        <w:rPr>
          <w:szCs w:val="24"/>
          <w:bCs/>
          <w:b w:val="0"/>
          <w:i w:val="0"/>
          <w:sz w:val="24"/>
          <w:spacing w:val="0"/>
          <w:w w:val="100"/>
          <w:rFonts/>
          <w:caps w:val="0"/>
        </w:rPr>
        <w:t>in</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face</w:t>
      </w:r>
      <w:r w:rsidRPr="00CB75E4">
        <w:rPr>
          <w:szCs w:val="24"/>
          <w:bCs/>
          <w:b w:val="0"/>
          <w:i w:val="0"/>
          <w:sz w:val="24"/>
          <w:spacing w:val="0"/>
          <w:w w:val="100"/>
          <w:rFonts/>
          <w:caps w:val="0"/>
        </w:rPr>
        <w:t> </w:t>
      </w:r>
      <w:r w:rsidRPr="00CB75E4">
        <w:rPr>
          <w:szCs w:val="24"/>
          <w:bCs/>
          <w:b w:val="0"/>
          <w:i w:val="0"/>
          <w:sz w:val="24"/>
          <w:spacing w:val="0"/>
          <w:w w:val="100"/>
          <w:rFonts/>
          <w:caps w:val="0"/>
        </w:rPr>
        <w:t>of</w:t>
      </w:r>
      <w:r w:rsidRPr="00CB75E4">
        <w:rPr>
          <w:szCs w:val="24"/>
          <w:bCs/>
          <w:b w:val="0"/>
          <w:i w:val="0"/>
          <w:sz w:val="24"/>
          <w:spacing w:val="0"/>
          <w:w w:val="100"/>
          <w:rFonts/>
          <w:caps w:val="0"/>
        </w:rPr>
        <w:t> </w:t>
      </w:r>
      <w:r w:rsidRPr="00CB75E4">
        <w:rPr>
          <w:szCs w:val="24"/>
          <w:bCs/>
          <w:b w:val="0"/>
          <w:i w:val="0"/>
          <w:sz w:val="24"/>
          <w:spacing w:val="0"/>
          <w:w w:val="100"/>
          <w:rFonts/>
          <w:caps w:val="0"/>
        </w:rPr>
        <w:t>changing</w:t>
      </w:r>
      <w:r w:rsidRPr="00CB75E4">
        <w:rPr>
          <w:szCs w:val="24"/>
          <w:bCs/>
          <w:b w:val="0"/>
          <w:i w:val="0"/>
          <w:sz w:val="24"/>
          <w:spacing w:val="0"/>
          <w:w w:val="100"/>
          <w:rFonts/>
          <w:caps w:val="0"/>
        </w:rPr>
        <w:t> </w:t>
      </w:r>
      <w:r w:rsidRPr="00CB75E4">
        <w:rPr>
          <w:szCs w:val="24"/>
          <w:bCs/>
          <w:b w:val="0"/>
          <w:i w:val="0"/>
          <w:sz w:val="24"/>
          <w:spacing w:val="0"/>
          <w:w w:val="100"/>
          <w:rFonts/>
          <w:caps w:val="0"/>
        </w:rPr>
        <w:t>climatic</w:t>
      </w:r>
      <w:r w:rsidRPr="00CB75E4">
        <w:rPr>
          <w:szCs w:val="24"/>
          <w:bCs/>
          <w:b w:val="0"/>
          <w:i w:val="0"/>
          <w:sz w:val="24"/>
          <w:spacing w:val="0"/>
          <w:w w:val="100"/>
          <w:rFonts/>
          <w:caps w:val="0"/>
        </w:rPr>
        <w:t> </w:t>
      </w:r>
      <w:r w:rsidRPr="00CB75E4">
        <w:rPr>
          <w:szCs w:val="24"/>
          <w:bCs/>
          <w:b w:val="0"/>
          <w:i w:val="0"/>
          <w:sz w:val="24"/>
          <w:spacing w:val="0"/>
          <w:w w:val="100"/>
          <w:rFonts/>
          <w:caps w:val="0"/>
        </w:rPr>
        <w:t>conditions.</w:t>
      </w:r>
      <w:r w:rsidRPr="00CB75E4">
        <w:rPr>
          <w:szCs w:val="24"/>
          <w:bCs/>
          <w:b w:val="0"/>
          <w:i w:val="0"/>
          <w:sz w:val="24"/>
          <w:spacing w:val="0"/>
          <w:w w:val="100"/>
          <w:rFonts/>
          <w:caps w:val="0"/>
        </w:rPr>
        <w:t> </w:t>
      </w:r>
      <w:r w:rsidRPr="00CB75E4">
        <w:rPr>
          <w:szCs w:val="24"/>
          <w:bCs/>
          <w:b w:val="0"/>
          <w:i w:val="0"/>
          <w:sz w:val="24"/>
          <w:spacing w:val="0"/>
          <w:w w:val="100"/>
          <w:rFonts/>
          <w:caps w:val="0"/>
        </w:rPr>
        <w:t>It</w:t>
      </w:r>
      <w:r w:rsidRPr="00CB75E4">
        <w:rPr>
          <w:szCs w:val="24"/>
          <w:bCs/>
          <w:b w:val="0"/>
          <w:i w:val="0"/>
          <w:sz w:val="24"/>
          <w:spacing w:val="0"/>
          <w:w w:val="100"/>
          <w:rFonts/>
          <w:caps w:val="0"/>
        </w:rPr>
        <w:t> </w:t>
      </w:r>
      <w:r w:rsidRPr="00CB75E4">
        <w:rPr>
          <w:szCs w:val="24"/>
          <w:bCs/>
          <w:b w:val="0"/>
          <w:i w:val="0"/>
          <w:sz w:val="24"/>
          <w:spacing w:val="0"/>
          <w:w w:val="100"/>
          <w:rFonts/>
          <w:caps w:val="0"/>
        </w:rPr>
        <w:t>will</w:t>
      </w:r>
      <w:r w:rsidRPr="00CB75E4">
        <w:rPr>
          <w:szCs w:val="24"/>
          <w:bCs/>
          <w:b w:val="0"/>
          <w:i w:val="0"/>
          <w:sz w:val="24"/>
          <w:spacing w:val="0"/>
          <w:w w:val="100"/>
          <w:rFonts/>
          <w:caps w:val="0"/>
        </w:rPr>
        <w:t> </w:t>
      </w:r>
      <w:r w:rsidRPr="00CB75E4">
        <w:rPr>
          <w:szCs w:val="24"/>
          <w:bCs/>
          <w:b w:val="0"/>
          <w:i w:val="0"/>
          <w:sz w:val="24"/>
          <w:spacing w:val="0"/>
          <w:w w:val="100"/>
          <w:rFonts/>
          <w:caps w:val="0"/>
        </w:rPr>
        <w:t>also</w:t>
      </w:r>
      <w:r w:rsidRPr="00CB75E4">
        <w:rPr>
          <w:szCs w:val="24"/>
          <w:bCs/>
          <w:b w:val="0"/>
          <w:i w:val="0"/>
          <w:sz w:val="24"/>
          <w:spacing w:val="0"/>
          <w:w w:val="100"/>
          <w:rFonts/>
          <w:caps w:val="0"/>
        </w:rPr>
        <w:t> </w:t>
      </w:r>
      <w:r w:rsidRPr="00CB75E4">
        <w:rPr>
          <w:szCs w:val="24"/>
          <w:bCs/>
          <w:b w:val="0"/>
          <w:i w:val="0"/>
          <w:sz w:val="24"/>
          <w:spacing w:val="0"/>
          <w:w w:val="100"/>
          <w:rFonts/>
          <w:caps w:val="0"/>
        </w:rPr>
        <w:t>help</w:t>
      </w:r>
      <w:r w:rsidRPr="00CB75E4">
        <w:rPr>
          <w:szCs w:val="24"/>
          <w:bCs/>
          <w:b w:val="0"/>
          <w:i w:val="0"/>
          <w:sz w:val="24"/>
          <w:spacing w:val="0"/>
          <w:w w:val="100"/>
          <w:rFonts/>
          <w:caps w:val="0"/>
        </w:rPr>
        <w:t> </w:t>
      </w:r>
      <w:r w:rsidRPr="00CB75E4">
        <w:rPr>
          <w:szCs w:val="24"/>
          <w:bCs/>
          <w:b w:val="0"/>
          <w:i w:val="0"/>
          <w:sz w:val="24"/>
          <w:spacing w:val="0"/>
          <w:w w:val="100"/>
          <w:rFonts/>
          <w:caps w:val="0"/>
        </w:rPr>
        <w:t>in</w:t>
      </w:r>
      <w:r w:rsidRPr="00CB75E4">
        <w:rPr>
          <w:szCs w:val="24"/>
          <w:bCs/>
          <w:b w:val="0"/>
          <w:i w:val="0"/>
          <w:sz w:val="24"/>
          <w:spacing w:val="0"/>
          <w:w w:val="100"/>
          <w:rFonts/>
          <w:caps w:val="0"/>
        </w:rPr>
        <w:t> </w:t>
      </w:r>
      <w:r w:rsidRPr="00CB75E4">
        <w:rPr>
          <w:szCs w:val="24"/>
          <w:bCs/>
          <w:b w:val="0"/>
          <w:i w:val="0"/>
          <w:sz w:val="24"/>
          <w:spacing w:val="0"/>
          <w:w w:val="100"/>
          <w:rFonts/>
          <w:caps w:val="0"/>
        </w:rPr>
        <w:t>determining</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performance</w:t>
      </w:r>
      <w:r w:rsidRPr="00CB75E4">
        <w:rPr>
          <w:szCs w:val="24"/>
          <w:bCs/>
          <w:b w:val="0"/>
          <w:i w:val="0"/>
          <w:sz w:val="24"/>
          <w:spacing w:val="0"/>
          <w:w w:val="100"/>
          <w:rFonts/>
          <w:caps w:val="0"/>
        </w:rPr>
        <w:t> </w:t>
      </w:r>
      <w:r w:rsidRPr="00CB75E4">
        <w:rPr>
          <w:szCs w:val="24"/>
          <w:bCs/>
          <w:b w:val="0"/>
          <w:i w:val="0"/>
          <w:sz w:val="24"/>
          <w:spacing w:val="0"/>
          <w:w w:val="100"/>
          <w:rFonts/>
          <w:caps w:val="0"/>
        </w:rPr>
        <w:t>of</w:t>
      </w:r>
      <w:r w:rsidRPr="00CB75E4">
        <w:rPr>
          <w:szCs w:val="24"/>
          <w:bCs/>
          <w:b w:val="0"/>
          <w:i w:val="0"/>
          <w:sz w:val="24"/>
          <w:spacing w:val="0"/>
          <w:w w:val="100"/>
          <w:rFonts/>
          <w:caps w:val="0"/>
        </w:rPr>
        <w:t> </w:t>
      </w:r>
      <w:r w:rsidRPr="00CB75E4">
        <w:rPr>
          <w:szCs w:val="24"/>
          <w:bCs/>
          <w:b w:val="0"/>
          <w:i w:val="0"/>
          <w:sz w:val="24"/>
          <w:spacing w:val="0"/>
          <w:w w:val="100"/>
          <w:rFonts/>
          <w:caps w:val="0"/>
        </w:rPr>
        <w:t>radio</w:t>
      </w:r>
      <w:r w:rsidRPr="00CB75E4">
        <w:rPr>
          <w:szCs w:val="24"/>
          <w:bCs/>
          <w:b w:val="0"/>
          <w:i w:val="0"/>
          <w:sz w:val="24"/>
          <w:spacing w:val="0"/>
          <w:w w:val="100"/>
          <w:rFonts/>
          <w:caps w:val="0"/>
        </w:rPr>
        <w:t> </w:t>
      </w:r>
      <w:r w:rsidRPr="00CB75E4">
        <w:rPr>
          <w:szCs w:val="24"/>
          <w:bCs/>
          <w:b w:val="0"/>
          <w:i w:val="0"/>
          <w:sz w:val="24"/>
          <w:spacing w:val="0"/>
          <w:w w:val="100"/>
          <w:rFonts/>
          <w:caps w:val="0"/>
        </w:rPr>
        <w:t>communication</w:t>
      </w:r>
      <w:r w:rsidRPr="00CB75E4">
        <w:rPr>
          <w:szCs w:val="24"/>
          <w:bCs/>
          <w:b w:val="0"/>
          <w:i w:val="0"/>
          <w:sz w:val="24"/>
          <w:spacing w:val="0"/>
          <w:w w:val="100"/>
          <w:rFonts/>
          <w:caps w:val="0"/>
        </w:rPr>
        <w:t> </w:t>
      </w:r>
      <w:r w:rsidRPr="00CB75E4">
        <w:rPr>
          <w:szCs w:val="24"/>
          <w:bCs/>
          <w:b w:val="0"/>
          <w:i w:val="0"/>
          <w:sz w:val="24"/>
          <w:spacing w:val="0"/>
          <w:w w:val="100"/>
          <w:rFonts/>
          <w:caps w:val="0"/>
        </w:rPr>
        <w:t>systems.</w:t>
      </w:r>
      <w:r w:rsidRPr="00CB75E4">
        <w:rPr>
          <w:szCs w:val="24"/>
          <w:bCs/>
          <w:b w:val="0"/>
          <w:i w:val="0"/>
          <w:sz w:val="24"/>
          <w:spacing w:val="0"/>
          <w:w w:val="100"/>
          <w:rFonts/>
          <w:caps w:val="0"/>
        </w:rPr>
        <w:t> </w:t>
      </w:r>
      <w:r w:rsidRPr="00CB75E4">
        <w:rPr>
          <w:szCs w:val="24"/>
          <w:bCs/>
          <w:b w:val="0"/>
          <w:i w:val="0"/>
          <w:sz w:val="24"/>
          <w:spacing w:val="0"/>
          <w:w w:val="100"/>
          <w:rFonts/>
          <w:caps w:val="0"/>
        </w:rPr>
        <w:t>Variability</w:t>
      </w:r>
      <w:r w:rsidRPr="00CB75E4">
        <w:rPr>
          <w:szCs w:val="24"/>
          <w:bCs/>
          <w:b w:val="0"/>
          <w:i w:val="0"/>
          <w:sz w:val="24"/>
          <w:spacing w:val="0"/>
          <w:w w:val="100"/>
          <w:rFonts/>
          <w:caps w:val="0"/>
        </w:rPr>
        <w:t> </w:t>
      </w:r>
      <w:r w:rsidRPr="00CB75E4">
        <w:rPr>
          <w:szCs w:val="24"/>
          <w:bCs/>
          <w:b w:val="0"/>
          <w:i w:val="0"/>
          <w:sz w:val="24"/>
          <w:spacing w:val="0"/>
          <w:w w:val="100"/>
          <w:rFonts/>
          <w:caps w:val="0"/>
        </w:rPr>
        <w:t>in</w:t>
      </w:r>
      <w:r w:rsidRPr="00CB75E4">
        <w:rPr>
          <w:szCs w:val="24"/>
          <w:bCs/>
          <w:b w:val="0"/>
          <w:i w:val="0"/>
          <w:sz w:val="24"/>
          <w:spacing w:val="0"/>
          <w:w w:val="100"/>
          <w:rFonts/>
          <w:caps w:val="0"/>
        </w:rPr>
        <w:t> </w:t>
      </w:r>
      <w:r w:rsidRPr="00CB75E4">
        <w:rPr>
          <w:szCs w:val="24"/>
          <w:bCs/>
          <w:b w:val="0"/>
          <w:i w:val="0"/>
          <w:sz w:val="24"/>
          <w:spacing w:val="0"/>
          <w:w w:val="100"/>
          <w:rFonts/>
          <w:caps w:val="0"/>
        </w:rPr>
        <w:t>radio</w:t>
      </w:r>
      <w:r w:rsidRPr="00CB75E4">
        <w:rPr>
          <w:szCs w:val="24"/>
          <w:bCs/>
          <w:b w:val="0"/>
          <w:i w:val="0"/>
          <w:sz w:val="24"/>
          <w:spacing w:val="0"/>
          <w:w w:val="100"/>
          <w:rFonts/>
          <w:caps w:val="0"/>
        </w:rPr>
        <w:t> </w:t>
      </w:r>
      <w:r w:rsidRPr="00CB75E4">
        <w:rPr>
          <w:szCs w:val="24"/>
          <w:bCs/>
          <w:b w:val="0"/>
          <w:i w:val="0"/>
          <w:sz w:val="24"/>
          <w:spacing w:val="0"/>
          <w:w w:val="100"/>
          <w:rFonts/>
          <w:caps w:val="0"/>
        </w:rPr>
        <w:t>refractivity</w:t>
      </w:r>
      <w:r w:rsidRPr="00CB75E4">
        <w:rPr>
          <w:szCs w:val="24"/>
          <w:bCs/>
          <w:b w:val="0"/>
          <w:i w:val="0"/>
          <w:sz w:val="24"/>
          <w:spacing w:val="0"/>
          <w:w w:val="100"/>
          <w:rFonts/>
          <w:caps w:val="0"/>
        </w:rPr>
        <w:t> </w:t>
      </w:r>
      <w:r w:rsidRPr="00CB75E4">
        <w:rPr>
          <w:szCs w:val="24"/>
          <w:bCs/>
          <w:b w:val="0"/>
          <w:i w:val="0"/>
          <w:sz w:val="24"/>
          <w:spacing w:val="0"/>
          <w:w w:val="100"/>
          <w:rFonts/>
          <w:caps w:val="0"/>
        </w:rPr>
        <w:t>can</w:t>
      </w:r>
      <w:r w:rsidRPr="00CB75E4">
        <w:rPr>
          <w:szCs w:val="24"/>
          <w:bCs/>
          <w:b w:val="0"/>
          <w:i w:val="0"/>
          <w:sz w:val="24"/>
          <w:spacing w:val="0"/>
          <w:w w:val="100"/>
          <w:rFonts/>
          <w:caps w:val="0"/>
        </w:rPr>
        <w:t> </w:t>
      </w:r>
      <w:r w:rsidRPr="00CB75E4">
        <w:rPr>
          <w:szCs w:val="24"/>
          <w:bCs/>
          <w:b w:val="0"/>
          <w:i w:val="0"/>
          <w:sz w:val="24"/>
          <w:spacing w:val="0"/>
          <w:w w:val="100"/>
          <w:rFonts/>
          <w:caps w:val="0"/>
        </w:rPr>
        <w:t>lead</w:t>
      </w:r>
      <w:r w:rsidRPr="00CB75E4">
        <w:rPr>
          <w:szCs w:val="24"/>
          <w:bCs/>
          <w:b w:val="0"/>
          <w:i w:val="0"/>
          <w:sz w:val="24"/>
          <w:spacing w:val="0"/>
          <w:w w:val="100"/>
          <w:rFonts/>
          <w:caps w:val="0"/>
        </w:rPr>
        <w:t> </w:t>
      </w:r>
      <w:r w:rsidRPr="00CB75E4">
        <w:rPr>
          <w:szCs w:val="24"/>
          <w:bCs/>
          <w:b w:val="0"/>
          <w:i w:val="0"/>
          <w:sz w:val="24"/>
          <w:spacing w:val="0"/>
          <w:w w:val="100"/>
          <w:rFonts/>
          <w:caps w:val="0"/>
        </w:rPr>
        <w:t>to</w:t>
      </w:r>
      <w:r w:rsidRPr="00CB75E4">
        <w:rPr>
          <w:szCs w:val="24"/>
          <w:bCs/>
          <w:b w:val="0"/>
          <w:i w:val="0"/>
          <w:sz w:val="24"/>
          <w:spacing w:val="0"/>
          <w:w w:val="100"/>
          <w:rFonts/>
          <w:caps w:val="0"/>
        </w:rPr>
        <w:t> </w:t>
      </w:r>
      <w:r w:rsidRPr="00CB75E4">
        <w:rPr>
          <w:szCs w:val="24"/>
          <w:bCs/>
          <w:b w:val="0"/>
          <w:i w:val="0"/>
          <w:sz w:val="24"/>
          <w:spacing w:val="0"/>
          <w:w w:val="100"/>
          <w:rFonts/>
          <w:caps w:val="0"/>
        </w:rPr>
        <w:t>signal</w:t>
      </w:r>
      <w:r w:rsidRPr="00CB75E4">
        <w:rPr>
          <w:szCs w:val="24"/>
          <w:bCs/>
          <w:b w:val="0"/>
          <w:i w:val="0"/>
          <w:sz w:val="24"/>
          <w:spacing w:val="0"/>
          <w:w w:val="100"/>
          <w:rFonts/>
          <w:caps w:val="0"/>
        </w:rPr>
        <w:t> </w:t>
      </w:r>
      <w:r w:rsidRPr="00CB75E4">
        <w:rPr>
          <w:szCs w:val="24"/>
          <w:bCs/>
          <w:b w:val="0"/>
          <w:i w:val="0"/>
          <w:sz w:val="24"/>
          <w:spacing w:val="0"/>
          <w:w w:val="100"/>
          <w:rFonts/>
          <w:caps w:val="0"/>
        </w:rPr>
        <w:t>fading,</w:t>
      </w:r>
      <w:r w:rsidRPr="00CB75E4">
        <w:rPr>
          <w:szCs w:val="24"/>
          <w:bCs/>
          <w:b w:val="0"/>
          <w:i w:val="0"/>
          <w:sz w:val="24"/>
          <w:spacing w:val="0"/>
          <w:w w:val="100"/>
          <w:rFonts/>
          <w:caps w:val="0"/>
        </w:rPr>
        <w:t> </w:t>
      </w:r>
      <w:r w:rsidRPr="00CB75E4">
        <w:rPr>
          <w:szCs w:val="24"/>
          <w:bCs/>
          <w:b w:val="0"/>
          <w:i w:val="0"/>
          <w:sz w:val="24"/>
          <w:spacing w:val="0"/>
          <w:w w:val="100"/>
          <w:rFonts/>
          <w:caps w:val="0"/>
        </w:rPr>
        <w:t>interference,</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loss.</w:t>
      </w:r>
      <w:r w:rsidRPr="00CB75E4">
        <w:rPr>
          <w:szCs w:val="24"/>
          <w:bCs/>
          <w:b w:val="0"/>
          <w:i w:val="0"/>
          <w:sz w:val="24"/>
          <w:spacing w:val="0"/>
          <w:w w:val="100"/>
          <w:rFonts/>
          <w:caps w:val="0"/>
        </w:rPr>
        <w:t> </w:t>
      </w:r>
      <w:r w:rsidRPr="00CB75E4">
        <w:rPr>
          <w:szCs w:val="24"/>
          <w:bCs/>
          <w:b w:val="0"/>
          <w:i w:val="0"/>
          <w:sz w:val="24"/>
          <w:spacing w:val="0"/>
          <w:w w:val="100"/>
          <w:rFonts/>
          <w:caps w:val="0"/>
        </w:rPr>
        <w:t>This</w:t>
      </w:r>
      <w:r w:rsidRPr="00CB75E4">
        <w:rPr>
          <w:szCs w:val="24"/>
          <w:bCs/>
          <w:b w:val="0"/>
          <w:i w:val="0"/>
          <w:sz w:val="24"/>
          <w:spacing w:val="0"/>
          <w:w w:val="100"/>
          <w:rFonts/>
          <w:caps w:val="0"/>
        </w:rPr>
        <w:t> </w:t>
      </w:r>
      <w:r w:rsidRPr="00CB75E4">
        <w:rPr>
          <w:szCs w:val="24"/>
          <w:bCs/>
          <w:b w:val="0"/>
          <w:i w:val="0"/>
          <w:sz w:val="24"/>
          <w:spacing w:val="0"/>
          <w:w w:val="100"/>
          <w:rFonts/>
          <w:caps w:val="0"/>
        </w:rPr>
        <w:t>will</w:t>
      </w:r>
      <w:r w:rsidRPr="00CB75E4">
        <w:rPr>
          <w:szCs w:val="24"/>
          <w:bCs/>
          <w:b w:val="0"/>
          <w:i w:val="0"/>
          <w:sz w:val="24"/>
          <w:spacing w:val="0"/>
          <w:w w:val="100"/>
          <w:rFonts/>
          <w:caps w:val="0"/>
        </w:rPr>
        <w:t> </w:t>
      </w:r>
      <w:r w:rsidRPr="00CB75E4">
        <w:rPr>
          <w:szCs w:val="24"/>
          <w:bCs/>
          <w:b w:val="0"/>
          <w:i w:val="0"/>
          <w:sz w:val="24"/>
          <w:spacing w:val="0"/>
          <w:w w:val="100"/>
          <w:rFonts/>
          <w:caps w:val="0"/>
        </w:rPr>
        <w:t>provides</w:t>
      </w:r>
      <w:r w:rsidRPr="00CB75E4">
        <w:rPr>
          <w:szCs w:val="24"/>
          <w:bCs/>
          <w:b w:val="0"/>
          <w:i w:val="0"/>
          <w:sz w:val="24"/>
          <w:spacing w:val="0"/>
          <w:w w:val="100"/>
          <w:rFonts/>
          <w:caps w:val="0"/>
        </w:rPr>
        <w:t> </w:t>
      </w:r>
      <w:r w:rsidRPr="00CB75E4">
        <w:rPr>
          <w:szCs w:val="24"/>
          <w:bCs/>
          <w:b w:val="0"/>
          <w:i w:val="0"/>
          <w:sz w:val="24"/>
          <w:spacing w:val="0"/>
          <w:w w:val="100"/>
          <w:rFonts/>
          <w:caps w:val="0"/>
        </w:rPr>
        <w:t>data</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models</w:t>
      </w:r>
      <w:r w:rsidRPr="00CB75E4">
        <w:rPr>
          <w:szCs w:val="24"/>
          <w:bCs/>
          <w:b w:val="0"/>
          <w:i w:val="0"/>
          <w:sz w:val="24"/>
          <w:spacing w:val="0"/>
          <w:w w:val="100"/>
          <w:rFonts/>
          <w:caps w:val="0"/>
        </w:rPr>
        <w:t> </w:t>
      </w:r>
      <w:r w:rsidRPr="00CB75E4">
        <w:rPr>
          <w:szCs w:val="24"/>
          <w:bCs/>
          <w:b w:val="0"/>
          <w:i w:val="0"/>
          <w:sz w:val="24"/>
          <w:spacing w:val="0"/>
          <w:w w:val="100"/>
          <w:rFonts/>
          <w:caps w:val="0"/>
        </w:rPr>
        <w:t>that</w:t>
      </w:r>
      <w:r w:rsidRPr="00CB75E4">
        <w:rPr>
          <w:szCs w:val="24"/>
          <w:bCs/>
          <w:b w:val="0"/>
          <w:i w:val="0"/>
          <w:sz w:val="24"/>
          <w:spacing w:val="0"/>
          <w:w w:val="100"/>
          <w:rFonts/>
          <w:caps w:val="0"/>
        </w:rPr>
        <w:t> </w:t>
      </w:r>
      <w:r w:rsidRPr="00CB75E4">
        <w:rPr>
          <w:szCs w:val="24"/>
          <w:bCs/>
          <w:b w:val="0"/>
          <w:i w:val="0"/>
          <w:sz w:val="24"/>
          <w:spacing w:val="0"/>
          <w:w w:val="100"/>
          <w:rFonts/>
          <w:caps w:val="0"/>
        </w:rPr>
        <w:t>can</w:t>
      </w:r>
      <w:r w:rsidRPr="00CB75E4">
        <w:rPr>
          <w:szCs w:val="24"/>
          <w:bCs/>
          <w:b w:val="0"/>
          <w:i w:val="0"/>
          <w:sz w:val="24"/>
          <w:spacing w:val="0"/>
          <w:w w:val="100"/>
          <w:rFonts/>
          <w:caps w:val="0"/>
        </w:rPr>
        <w:t> </w:t>
      </w:r>
      <w:r w:rsidRPr="00CB75E4">
        <w:rPr>
          <w:szCs w:val="24"/>
          <w:bCs/>
          <w:b w:val="0"/>
          <w:i w:val="0"/>
          <w:sz w:val="24"/>
          <w:spacing w:val="0"/>
          <w:w w:val="100"/>
          <w:rFonts/>
          <w:caps w:val="0"/>
        </w:rPr>
        <w:t>help</w:t>
      </w:r>
      <w:r w:rsidRPr="00CB75E4">
        <w:rPr>
          <w:szCs w:val="24"/>
          <w:bCs/>
          <w:b w:val="0"/>
          <w:i w:val="0"/>
          <w:sz w:val="24"/>
          <w:spacing w:val="0"/>
          <w:w w:val="100"/>
          <w:rFonts/>
          <w:caps w:val="0"/>
        </w:rPr>
        <w:t> </w:t>
      </w:r>
      <w:r w:rsidRPr="00CB75E4">
        <w:rPr>
          <w:szCs w:val="24"/>
          <w:bCs/>
          <w:b w:val="0"/>
          <w:i w:val="0"/>
          <w:sz w:val="24"/>
          <w:spacing w:val="0"/>
          <w:w w:val="100"/>
          <w:rFonts/>
          <w:caps w:val="0"/>
        </w:rPr>
        <w:t>engineers</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researchers</w:t>
      </w:r>
      <w:r w:rsidRPr="00CB75E4">
        <w:rPr>
          <w:szCs w:val="24"/>
          <w:bCs/>
          <w:b w:val="0"/>
          <w:i w:val="0"/>
          <w:sz w:val="24"/>
          <w:spacing w:val="0"/>
          <w:w w:val="100"/>
          <w:rFonts/>
          <w:caps w:val="0"/>
        </w:rPr>
        <w:t> </w:t>
      </w:r>
      <w:r w:rsidRPr="00CB75E4">
        <w:rPr>
          <w:szCs w:val="24"/>
          <w:bCs/>
          <w:b w:val="0"/>
          <w:i w:val="0"/>
          <w:sz w:val="24"/>
          <w:spacing w:val="0"/>
          <w:w w:val="100"/>
          <w:rFonts/>
          <w:caps w:val="0"/>
        </w:rPr>
        <w:t>develop</w:t>
      </w:r>
      <w:r w:rsidRPr="00CB75E4">
        <w:rPr>
          <w:szCs w:val="24"/>
          <w:bCs/>
          <w:b w:val="0"/>
          <w:i w:val="0"/>
          <w:sz w:val="24"/>
          <w:spacing w:val="0"/>
          <w:w w:val="100"/>
          <w:rFonts/>
          <w:caps w:val="0"/>
        </w:rPr>
        <w:t> </w:t>
      </w:r>
      <w:r w:rsidRPr="00CB75E4">
        <w:rPr>
          <w:szCs w:val="24"/>
          <w:bCs/>
          <w:b w:val="0"/>
          <w:i w:val="0"/>
          <w:sz w:val="24"/>
          <w:spacing w:val="0"/>
          <w:w w:val="100"/>
          <w:rFonts/>
          <w:caps w:val="0"/>
        </w:rPr>
        <w:t>strategies</w:t>
      </w:r>
      <w:r w:rsidRPr="00CB75E4">
        <w:rPr>
          <w:szCs w:val="24"/>
          <w:bCs/>
          <w:b w:val="0"/>
          <w:i w:val="0"/>
          <w:sz w:val="24"/>
          <w:spacing w:val="0"/>
          <w:w w:val="100"/>
          <w:rFonts/>
          <w:caps w:val="0"/>
        </w:rPr>
        <w:t> </w:t>
      </w:r>
      <w:r w:rsidRPr="00CB75E4">
        <w:rPr>
          <w:szCs w:val="24"/>
          <w:bCs/>
          <w:b w:val="0"/>
          <w:i w:val="0"/>
          <w:sz w:val="24"/>
          <w:spacing w:val="0"/>
          <w:w w:val="100"/>
          <w:rFonts/>
          <w:caps w:val="0"/>
        </w:rPr>
        <w:t>to</w:t>
      </w:r>
      <w:r w:rsidRPr="00CB75E4">
        <w:rPr>
          <w:szCs w:val="24"/>
          <w:bCs/>
          <w:b w:val="0"/>
          <w:i w:val="0"/>
          <w:sz w:val="24"/>
          <w:spacing w:val="0"/>
          <w:w w:val="100"/>
          <w:rFonts/>
          <w:caps w:val="0"/>
        </w:rPr>
        <w:t> </w:t>
      </w:r>
      <w:r w:rsidRPr="00CB75E4">
        <w:rPr>
          <w:szCs w:val="24"/>
          <w:bCs/>
          <w:b w:val="0"/>
          <w:i w:val="0"/>
          <w:sz w:val="24"/>
          <w:spacing w:val="0"/>
          <w:w w:val="100"/>
          <w:rFonts/>
          <w:caps w:val="0"/>
        </w:rPr>
        <w:t>mitigate</w:t>
      </w:r>
      <w:r w:rsidRPr="00CB75E4">
        <w:rPr>
          <w:szCs w:val="24"/>
          <w:bCs/>
          <w:b w:val="0"/>
          <w:i w:val="0"/>
          <w:sz w:val="24"/>
          <w:spacing w:val="0"/>
          <w:w w:val="100"/>
          <w:rFonts/>
          <w:caps w:val="0"/>
        </w:rPr>
        <w:t> </w:t>
      </w:r>
      <w:r w:rsidRPr="00CB75E4">
        <w:rPr>
          <w:szCs w:val="24"/>
          <w:bCs/>
          <w:b w:val="0"/>
          <w:i w:val="0"/>
          <w:sz w:val="24"/>
          <w:spacing w:val="0"/>
          <w:w w:val="100"/>
          <w:rFonts/>
          <w:caps w:val="0"/>
        </w:rPr>
        <w:t>these</w:t>
      </w:r>
      <w:r w:rsidRPr="00CB75E4">
        <w:rPr>
          <w:szCs w:val="24"/>
          <w:bCs/>
          <w:b w:val="0"/>
          <w:i w:val="0"/>
          <w:sz w:val="24"/>
          <w:spacing w:val="0"/>
          <w:w w:val="100"/>
          <w:rFonts/>
          <w:caps w:val="0"/>
        </w:rPr>
        <w:t> </w:t>
      </w:r>
      <w:r w:rsidRPr="00CB75E4">
        <w:rPr>
          <w:szCs w:val="24"/>
          <w:bCs/>
          <w:b w:val="0"/>
          <w:i w:val="0"/>
          <w:sz w:val="24"/>
          <w:spacing w:val="0"/>
          <w:w w:val="100"/>
          <w:rFonts/>
          <w:caps w:val="0"/>
        </w:rPr>
        <w:t>issues,</w:t>
      </w:r>
      <w:r w:rsidRPr="00CB75E4">
        <w:rPr>
          <w:szCs w:val="24"/>
          <w:bCs/>
          <w:b w:val="0"/>
          <w:i w:val="0"/>
          <w:sz w:val="24"/>
          <w:spacing w:val="0"/>
          <w:w w:val="100"/>
          <w:rFonts/>
          <w:caps w:val="0"/>
        </w:rPr>
        <w:t> </w:t>
      </w:r>
      <w:r w:rsidRPr="00CB75E4">
        <w:rPr>
          <w:szCs w:val="24"/>
          <w:bCs/>
          <w:b w:val="0"/>
          <w:i w:val="0"/>
          <w:sz w:val="24"/>
          <w:spacing w:val="0"/>
          <w:w w:val="100"/>
          <w:rFonts/>
          <w:caps w:val="0"/>
        </w:rPr>
        <w:t>ensuring</w:t>
      </w:r>
      <w:r w:rsidRPr="00CB75E4">
        <w:rPr>
          <w:szCs w:val="24"/>
          <w:bCs/>
          <w:b w:val="0"/>
          <w:i w:val="0"/>
          <w:sz w:val="24"/>
          <w:spacing w:val="0"/>
          <w:w w:val="100"/>
          <w:rFonts/>
          <w:caps w:val="0"/>
        </w:rPr>
        <w:t> </w:t>
      </w:r>
      <w:r w:rsidRPr="00CB75E4">
        <w:rPr>
          <w:szCs w:val="24"/>
          <w:bCs/>
          <w:b w:val="0"/>
          <w:i w:val="0"/>
          <w:sz w:val="24"/>
          <w:spacing w:val="0"/>
          <w:w w:val="100"/>
          <w:rFonts/>
          <w:caps w:val="0"/>
        </w:rPr>
        <w:t>more</w:t>
      </w:r>
      <w:r w:rsidRPr="00CB75E4">
        <w:rPr>
          <w:szCs w:val="24"/>
          <w:bCs/>
          <w:b w:val="0"/>
          <w:i w:val="0"/>
          <w:sz w:val="24"/>
          <w:spacing w:val="0"/>
          <w:w w:val="100"/>
          <w:rFonts/>
          <w:caps w:val="0"/>
        </w:rPr>
        <w:t> </w:t>
      </w:r>
      <w:r w:rsidRPr="00CB75E4">
        <w:rPr>
          <w:szCs w:val="24"/>
          <w:bCs/>
          <w:b w:val="0"/>
          <w:i w:val="0"/>
          <w:sz w:val="24"/>
          <w:spacing w:val="0"/>
          <w:w w:val="100"/>
          <w:rFonts/>
          <w:caps w:val="0"/>
        </w:rPr>
        <w:t>reliable</w:t>
      </w:r>
      <w:r w:rsidRPr="00CB75E4">
        <w:rPr>
          <w:szCs w:val="24"/>
          <w:bCs/>
          <w:b w:val="0"/>
          <w:i w:val="0"/>
          <w:sz w:val="24"/>
          <w:spacing w:val="0"/>
          <w:w w:val="100"/>
          <w:rFonts/>
          <w:caps w:val="0"/>
        </w:rPr>
        <w:t> </w:t>
      </w:r>
      <w:r w:rsidRPr="00CB75E4">
        <w:rPr>
          <w:szCs w:val="24"/>
          <w:bCs/>
          <w:b w:val="0"/>
          <w:i w:val="0"/>
          <w:sz w:val="24"/>
          <w:spacing w:val="0"/>
          <w:w w:val="100"/>
          <w:rFonts/>
          <w:caps w:val="0"/>
        </w:rPr>
        <w:t>communication</w:t>
      </w:r>
      <w:r w:rsidRPr="00CB75E4">
        <w:rPr>
          <w:szCs w:val="24"/>
          <w:bCs/>
          <w:b w:val="0"/>
          <w:i w:val="0"/>
          <w:sz w:val="24"/>
          <w:spacing w:val="0"/>
          <w:w w:val="100"/>
          <w:rFonts/>
          <w:caps w:val="0"/>
        </w:rPr>
        <w:t> </w:t>
      </w:r>
      <w:r w:rsidRPr="00CB75E4">
        <w:rPr>
          <w:szCs w:val="24"/>
          <w:bCs/>
          <w:b w:val="0"/>
          <w:i w:val="0"/>
          <w:sz w:val="24"/>
          <w:spacing w:val="0"/>
          <w:w w:val="100"/>
          <w:rFonts/>
          <w:caps w:val="0"/>
        </w:rPr>
        <w:t>networks.</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result</w:t>
      </w:r>
      <w:r w:rsidRPr="00CB75E4">
        <w:rPr>
          <w:szCs w:val="24"/>
          <w:bCs/>
          <w:b w:val="0"/>
          <w:i w:val="0"/>
          <w:sz w:val="24"/>
          <w:spacing w:val="0"/>
          <w:w w:val="100"/>
          <w:rFonts/>
          <w:caps w:val="0"/>
        </w:rPr>
        <w:t> </w:t>
      </w:r>
      <w:r w:rsidRPr="00CB75E4">
        <w:rPr>
          <w:szCs w:val="24"/>
          <w:bCs/>
          <w:b w:val="0"/>
          <w:i w:val="0"/>
          <w:sz w:val="24"/>
          <w:spacing w:val="0"/>
          <w:w w:val="100"/>
          <w:rFonts/>
          <w:caps w:val="0"/>
        </w:rPr>
        <w:t>findings</w:t>
      </w:r>
      <w:r w:rsidRPr="00CB75E4">
        <w:rPr>
          <w:szCs w:val="24"/>
          <w:bCs/>
          <w:b w:val="0"/>
          <w:i w:val="0"/>
          <w:sz w:val="24"/>
          <w:spacing w:val="0"/>
          <w:w w:val="100"/>
          <w:rFonts/>
          <w:caps w:val="0"/>
        </w:rPr>
        <w:t> </w:t>
      </w:r>
      <w:r w:rsidRPr="00CB75E4">
        <w:rPr>
          <w:szCs w:val="24"/>
          <w:bCs/>
          <w:b w:val="0"/>
          <w:i w:val="0"/>
          <w:sz w:val="24"/>
          <w:spacing w:val="0"/>
          <w:w w:val="100"/>
          <w:rFonts/>
          <w:caps w:val="0"/>
        </w:rPr>
        <w:t>can</w:t>
      </w:r>
      <w:r w:rsidRPr="00CB75E4">
        <w:rPr>
          <w:szCs w:val="24"/>
          <w:bCs/>
          <w:b w:val="0"/>
          <w:i w:val="0"/>
          <w:sz w:val="24"/>
          <w:spacing w:val="0"/>
          <w:w w:val="100"/>
          <w:rFonts/>
          <w:caps w:val="0"/>
        </w:rPr>
        <w:t> </w:t>
      </w:r>
      <w:r w:rsidRPr="00CB75E4">
        <w:rPr>
          <w:szCs w:val="24"/>
          <w:bCs/>
          <w:b w:val="0"/>
          <w:i w:val="0"/>
          <w:sz w:val="24"/>
          <w:spacing w:val="0"/>
          <w:w w:val="100"/>
          <w:rFonts/>
          <w:caps w:val="0"/>
        </w:rPr>
        <w:t>inform</w:t>
      </w:r>
      <w:r w:rsidRPr="00CB75E4">
        <w:rPr>
          <w:szCs w:val="24"/>
          <w:bCs/>
          <w:b w:val="0"/>
          <w:i w:val="0"/>
          <w:sz w:val="24"/>
          <w:spacing w:val="0"/>
          <w:w w:val="100"/>
          <w:rFonts/>
          <w:caps w:val="0"/>
        </w:rPr>
        <w:t> </w:t>
      </w:r>
      <w:r w:rsidRPr="00CB75E4">
        <w:rPr>
          <w:szCs w:val="24"/>
          <w:bCs/>
          <w:b w:val="0"/>
          <w:i w:val="0"/>
          <w:sz w:val="24"/>
          <w:spacing w:val="0"/>
          <w:w w:val="100"/>
          <w:rFonts/>
          <w:caps w:val="0"/>
        </w:rPr>
        <w:t>policymakers</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regulatory</w:t>
      </w:r>
      <w:r w:rsidRPr="00CB75E4">
        <w:rPr>
          <w:szCs w:val="24"/>
          <w:bCs/>
          <w:b w:val="0"/>
          <w:i w:val="0"/>
          <w:sz w:val="24"/>
          <w:spacing w:val="0"/>
          <w:w w:val="100"/>
          <w:rFonts/>
          <w:caps w:val="0"/>
        </w:rPr>
        <w:t> </w:t>
      </w:r>
      <w:r w:rsidRPr="00CB75E4">
        <w:rPr>
          <w:szCs w:val="24"/>
          <w:bCs/>
          <w:b w:val="0"/>
          <w:i w:val="0"/>
          <w:sz w:val="24"/>
          <w:spacing w:val="0"/>
          <w:w w:val="100"/>
          <w:rFonts/>
          <w:caps w:val="0"/>
        </w:rPr>
        <w:t>bodies</w:t>
      </w:r>
      <w:r w:rsidRPr="00CB75E4">
        <w:rPr>
          <w:szCs w:val="24"/>
          <w:bCs/>
          <w:b w:val="0"/>
          <w:i w:val="0"/>
          <w:sz w:val="24"/>
          <w:spacing w:val="0"/>
          <w:w w:val="100"/>
          <w:rFonts/>
          <w:caps w:val="0"/>
        </w:rPr>
        <w:t> </w:t>
      </w:r>
      <w:r w:rsidRPr="00CB75E4">
        <w:rPr>
          <w:szCs w:val="24"/>
          <w:bCs/>
          <w:b w:val="0"/>
          <w:i w:val="0"/>
          <w:sz w:val="24"/>
          <w:spacing w:val="0"/>
          <w:w w:val="100"/>
          <w:rFonts/>
          <w:caps w:val="0"/>
        </w:rPr>
        <w:t>in</w:t>
      </w:r>
      <w:r w:rsidRPr="00CB75E4">
        <w:rPr>
          <w:szCs w:val="24"/>
          <w:bCs/>
          <w:b w:val="0"/>
          <w:i w:val="0"/>
          <w:sz w:val="24"/>
          <w:spacing w:val="0"/>
          <w:w w:val="100"/>
          <w:rFonts/>
          <w:caps w:val="0"/>
        </w:rPr>
        <w:t> </w:t>
      </w:r>
      <w:r w:rsidRPr="00CB75E4">
        <w:rPr>
          <w:szCs w:val="24"/>
          <w:bCs/>
          <w:b w:val="0"/>
          <w:i w:val="0"/>
          <w:sz w:val="24"/>
          <w:spacing w:val="0"/>
          <w:w w:val="100"/>
          <w:rFonts/>
          <w:caps w:val="0"/>
        </w:rPr>
        <w:t>Nigeria</w:t>
      </w:r>
      <w:r w:rsidRPr="00CB75E4">
        <w:rPr>
          <w:szCs w:val="24"/>
          <w:bCs/>
          <w:b w:val="0"/>
          <w:i w:val="0"/>
          <w:sz w:val="24"/>
          <w:spacing w:val="0"/>
          <w:w w:val="100"/>
          <w:rFonts/>
          <w:caps w:val="0"/>
        </w:rPr>
        <w:t> </w:t>
      </w:r>
      <w:r w:rsidRPr="00CB75E4">
        <w:rPr>
          <w:szCs w:val="24"/>
          <w:bCs/>
          <w:b w:val="0"/>
          <w:i w:val="0"/>
          <w:sz w:val="24"/>
          <w:spacing w:val="0"/>
          <w:w w:val="100"/>
          <w:rFonts/>
          <w:caps w:val="0"/>
        </w:rPr>
        <w:t>about</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challenges</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opportunities</w:t>
      </w:r>
      <w:r w:rsidRPr="00CB75E4">
        <w:rPr>
          <w:szCs w:val="24"/>
          <w:bCs/>
          <w:b w:val="0"/>
          <w:i w:val="0"/>
          <w:sz w:val="24"/>
          <w:spacing w:val="0"/>
          <w:w w:val="100"/>
          <w:rFonts/>
          <w:caps w:val="0"/>
        </w:rPr>
        <w:t> </w:t>
      </w:r>
      <w:r w:rsidRPr="00CB75E4">
        <w:rPr>
          <w:szCs w:val="24"/>
          <w:bCs/>
          <w:b w:val="0"/>
          <w:i w:val="0"/>
          <w:sz w:val="24"/>
          <w:spacing w:val="0"/>
          <w:w w:val="100"/>
          <w:rFonts/>
          <w:caps w:val="0"/>
        </w:rPr>
        <w:t>related</w:t>
      </w:r>
      <w:r w:rsidRPr="00CB75E4">
        <w:rPr>
          <w:szCs w:val="24"/>
          <w:bCs/>
          <w:b w:val="0"/>
          <w:i w:val="0"/>
          <w:sz w:val="24"/>
          <w:spacing w:val="0"/>
          <w:w w:val="100"/>
          <w:rFonts/>
          <w:caps w:val="0"/>
        </w:rPr>
        <w:t> </w:t>
      </w:r>
      <w:r w:rsidRPr="00CB75E4">
        <w:rPr>
          <w:szCs w:val="24"/>
          <w:bCs/>
          <w:b w:val="0"/>
          <w:i w:val="0"/>
          <w:sz w:val="24"/>
          <w:spacing w:val="0"/>
          <w:w w:val="100"/>
          <w:rFonts/>
          <w:caps w:val="0"/>
        </w:rPr>
        <w:t>to</w:t>
      </w:r>
      <w:r w:rsidRPr="00CB75E4">
        <w:rPr>
          <w:szCs w:val="24"/>
          <w:bCs/>
          <w:b w:val="0"/>
          <w:i w:val="0"/>
          <w:sz w:val="24"/>
          <w:spacing w:val="0"/>
          <w:w w:val="100"/>
          <w:rFonts/>
          <w:caps w:val="0"/>
        </w:rPr>
        <w:t> </w:t>
      </w:r>
      <w:r w:rsidRPr="00CB75E4">
        <w:rPr>
          <w:szCs w:val="24"/>
          <w:bCs/>
          <w:b w:val="0"/>
          <w:i w:val="0"/>
          <w:sz w:val="24"/>
          <w:spacing w:val="0"/>
          <w:w w:val="100"/>
          <w:rFonts/>
          <w:caps w:val="0"/>
        </w:rPr>
        <w:t>radio</w:t>
      </w:r>
      <w:r w:rsidRPr="00CB75E4">
        <w:rPr>
          <w:szCs w:val="24"/>
          <w:bCs/>
          <w:b w:val="0"/>
          <w:i w:val="0"/>
          <w:sz w:val="24"/>
          <w:spacing w:val="0"/>
          <w:w w:val="100"/>
          <w:rFonts/>
          <w:caps w:val="0"/>
        </w:rPr>
        <w:t> </w:t>
      </w:r>
      <w:r w:rsidRPr="00CB75E4">
        <w:rPr>
          <w:szCs w:val="24"/>
          <w:bCs/>
          <w:b w:val="0"/>
          <w:i w:val="0"/>
          <w:sz w:val="24"/>
          <w:spacing w:val="0"/>
          <w:w w:val="100"/>
          <w:rFonts/>
          <w:caps w:val="0"/>
        </w:rPr>
        <w:t>communication</w:t>
      </w:r>
      <w:r w:rsidRPr="00CB75E4">
        <w:rPr>
          <w:szCs w:val="24"/>
          <w:bCs/>
          <w:b w:val="0"/>
          <w:i w:val="0"/>
          <w:sz w:val="24"/>
          <w:spacing w:val="0"/>
          <w:w w:val="100"/>
          <w:rFonts/>
          <w:caps w:val="0"/>
        </w:rPr>
        <w:t> </w:t>
      </w:r>
      <w:r w:rsidRPr="00CB75E4">
        <w:rPr>
          <w:szCs w:val="24"/>
          <w:bCs/>
          <w:b w:val="0"/>
          <w:i w:val="0"/>
          <w:sz w:val="24"/>
          <w:spacing w:val="0"/>
          <w:w w:val="100"/>
          <w:rFonts/>
          <w:caps w:val="0"/>
        </w:rPr>
        <w:t>in</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region,</w:t>
      </w:r>
      <w:r w:rsidRPr="00CB75E4">
        <w:rPr>
          <w:szCs w:val="24"/>
          <w:bCs/>
          <w:b w:val="0"/>
          <w:i w:val="0"/>
          <w:sz w:val="24"/>
          <w:spacing w:val="0"/>
          <w:w w:val="100"/>
          <w:rFonts/>
          <w:caps w:val="0"/>
        </w:rPr>
        <w:t> </w:t>
      </w:r>
      <w:r w:rsidRPr="00CB75E4">
        <w:rPr>
          <w:szCs w:val="24"/>
          <w:bCs/>
          <w:b w:val="0"/>
          <w:i w:val="0"/>
          <w:sz w:val="24"/>
          <w:spacing w:val="0"/>
          <w:w w:val="100"/>
          <w:rFonts/>
          <w:caps w:val="0"/>
        </w:rPr>
        <w:t>which</w:t>
      </w:r>
      <w:r w:rsidRPr="00CB75E4">
        <w:rPr>
          <w:szCs w:val="24"/>
          <w:bCs/>
          <w:b w:val="0"/>
          <w:i w:val="0"/>
          <w:sz w:val="24"/>
          <w:spacing w:val="0"/>
          <w:w w:val="100"/>
          <w:rFonts/>
          <w:caps w:val="0"/>
        </w:rPr>
        <w:t> </w:t>
      </w:r>
      <w:r w:rsidRPr="00CB75E4">
        <w:rPr>
          <w:szCs w:val="24"/>
          <w:bCs/>
          <w:b w:val="0"/>
          <w:i w:val="0"/>
          <w:sz w:val="24"/>
          <w:spacing w:val="0"/>
          <w:w w:val="100"/>
          <w:rFonts/>
          <w:caps w:val="0"/>
        </w:rPr>
        <w:t>can</w:t>
      </w:r>
      <w:r w:rsidRPr="00CB75E4">
        <w:rPr>
          <w:szCs w:val="24"/>
          <w:bCs/>
          <w:b w:val="0"/>
          <w:i w:val="0"/>
          <w:sz w:val="24"/>
          <w:spacing w:val="0"/>
          <w:w w:val="100"/>
          <w:rFonts/>
          <w:caps w:val="0"/>
        </w:rPr>
        <w:t> </w:t>
      </w:r>
      <w:r w:rsidRPr="00CB75E4">
        <w:rPr>
          <w:szCs w:val="24"/>
          <w:bCs/>
          <w:b w:val="0"/>
          <w:i w:val="0"/>
          <w:sz w:val="24"/>
          <w:spacing w:val="0"/>
          <w:w w:val="100"/>
          <w:rFonts/>
          <w:caps w:val="0"/>
        </w:rPr>
        <w:t>lead</w:t>
      </w:r>
      <w:r w:rsidRPr="00CB75E4">
        <w:rPr>
          <w:szCs w:val="24"/>
          <w:bCs/>
          <w:b w:val="0"/>
          <w:i w:val="0"/>
          <w:sz w:val="24"/>
          <w:spacing w:val="0"/>
          <w:w w:val="100"/>
          <w:rFonts/>
          <w:caps w:val="0"/>
        </w:rPr>
        <w:t> </w:t>
      </w:r>
      <w:r w:rsidRPr="00CB75E4">
        <w:rPr>
          <w:szCs w:val="24"/>
          <w:bCs/>
          <w:b w:val="0"/>
          <w:i w:val="0"/>
          <w:sz w:val="24"/>
          <w:spacing w:val="0"/>
          <w:w w:val="100"/>
          <w:rFonts/>
          <w:caps w:val="0"/>
        </w:rPr>
        <w:t>to</w:t>
      </w:r>
      <w:r w:rsidRPr="00CB75E4">
        <w:rPr>
          <w:szCs w:val="24"/>
          <w:bCs/>
          <w:b w:val="0"/>
          <w:i w:val="0"/>
          <w:sz w:val="24"/>
          <w:spacing w:val="0"/>
          <w:w w:val="100"/>
          <w:rFonts/>
          <w:caps w:val="0"/>
        </w:rPr>
        <w:t> </w:t>
      </w:r>
      <w:r w:rsidRPr="00CB75E4">
        <w:rPr>
          <w:szCs w:val="24"/>
          <w:bCs/>
          <w:b w:val="0"/>
          <w:i w:val="0"/>
          <w:sz w:val="24"/>
          <w:spacing w:val="0"/>
          <w:w w:val="100"/>
          <w:rFonts/>
          <w:caps w:val="0"/>
        </w:rPr>
        <w:t>better</w:t>
      </w:r>
      <w:r w:rsidRPr="00CB75E4">
        <w:rPr>
          <w:szCs w:val="24"/>
          <w:bCs/>
          <w:b w:val="0"/>
          <w:i w:val="0"/>
          <w:sz w:val="24"/>
          <w:spacing w:val="0"/>
          <w:w w:val="100"/>
          <w:rFonts/>
          <w:caps w:val="0"/>
        </w:rPr>
        <w:t> </w:t>
      </w:r>
      <w:r w:rsidRPr="00CB75E4">
        <w:rPr>
          <w:szCs w:val="24"/>
          <w:bCs/>
          <w:b w:val="0"/>
          <w:i w:val="0"/>
          <w:sz w:val="24"/>
          <w:spacing w:val="0"/>
          <w:w w:val="100"/>
          <w:rFonts/>
          <w:caps w:val="0"/>
        </w:rPr>
        <w:t>planning</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allocation</w:t>
      </w:r>
      <w:r w:rsidRPr="00CB75E4">
        <w:rPr>
          <w:szCs w:val="24"/>
          <w:bCs/>
          <w:b w:val="0"/>
          <w:i w:val="0"/>
          <w:sz w:val="24"/>
          <w:spacing w:val="0"/>
          <w:w w:val="100"/>
          <w:rFonts/>
          <w:caps w:val="0"/>
        </w:rPr>
        <w:t> </w:t>
      </w:r>
      <w:r w:rsidRPr="00CB75E4">
        <w:rPr>
          <w:szCs w:val="24"/>
          <w:bCs/>
          <w:b w:val="0"/>
          <w:i w:val="0"/>
          <w:sz w:val="24"/>
          <w:spacing w:val="0"/>
          <w:w w:val="100"/>
          <w:rFonts/>
          <w:caps w:val="0"/>
        </w:rPr>
        <w:t>of</w:t>
      </w:r>
      <w:r w:rsidRPr="00CB75E4">
        <w:rPr>
          <w:szCs w:val="24"/>
          <w:bCs/>
          <w:b w:val="0"/>
          <w:i w:val="0"/>
          <w:sz w:val="24"/>
          <w:spacing w:val="0"/>
          <w:w w:val="100"/>
          <w:rFonts/>
          <w:caps w:val="0"/>
        </w:rPr>
        <w:t> </w:t>
      </w:r>
      <w:r w:rsidRPr="00CB75E4">
        <w:rPr>
          <w:szCs w:val="24"/>
          <w:bCs/>
          <w:b w:val="0"/>
          <w:i w:val="0"/>
          <w:sz w:val="24"/>
          <w:spacing w:val="0"/>
          <w:w w:val="100"/>
          <w:rFonts/>
          <w:caps w:val="0"/>
        </w:rPr>
        <w:t>resources</w:t>
      </w:r>
      <w:r w:rsidRPr="00CB75E4">
        <w:rPr>
          <w:szCs w:val="24"/>
          <w:bCs/>
          <w:b w:val="0"/>
          <w:i w:val="0"/>
          <w:sz w:val="24"/>
          <w:spacing w:val="0"/>
          <w:w w:val="100"/>
          <w:rFonts/>
          <w:caps w:val="0"/>
        </w:rPr>
        <w:t> </w:t>
      </w:r>
      <w:r w:rsidRPr="00CB75E4">
        <w:rPr>
          <w:szCs w:val="24"/>
          <w:bCs/>
          <w:b w:val="0"/>
          <w:i w:val="0"/>
          <w:sz w:val="24"/>
          <w:spacing w:val="0"/>
          <w:w w:val="100"/>
          <w:rFonts/>
          <w:caps w:val="0"/>
        </w:rPr>
        <w:t>for</w:t>
      </w:r>
      <w:r w:rsidRPr="00CB75E4">
        <w:rPr>
          <w:szCs w:val="24"/>
          <w:bCs/>
          <w:b w:val="0"/>
          <w:i w:val="0"/>
          <w:sz w:val="24"/>
          <w:spacing w:val="0"/>
          <w:w w:val="100"/>
          <w:rFonts/>
          <w:caps w:val="0"/>
        </w:rPr>
        <w:t> </w:t>
      </w:r>
      <w:r w:rsidRPr="00CB75E4">
        <w:rPr>
          <w:szCs w:val="24"/>
          <w:bCs/>
          <w:b w:val="0"/>
          <w:i w:val="0"/>
          <w:sz w:val="24"/>
          <w:spacing w:val="0"/>
          <w:w w:val="100"/>
          <w:rFonts/>
          <w:caps w:val="0"/>
        </w:rPr>
        <w:t>communication</w:t>
      </w:r>
      <w:r w:rsidRPr="00CB75E4">
        <w:rPr>
          <w:szCs w:val="24"/>
          <w:bCs/>
          <w:b w:val="0"/>
          <w:i w:val="0"/>
          <w:sz w:val="24"/>
          <w:spacing w:val="0"/>
          <w:w w:val="100"/>
          <w:rFonts/>
          <w:caps w:val="0"/>
        </w:rPr>
        <w:t> </w:t>
      </w:r>
      <w:r w:rsidRPr="00CB75E4">
        <w:rPr>
          <w:szCs w:val="24"/>
          <w:bCs/>
          <w:b w:val="0"/>
          <w:i w:val="0"/>
          <w:sz w:val="24"/>
          <w:spacing w:val="0"/>
          <w:w w:val="100"/>
          <w:rFonts/>
          <w:caps w:val="0"/>
        </w:rPr>
        <w:t>infrastructure</w:t>
      </w:r>
      <w:r w:rsidRPr="00CB75E4">
        <w:rPr>
          <w:szCs w:val="24"/>
          <w:bCs/>
          <w:b w:val="0"/>
          <w:i w:val="0"/>
          <w:sz w:val="24"/>
          <w:spacing w:val="0"/>
          <w:w w:val="100"/>
          <w:rFonts/>
          <w:caps w:val="0"/>
        </w:rPr>
        <w:t> </w:t>
      </w:r>
      <w:r w:rsidRPr="00CB75E4">
        <w:rPr>
          <w:szCs w:val="24"/>
          <w:bCs/>
          <w:b w:val="0"/>
          <w:i w:val="0"/>
          <w:sz w:val="24"/>
          <w:spacing w:val="0"/>
          <w:w w:val="100"/>
          <w:rFonts/>
          <w:caps w:val="0"/>
        </w:rPr>
        <w:t>development.</w:t>
      </w:r>
    </w:p>
    <w:p w14:paraId="312EE878" w14:textId="77777777" w:rsidR="00CB75E4" w:rsidRDefault="00CB75E4"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5B59730E" w14:textId="77777777" w:rsidR="00CB75E4" w:rsidRDefault="00CB75E4"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370B9203" w14:textId="77777777" w:rsidR="00CB75E4" w:rsidRDefault="00CB75E4"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407A5786" w14:textId="77777777" w:rsidR="00CB75E4" w:rsidRDefault="00E849EA" w:rsidP="00CB75E4">
      <w:pPr>
        <w:jc w:val="center"/>
        <w:spacing w:before="0" w:beforeAutospacing="0" w:after="160" w:afterAutospacing="0" w:lineRule="auto" w:line="259"/>
        <w:rPr>
          <w:szCs w:val="28"/>
          <w:b w:val="1"/>
          <w:i w:val="0"/>
          <w:sz w:val="28"/>
          <w:spacing w:val="0"/>
          <w:w w:val="100"/>
          <w:caps w:val="0"/>
        </w:rPr>
        <w:snapToGrid w:val="0"/>
        <w:textAlignment w:val="baseline"/>
      </w:pPr>
      <w:r>
        <w:rPr>
          <w:szCs w:val="28"/>
          <w:b w:val="1"/>
          <w:i w:val="0"/>
          <w:sz w:val="28"/>
          <w:spacing w:val="0"/>
          <w:w w:val="100"/>
          <w:rFonts/>
          <w:caps w:val="0"/>
        </w:rPr>
        <w:t>2</w:t>
      </w:r>
    </w:p>
    <w:p w14:paraId="5A8A9D37" w14:textId="193279E0" w:rsidR="00E849EA" w:rsidRPr="000F1FE3" w:rsidRDefault="00E849EA" w:rsidP="00CB75E4">
      <w:pPr>
        <w:spacing w:before="0" w:beforeAutospacing="0" w:after="160" w:afterAutospacing="0" w:lineRule="auto" w:line="259"/>
        <w:rPr>
          <w:szCs w:val="28"/>
          <w:b w:val="1"/>
          <w:i w:val="0"/>
          <w:sz w:val="28"/>
          <w:spacing w:val="0"/>
          <w:w w:val="100"/>
          <w:caps w:val="0"/>
        </w:rPr>
        <w:snapToGrid w:val="0"/>
        <w:textAlignment w:val="baseline"/>
      </w:pPr>
      <w:r>
        <w:rPr>
          <w:szCs w:val="28"/>
          <w:b w:val="1"/>
          <w:i w:val="0"/>
          <w:sz w:val="28"/>
          <w:spacing w:val="0"/>
          <w:w w:val="100"/>
          <w:rFonts/>
          <w:caps w:val="0"/>
        </w:rPr>
        <w:t>1.4</w:t>
      </w:r>
      <w:r>
        <w:rPr>
          <w:szCs w:val="28"/>
          <w:b w:val="1"/>
          <w:i w:val="0"/>
          <w:sz w:val="28"/>
          <w:spacing w:val="0"/>
          <w:w w:val="100"/>
          <w:rFonts/>
          <w:caps w:val="0"/>
        </w:rPr>
        <w:t>    </w:t>
      </w:r>
      <w:r w:rsidRPr="000F1FE3">
        <w:rPr>
          <w:szCs w:val="28"/>
          <w:b w:val="1"/>
          <w:i w:val="0"/>
          <w:sz w:val="28"/>
          <w:spacing w:val="0"/>
          <w:w w:val="100"/>
          <w:rFonts/>
          <w:caps w:val="0"/>
        </w:rPr>
        <w:t>AIM</w:t>
      </w:r>
      <w:r w:rsidRPr="000F1FE3">
        <w:rPr>
          <w:szCs w:val="28"/>
          <w:b w:val="1"/>
          <w:i w:val="0"/>
          <w:sz w:val="28"/>
          <w:spacing w:val="0"/>
          <w:w w:val="100"/>
          <w:rFonts/>
          <w:caps w:val="0"/>
        </w:rPr>
        <w:t> </w:t>
      </w:r>
      <w:r w:rsidRPr="000F1FE3">
        <w:rPr>
          <w:szCs w:val="28"/>
          <w:b w:val="1"/>
          <w:i w:val="0"/>
          <w:sz w:val="28"/>
          <w:spacing w:val="0"/>
          <w:w w:val="100"/>
          <w:rFonts/>
          <w:caps w:val="0"/>
        </w:rPr>
        <w:t>AND</w:t>
      </w:r>
      <w:r w:rsidRPr="000F1FE3">
        <w:rPr>
          <w:szCs w:val="28"/>
          <w:b w:val="1"/>
          <w:i w:val="0"/>
          <w:sz w:val="28"/>
          <w:spacing w:val="0"/>
          <w:w w:val="100"/>
          <w:rFonts/>
          <w:caps w:val="0"/>
        </w:rPr>
        <w:t> </w:t>
      </w:r>
      <w:r w:rsidRPr="000F1FE3">
        <w:rPr>
          <w:szCs w:val="28"/>
          <w:b w:val="1"/>
          <w:i w:val="0"/>
          <w:sz w:val="28"/>
          <w:spacing w:val="0"/>
          <w:w w:val="100"/>
          <w:rFonts/>
          <w:caps w:val="0"/>
        </w:rPr>
        <w:t>OBJECTIVES</w:t>
      </w:r>
    </w:p>
    <w:p w14:paraId="12BE2D09" w14:textId="77777777" w:rsidR="00E849EA" w:rsidRPr="000F1FE3" w:rsidRDefault="00E849EA" w:rsidP="00E849EA">
      <w:pPr>
        <w:spacing w:before="0" w:beforeAutospacing="0" w:after="160" w:afterAutospacing="0" w:lineRule="auto" w:line="259"/>
        <w:rPr>
          <w:szCs w:val="28"/>
          <w:b w:val="1"/>
          <w:i w:val="0"/>
          <w:sz w:val="28"/>
          <w:spacing w:val="0"/>
          <w:w w:val="100"/>
          <w:caps w:val="0"/>
        </w:rPr>
        <w:snapToGrid w:val="0"/>
        <w:textAlignment w:val="baseline"/>
      </w:pPr>
      <w:r w:rsidRPr="000F1FE3">
        <w:rPr>
          <w:szCs w:val="28"/>
          <w:b w:val="1"/>
          <w:i w:val="0"/>
          <w:sz w:val="28"/>
          <w:spacing w:val="0"/>
          <w:w w:val="100"/>
          <w:rFonts/>
          <w:caps w:val="0"/>
        </w:rPr>
        <w:t>Aim:</w:t>
      </w:r>
    </w:p>
    <w:p w14:paraId="24D274E2" w14:textId="77777777" w:rsidR="00E849EA" w:rsidRPr="0060477D" w:rsidRDefault="00E849EA" w:rsidP="00E849EA">
      <w:pPr>
        <w:spacing w:before="0" w:beforeAutospacing="0" w:after="160" w:afterAutospacing="0" w:lineRule="auto" w:line="259"/>
        <w:rPr>
          <w:szCs w:val="24"/>
          <w:b w:val="0"/>
          <w:i w:val="0"/>
          <w:sz w:val="24"/>
          <w:spacing w:val="0"/>
          <w:w w:val="100"/>
          <w:caps w:val="0"/>
        </w:rPr>
        <w:snapToGrid w:val="0"/>
        <w:textAlignment w:val="baseline"/>
      </w:pPr>
      <w:r w:rsidRPr="0060477D">
        <w:rPr>
          <w:szCs w:val="24"/>
          <w:b w:val="0"/>
          <w:i w:val="0"/>
          <w:sz w:val="24"/>
          <w:spacing w:val="0"/>
          <w:w w:val="100"/>
          <w:rFonts/>
          <w:caps w:val="0"/>
        </w:rPr>
        <w:t>To</w:t>
      </w:r>
      <w:r w:rsidRPr="0060477D">
        <w:rPr>
          <w:szCs w:val="24"/>
          <w:b w:val="0"/>
          <w:i w:val="0"/>
          <w:sz w:val="24"/>
          <w:spacing w:val="0"/>
          <w:w w:val="100"/>
          <w:rFonts/>
          <w:caps w:val="0"/>
        </w:rPr>
        <w:t> </w:t>
      </w:r>
      <w:r w:rsidRPr="0060477D">
        <w:rPr>
          <w:szCs w:val="24"/>
          <w:b w:val="0"/>
          <w:i w:val="0"/>
          <w:sz w:val="24"/>
          <w:spacing w:val="0"/>
          <w:w w:val="100"/>
          <w:rFonts/>
          <w:caps w:val="0"/>
        </w:rPr>
        <w:t>estimate</w:t>
      </w:r>
      <w:r w:rsidRPr="0060477D">
        <w:rPr>
          <w:szCs w:val="24"/>
          <w:b w:val="0"/>
          <w:i w:val="0"/>
          <w:sz w:val="24"/>
          <w:spacing w:val="0"/>
          <w:w w:val="100"/>
          <w:rFonts/>
          <w:caps w:val="0"/>
        </w:rPr>
        <w:t> </w:t>
      </w:r>
      <w:r w:rsidRPr="0060477D">
        <w:rPr>
          <w:szCs w:val="24"/>
          <w:b w:val="0"/>
          <w:i w:val="0"/>
          <w:sz w:val="24"/>
          <w:spacing w:val="0"/>
          <w:w w:val="100"/>
          <w:rFonts/>
          <w:caps w:val="0"/>
        </w:rPr>
        <w:t>and</w:t>
      </w:r>
      <w:r w:rsidRPr="0060477D">
        <w:rPr>
          <w:szCs w:val="24"/>
          <w:b w:val="0"/>
          <w:i w:val="0"/>
          <w:sz w:val="24"/>
          <w:spacing w:val="0"/>
          <w:w w:val="100"/>
          <w:rFonts/>
          <w:caps w:val="0"/>
        </w:rPr>
        <w:t> </w:t>
      </w:r>
      <w:r w:rsidRPr="0060477D">
        <w:rPr>
          <w:szCs w:val="24"/>
          <w:b w:val="0"/>
          <w:i w:val="0"/>
          <w:sz w:val="24"/>
          <w:spacing w:val="0"/>
          <w:w w:val="100"/>
          <w:rFonts/>
          <w:caps w:val="0"/>
        </w:rPr>
        <w:t>investigate</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variability</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tropospheric</w:t>
      </w:r>
      <w:r w:rsidRPr="0060477D">
        <w:rPr>
          <w:szCs w:val="24"/>
          <w:b w:val="0"/>
          <w:i w:val="0"/>
          <w:sz w:val="24"/>
          <w:spacing w:val="0"/>
          <w:w w:val="100"/>
          <w:rFonts/>
          <w:caps w:val="0"/>
        </w:rPr>
        <w:t> </w:t>
      </w:r>
      <w:r w:rsidRPr="0060477D">
        <w:rPr>
          <w:szCs w:val="24"/>
          <w:b w:val="0"/>
          <w:i w:val="0"/>
          <w:sz w:val="24"/>
          <w:spacing w:val="0"/>
          <w:w w:val="100"/>
          <w:rFonts/>
          <w:caps w:val="0"/>
        </w:rPr>
        <w:t>radio</w:t>
      </w:r>
      <w:r w:rsidRPr="0060477D">
        <w:rPr>
          <w:szCs w:val="24"/>
          <w:b w:val="0"/>
          <w:i w:val="0"/>
          <w:sz w:val="24"/>
          <w:spacing w:val="0"/>
          <w:w w:val="100"/>
          <w:rFonts/>
          <w:caps w:val="0"/>
        </w:rPr>
        <w:t> </w:t>
      </w:r>
      <w:r w:rsidRPr="0060477D">
        <w:rPr>
          <w:szCs w:val="24"/>
          <w:b w:val="0"/>
          <w:i w:val="0"/>
          <w:sz w:val="24"/>
          <w:spacing w:val="0"/>
          <w:w w:val="100"/>
          <w:rFonts/>
          <w:caps w:val="0"/>
        </w:rPr>
        <w:t>refractivity</w:t>
      </w:r>
      <w:r w:rsidRPr="0060477D">
        <w:rPr>
          <w:szCs w:val="24"/>
          <w:b w:val="0"/>
          <w:i w:val="0"/>
          <w:sz w:val="24"/>
          <w:spacing w:val="0"/>
          <w:w w:val="100"/>
          <w:rFonts/>
          <w:caps w:val="0"/>
        </w:rPr>
        <w:t> </w:t>
      </w:r>
      <w:r w:rsidRPr="0060477D">
        <w:rPr>
          <w:szCs w:val="24"/>
          <w:b w:val="0"/>
          <w:i w:val="0"/>
          <w:sz w:val="24"/>
          <w:spacing w:val="0"/>
          <w:w w:val="100"/>
          <w:rFonts/>
          <w:caps w:val="0"/>
        </w:rPr>
        <w:t>and</w:t>
      </w:r>
      <w:r w:rsidRPr="0060477D">
        <w:rPr>
          <w:szCs w:val="24"/>
          <w:b w:val="0"/>
          <w:i w:val="0"/>
          <w:sz w:val="24"/>
          <w:spacing w:val="0"/>
          <w:w w:val="100"/>
          <w:rFonts/>
          <w:caps w:val="0"/>
        </w:rPr>
        <w:t> </w:t>
      </w:r>
      <w:r w:rsidRPr="0060477D">
        <w:rPr>
          <w:szCs w:val="24"/>
          <w:b w:val="0"/>
          <w:i w:val="0"/>
          <w:sz w:val="24"/>
          <w:spacing w:val="0"/>
          <w:w w:val="100"/>
          <w:rFonts/>
          <w:caps w:val="0"/>
        </w:rPr>
        <w:t>radio</w:t>
      </w:r>
      <w:r w:rsidRPr="0060477D">
        <w:rPr>
          <w:szCs w:val="24"/>
          <w:b w:val="0"/>
          <w:i w:val="0"/>
          <w:sz w:val="24"/>
          <w:spacing w:val="0"/>
          <w:w w:val="100"/>
          <w:rFonts/>
          <w:caps w:val="0"/>
        </w:rPr>
        <w:t> </w:t>
      </w:r>
      <w:r w:rsidRPr="0060477D">
        <w:rPr>
          <w:szCs w:val="24"/>
          <w:b w:val="0"/>
          <w:i w:val="0"/>
          <w:sz w:val="24"/>
          <w:spacing w:val="0"/>
          <w:w w:val="100"/>
          <w:rFonts/>
          <w:caps w:val="0"/>
        </w:rPr>
        <w:t>field</w:t>
      </w:r>
      <w:r w:rsidRPr="0060477D">
        <w:rPr>
          <w:szCs w:val="24"/>
          <w:b w:val="0"/>
          <w:i w:val="0"/>
          <w:sz w:val="24"/>
          <w:spacing w:val="0"/>
          <w:w w:val="100"/>
          <w:rFonts/>
          <w:caps w:val="0"/>
        </w:rPr>
        <w:t> </w:t>
      </w:r>
      <w:r w:rsidRPr="0060477D">
        <w:rPr>
          <w:szCs w:val="24"/>
          <w:b w:val="0"/>
          <w:i w:val="0"/>
          <w:sz w:val="24"/>
          <w:spacing w:val="0"/>
          <w:w w:val="100"/>
          <w:rFonts/>
          <w:caps w:val="0"/>
        </w:rPr>
        <w:t>strength</w:t>
      </w:r>
      <w:r w:rsidRPr="0060477D">
        <w:rPr>
          <w:szCs w:val="24"/>
          <w:b w:val="0"/>
          <w:i w:val="0"/>
          <w:sz w:val="24"/>
          <w:spacing w:val="0"/>
          <w:w w:val="100"/>
          <w:rFonts/>
          <w:caps w:val="0"/>
        </w:rPr>
        <w:t> </w:t>
      </w:r>
      <w:r w:rsidRPr="0060477D">
        <w:rPr>
          <w:szCs w:val="24"/>
          <w:b w:val="0"/>
          <w:i w:val="0"/>
          <w:sz w:val="24"/>
          <w:spacing w:val="0"/>
          <w:w w:val="100"/>
          <w:rFonts/>
          <w:caps w:val="0"/>
        </w:rPr>
        <w:t>over</w:t>
      </w:r>
      <w:r w:rsidRPr="0060477D">
        <w:rPr>
          <w:szCs w:val="24"/>
          <w:b w:val="0"/>
          <w:i w:val="0"/>
          <w:sz w:val="24"/>
          <w:spacing w:val="0"/>
          <w:w w:val="100"/>
          <w:rFonts/>
          <w:caps w:val="0"/>
        </w:rPr>
        <w:t> </w:t>
      </w:r>
      <w:r w:rsidRPr="0060477D">
        <w:rPr>
          <w:szCs w:val="24"/>
          <w:b w:val="0"/>
          <w:i w:val="0"/>
          <w:sz w:val="24"/>
          <w:spacing w:val="0"/>
          <w:w w:val="100"/>
          <w:rFonts/>
          <w:caps w:val="0"/>
        </w:rPr>
        <w:t>Zaria,</w:t>
      </w:r>
      <w:r w:rsidRPr="0060477D">
        <w:rPr>
          <w:szCs w:val="24"/>
          <w:b w:val="0"/>
          <w:i w:val="0"/>
          <w:sz w:val="24"/>
          <w:spacing w:val="0"/>
          <w:w w:val="100"/>
          <w:rFonts/>
          <w:caps w:val="0"/>
        </w:rPr>
        <w:t> </w:t>
      </w:r>
      <w:r w:rsidRPr="0060477D">
        <w:rPr>
          <w:szCs w:val="24"/>
          <w:b w:val="0"/>
          <w:i w:val="0"/>
          <w:sz w:val="24"/>
          <w:spacing w:val="0"/>
          <w:w w:val="100"/>
          <w:rFonts/>
          <w:caps w:val="0"/>
        </w:rPr>
        <w:t>Nigeria,</w:t>
      </w:r>
      <w:r w:rsidRPr="0060477D">
        <w:rPr>
          <w:szCs w:val="24"/>
          <w:b w:val="0"/>
          <w:i w:val="0"/>
          <w:sz w:val="24"/>
          <w:spacing w:val="0"/>
          <w:w w:val="100"/>
          <w:rFonts/>
          <w:caps w:val="0"/>
        </w:rPr>
        <w:t> </w:t>
      </w:r>
      <w:r w:rsidRPr="0060477D">
        <w:rPr>
          <w:szCs w:val="24"/>
          <w:b w:val="0"/>
          <w:i w:val="0"/>
          <w:sz w:val="24"/>
          <w:spacing w:val="0"/>
          <w:w w:val="100"/>
          <w:rFonts/>
          <w:caps w:val="0"/>
        </w:rPr>
        <w:t>and</w:t>
      </w:r>
      <w:r w:rsidRPr="0060477D">
        <w:rPr>
          <w:szCs w:val="24"/>
          <w:b w:val="0"/>
          <w:i w:val="0"/>
          <w:sz w:val="24"/>
          <w:spacing w:val="0"/>
          <w:w w:val="100"/>
          <w:rFonts/>
          <w:caps w:val="0"/>
        </w:rPr>
        <w:t> </w:t>
      </w:r>
      <w:r w:rsidRPr="0060477D">
        <w:rPr>
          <w:szCs w:val="24"/>
          <w:b w:val="0"/>
          <w:i w:val="0"/>
          <w:sz w:val="24"/>
          <w:spacing w:val="0"/>
          <w:w w:val="100"/>
          <w:rFonts/>
          <w:caps w:val="0"/>
        </w:rPr>
        <w:t>assess</w:t>
      </w:r>
      <w:r w:rsidRPr="0060477D">
        <w:rPr>
          <w:szCs w:val="24"/>
          <w:b w:val="0"/>
          <w:i w:val="0"/>
          <w:sz w:val="24"/>
          <w:spacing w:val="0"/>
          <w:w w:val="100"/>
          <w:rFonts/>
          <w:caps w:val="0"/>
        </w:rPr>
        <w:t> </w:t>
      </w:r>
      <w:r w:rsidRPr="0060477D">
        <w:rPr>
          <w:szCs w:val="24"/>
          <w:b w:val="0"/>
          <w:i w:val="0"/>
          <w:sz w:val="24"/>
          <w:spacing w:val="0"/>
          <w:w w:val="100"/>
          <w:rFonts/>
          <w:caps w:val="0"/>
        </w:rPr>
        <w:t>their</w:t>
      </w:r>
      <w:r w:rsidRPr="0060477D">
        <w:rPr>
          <w:szCs w:val="24"/>
          <w:b w:val="0"/>
          <w:i w:val="0"/>
          <w:sz w:val="24"/>
          <w:spacing w:val="0"/>
          <w:w w:val="100"/>
          <w:rFonts/>
          <w:caps w:val="0"/>
        </w:rPr>
        <w:t> </w:t>
      </w:r>
      <w:r w:rsidRPr="0060477D">
        <w:rPr>
          <w:szCs w:val="24"/>
          <w:b w:val="0"/>
          <w:i w:val="0"/>
          <w:sz w:val="24"/>
          <w:spacing w:val="0"/>
          <w:w w:val="100"/>
          <w:rFonts/>
          <w:caps w:val="0"/>
        </w:rPr>
        <w:t>implications</w:t>
      </w:r>
      <w:r w:rsidRPr="0060477D">
        <w:rPr>
          <w:szCs w:val="24"/>
          <w:b w:val="0"/>
          <w:i w:val="0"/>
          <w:sz w:val="24"/>
          <w:spacing w:val="0"/>
          <w:w w:val="100"/>
          <w:rFonts/>
          <w:caps w:val="0"/>
        </w:rPr>
        <w:t> </w:t>
      </w:r>
      <w:r w:rsidRPr="0060477D">
        <w:rPr>
          <w:szCs w:val="24"/>
          <w:b w:val="0"/>
          <w:i w:val="0"/>
          <w:sz w:val="24"/>
          <w:spacing w:val="0"/>
          <w:w w:val="100"/>
          <w:rFonts/>
          <w:caps w:val="0"/>
        </w:rPr>
        <w:t>for</w:t>
      </w:r>
      <w:r w:rsidRPr="0060477D">
        <w:rPr>
          <w:szCs w:val="24"/>
          <w:b w:val="0"/>
          <w:i w:val="0"/>
          <w:sz w:val="24"/>
          <w:spacing w:val="0"/>
          <w:w w:val="100"/>
          <w:rFonts/>
          <w:caps w:val="0"/>
        </w:rPr>
        <w:t> </w:t>
      </w:r>
      <w:r w:rsidRPr="0060477D">
        <w:rPr>
          <w:szCs w:val="24"/>
          <w:b w:val="0"/>
          <w:i w:val="0"/>
          <w:sz w:val="24"/>
          <w:spacing w:val="0"/>
          <w:w w:val="100"/>
          <w:rFonts/>
          <w:caps w:val="0"/>
        </w:rPr>
        <w:t>radio</w:t>
      </w:r>
      <w:r w:rsidRPr="0060477D">
        <w:rPr>
          <w:szCs w:val="24"/>
          <w:b w:val="0"/>
          <w:i w:val="0"/>
          <w:sz w:val="24"/>
          <w:spacing w:val="0"/>
          <w:w w:val="100"/>
          <w:rFonts/>
          <w:caps w:val="0"/>
        </w:rPr>
        <w:t> </w:t>
      </w:r>
      <w:r w:rsidRPr="0060477D">
        <w:rPr>
          <w:szCs w:val="24"/>
          <w:b w:val="0"/>
          <w:i w:val="0"/>
          <w:sz w:val="24"/>
          <w:spacing w:val="0"/>
          <w:w w:val="100"/>
          <w:rFonts/>
          <w:caps w:val="0"/>
        </w:rPr>
        <w:t>communication</w:t>
      </w:r>
      <w:r w:rsidRPr="0060477D">
        <w:rPr>
          <w:szCs w:val="24"/>
          <w:b w:val="0"/>
          <w:i w:val="0"/>
          <w:sz w:val="24"/>
          <w:spacing w:val="0"/>
          <w:w w:val="100"/>
          <w:rFonts/>
          <w:caps w:val="0"/>
        </w:rPr>
        <w:t> </w:t>
      </w:r>
      <w:r w:rsidRPr="0060477D">
        <w:rPr>
          <w:szCs w:val="24"/>
          <w:b w:val="0"/>
          <w:i w:val="0"/>
          <w:sz w:val="24"/>
          <w:spacing w:val="0"/>
          <w:w w:val="100"/>
          <w:rFonts/>
          <w:caps w:val="0"/>
        </w:rPr>
        <w:t>systems</w:t>
      </w:r>
      <w:r w:rsidRPr="0060477D">
        <w:rPr>
          <w:szCs w:val="24"/>
          <w:b w:val="0"/>
          <w:i w:val="0"/>
          <w:sz w:val="24"/>
          <w:spacing w:val="0"/>
          <w:w w:val="100"/>
          <w:rFonts/>
          <w:caps w:val="0"/>
        </w:rPr>
        <w:t> </w:t>
      </w:r>
      <w:r w:rsidRPr="0060477D">
        <w:rPr>
          <w:szCs w:val="24"/>
          <w:b w:val="0"/>
          <w:i w:val="0"/>
          <w:sz w:val="24"/>
          <w:spacing w:val="0"/>
          <w:w w:val="100"/>
          <w:rFonts/>
          <w:caps w:val="0"/>
        </w:rPr>
        <w:t>while</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specific</w:t>
      </w:r>
      <w:r w:rsidRPr="0060477D">
        <w:rPr>
          <w:szCs w:val="24"/>
          <w:b w:val="0"/>
          <w:i w:val="0"/>
          <w:sz w:val="24"/>
          <w:spacing w:val="0"/>
          <w:w w:val="100"/>
          <w:rFonts/>
          <w:caps w:val="0"/>
        </w:rPr>
        <w:t> </w:t>
      </w:r>
      <w:r w:rsidRPr="0060477D">
        <w:rPr>
          <w:szCs w:val="24"/>
          <w:b w:val="0"/>
          <w:i w:val="0"/>
          <w:sz w:val="24"/>
          <w:spacing w:val="0"/>
          <w:w w:val="100"/>
          <w:rFonts/>
          <w:caps w:val="0"/>
        </w:rPr>
        <w:t>objectives</w:t>
      </w:r>
      <w:r w:rsidRPr="0060477D">
        <w:rPr>
          <w:szCs w:val="24"/>
          <w:b w:val="0"/>
          <w:i w:val="0"/>
          <w:sz w:val="24"/>
          <w:spacing w:val="0"/>
          <w:w w:val="100"/>
          <w:rFonts/>
          <w:caps w:val="0"/>
        </w:rPr>
        <w:t> </w:t>
      </w:r>
      <w:r w:rsidRPr="0060477D">
        <w:rPr>
          <w:szCs w:val="24"/>
          <w:b w:val="0"/>
          <w:i w:val="0"/>
          <w:sz w:val="24"/>
          <w:spacing w:val="0"/>
          <w:w w:val="100"/>
          <w:rFonts/>
          <w:caps w:val="0"/>
        </w:rPr>
        <w:t>are</w:t>
      </w:r>
      <w:r w:rsidRPr="0060477D">
        <w:rPr>
          <w:szCs w:val="24"/>
          <w:b w:val="0"/>
          <w:i w:val="0"/>
          <w:sz w:val="24"/>
          <w:spacing w:val="0"/>
          <w:w w:val="100"/>
          <w:rFonts/>
          <w:caps w:val="0"/>
        </w:rPr>
        <w:t> </w:t>
      </w:r>
      <w:r w:rsidRPr="0060477D">
        <w:rPr>
          <w:szCs w:val="24"/>
          <w:b w:val="0"/>
          <w:i w:val="0"/>
          <w:sz w:val="24"/>
          <w:spacing w:val="0"/>
          <w:w w:val="100"/>
          <w:rFonts/>
          <w:caps w:val="0"/>
        </w:rPr>
        <w:t>to:</w:t>
      </w:r>
    </w:p>
    <w:p w14:paraId="38DAC7EF" w14:textId="77777777" w:rsidR="00E849EA" w:rsidRPr="0060477D" w:rsidRDefault="00E849EA" w:rsidP="00E849EA">
      <w:pPr>
        <w:spacing w:before="0" w:beforeAutospacing="0" w:after="160" w:afterAutospacing="0" w:lineRule="auto" w:line="259"/>
        <w:rPr>
          <w:szCs w:val="24"/>
          <w:b w:val="1"/>
          <w:i w:val="0"/>
          <w:sz w:val="24"/>
          <w:spacing w:val="0"/>
          <w:w w:val="100"/>
          <w:caps w:val="0"/>
        </w:rPr>
        <w:snapToGrid w:val="0"/>
        <w:textAlignment w:val="baseline"/>
      </w:pPr>
      <w:r w:rsidRPr="0060477D">
        <w:rPr>
          <w:szCs w:val="24"/>
          <w:b w:val="1"/>
          <w:i w:val="0"/>
          <w:sz w:val="24"/>
          <w:spacing w:val="0"/>
          <w:w w:val="100"/>
          <w:rFonts/>
          <w:caps w:val="0"/>
        </w:rPr>
        <w:t>OBJECTIVES:</w:t>
      </w:r>
    </w:p>
    <w:p w14:paraId="3C3500C1" w14:textId="77777777" w:rsidR="00E849EA" w:rsidRPr="0060477D" w:rsidRDefault="00E849EA" w:rsidP="00E849EA">
      <w:pPr>
        <w:spacing w:before="0" w:beforeAutospacing="0" w:after="160" w:afterAutospacing="0" w:lineRule="auto" w:line="259"/>
        <w:rPr>
          <w:szCs w:val="24"/>
          <w:b w:val="0"/>
          <w:i w:val="0"/>
          <w:sz w:val="24"/>
          <w:spacing w:val="0"/>
          <w:w w:val="100"/>
          <w:caps w:val="0"/>
        </w:rPr>
        <w:snapToGrid w:val="0"/>
        <w:textAlignment w:val="baseline"/>
      </w:pPr>
      <w:r w:rsidRPr="0060477D">
        <w:rPr>
          <w:szCs w:val="24"/>
          <w:b w:val="1"/>
          <w:i w:val="0"/>
          <w:sz w:val="24"/>
          <w:spacing w:val="0"/>
          <w:w w:val="100"/>
          <w:rFonts/>
          <w:caps w:val="0"/>
        </w:rPr>
        <w:t>1</w:t>
      </w:r>
      <w:r w:rsidRPr="0060477D">
        <w:rPr>
          <w:szCs w:val="24"/>
          <w:b w:val="0"/>
          <w:i w:val="0"/>
          <w:sz w:val="24"/>
          <w:spacing w:val="0"/>
          <w:w w:val="100"/>
          <w:rFonts/>
          <w:caps w:val="0"/>
        </w:rPr>
        <w:t>.</w:t>
      </w:r>
      <w:r w:rsidRPr="0060477D">
        <w:rPr>
          <w:szCs w:val="24"/>
          <w:b w:val="0"/>
          <w:i w:val="0"/>
          <w:sz w:val="24"/>
          <w:spacing w:val="0"/>
          <w:w w:val="100"/>
          <w:rFonts/>
          <w:caps w:val="0"/>
        </w:rPr>
        <w:t> </w:t>
      </w:r>
      <w:r w:rsidRPr="0060477D">
        <w:rPr>
          <w:szCs w:val="24"/>
          <w:b w:val="0"/>
          <w:i w:val="0"/>
          <w:sz w:val="24"/>
          <w:spacing w:val="0"/>
          <w:w w:val="100"/>
          <w:rFonts/>
          <w:caps w:val="0"/>
        </w:rPr>
        <w:t>Collect</w:t>
      </w:r>
      <w:r w:rsidRPr="0060477D">
        <w:rPr>
          <w:szCs w:val="24"/>
          <w:b w:val="0"/>
          <w:i w:val="0"/>
          <w:sz w:val="24"/>
          <w:spacing w:val="0"/>
          <w:w w:val="100"/>
          <w:rFonts/>
          <w:caps w:val="0"/>
        </w:rPr>
        <w:t> </w:t>
      </w:r>
      <w:r w:rsidRPr="0060477D">
        <w:rPr>
          <w:szCs w:val="24"/>
          <w:b w:val="0"/>
          <w:i w:val="0"/>
          <w:sz w:val="24"/>
          <w:spacing w:val="0"/>
          <w:w w:val="100"/>
          <w:rFonts/>
          <w:caps w:val="0"/>
        </w:rPr>
        <w:t>and</w:t>
      </w:r>
      <w:r w:rsidRPr="0060477D">
        <w:rPr>
          <w:szCs w:val="24"/>
          <w:b w:val="0"/>
          <w:i w:val="0"/>
          <w:sz w:val="24"/>
          <w:spacing w:val="0"/>
          <w:w w:val="100"/>
          <w:rFonts/>
          <w:caps w:val="0"/>
        </w:rPr>
        <w:t> </w:t>
      </w:r>
      <w:r w:rsidRPr="0060477D">
        <w:rPr>
          <w:szCs w:val="24"/>
          <w:b w:val="0"/>
          <w:i w:val="0"/>
          <w:sz w:val="24"/>
          <w:spacing w:val="0"/>
          <w:w w:val="100"/>
          <w:rFonts/>
          <w:caps w:val="0"/>
        </w:rPr>
        <w:t>analyze</w:t>
      </w:r>
      <w:r w:rsidRPr="0060477D">
        <w:rPr>
          <w:szCs w:val="24"/>
          <w:b w:val="0"/>
          <w:i w:val="0"/>
          <w:sz w:val="24"/>
          <w:spacing w:val="0"/>
          <w:w w:val="100"/>
          <w:rFonts/>
          <w:caps w:val="0"/>
        </w:rPr>
        <w:t> </w:t>
      </w:r>
      <w:r w:rsidRPr="0060477D">
        <w:rPr>
          <w:szCs w:val="24"/>
          <w:b w:val="0"/>
          <w:i w:val="0"/>
          <w:sz w:val="24"/>
          <w:spacing w:val="0"/>
          <w:w w:val="100"/>
          <w:rFonts/>
          <w:caps w:val="0"/>
        </w:rPr>
        <w:t>meteorological</w:t>
      </w:r>
      <w:r w:rsidRPr="0060477D">
        <w:rPr>
          <w:szCs w:val="24"/>
          <w:b w:val="0"/>
          <w:i w:val="0"/>
          <w:sz w:val="24"/>
          <w:spacing w:val="0"/>
          <w:w w:val="100"/>
          <w:rFonts/>
          <w:caps w:val="0"/>
        </w:rPr>
        <w:t> </w:t>
      </w:r>
      <w:r w:rsidRPr="0060477D">
        <w:rPr>
          <w:szCs w:val="24"/>
          <w:b w:val="0"/>
          <w:i w:val="0"/>
          <w:sz w:val="24"/>
          <w:spacing w:val="0"/>
          <w:w w:val="100"/>
          <w:rFonts/>
          <w:caps w:val="0"/>
        </w:rPr>
        <w:t>data</w:t>
      </w:r>
      <w:r w:rsidRPr="0060477D">
        <w:rPr>
          <w:szCs w:val="24"/>
          <w:b w:val="0"/>
          <w:i w:val="0"/>
          <w:sz w:val="24"/>
          <w:spacing w:val="0"/>
          <w:w w:val="100"/>
          <w:rFonts/>
          <w:caps w:val="0"/>
        </w:rPr>
        <w:t> </w:t>
      </w:r>
      <w:r w:rsidRPr="0060477D">
        <w:rPr>
          <w:szCs w:val="24"/>
          <w:b w:val="0"/>
          <w:i w:val="0"/>
          <w:sz w:val="24"/>
          <w:spacing w:val="0"/>
          <w:w w:val="100"/>
          <w:rFonts/>
          <w:caps w:val="0"/>
        </w:rPr>
        <w:t>(temperature,</w:t>
      </w:r>
      <w:r w:rsidRPr="0060477D">
        <w:rPr>
          <w:szCs w:val="24"/>
          <w:b w:val="0"/>
          <w:i w:val="0"/>
          <w:sz w:val="24"/>
          <w:spacing w:val="0"/>
          <w:w w:val="100"/>
          <w:rFonts/>
          <w:caps w:val="0"/>
        </w:rPr>
        <w:t> </w:t>
      </w:r>
      <w:r w:rsidRPr="0060477D">
        <w:rPr>
          <w:szCs w:val="24"/>
          <w:b w:val="0"/>
          <w:i w:val="0"/>
          <w:sz w:val="24"/>
          <w:spacing w:val="0"/>
          <w:w w:val="100"/>
          <w:rFonts/>
          <w:caps w:val="0"/>
        </w:rPr>
        <w:t>pressure,</w:t>
      </w:r>
      <w:r w:rsidRPr="0060477D">
        <w:rPr>
          <w:szCs w:val="24"/>
          <w:b w:val="0"/>
          <w:i w:val="0"/>
          <w:sz w:val="24"/>
          <w:spacing w:val="0"/>
          <w:w w:val="100"/>
          <w:rFonts/>
          <w:caps w:val="0"/>
        </w:rPr>
        <w:t> </w:t>
      </w:r>
      <w:r w:rsidRPr="0060477D">
        <w:rPr>
          <w:szCs w:val="24"/>
          <w:b w:val="0"/>
          <w:i w:val="0"/>
          <w:sz w:val="24"/>
          <w:spacing w:val="0"/>
          <w:w w:val="100"/>
          <w:rFonts/>
          <w:caps w:val="0"/>
        </w:rPr>
        <w:t>and</w:t>
      </w:r>
      <w:r w:rsidRPr="0060477D">
        <w:rPr>
          <w:szCs w:val="24"/>
          <w:b w:val="0"/>
          <w:i w:val="0"/>
          <w:sz w:val="24"/>
          <w:spacing w:val="0"/>
          <w:w w:val="100"/>
          <w:rFonts/>
          <w:caps w:val="0"/>
        </w:rPr>
        <w:t> </w:t>
      </w:r>
      <w:r w:rsidRPr="0060477D">
        <w:rPr>
          <w:szCs w:val="24"/>
          <w:b w:val="0"/>
          <w:i w:val="0"/>
          <w:sz w:val="24"/>
          <w:spacing w:val="0"/>
          <w:w w:val="100"/>
          <w:rFonts/>
          <w:caps w:val="0"/>
        </w:rPr>
        <w:t>humidity)</w:t>
      </w:r>
      <w:r w:rsidRPr="0060477D">
        <w:rPr>
          <w:szCs w:val="24"/>
          <w:b w:val="0"/>
          <w:i w:val="0"/>
          <w:sz w:val="24"/>
          <w:spacing w:val="0"/>
          <w:w w:val="100"/>
          <w:rFonts/>
          <w:caps w:val="0"/>
        </w:rPr>
        <w:t> </w:t>
      </w:r>
      <w:r w:rsidRPr="0060477D">
        <w:rPr>
          <w:szCs w:val="24"/>
          <w:b w:val="0"/>
          <w:i w:val="0"/>
          <w:sz w:val="24"/>
          <w:spacing w:val="0"/>
          <w:w w:val="100"/>
          <w:rFonts w:ascii="Times New Roman" w:cs="Times New Roman" w:hAnsi="Times New Roman"/>
          <w:caps w:val="0"/>
        </w:rPr>
        <w:t>required</w:t>
      </w:r>
      <w:r w:rsidRPr="0060477D">
        <w:rPr>
          <w:szCs w:val="24"/>
          <w:b w:val="0"/>
          <w:i w:val="0"/>
          <w:sz w:val="24"/>
          <w:spacing w:val="0"/>
          <w:w w:val="100"/>
          <w:rFonts/>
          <w:caps w:val="0"/>
        </w:rPr>
        <w:t> </w:t>
      </w:r>
      <w:r w:rsidRPr="0060477D">
        <w:rPr>
          <w:szCs w:val="24"/>
          <w:b w:val="0"/>
          <w:i w:val="0"/>
          <w:sz w:val="24"/>
          <w:spacing w:val="0"/>
          <w:w w:val="100"/>
          <w:rFonts/>
          <w:caps w:val="0"/>
        </w:rPr>
        <w:t>for</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computation</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tropospheric</w:t>
      </w:r>
      <w:r w:rsidRPr="0060477D">
        <w:rPr>
          <w:szCs w:val="24"/>
          <w:b w:val="0"/>
          <w:i w:val="0"/>
          <w:sz w:val="24"/>
          <w:spacing w:val="0"/>
          <w:w w:val="100"/>
          <w:rFonts/>
          <w:caps w:val="0"/>
        </w:rPr>
        <w:t> </w:t>
      </w:r>
      <w:r w:rsidRPr="0060477D">
        <w:rPr>
          <w:szCs w:val="24"/>
          <w:b w:val="0"/>
          <w:i w:val="0"/>
          <w:sz w:val="24"/>
          <w:spacing w:val="0"/>
          <w:w w:val="100"/>
          <w:rFonts/>
          <w:caps w:val="0"/>
        </w:rPr>
        <w:t>radio</w:t>
      </w:r>
      <w:r w:rsidRPr="0060477D">
        <w:rPr>
          <w:szCs w:val="24"/>
          <w:b w:val="0"/>
          <w:i w:val="0"/>
          <w:sz w:val="24"/>
          <w:spacing w:val="0"/>
          <w:w w:val="100"/>
          <w:rFonts/>
          <w:caps w:val="0"/>
        </w:rPr>
        <w:t> </w:t>
      </w:r>
      <w:r w:rsidRPr="0060477D">
        <w:rPr>
          <w:szCs w:val="24"/>
          <w:b w:val="0"/>
          <w:i w:val="0"/>
          <w:sz w:val="24"/>
          <w:spacing w:val="0"/>
          <w:w w:val="100"/>
          <w:rFonts/>
          <w:caps w:val="0"/>
        </w:rPr>
        <w:t>refractivity</w:t>
      </w:r>
      <w:r w:rsidRPr="0060477D">
        <w:rPr>
          <w:szCs w:val="24"/>
          <w:b w:val="0"/>
          <w:i w:val="0"/>
          <w:sz w:val="24"/>
          <w:spacing w:val="0"/>
          <w:w w:val="100"/>
          <w:rFonts/>
          <w:caps w:val="0"/>
        </w:rPr>
        <w:t> </w:t>
      </w:r>
      <w:r w:rsidRPr="0060477D">
        <w:rPr>
          <w:szCs w:val="24"/>
          <w:b w:val="0"/>
          <w:i w:val="0"/>
          <w:sz w:val="24"/>
          <w:spacing w:val="0"/>
          <w:w w:val="100"/>
          <w:rFonts/>
          <w:caps w:val="0"/>
        </w:rPr>
        <w:t>over</w:t>
      </w:r>
      <w:r w:rsidRPr="0060477D">
        <w:rPr>
          <w:szCs w:val="24"/>
          <w:b w:val="0"/>
          <w:i w:val="0"/>
          <w:sz w:val="24"/>
          <w:spacing w:val="0"/>
          <w:w w:val="100"/>
          <w:rFonts/>
          <w:caps w:val="0"/>
        </w:rPr>
        <w:t> </w:t>
      </w:r>
      <w:r w:rsidRPr="0060477D">
        <w:rPr>
          <w:szCs w:val="24"/>
          <w:b w:val="0"/>
          <w:i w:val="0"/>
          <w:sz w:val="24"/>
          <w:spacing w:val="0"/>
          <w:w w:val="100"/>
          <w:rFonts/>
          <w:caps w:val="0"/>
        </w:rPr>
        <w:t>Zaria,</w:t>
      </w:r>
    </w:p>
    <w:p w14:paraId="586AB94A" w14:textId="77777777" w:rsidR="00E849EA" w:rsidRPr="0060477D" w:rsidRDefault="00E849EA" w:rsidP="00E849EA">
      <w:pPr>
        <w:spacing w:before="0" w:beforeAutospacing="0" w:after="160" w:afterAutospacing="0" w:lineRule="auto" w:line="259"/>
        <w:rPr>
          <w:szCs w:val="24"/>
          <w:b w:val="1"/>
          <w:i w:val="0"/>
          <w:sz w:val="24"/>
          <w:spacing w:val="0"/>
          <w:w w:val="100"/>
          <w:caps w:val="0"/>
        </w:rPr>
        <w:snapToGrid w:val="0"/>
        <w:textAlignment w:val="baseline"/>
      </w:pPr>
      <w:r w:rsidRPr="0060477D">
        <w:rPr>
          <w:szCs w:val="24"/>
          <w:b w:val="1"/>
          <w:i w:val="0"/>
          <w:sz w:val="24"/>
          <w:spacing w:val="0"/>
          <w:w w:val="100"/>
          <w:rFonts/>
          <w:caps w:val="0"/>
        </w:rPr>
        <w:t>2.</w:t>
      </w:r>
      <w:r w:rsidRPr="0060477D">
        <w:rPr>
          <w:szCs w:val="24"/>
          <w:b w:val="1"/>
          <w:i w:val="0"/>
          <w:sz w:val="24"/>
          <w:spacing w:val="0"/>
          <w:w w:val="100"/>
          <w:rFonts/>
          <w:caps w:val="0"/>
        </w:rPr>
        <w:t> </w:t>
      </w:r>
      <w:r w:rsidRPr="0060477D">
        <w:rPr>
          <w:szCs w:val="24"/>
          <w:b w:val="0"/>
          <w:i w:val="0"/>
          <w:sz w:val="24"/>
          <w:spacing w:val="0"/>
          <w:w w:val="100"/>
          <w:rFonts/>
          <w:caps w:val="0"/>
        </w:rPr>
        <w:t>Estimate</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tropospheric</w:t>
      </w:r>
      <w:r w:rsidRPr="0060477D">
        <w:rPr>
          <w:szCs w:val="24"/>
          <w:b w:val="0"/>
          <w:i w:val="0"/>
          <w:sz w:val="24"/>
          <w:spacing w:val="0"/>
          <w:w w:val="100"/>
          <w:rFonts/>
          <w:caps w:val="0"/>
        </w:rPr>
        <w:t> </w:t>
      </w:r>
      <w:r w:rsidRPr="0060477D">
        <w:rPr>
          <w:szCs w:val="24"/>
          <w:b w:val="0"/>
          <w:i w:val="0"/>
          <w:sz w:val="24"/>
          <w:spacing w:val="0"/>
          <w:w w:val="100"/>
          <w:rFonts/>
          <w:caps w:val="0"/>
        </w:rPr>
        <w:t>radio</w:t>
      </w:r>
      <w:r w:rsidRPr="0060477D">
        <w:rPr>
          <w:szCs w:val="24"/>
          <w:b w:val="0"/>
          <w:i w:val="0"/>
          <w:sz w:val="24"/>
          <w:spacing w:val="0"/>
          <w:w w:val="100"/>
          <w:rFonts/>
          <w:caps w:val="0"/>
        </w:rPr>
        <w:t> </w:t>
      </w:r>
      <w:r w:rsidRPr="0060477D">
        <w:rPr>
          <w:szCs w:val="24"/>
          <w:b w:val="0"/>
          <w:i w:val="0"/>
          <w:sz w:val="24"/>
          <w:spacing w:val="0"/>
          <w:w w:val="100"/>
          <w:rFonts/>
          <w:caps w:val="0"/>
        </w:rPr>
        <w:t>refractivity</w:t>
      </w:r>
      <w:r w:rsidRPr="0060477D">
        <w:rPr>
          <w:szCs w:val="24"/>
          <w:b w:val="0"/>
          <w:i w:val="0"/>
          <w:sz w:val="24"/>
          <w:spacing w:val="0"/>
          <w:w w:val="100"/>
          <w:rFonts/>
          <w:caps w:val="0"/>
        </w:rPr>
        <w:t> </w:t>
      </w:r>
      <w:r w:rsidRPr="0060477D">
        <w:rPr>
          <w:szCs w:val="24"/>
          <w:b w:val="0"/>
          <w:i w:val="0"/>
          <w:sz w:val="24"/>
          <w:spacing w:val="0"/>
          <w:w w:val="100"/>
          <w:rFonts/>
          <w:caps w:val="0"/>
        </w:rPr>
        <w:t>and</w:t>
      </w:r>
      <w:r w:rsidRPr="0060477D">
        <w:rPr>
          <w:szCs w:val="24"/>
          <w:b w:val="0"/>
          <w:i w:val="0"/>
          <w:sz w:val="24"/>
          <w:spacing w:val="0"/>
          <w:w w:val="100"/>
          <w:rFonts/>
          <w:caps w:val="0"/>
        </w:rPr>
        <w:t> </w:t>
      </w:r>
      <w:r w:rsidRPr="0060477D">
        <w:rPr>
          <w:szCs w:val="24"/>
          <w:b w:val="0"/>
          <w:i w:val="0"/>
          <w:sz w:val="24"/>
          <w:spacing w:val="0"/>
          <w:w w:val="100"/>
          <w:rFonts/>
          <w:caps w:val="0"/>
        </w:rPr>
        <w:t>its</w:t>
      </w:r>
      <w:r w:rsidRPr="0060477D">
        <w:rPr>
          <w:szCs w:val="24"/>
          <w:b w:val="0"/>
          <w:i w:val="0"/>
          <w:sz w:val="24"/>
          <w:spacing w:val="0"/>
          <w:w w:val="100"/>
          <w:rFonts/>
          <w:caps w:val="0"/>
        </w:rPr>
        <w:t> </w:t>
      </w:r>
      <w:r w:rsidRPr="0060477D">
        <w:rPr>
          <w:szCs w:val="24"/>
          <w:b w:val="0"/>
          <w:i w:val="0"/>
          <w:sz w:val="24"/>
          <w:spacing w:val="0"/>
          <w:w w:val="100"/>
          <w:rFonts/>
          <w:caps w:val="0"/>
        </w:rPr>
        <w:t>seasonal</w:t>
      </w:r>
      <w:r w:rsidRPr="0060477D">
        <w:rPr>
          <w:szCs w:val="24"/>
          <w:b w:val="0"/>
          <w:i w:val="0"/>
          <w:sz w:val="24"/>
          <w:spacing w:val="0"/>
          <w:w w:val="100"/>
          <w:rFonts/>
          <w:caps w:val="0"/>
        </w:rPr>
        <w:t> </w:t>
      </w:r>
      <w:r w:rsidRPr="0060477D">
        <w:rPr>
          <w:szCs w:val="24"/>
          <w:b w:val="0"/>
          <w:i w:val="0"/>
          <w:sz w:val="24"/>
          <w:spacing w:val="0"/>
          <w:w w:val="100"/>
          <w:rFonts/>
          <w:caps w:val="0"/>
        </w:rPr>
        <w:t>variations</w:t>
      </w:r>
      <w:r w:rsidRPr="0060477D">
        <w:rPr>
          <w:szCs w:val="24"/>
          <w:b w:val="0"/>
          <w:i w:val="0"/>
          <w:sz w:val="24"/>
          <w:spacing w:val="0"/>
          <w:w w:val="100"/>
          <w:rFonts/>
          <w:caps w:val="0"/>
        </w:rPr>
        <w:t> </w:t>
      </w:r>
      <w:r w:rsidRPr="0060477D">
        <w:rPr>
          <w:szCs w:val="24"/>
          <w:b w:val="0"/>
          <w:i w:val="0"/>
          <w:sz w:val="24"/>
          <w:spacing w:val="0"/>
          <w:w w:val="100"/>
          <w:rFonts/>
          <w:caps w:val="0"/>
        </w:rPr>
        <w:t>in</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study</w:t>
      </w:r>
      <w:r w:rsidRPr="0060477D">
        <w:rPr>
          <w:szCs w:val="24"/>
          <w:b w:val="0"/>
          <w:i w:val="0"/>
          <w:sz w:val="24"/>
          <w:spacing w:val="0"/>
          <w:w w:val="100"/>
          <w:rFonts/>
          <w:caps w:val="0"/>
        </w:rPr>
        <w:t> </w:t>
      </w:r>
      <w:r w:rsidRPr="0060477D">
        <w:rPr>
          <w:szCs w:val="24"/>
          <w:b w:val="0"/>
          <w:i w:val="0"/>
          <w:sz w:val="24"/>
          <w:spacing w:val="0"/>
          <w:w w:val="100"/>
          <w:rFonts/>
          <w:caps w:val="0"/>
        </w:rPr>
        <w:t>area,</w:t>
      </w:r>
    </w:p>
    <w:p w14:paraId="1153292C" w14:textId="77777777" w:rsidR="00E849EA" w:rsidRPr="0060477D" w:rsidRDefault="00E849EA" w:rsidP="00E849EA">
      <w:pPr>
        <w:spacing w:before="0" w:beforeAutospacing="0" w:after="160" w:afterAutospacing="0" w:lineRule="auto" w:line="259"/>
        <w:rPr>
          <w:szCs w:val="24"/>
          <w:b w:val="1"/>
          <w:i w:val="0"/>
          <w:sz w:val="24"/>
          <w:spacing w:val="0"/>
          <w:w w:val="100"/>
          <w:caps w:val="0"/>
        </w:rPr>
        <w:snapToGrid w:val="0"/>
        <w:textAlignment w:val="baseline"/>
      </w:pPr>
      <w:r w:rsidRPr="0060477D">
        <w:rPr>
          <w:szCs w:val="24"/>
          <w:b w:val="1"/>
          <w:i w:val="0"/>
          <w:sz w:val="24"/>
          <w:spacing w:val="0"/>
          <w:w w:val="100"/>
          <w:rFonts/>
          <w:caps w:val="0"/>
        </w:rPr>
        <w:t>3.</w:t>
      </w:r>
      <w:r w:rsidRPr="0060477D">
        <w:rPr>
          <w:szCs w:val="24"/>
          <w:b w:val="1"/>
          <w:i w:val="0"/>
          <w:sz w:val="24"/>
          <w:spacing w:val="0"/>
          <w:w w:val="100"/>
          <w:rFonts/>
          <w:caps w:val="0"/>
        </w:rPr>
        <w:t>  </w:t>
      </w:r>
      <w:r w:rsidRPr="0060477D">
        <w:rPr>
          <w:szCs w:val="24"/>
          <w:b w:val="0"/>
          <w:i w:val="0"/>
          <w:sz w:val="24"/>
          <w:spacing w:val="0"/>
          <w:w w:val="100"/>
          <w:rFonts/>
          <w:caps w:val="0"/>
        </w:rPr>
        <w:t>Investigate</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relationship</w:t>
      </w:r>
      <w:r w:rsidRPr="0060477D">
        <w:rPr>
          <w:szCs w:val="24"/>
          <w:b w:val="0"/>
          <w:i w:val="0"/>
          <w:sz w:val="24"/>
          <w:spacing w:val="0"/>
          <w:w w:val="100"/>
          <w:rFonts/>
          <w:caps w:val="0"/>
        </w:rPr>
        <w:t> </w:t>
      </w:r>
      <w:r w:rsidRPr="0060477D">
        <w:rPr>
          <w:szCs w:val="24"/>
          <w:b w:val="0"/>
          <w:i w:val="0"/>
          <w:sz w:val="24"/>
          <w:spacing w:val="0"/>
          <w:w w:val="100"/>
          <w:rFonts/>
          <w:caps w:val="0"/>
        </w:rPr>
        <w:t>between</w:t>
      </w:r>
      <w:r w:rsidRPr="0060477D">
        <w:rPr>
          <w:szCs w:val="24"/>
          <w:b w:val="0"/>
          <w:i w:val="0"/>
          <w:sz w:val="24"/>
          <w:spacing w:val="0"/>
          <w:w w:val="100"/>
          <w:rFonts/>
          <w:caps w:val="0"/>
        </w:rPr>
        <w:t> </w:t>
      </w:r>
      <w:r w:rsidRPr="0060477D">
        <w:rPr>
          <w:szCs w:val="24"/>
          <w:b w:val="0"/>
          <w:i w:val="0"/>
          <w:sz w:val="24"/>
          <w:spacing w:val="0"/>
          <w:w w:val="100"/>
          <w:rFonts/>
          <w:caps w:val="0"/>
        </w:rPr>
        <w:t>meteorological</w:t>
      </w:r>
      <w:r w:rsidRPr="0060477D">
        <w:rPr>
          <w:szCs w:val="24"/>
          <w:b w:val="0"/>
          <w:i w:val="0"/>
          <w:sz w:val="24"/>
          <w:spacing w:val="0"/>
          <w:w w:val="100"/>
          <w:rFonts/>
          <w:caps w:val="0"/>
        </w:rPr>
        <w:t> </w:t>
      </w:r>
      <w:r w:rsidRPr="0060477D">
        <w:rPr>
          <w:szCs w:val="24"/>
          <w:b w:val="0"/>
          <w:i w:val="0"/>
          <w:sz w:val="24"/>
          <w:spacing w:val="0"/>
          <w:w w:val="100"/>
          <w:rFonts/>
          <w:caps w:val="0"/>
        </w:rPr>
        <w:t>parameters</w:t>
      </w:r>
      <w:r w:rsidRPr="0060477D">
        <w:rPr>
          <w:szCs w:val="24"/>
          <w:b w:val="0"/>
          <w:i w:val="0"/>
          <w:sz w:val="24"/>
          <w:spacing w:val="0"/>
          <w:w w:val="100"/>
          <w:rFonts/>
          <w:caps w:val="0"/>
        </w:rPr>
        <w:t> </w:t>
      </w:r>
      <w:r w:rsidRPr="0060477D">
        <w:rPr>
          <w:szCs w:val="24"/>
          <w:b w:val="0"/>
          <w:i w:val="0"/>
          <w:sz w:val="24"/>
          <w:spacing w:val="0"/>
          <w:w w:val="100"/>
          <w:rFonts/>
          <w:caps w:val="0"/>
        </w:rPr>
        <w:t>and</w:t>
      </w:r>
      <w:r w:rsidRPr="0060477D">
        <w:rPr>
          <w:szCs w:val="24"/>
          <w:b w:val="0"/>
          <w:i w:val="0"/>
          <w:sz w:val="24"/>
          <w:spacing w:val="0"/>
          <w:w w:val="100"/>
          <w:rFonts/>
          <w:caps w:val="0"/>
        </w:rPr>
        <w:t> </w:t>
      </w:r>
      <w:r w:rsidRPr="0060477D">
        <w:rPr>
          <w:szCs w:val="24"/>
          <w:b w:val="0"/>
          <w:i w:val="0"/>
          <w:sz w:val="24"/>
          <w:spacing w:val="0"/>
          <w:w w:val="100"/>
          <w:rFonts/>
          <w:caps w:val="0"/>
        </w:rPr>
        <w:t>radio</w:t>
      </w:r>
      <w:r w:rsidRPr="0060477D">
        <w:rPr>
          <w:szCs w:val="24"/>
          <w:b w:val="0"/>
          <w:i w:val="0"/>
          <w:sz w:val="24"/>
          <w:spacing w:val="0"/>
          <w:w w:val="100"/>
          <w:rFonts/>
          <w:caps w:val="0"/>
        </w:rPr>
        <w:t> </w:t>
      </w:r>
      <w:r w:rsidRPr="0060477D">
        <w:rPr>
          <w:szCs w:val="24"/>
          <w:b w:val="0"/>
          <w:i w:val="0"/>
          <w:sz w:val="24"/>
          <w:spacing w:val="0"/>
          <w:w w:val="100"/>
          <w:rFonts/>
          <w:caps w:val="0"/>
        </w:rPr>
        <w:t>refractivity,</w:t>
      </w:r>
    </w:p>
    <w:p w14:paraId="3E5F35EE" w14:textId="77777777" w:rsidR="00E849EA" w:rsidRPr="0060477D" w:rsidRDefault="00E849EA" w:rsidP="00E849EA">
      <w:pPr>
        <w:spacing w:before="0" w:beforeAutospacing="0" w:after="160" w:afterAutospacing="0" w:lineRule="auto" w:line="259"/>
        <w:rPr>
          <w:szCs w:val="24"/>
          <w:b w:val="1"/>
          <w:i w:val="0"/>
          <w:sz w:val="24"/>
          <w:spacing w:val="0"/>
          <w:w w:val="100"/>
          <w:caps w:val="0"/>
        </w:rPr>
        <w:snapToGrid w:val="0"/>
        <w:textAlignment w:val="baseline"/>
      </w:pPr>
      <w:r w:rsidRPr="0060477D">
        <w:rPr>
          <w:szCs w:val="24"/>
          <w:b w:val="1"/>
          <w:i w:val="0"/>
          <w:sz w:val="24"/>
          <w:spacing w:val="0"/>
          <w:w w:val="100"/>
          <w:rFonts/>
          <w:caps w:val="0"/>
        </w:rPr>
        <w:t>4</w:t>
      </w:r>
      <w:r w:rsidRPr="0060477D">
        <w:rPr>
          <w:szCs w:val="24"/>
          <w:b w:val="0"/>
          <w:i w:val="0"/>
          <w:sz w:val="24"/>
          <w:spacing w:val="0"/>
          <w:w w:val="100"/>
          <w:rFonts/>
          <w:caps w:val="0"/>
        </w:rPr>
        <w:t>.</w:t>
      </w:r>
      <w:r w:rsidRPr="0060477D">
        <w:rPr>
          <w:szCs w:val="24"/>
          <w:b w:val="0"/>
          <w:i w:val="0"/>
          <w:sz w:val="24"/>
          <w:spacing w:val="0"/>
          <w:w w:val="100"/>
          <w:rFonts/>
          <w:caps w:val="0"/>
        </w:rPr>
        <w:t> </w:t>
      </w:r>
      <w:r w:rsidRPr="0060477D">
        <w:rPr>
          <w:szCs w:val="24"/>
          <w:b w:val="0"/>
          <w:i w:val="0"/>
          <w:sz w:val="24"/>
          <w:spacing w:val="0"/>
          <w:w w:val="100"/>
          <w:rFonts/>
          <w:caps w:val="0"/>
        </w:rPr>
        <w:t>Evaluate</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variability</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radio</w:t>
      </w:r>
      <w:r w:rsidRPr="0060477D">
        <w:rPr>
          <w:szCs w:val="24"/>
          <w:b w:val="0"/>
          <w:i w:val="0"/>
          <w:sz w:val="24"/>
          <w:spacing w:val="0"/>
          <w:w w:val="100"/>
          <w:rFonts/>
          <w:caps w:val="0"/>
        </w:rPr>
        <w:t> </w:t>
      </w:r>
      <w:r w:rsidRPr="0060477D">
        <w:rPr>
          <w:szCs w:val="24"/>
          <w:b w:val="0"/>
          <w:i w:val="0"/>
          <w:sz w:val="24"/>
          <w:spacing w:val="0"/>
          <w:w w:val="100"/>
          <w:rFonts/>
          <w:caps w:val="0"/>
        </w:rPr>
        <w:t>field</w:t>
      </w:r>
      <w:r w:rsidRPr="0060477D">
        <w:rPr>
          <w:szCs w:val="24"/>
          <w:b w:val="0"/>
          <w:i w:val="0"/>
          <w:sz w:val="24"/>
          <w:spacing w:val="0"/>
          <w:w w:val="100"/>
          <w:rFonts/>
          <w:caps w:val="0"/>
        </w:rPr>
        <w:t> </w:t>
      </w:r>
      <w:r w:rsidRPr="0060477D">
        <w:rPr>
          <w:szCs w:val="24"/>
          <w:b w:val="0"/>
          <w:i w:val="0"/>
          <w:sz w:val="24"/>
          <w:spacing w:val="0"/>
          <w:w w:val="100"/>
          <w:rFonts/>
          <w:caps w:val="0"/>
        </w:rPr>
        <w:t>strength</w:t>
      </w:r>
      <w:r w:rsidRPr="0060477D">
        <w:rPr>
          <w:szCs w:val="24"/>
          <w:b w:val="0"/>
          <w:i w:val="0"/>
          <w:sz w:val="24"/>
          <w:spacing w:val="0"/>
          <w:w w:val="100"/>
          <w:rFonts/>
          <w:caps w:val="0"/>
        </w:rPr>
        <w:t> </w:t>
      </w:r>
      <w:r w:rsidRPr="0060477D">
        <w:rPr>
          <w:szCs w:val="24"/>
          <w:b w:val="0"/>
          <w:i w:val="0"/>
          <w:sz w:val="24"/>
          <w:spacing w:val="0"/>
          <w:w w:val="100"/>
          <w:rFonts/>
          <w:caps w:val="0"/>
        </w:rPr>
        <w:t>and</w:t>
      </w:r>
      <w:r w:rsidRPr="0060477D">
        <w:rPr>
          <w:szCs w:val="24"/>
          <w:b w:val="0"/>
          <w:i w:val="0"/>
          <w:sz w:val="24"/>
          <w:spacing w:val="0"/>
          <w:w w:val="100"/>
          <w:rFonts/>
          <w:caps w:val="0"/>
        </w:rPr>
        <w:t> </w:t>
      </w:r>
      <w:r w:rsidRPr="0060477D">
        <w:rPr>
          <w:szCs w:val="24"/>
          <w:b w:val="0"/>
          <w:i w:val="0"/>
          <w:sz w:val="24"/>
          <w:spacing w:val="0"/>
          <w:w w:val="100"/>
          <w:rFonts/>
          <w:caps w:val="0"/>
        </w:rPr>
        <w:t>its</w:t>
      </w:r>
      <w:r w:rsidRPr="0060477D">
        <w:rPr>
          <w:szCs w:val="24"/>
          <w:b w:val="0"/>
          <w:i w:val="0"/>
          <w:sz w:val="24"/>
          <w:spacing w:val="0"/>
          <w:w w:val="100"/>
          <w:rFonts/>
          <w:caps w:val="0"/>
        </w:rPr>
        <w:t> </w:t>
      </w:r>
      <w:r w:rsidRPr="0060477D">
        <w:rPr>
          <w:szCs w:val="24"/>
          <w:b w:val="0"/>
          <w:i w:val="0"/>
          <w:sz w:val="24"/>
          <w:spacing w:val="0"/>
          <w:w w:val="100"/>
          <w:rFonts/>
          <w:caps w:val="0"/>
        </w:rPr>
        <w:t>dependence</w:t>
      </w:r>
      <w:r w:rsidRPr="0060477D">
        <w:rPr>
          <w:szCs w:val="24"/>
          <w:b w:val="0"/>
          <w:i w:val="0"/>
          <w:sz w:val="24"/>
          <w:spacing w:val="0"/>
          <w:w w:val="100"/>
          <w:rFonts/>
          <w:caps w:val="0"/>
        </w:rPr>
        <w:t> </w:t>
      </w:r>
      <w:r w:rsidRPr="0060477D">
        <w:rPr>
          <w:szCs w:val="24"/>
          <w:b w:val="0"/>
          <w:i w:val="0"/>
          <w:sz w:val="24"/>
          <w:spacing w:val="0"/>
          <w:w w:val="100"/>
          <w:rFonts/>
          <w:caps w:val="0"/>
        </w:rPr>
        <w:t>on</w:t>
      </w:r>
      <w:r w:rsidRPr="0060477D">
        <w:rPr>
          <w:szCs w:val="24"/>
          <w:b w:val="0"/>
          <w:i w:val="0"/>
          <w:sz w:val="24"/>
          <w:spacing w:val="0"/>
          <w:w w:val="100"/>
          <w:rFonts/>
          <w:caps w:val="0"/>
        </w:rPr>
        <w:t> </w:t>
      </w:r>
      <w:r w:rsidRPr="0060477D">
        <w:rPr>
          <w:szCs w:val="24"/>
          <w:b w:val="0"/>
          <w:i w:val="0"/>
          <w:sz w:val="24"/>
          <w:spacing w:val="0"/>
          <w:w w:val="100"/>
          <w:rFonts/>
          <w:caps w:val="0"/>
        </w:rPr>
        <w:t>tropospheric</w:t>
      </w:r>
      <w:r w:rsidRPr="0060477D">
        <w:rPr>
          <w:szCs w:val="24"/>
          <w:b w:val="0"/>
          <w:i w:val="0"/>
          <w:sz w:val="24"/>
          <w:spacing w:val="0"/>
          <w:w w:val="100"/>
          <w:rFonts/>
          <w:caps w:val="0"/>
        </w:rPr>
        <w:t> </w:t>
      </w:r>
      <w:r w:rsidRPr="0060477D">
        <w:rPr>
          <w:szCs w:val="24"/>
          <w:b w:val="0"/>
          <w:i w:val="0"/>
          <w:sz w:val="24"/>
          <w:spacing w:val="0"/>
          <w:w w:val="100"/>
          <w:rFonts/>
          <w:caps w:val="0"/>
        </w:rPr>
        <w:t>radio</w:t>
      </w:r>
      <w:r w:rsidRPr="0060477D">
        <w:rPr>
          <w:szCs w:val="24"/>
          <w:b w:val="0"/>
          <w:i w:val="0"/>
          <w:sz w:val="24"/>
          <w:spacing w:val="0"/>
          <w:w w:val="100"/>
          <w:rFonts/>
          <w:caps w:val="0"/>
        </w:rPr>
        <w:t> </w:t>
      </w:r>
      <w:r w:rsidRPr="0060477D">
        <w:rPr>
          <w:szCs w:val="24"/>
          <w:b w:val="0"/>
          <w:i w:val="0"/>
          <w:sz w:val="24"/>
          <w:spacing w:val="0"/>
          <w:w w:val="100"/>
          <w:rFonts/>
          <w:caps w:val="0"/>
        </w:rPr>
        <w:t>refractivity,</w:t>
      </w:r>
    </w:p>
    <w:p w14:paraId="65A4C719" w14:textId="77777777" w:rsidR="00E849EA" w:rsidRPr="0060477D" w:rsidRDefault="00E849EA" w:rsidP="00E849EA">
      <w:pPr>
        <w:spacing w:before="0" w:beforeAutospacing="0" w:after="160" w:afterAutospacing="0" w:lineRule="auto" w:line="259"/>
        <w:rPr>
          <w:szCs w:val="24"/>
          <w:b w:val="0"/>
          <w:i w:val="0"/>
          <w:sz w:val="24"/>
          <w:spacing w:val="0"/>
          <w:w w:val="100"/>
          <w:caps w:val="0"/>
        </w:rPr>
        <w:snapToGrid w:val="0"/>
        <w:textAlignment w:val="baseline"/>
      </w:pPr>
      <w:r w:rsidRPr="0060477D">
        <w:rPr>
          <w:szCs w:val="24"/>
          <w:b w:val="1"/>
          <w:i w:val="0"/>
          <w:sz w:val="24"/>
          <w:spacing w:val="0"/>
          <w:w w:val="100"/>
          <w:rFonts/>
          <w:caps w:val="0"/>
        </w:rPr>
        <w:t>5.</w:t>
      </w:r>
      <w:r w:rsidRPr="0060477D">
        <w:rPr>
          <w:szCs w:val="24"/>
          <w:b w:val="1"/>
          <w:i w:val="0"/>
          <w:sz w:val="24"/>
          <w:spacing w:val="0"/>
          <w:w w:val="100"/>
          <w:rFonts/>
          <w:caps w:val="0"/>
        </w:rPr>
        <w:t>  </w:t>
      </w:r>
      <w:r w:rsidRPr="0060477D">
        <w:rPr>
          <w:szCs w:val="24"/>
          <w:b w:val="0"/>
          <w:i w:val="0"/>
          <w:sz w:val="24"/>
          <w:spacing w:val="0"/>
          <w:w w:val="100"/>
          <w:rFonts/>
          <w:caps w:val="0"/>
        </w:rPr>
        <w:t>Provide</w:t>
      </w:r>
      <w:r w:rsidRPr="0060477D">
        <w:rPr>
          <w:szCs w:val="24"/>
          <w:b w:val="0"/>
          <w:i w:val="0"/>
          <w:sz w:val="24"/>
          <w:spacing w:val="0"/>
          <w:w w:val="100"/>
          <w:rFonts/>
          <w:caps w:val="0"/>
        </w:rPr>
        <w:t> </w:t>
      </w:r>
      <w:r w:rsidRPr="0060477D">
        <w:rPr>
          <w:szCs w:val="24"/>
          <w:b w:val="0"/>
          <w:i w:val="0"/>
          <w:sz w:val="24"/>
          <w:spacing w:val="0"/>
          <w:w w:val="100"/>
          <w:rFonts/>
          <w:caps w:val="0"/>
        </w:rPr>
        <w:t>recommendations</w:t>
      </w:r>
      <w:r w:rsidRPr="0060477D">
        <w:rPr>
          <w:szCs w:val="24"/>
          <w:b w:val="0"/>
          <w:i w:val="0"/>
          <w:sz w:val="24"/>
          <w:spacing w:val="0"/>
          <w:w w:val="100"/>
          <w:rFonts/>
          <w:caps w:val="0"/>
        </w:rPr>
        <w:t> </w:t>
      </w:r>
      <w:r w:rsidRPr="0060477D">
        <w:rPr>
          <w:szCs w:val="24"/>
          <w:b w:val="0"/>
          <w:i w:val="0"/>
          <w:sz w:val="24"/>
          <w:spacing w:val="0"/>
          <w:w w:val="100"/>
          <w:rFonts/>
          <w:caps w:val="0"/>
        </w:rPr>
        <w:t>for</w:t>
      </w:r>
      <w:r w:rsidRPr="0060477D">
        <w:rPr>
          <w:szCs w:val="24"/>
          <w:b w:val="0"/>
          <w:i w:val="0"/>
          <w:sz w:val="24"/>
          <w:spacing w:val="0"/>
          <w:w w:val="100"/>
          <w:rFonts/>
          <w:caps w:val="0"/>
        </w:rPr>
        <w:t> </w:t>
      </w:r>
      <w:r w:rsidRPr="0060477D">
        <w:rPr>
          <w:szCs w:val="24"/>
          <w:b w:val="0"/>
          <w:i w:val="0"/>
          <w:sz w:val="24"/>
          <w:spacing w:val="0"/>
          <w:w w:val="100"/>
          <w:rFonts/>
          <w:caps w:val="0"/>
        </w:rPr>
        <w:t>optimizing</w:t>
      </w:r>
      <w:r w:rsidRPr="0060477D">
        <w:rPr>
          <w:szCs w:val="24"/>
          <w:b w:val="0"/>
          <w:i w:val="0"/>
          <w:sz w:val="24"/>
          <w:spacing w:val="0"/>
          <w:w w:val="100"/>
          <w:rFonts/>
          <w:caps w:val="0"/>
        </w:rPr>
        <w:t> </w:t>
      </w:r>
      <w:r w:rsidRPr="0060477D">
        <w:rPr>
          <w:szCs w:val="24"/>
          <w:b w:val="0"/>
          <w:i w:val="0"/>
          <w:sz w:val="24"/>
          <w:spacing w:val="0"/>
          <w:w w:val="100"/>
          <w:rFonts/>
          <w:caps w:val="0"/>
        </w:rPr>
        <w:t>radio</w:t>
      </w:r>
      <w:r w:rsidRPr="0060477D">
        <w:rPr>
          <w:szCs w:val="24"/>
          <w:b w:val="0"/>
          <w:i w:val="0"/>
          <w:sz w:val="24"/>
          <w:spacing w:val="0"/>
          <w:w w:val="100"/>
          <w:rFonts/>
          <w:caps w:val="0"/>
        </w:rPr>
        <w:t> </w:t>
      </w:r>
      <w:r w:rsidRPr="0060477D">
        <w:rPr>
          <w:szCs w:val="24"/>
          <w:b w:val="0"/>
          <w:i w:val="0"/>
          <w:sz w:val="24"/>
          <w:spacing w:val="0"/>
          <w:w w:val="100"/>
          <w:rFonts/>
          <w:caps w:val="0"/>
        </w:rPr>
        <w:t>communication</w:t>
      </w:r>
      <w:r w:rsidRPr="0060477D">
        <w:rPr>
          <w:szCs w:val="24"/>
          <w:b w:val="0"/>
          <w:i w:val="0"/>
          <w:sz w:val="24"/>
          <w:spacing w:val="0"/>
          <w:w w:val="100"/>
          <w:rFonts/>
          <w:caps w:val="0"/>
        </w:rPr>
        <w:t> </w:t>
      </w:r>
      <w:r w:rsidRPr="0060477D">
        <w:rPr>
          <w:szCs w:val="24"/>
          <w:b w:val="0"/>
          <w:i w:val="0"/>
          <w:sz w:val="24"/>
          <w:spacing w:val="0"/>
          <w:w w:val="100"/>
          <w:rFonts/>
          <w:caps w:val="0"/>
        </w:rPr>
        <w:t>systems</w:t>
      </w:r>
      <w:r w:rsidRPr="0060477D">
        <w:rPr>
          <w:szCs w:val="24"/>
          <w:b w:val="0"/>
          <w:i w:val="0"/>
          <w:sz w:val="24"/>
          <w:spacing w:val="0"/>
          <w:w w:val="100"/>
          <w:rFonts/>
          <w:caps w:val="0"/>
        </w:rPr>
        <w:t> </w:t>
      </w:r>
      <w:r w:rsidRPr="0060477D">
        <w:rPr>
          <w:szCs w:val="24"/>
          <w:b w:val="0"/>
          <w:i w:val="0"/>
          <w:sz w:val="24"/>
          <w:spacing w:val="0"/>
          <w:w w:val="100"/>
          <w:rFonts/>
          <w:caps w:val="0"/>
        </w:rPr>
        <w:t>in</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region</w:t>
      </w:r>
      <w:r w:rsidRPr="0060477D">
        <w:rPr>
          <w:szCs w:val="24"/>
          <w:b w:val="0"/>
          <w:i w:val="0"/>
          <w:sz w:val="24"/>
          <w:spacing w:val="0"/>
          <w:w w:val="100"/>
          <w:rFonts/>
          <w:caps w:val="0"/>
        </w:rPr>
        <w:t> </w:t>
      </w:r>
      <w:r w:rsidRPr="0060477D">
        <w:rPr>
          <w:szCs w:val="24"/>
          <w:b w:val="0"/>
          <w:i w:val="0"/>
          <w:sz w:val="24"/>
          <w:spacing w:val="0"/>
          <w:w w:val="100"/>
          <w:rFonts/>
          <w:caps w:val="0"/>
        </w:rPr>
        <w:t>based</w:t>
      </w:r>
      <w:r w:rsidRPr="0060477D">
        <w:rPr>
          <w:szCs w:val="24"/>
          <w:b w:val="0"/>
          <w:i w:val="0"/>
          <w:sz w:val="24"/>
          <w:spacing w:val="0"/>
          <w:w w:val="100"/>
          <w:rFonts/>
          <w:caps w:val="0"/>
        </w:rPr>
        <w:t> </w:t>
      </w:r>
      <w:r w:rsidRPr="0060477D">
        <w:rPr>
          <w:szCs w:val="24"/>
          <w:b w:val="0"/>
          <w:i w:val="0"/>
          <w:sz w:val="24"/>
          <w:spacing w:val="0"/>
          <w:w w:val="100"/>
          <w:rFonts/>
          <w:caps w:val="0"/>
        </w:rPr>
        <w:t>on</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findings</w:t>
      </w:r>
      <w:r w:rsidRPr="0060477D">
        <w:rPr>
          <w:szCs w:val="24"/>
          <w:b w:val="0"/>
          <w:i w:val="0"/>
          <w:sz w:val="24"/>
          <w:spacing w:val="0"/>
          <w:w w:val="100"/>
          <w:rFonts/>
          <w:caps w:val="0"/>
        </w:rPr>
        <w:t> </w:t>
      </w:r>
      <w:r w:rsidRPr="0060477D">
        <w:rPr>
          <w:szCs w:val="24"/>
          <w:b w:val="0"/>
          <w:i w:val="0"/>
          <w:sz w:val="24"/>
          <w:spacing w:val="0"/>
          <w:w w:val="100"/>
          <w:rFonts/>
          <w:caps w:val="0"/>
        </w:rPr>
        <w:t>and</w:t>
      </w:r>
    </w:p>
    <w:p w14:paraId="7D76E98A" w14:textId="77777777" w:rsidR="00E849EA" w:rsidRPr="0060477D" w:rsidRDefault="00E849EA" w:rsidP="00E849EA">
      <w:pPr>
        <w:spacing w:before="0" w:beforeAutospacing="0" w:after="160" w:afterAutospacing="0" w:lineRule="auto" w:line="259"/>
        <w:rPr>
          <w:szCs w:val="24"/>
          <w:b w:val="0"/>
          <w:i w:val="0"/>
          <w:sz w:val="24"/>
          <w:spacing w:val="0"/>
          <w:w w:val="100"/>
          <w:caps w:val="0"/>
        </w:rPr>
        <w:snapToGrid w:val="0"/>
        <w:textAlignment w:val="baseline"/>
      </w:pPr>
      <w:r w:rsidRPr="0060477D">
        <w:rPr>
          <w:szCs w:val="24"/>
          <w:b w:val="1"/>
          <w:i w:val="0"/>
          <w:sz w:val="24"/>
          <w:spacing w:val="0"/>
          <w:w w:val="100"/>
          <w:rFonts/>
          <w:caps w:val="0"/>
        </w:rPr>
        <w:t>6.</w:t>
      </w:r>
      <w:r w:rsidRPr="0060477D">
        <w:rPr>
          <w:szCs w:val="24"/>
          <w:b w:val="1"/>
          <w:i w:val="0"/>
          <w:sz w:val="24"/>
          <w:spacing w:val="0"/>
          <w:w w:val="100"/>
          <w:rFonts/>
          <w:caps w:val="0"/>
        </w:rPr>
        <w:t>  </w:t>
      </w:r>
      <w:r w:rsidRPr="0060477D">
        <w:rPr>
          <w:szCs w:val="24"/>
          <w:b w:val="0"/>
          <w:i w:val="0"/>
          <w:sz w:val="24"/>
          <w:spacing w:val="0"/>
          <w:w w:val="100"/>
          <w:rFonts/>
          <w:caps w:val="0"/>
        </w:rPr>
        <w:t>Compare</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results</w:t>
      </w:r>
      <w:r w:rsidRPr="0060477D">
        <w:rPr>
          <w:szCs w:val="24"/>
          <w:b w:val="0"/>
          <w:i w:val="0"/>
          <w:sz w:val="24"/>
          <w:spacing w:val="0"/>
          <w:w w:val="100"/>
          <w:rFonts/>
          <w:caps w:val="0"/>
        </w:rPr>
        <w:t> </w:t>
      </w:r>
      <w:r w:rsidRPr="0060477D">
        <w:rPr>
          <w:szCs w:val="24"/>
          <w:b w:val="0"/>
          <w:i w:val="0"/>
          <w:sz w:val="24"/>
          <w:spacing w:val="0"/>
          <w:w w:val="100"/>
          <w:rFonts/>
          <w:caps w:val="0"/>
        </w:rPr>
        <w:t>with</w:t>
      </w:r>
      <w:r w:rsidRPr="0060477D">
        <w:rPr>
          <w:szCs w:val="24"/>
          <w:b w:val="0"/>
          <w:i w:val="0"/>
          <w:sz w:val="24"/>
          <w:spacing w:val="0"/>
          <w:w w:val="100"/>
          <w:rFonts/>
          <w:caps w:val="0"/>
        </w:rPr>
        <w:t> </w:t>
      </w:r>
      <w:r w:rsidRPr="0060477D">
        <w:rPr>
          <w:szCs w:val="24"/>
          <w:b w:val="0"/>
          <w:i w:val="0"/>
          <w:sz w:val="24"/>
          <w:spacing w:val="0"/>
          <w:w w:val="100"/>
          <w:rFonts/>
          <w:caps w:val="0"/>
        </w:rPr>
        <w:t>existing</w:t>
      </w:r>
      <w:r w:rsidRPr="0060477D">
        <w:rPr>
          <w:szCs w:val="24"/>
          <w:b w:val="0"/>
          <w:i w:val="0"/>
          <w:sz w:val="24"/>
          <w:spacing w:val="0"/>
          <w:w w:val="100"/>
          <w:rFonts/>
          <w:caps w:val="0"/>
        </w:rPr>
        <w:t> </w:t>
      </w:r>
      <w:r w:rsidRPr="0060477D">
        <w:rPr>
          <w:szCs w:val="24"/>
          <w:b w:val="0"/>
          <w:i w:val="0"/>
          <w:sz w:val="24"/>
          <w:spacing w:val="0"/>
          <w:w w:val="100"/>
          <w:rFonts/>
          <w:caps w:val="0"/>
        </w:rPr>
        <w:t>models</w:t>
      </w:r>
      <w:r w:rsidRPr="0060477D">
        <w:rPr>
          <w:szCs w:val="24"/>
          <w:b w:val="0"/>
          <w:i w:val="0"/>
          <w:sz w:val="24"/>
          <w:spacing w:val="0"/>
          <w:w w:val="100"/>
          <w:rFonts/>
          <w:caps w:val="0"/>
        </w:rPr>
        <w:t> </w:t>
      </w:r>
      <w:r w:rsidRPr="0060477D">
        <w:rPr>
          <w:szCs w:val="24"/>
          <w:b w:val="0"/>
          <w:i w:val="0"/>
          <w:sz w:val="24"/>
          <w:spacing w:val="0"/>
          <w:w w:val="100"/>
          <w:rFonts/>
          <w:caps w:val="0"/>
        </w:rPr>
        <w:t>and</w:t>
      </w:r>
      <w:r w:rsidRPr="0060477D">
        <w:rPr>
          <w:szCs w:val="24"/>
          <w:b w:val="0"/>
          <w:i w:val="0"/>
          <w:sz w:val="24"/>
          <w:spacing w:val="0"/>
          <w:w w:val="100"/>
          <w:rFonts/>
          <w:caps w:val="0"/>
        </w:rPr>
        <w:t> </w:t>
      </w:r>
      <w:r w:rsidRPr="0060477D">
        <w:rPr>
          <w:szCs w:val="24"/>
          <w:b w:val="0"/>
          <w:i w:val="0"/>
          <w:sz w:val="24"/>
          <w:spacing w:val="0"/>
          <w:w w:val="100"/>
          <w:rFonts/>
          <w:caps w:val="0"/>
        </w:rPr>
        <w:t>studies</w:t>
      </w:r>
      <w:r w:rsidRPr="0060477D">
        <w:rPr>
          <w:szCs w:val="24"/>
          <w:b w:val="0"/>
          <w:i w:val="0"/>
          <w:sz w:val="24"/>
          <w:spacing w:val="0"/>
          <w:w w:val="100"/>
          <w:rFonts/>
          <w:caps w:val="0"/>
        </w:rPr>
        <w:t> </w:t>
      </w:r>
      <w:r w:rsidRPr="0060477D">
        <w:rPr>
          <w:szCs w:val="24"/>
          <w:b w:val="0"/>
          <w:i w:val="0"/>
          <w:sz w:val="24"/>
          <w:spacing w:val="0"/>
          <w:w w:val="100"/>
          <w:rFonts/>
          <w:caps w:val="0"/>
        </w:rPr>
        <w:t>in</w:t>
      </w:r>
      <w:r w:rsidRPr="0060477D">
        <w:rPr>
          <w:szCs w:val="24"/>
          <w:b w:val="0"/>
          <w:i w:val="0"/>
          <w:sz w:val="24"/>
          <w:spacing w:val="0"/>
          <w:w w:val="100"/>
          <w:rFonts/>
          <w:caps w:val="0"/>
        </w:rPr>
        <w:t> </w:t>
      </w:r>
      <w:r w:rsidRPr="0060477D">
        <w:rPr>
          <w:szCs w:val="24"/>
          <w:b w:val="0"/>
          <w:i w:val="0"/>
          <w:sz w:val="24"/>
          <w:spacing w:val="0"/>
          <w:w w:val="100"/>
          <w:rFonts/>
          <w:caps w:val="0"/>
        </w:rPr>
        <w:t>other</w:t>
      </w:r>
      <w:r w:rsidRPr="0060477D">
        <w:rPr>
          <w:szCs w:val="24"/>
          <w:b w:val="0"/>
          <w:i w:val="0"/>
          <w:sz w:val="24"/>
          <w:spacing w:val="0"/>
          <w:w w:val="100"/>
          <w:rFonts/>
          <w:caps w:val="0"/>
        </w:rPr>
        <w:t> </w:t>
      </w:r>
      <w:r w:rsidRPr="0060477D">
        <w:rPr>
          <w:szCs w:val="24"/>
          <w:b w:val="0"/>
          <w:i w:val="0"/>
          <w:sz w:val="24"/>
          <w:spacing w:val="0"/>
          <w:w w:val="100"/>
          <w:rFonts/>
          <w:caps w:val="0"/>
        </w:rPr>
        <w:t>regions</w:t>
      </w:r>
      <w:r w:rsidRPr="0060477D">
        <w:rPr>
          <w:szCs w:val="24"/>
          <w:b w:val="0"/>
          <w:i w:val="0"/>
          <w:sz w:val="24"/>
          <w:spacing w:val="0"/>
          <w:w w:val="100"/>
          <w:rFonts/>
          <w:caps w:val="0"/>
        </w:rPr>
        <w:t> </w:t>
      </w:r>
      <w:r w:rsidRPr="0060477D">
        <w:rPr>
          <w:szCs w:val="24"/>
          <w:b w:val="0"/>
          <w:i w:val="0"/>
          <w:sz w:val="24"/>
          <w:spacing w:val="0"/>
          <w:w w:val="100"/>
          <w:rFonts/>
          <w:caps w:val="0"/>
        </w:rPr>
        <w:t>to</w:t>
      </w:r>
      <w:r w:rsidRPr="0060477D">
        <w:rPr>
          <w:szCs w:val="24"/>
          <w:b w:val="0"/>
          <w:i w:val="0"/>
          <w:sz w:val="24"/>
          <w:spacing w:val="0"/>
          <w:w w:val="100"/>
          <w:rFonts/>
          <w:caps w:val="0"/>
        </w:rPr>
        <w:t> </w:t>
      </w:r>
      <w:r w:rsidRPr="0060477D">
        <w:rPr>
          <w:szCs w:val="24"/>
          <w:b w:val="0"/>
          <w:i w:val="0"/>
          <w:sz w:val="24"/>
          <w:spacing w:val="0"/>
          <w:w w:val="100"/>
          <w:rFonts/>
          <w:caps w:val="0"/>
        </w:rPr>
        <w:t>identify</w:t>
      </w:r>
      <w:r w:rsidRPr="0060477D">
        <w:rPr>
          <w:szCs w:val="24"/>
          <w:b w:val="0"/>
          <w:i w:val="0"/>
          <w:sz w:val="24"/>
          <w:spacing w:val="0"/>
          <w:w w:val="100"/>
          <w:rFonts/>
          <w:caps w:val="0"/>
        </w:rPr>
        <w:t> </w:t>
      </w:r>
      <w:r w:rsidRPr="0060477D">
        <w:rPr>
          <w:szCs w:val="24"/>
          <w:b w:val="0"/>
          <w:i w:val="0"/>
          <w:sz w:val="24"/>
          <w:spacing w:val="0"/>
          <w:w w:val="100"/>
          <w:rFonts/>
          <w:caps w:val="0"/>
        </w:rPr>
        <w:t>unique</w:t>
      </w:r>
      <w:r w:rsidRPr="0060477D">
        <w:rPr>
          <w:szCs w:val="24"/>
          <w:b w:val="0"/>
          <w:i w:val="0"/>
          <w:sz w:val="24"/>
          <w:spacing w:val="0"/>
          <w:w w:val="100"/>
          <w:rFonts/>
          <w:caps w:val="0"/>
        </w:rPr>
        <w:t> </w:t>
      </w:r>
      <w:r w:rsidRPr="0060477D">
        <w:rPr>
          <w:szCs w:val="24"/>
          <w:b w:val="0"/>
          <w:i w:val="0"/>
          <w:sz w:val="24"/>
          <w:spacing w:val="0"/>
          <w:w w:val="100"/>
          <w:rFonts/>
          <w:caps w:val="0"/>
        </w:rPr>
        <w:t>characteristics</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Zaria's</w:t>
      </w:r>
      <w:r w:rsidRPr="0060477D">
        <w:rPr>
          <w:szCs w:val="24"/>
          <w:b w:val="0"/>
          <w:i w:val="0"/>
          <w:sz w:val="24"/>
          <w:spacing w:val="0"/>
          <w:w w:val="100"/>
          <w:rFonts/>
          <w:caps w:val="0"/>
        </w:rPr>
        <w:t> </w:t>
      </w:r>
      <w:r w:rsidRPr="0060477D">
        <w:rPr>
          <w:szCs w:val="24"/>
          <w:b w:val="0"/>
          <w:i w:val="0"/>
          <w:sz w:val="24"/>
          <w:spacing w:val="0"/>
          <w:w w:val="100"/>
          <w:rFonts/>
          <w:caps w:val="0"/>
        </w:rPr>
        <w:t>tropospheric</w:t>
      </w:r>
      <w:r w:rsidRPr="0060477D">
        <w:rPr>
          <w:szCs w:val="24"/>
          <w:b w:val="0"/>
          <w:i w:val="0"/>
          <w:sz w:val="24"/>
          <w:spacing w:val="0"/>
          <w:w w:val="100"/>
          <w:rFonts/>
          <w:caps w:val="0"/>
        </w:rPr>
        <w:t> </w:t>
      </w:r>
      <w:r w:rsidRPr="0060477D">
        <w:rPr>
          <w:szCs w:val="24"/>
          <w:b w:val="0"/>
          <w:i w:val="0"/>
          <w:sz w:val="24"/>
          <w:spacing w:val="0"/>
          <w:w w:val="100"/>
          <w:rFonts/>
          <w:caps w:val="0"/>
        </w:rPr>
        <w:t>conditions.</w:t>
      </w:r>
    </w:p>
    <w:p w14:paraId="55EA3CB5"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pPr>
      <w:r>
        <w:rPr>
          <w:b w:val="0"/>
          <w:i w:val="0"/>
          <w:sz w:val="28"/>
          <w:spacing w:val="0"/>
          <w:w w:val="100"/>
          <w:caps w:val="0"/>
        </w:rPr>
        <w:t/>
      </w:r>
    </w:p>
    <w:p w14:paraId="1627C30C"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pPr>
      <w:r>
        <w:rPr>
          <w:b w:val="0"/>
          <w:i w:val="0"/>
          <w:sz w:val="28"/>
          <w:spacing w:val="0"/>
          <w:w w:val="100"/>
          <w:caps w:val="0"/>
        </w:rPr>
        <w:t/>
      </w:r>
    </w:p>
    <w:p w14:paraId="0E726E4B"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pPr>
      <w:r>
        <w:rPr>
          <w:b w:val="0"/>
          <w:i w:val="0"/>
          <w:sz w:val="28"/>
          <w:spacing w:val="0"/>
          <w:w w:val="100"/>
          <w:caps w:val="0"/>
        </w:rPr>
        <w:t/>
      </w:r>
    </w:p>
    <w:p w14:paraId="56FDD8EF"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pPr>
      <w:r>
        <w:rPr>
          <w:b w:val="0"/>
          <w:i w:val="0"/>
          <w:sz w:val="28"/>
          <w:spacing w:val="0"/>
          <w:w w:val="100"/>
          <w:caps w:val="0"/>
        </w:rPr>
        <w:t/>
      </w:r>
    </w:p>
    <w:p w14:paraId="637830AC"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tabs>
          <w:tab w:val="left" w:pos="3497"/>
        </w:tabs>
      </w:pPr>
      <w:r>
        <w:rPr>
          <w:szCs w:val="28"/>
          <w:b w:val="0"/>
          <w:i w:val="0"/>
          <w:sz w:val="28"/>
          <w:spacing w:val="0"/>
          <w:w w:val="100"/>
          <w:rFonts/>
          <w:caps w:val="0"/>
        </w:rPr>
        <w:tab/>
      </w:r>
    </w:p>
    <w:p w14:paraId="14F02D40"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pPr>
      <w:r>
        <w:rPr>
          <w:b w:val="0"/>
          <w:i w:val="0"/>
          <w:sz w:val="28"/>
          <w:spacing w:val="0"/>
          <w:w w:val="100"/>
          <w:caps w:val="0"/>
        </w:rPr>
        <w:t/>
      </w:r>
    </w:p>
    <w:p w14:paraId="5D049FE7"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pPr>
      <w:r>
        <w:rPr>
          <w:b w:val="0"/>
          <w:i w:val="0"/>
          <w:sz w:val="28"/>
          <w:spacing w:val="0"/>
          <w:w w:val="100"/>
          <w:caps w:val="0"/>
        </w:rPr>
        <w:t/>
      </w:r>
    </w:p>
    <w:p w14:paraId="15774ED7"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pPr>
      <w:r>
        <w:rPr>
          <w:b w:val="0"/>
          <w:i w:val="0"/>
          <w:sz w:val="28"/>
          <w:spacing w:val="0"/>
          <w:w w:val="100"/>
          <w:caps w:val="0"/>
        </w:rPr>
        <w:t/>
      </w:r>
    </w:p>
    <w:p w14:paraId="1D18537E"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pPr>
      <w:r>
        <w:rPr>
          <w:b w:val="0"/>
          <w:i w:val="0"/>
          <w:sz w:val="28"/>
          <w:spacing w:val="0"/>
          <w:w w:val="100"/>
          <w:caps w:val="0"/>
        </w:rPr>
        <w:t/>
      </w:r>
    </w:p>
    <w:p w14:paraId="4947C3E4"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pPr>
      <w:r>
        <w:rPr>
          <w:b w:val="0"/>
          <w:i w:val="0"/>
          <w:sz w:val="28"/>
          <w:spacing w:val="0"/>
          <w:w w:val="100"/>
          <w:caps w:val="0"/>
        </w:rPr>
        <w:t/>
      </w:r>
    </w:p>
    <w:p w14:paraId="6132E7BB"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pPr>
      <w:r>
        <w:rPr>
          <w:b w:val="0"/>
          <w:i w:val="0"/>
          <w:sz w:val="28"/>
          <w:spacing w:val="0"/>
          <w:w w:val="100"/>
          <w:caps w:val="0"/>
        </w:rPr>
        <w:t/>
      </w:r>
    </w:p>
    <w:p w14:paraId="78F0CBF8" w14:textId="77777777" w:rsidR="00E849EA" w:rsidRPr="007448FF" w:rsidRDefault="00E849EA" w:rsidP="00E849EA">
      <w:pPr>
        <w:jc w:val="center"/>
        <w:spacing w:before="0" w:beforeAutospacing="0" w:after="160" w:afterAutospacing="0" w:lineRule="auto" w:line="259"/>
        <w:rPr>
          <w:szCs w:val="28"/>
          <w:b w:val="0"/>
          <w:i w:val="0"/>
          <w:sz w:val="28"/>
          <w:spacing w:val="0"/>
          <w:w w:val="100"/>
          <w:caps w:val="0"/>
        </w:rPr>
        <w:snapToGrid w:val="0"/>
        <w:textAlignment w:val="baseline"/>
      </w:pPr>
      <w:r>
        <w:rPr>
          <w:szCs w:val="28"/>
          <w:b w:val="0"/>
          <w:i w:val="0"/>
          <w:sz w:val="28"/>
          <w:spacing w:val="0"/>
          <w:w w:val="100"/>
          <w:rFonts/>
          <w:caps w:val="0"/>
        </w:rPr>
        <w:t>3</w:t>
      </w:r>
    </w:p>
    <w:p w14:paraId="48CDDD88"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szCs w:val="28"/>
          <w:b w:val="1"/>
          <w:i w:val="0"/>
          <w:sz w:val="28"/>
          <w:spacing w:val="0"/>
          <w:w w:val="100"/>
          <w:rFonts/>
          <w:caps w:val="0"/>
        </w:rPr>
        <w:t>CHAPTER</w:t>
      </w:r>
      <w:r>
        <w:rPr>
          <w:szCs w:val="28"/>
          <w:b w:val="1"/>
          <w:i w:val="0"/>
          <w:sz w:val="28"/>
          <w:spacing w:val="0"/>
          <w:w w:val="100"/>
          <w:rFonts/>
          <w:caps w:val="0"/>
        </w:rPr>
        <w:t> </w:t>
      </w:r>
      <w:r>
        <w:rPr>
          <w:szCs w:val="28"/>
          <w:b w:val="1"/>
          <w:i w:val="0"/>
          <w:sz w:val="28"/>
          <w:spacing w:val="0"/>
          <w:w w:val="100"/>
          <w:rFonts/>
          <w:caps w:val="0"/>
        </w:rPr>
        <w:t>TWO</w:t>
      </w:r>
    </w:p>
    <w:p w14:paraId="1CB88EBD"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6F48A473"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szCs w:val="28"/>
          <w:b w:val="1"/>
          <w:i w:val="0"/>
          <w:sz w:val="28"/>
          <w:spacing w:val="0"/>
          <w:w w:val="100"/>
          <w:rFonts/>
          <w:caps w:val="0"/>
        </w:rPr>
        <w:t>2.0</w:t>
      </w:r>
      <w:r>
        <w:rPr>
          <w:szCs w:val="28"/>
          <w:b w:val="1"/>
          <w:i w:val="0"/>
          <w:sz w:val="28"/>
          <w:spacing w:val="0"/>
          <w:w w:val="100"/>
          <w:rFonts/>
          <w:caps w:val="0"/>
        </w:rPr>
        <w:t>   </w:t>
      </w:r>
      <w:r>
        <w:rPr>
          <w:szCs w:val="28"/>
          <w:b w:val="1"/>
          <w:i w:val="0"/>
          <w:sz w:val="28"/>
          <w:spacing w:val="0"/>
          <w:w w:val="100"/>
          <w:rFonts/>
          <w:caps w:val="0"/>
        </w:rPr>
        <w:t>LITERATURE</w:t>
      </w:r>
      <w:r>
        <w:rPr>
          <w:szCs w:val="28"/>
          <w:b w:val="1"/>
          <w:i w:val="0"/>
          <w:sz w:val="28"/>
          <w:spacing w:val="0"/>
          <w:w w:val="100"/>
          <w:rFonts/>
          <w:caps w:val="0"/>
        </w:rPr>
        <w:t> </w:t>
      </w:r>
      <w:r>
        <w:rPr>
          <w:szCs w:val="28"/>
          <w:b w:val="1"/>
          <w:i w:val="0"/>
          <w:sz w:val="28"/>
          <w:spacing w:val="0"/>
          <w:w w:val="100"/>
          <w:rFonts/>
          <w:caps w:val="0"/>
        </w:rPr>
        <w:t>REVIEW</w:t>
      </w:r>
    </w:p>
    <w:p w14:paraId="50D9CE08" w14:textId="77777777" w:rsidR="00E849EA" w:rsidRPr="0060477D" w:rsidRDefault="00E849EA" w:rsidP="00E849EA">
      <w:pPr>
        <w:spacing w:before="0" w:beforeAutospacing="0" w:after="160" w:afterAutospacing="0" w:lineRule="auto" w:line="259"/>
        <w:rPr>
          <w:szCs w:val="24"/>
          <w:b w:val="0"/>
          <w:i w:val="0"/>
          <w:sz w:val="24"/>
          <w:spacing w:val="0"/>
          <w:w w:val="100"/>
          <w:caps w:val="0"/>
        </w:rPr>
        <w:snapToGrid w:val="0"/>
        <w:textAlignment w:val="baseline"/>
      </w:pPr>
      <w:r>
        <w:rPr>
          <w:szCs w:val="24"/>
          <w:noProof/>
          <w:b w:val="0"/>
          <w:i w:val="0"/>
          <w:sz w:val="24"/>
          <w:spacing w:val="0"/>
          <w:w w:val="100"/>
          <w:rFonts/>
          <w:caps w:val="0"/>
        </w:rPr>
        <w:t>(D.</w:t>
      </w:r>
      <w:r>
        <w:rPr>
          <w:szCs w:val="24"/>
          <w:noProof/>
          <w:b w:val="0"/>
          <w:i w:val="0"/>
          <w:sz w:val="24"/>
          <w:spacing w:val="0"/>
          <w:w w:val="100"/>
          <w:rFonts/>
          <w:caps w:val="0"/>
        </w:rPr>
        <w:t> </w:t>
      </w:r>
      <w:r>
        <w:rPr>
          <w:szCs w:val="24"/>
          <w:noProof/>
          <w:b w:val="0"/>
          <w:i w:val="0"/>
          <w:sz w:val="24"/>
          <w:spacing w:val="0"/>
          <w:w w:val="100"/>
          <w:rFonts/>
          <w:caps w:val="0"/>
        </w:rPr>
        <w:t>Akpootu</w:t>
      </w:r>
      <w:r>
        <w:rPr>
          <w:szCs w:val="24"/>
          <w:noProof/>
          <w:b w:val="0"/>
          <w:i w:val="0"/>
          <w:sz w:val="24"/>
          <w:spacing w:val="0"/>
          <w:w w:val="100"/>
          <w:rFonts/>
          <w:caps w:val="0"/>
        </w:rPr>
        <w:t> </w:t>
      </w:r>
      <w:r>
        <w:rPr>
          <w:szCs w:val="24"/>
          <w:noProof/>
          <w:b w:val="0"/>
          <w:i w:val="0"/>
          <w:sz w:val="24"/>
          <w:spacing w:val="0"/>
          <w:w w:val="100"/>
          <w:rFonts/>
          <w:caps w:val="0"/>
        </w:rPr>
        <w:t>&amp;</w:t>
      </w:r>
      <w:r>
        <w:rPr>
          <w:szCs w:val="24"/>
          <w:noProof/>
          <w:b w:val="0"/>
          <w:i w:val="0"/>
          <w:sz w:val="24"/>
          <w:spacing w:val="0"/>
          <w:w w:val="100"/>
          <w:rFonts/>
          <w:caps w:val="0"/>
        </w:rPr>
        <w:t> </w:t>
      </w:r>
      <w:r>
        <w:rPr>
          <w:szCs w:val="24"/>
          <w:noProof/>
          <w:b w:val="0"/>
          <w:i w:val="0"/>
          <w:sz w:val="24"/>
          <w:spacing w:val="0"/>
          <w:w w:val="100"/>
          <w:rFonts/>
          <w:caps w:val="0"/>
        </w:rPr>
        <w:t>Iliyasu,</w:t>
      </w:r>
      <w:r>
        <w:rPr>
          <w:szCs w:val="24"/>
          <w:noProof/>
          <w:b w:val="0"/>
          <w:i w:val="0"/>
          <w:sz w:val="24"/>
          <w:spacing w:val="0"/>
          <w:w w:val="100"/>
          <w:rFonts/>
          <w:caps w:val="0"/>
        </w:rPr>
        <w:t> </w:t>
      </w:r>
      <w:r>
        <w:rPr>
          <w:szCs w:val="24"/>
          <w:noProof/>
          <w:b w:val="0"/>
          <w:i w:val="0"/>
          <w:sz w:val="24"/>
          <w:spacing w:val="0"/>
          <w:w w:val="100"/>
          <w:rFonts/>
          <w:caps w:val="0"/>
        </w:rPr>
        <w:t>2017)</w:t>
      </w:r>
      <w:r w:rsidRPr="0060477D">
        <w:rPr>
          <w:szCs w:val="24"/>
          <w:b w:val="0"/>
          <w:i w:val="0"/>
          <w:sz w:val="24"/>
          <w:spacing w:val="0"/>
          <w:w w:val="100"/>
          <w:rFonts/>
          <w:caps w:val="0"/>
        </w:rPr>
        <w:t> </w:t>
      </w:r>
      <w:r w:rsidRPr="0060477D">
        <w:rPr>
          <w:szCs w:val="24"/>
          <w:b w:val="0"/>
          <w:i w:val="0"/>
          <w:sz w:val="24"/>
          <w:spacing w:val="0"/>
          <w:w w:val="100"/>
          <w:rFonts/>
          <w:caps w:val="0"/>
        </w:rPr>
        <w:t>estimated</w:t>
      </w:r>
      <w:r w:rsidRPr="0060477D">
        <w:rPr>
          <w:szCs w:val="24"/>
          <w:b w:val="0"/>
          <w:i w:val="0"/>
          <w:sz w:val="24"/>
          <w:spacing w:val="0"/>
          <w:w w:val="100"/>
          <w:rFonts/>
          <w:caps w:val="0"/>
        </w:rPr>
        <w:t> </w:t>
      </w:r>
      <w:r w:rsidRPr="0060477D">
        <w:rPr>
          <w:szCs w:val="24"/>
          <w:b w:val="0"/>
          <w:i w:val="0"/>
          <w:sz w:val="24"/>
          <w:spacing w:val="0"/>
          <w:w w:val="100"/>
          <w:rFonts/>
          <w:caps w:val="0"/>
        </w:rPr>
        <w:t>tropospheric</w:t>
      </w:r>
      <w:r w:rsidRPr="0060477D">
        <w:rPr>
          <w:szCs w:val="24"/>
          <w:b w:val="0"/>
          <w:i w:val="0"/>
          <w:sz w:val="24"/>
          <w:spacing w:val="0"/>
          <w:w w:val="100"/>
          <w:rFonts/>
          <w:caps w:val="0"/>
        </w:rPr>
        <w:t> </w:t>
      </w:r>
      <w:r w:rsidRPr="0060477D">
        <w:rPr>
          <w:szCs w:val="24"/>
          <w:b w:val="0"/>
          <w:i w:val="0"/>
          <w:sz w:val="24"/>
          <w:spacing w:val="0"/>
          <w:w w:val="100"/>
          <w:rFonts/>
          <w:caps w:val="0"/>
        </w:rPr>
        <w:t>radio</w:t>
      </w:r>
      <w:r w:rsidRPr="0060477D">
        <w:rPr>
          <w:szCs w:val="24"/>
          <w:b w:val="0"/>
          <w:i w:val="0"/>
          <w:sz w:val="24"/>
          <w:spacing w:val="0"/>
          <w:w w:val="100"/>
          <w:rFonts/>
          <w:caps w:val="0"/>
        </w:rPr>
        <w:t> </w:t>
      </w:r>
      <w:r w:rsidRPr="0060477D">
        <w:rPr>
          <w:szCs w:val="24"/>
          <w:b w:val="0"/>
          <w:i w:val="0"/>
          <w:sz w:val="24"/>
          <w:spacing w:val="0"/>
          <w:w w:val="100"/>
          <w:rFonts/>
          <w:caps w:val="0"/>
        </w:rPr>
        <w:t>refractivity</w:t>
      </w:r>
      <w:r w:rsidRPr="0060477D">
        <w:rPr>
          <w:szCs w:val="24"/>
          <w:b w:val="0"/>
          <w:i w:val="0"/>
          <w:sz w:val="24"/>
          <w:spacing w:val="0"/>
          <w:w w:val="100"/>
          <w:rFonts/>
          <w:caps w:val="0"/>
        </w:rPr>
        <w:t> </w:t>
      </w:r>
      <w:r w:rsidRPr="0060477D">
        <w:rPr>
          <w:szCs w:val="24"/>
          <w:b w:val="0"/>
          <w:i w:val="0"/>
          <w:sz w:val="24"/>
          <w:spacing w:val="0"/>
          <w:w w:val="100"/>
          <w:rFonts/>
          <w:caps w:val="0"/>
        </w:rPr>
        <w:t>under</w:t>
      </w:r>
      <w:r w:rsidRPr="0060477D">
        <w:rPr>
          <w:szCs w:val="24"/>
          <w:b w:val="0"/>
          <w:i w:val="0"/>
          <w:sz w:val="24"/>
          <w:spacing w:val="0"/>
          <w:w w:val="100"/>
          <w:rFonts/>
          <w:caps w:val="0"/>
        </w:rPr>
        <w:t> </w:t>
      </w:r>
      <w:r w:rsidRPr="0060477D">
        <w:rPr>
          <w:szCs w:val="24"/>
          <w:b w:val="0"/>
          <w:i w:val="0"/>
          <w:sz w:val="24"/>
          <w:spacing w:val="0"/>
          <w:w w:val="100"/>
          <w:rFonts/>
          <w:caps w:val="0"/>
        </w:rPr>
        <w:t>varying</w:t>
      </w:r>
      <w:r w:rsidRPr="0060477D">
        <w:rPr>
          <w:szCs w:val="24"/>
          <w:b w:val="0"/>
          <w:i w:val="0"/>
          <w:sz w:val="24"/>
          <w:spacing w:val="0"/>
          <w:w w:val="100"/>
          <w:rFonts/>
          <w:caps w:val="0"/>
        </w:rPr>
        <w:t> </w:t>
      </w:r>
      <w:r w:rsidRPr="0060477D">
        <w:rPr>
          <w:szCs w:val="24"/>
          <w:b w:val="0"/>
          <w:i w:val="0"/>
          <w:sz w:val="24"/>
          <w:spacing w:val="0"/>
          <w:w w:val="100"/>
          <w:rFonts/>
          <w:caps w:val="0"/>
        </w:rPr>
        <w:t>meteorological</w:t>
      </w:r>
      <w:r w:rsidRPr="0060477D">
        <w:rPr>
          <w:szCs w:val="24"/>
          <w:b w:val="0"/>
          <w:i w:val="0"/>
          <w:sz w:val="24"/>
          <w:spacing w:val="0"/>
          <w:w w:val="100"/>
          <w:rFonts/>
          <w:caps w:val="0"/>
        </w:rPr>
        <w:t> </w:t>
      </w:r>
      <w:r w:rsidRPr="0060477D">
        <w:rPr>
          <w:szCs w:val="24"/>
          <w:b w:val="0"/>
          <w:i w:val="0"/>
          <w:sz w:val="24"/>
          <w:spacing w:val="0"/>
          <w:w w:val="100"/>
          <w:rFonts/>
          <w:caps w:val="0"/>
        </w:rPr>
        <w:t>conditions</w:t>
      </w:r>
      <w:r w:rsidRPr="0060477D">
        <w:rPr>
          <w:szCs w:val="24"/>
          <w:b w:val="0"/>
          <w:i w:val="0"/>
          <w:sz w:val="24"/>
          <w:spacing w:val="0"/>
          <w:w w:val="100"/>
          <w:rFonts/>
          <w:caps w:val="0"/>
        </w:rPr>
        <w:t> </w:t>
      </w:r>
      <w:r w:rsidRPr="0060477D">
        <w:rPr>
          <w:szCs w:val="24"/>
          <w:b w:val="0"/>
          <w:i w:val="0"/>
          <w:sz w:val="24"/>
          <w:spacing w:val="0"/>
          <w:w w:val="100"/>
          <w:rFonts/>
          <w:caps w:val="0"/>
        </w:rPr>
        <w:t>in</w:t>
      </w:r>
      <w:r w:rsidRPr="0060477D">
        <w:rPr>
          <w:szCs w:val="24"/>
          <w:b w:val="0"/>
          <w:i w:val="0"/>
          <w:sz w:val="24"/>
          <w:spacing w:val="0"/>
          <w:w w:val="100"/>
          <w:rFonts/>
          <w:caps w:val="0"/>
        </w:rPr>
        <w:t> </w:t>
      </w:r>
      <w:r w:rsidRPr="0060477D">
        <w:rPr>
          <w:szCs w:val="24"/>
          <w:b w:val="0"/>
          <w:i w:val="0"/>
          <w:sz w:val="24"/>
          <w:spacing w:val="0"/>
          <w:w w:val="100"/>
          <w:rFonts/>
          <w:caps w:val="0"/>
        </w:rPr>
        <w:t>Ikeja,</w:t>
      </w:r>
      <w:r w:rsidRPr="0060477D">
        <w:rPr>
          <w:szCs w:val="24"/>
          <w:b w:val="0"/>
          <w:i w:val="0"/>
          <w:sz w:val="24"/>
          <w:spacing w:val="0"/>
          <w:w w:val="100"/>
          <w:rFonts/>
          <w:caps w:val="0"/>
        </w:rPr>
        <w:t> </w:t>
      </w:r>
      <w:r w:rsidRPr="0060477D">
        <w:rPr>
          <w:szCs w:val="24"/>
          <w:b w:val="0"/>
          <w:i w:val="0"/>
          <w:sz w:val="24"/>
          <w:spacing w:val="0"/>
          <w:w w:val="100"/>
          <w:rFonts/>
          <w:caps w:val="0"/>
        </w:rPr>
        <w:t>Nigeria.</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results</w:t>
      </w:r>
      <w:r w:rsidRPr="0060477D">
        <w:rPr>
          <w:szCs w:val="24"/>
          <w:b w:val="0"/>
          <w:i w:val="0"/>
          <w:sz w:val="24"/>
          <w:spacing w:val="0"/>
          <w:w w:val="100"/>
          <w:rFonts/>
          <w:caps w:val="0"/>
        </w:rPr>
        <w:t> </w:t>
      </w:r>
      <w:r w:rsidRPr="0060477D">
        <w:rPr>
          <w:szCs w:val="24"/>
          <w:b w:val="0"/>
          <w:i w:val="0"/>
          <w:sz w:val="24"/>
          <w:spacing w:val="0"/>
          <w:w w:val="100"/>
          <w:rFonts/>
          <w:caps w:val="0"/>
        </w:rPr>
        <w:t>indicated</w:t>
      </w:r>
      <w:r w:rsidRPr="0060477D">
        <w:rPr>
          <w:szCs w:val="24"/>
          <w:b w:val="0"/>
          <w:i w:val="0"/>
          <w:sz w:val="24"/>
          <w:spacing w:val="0"/>
          <w:w w:val="100"/>
          <w:rFonts/>
          <w:caps w:val="0"/>
        </w:rPr>
        <w:t> </w:t>
      </w:r>
      <w:r w:rsidRPr="0060477D">
        <w:rPr>
          <w:szCs w:val="24"/>
          <w:b w:val="0"/>
          <w:i w:val="0"/>
          <w:sz w:val="24"/>
          <w:spacing w:val="0"/>
          <w:w w:val="100"/>
          <w:rFonts/>
          <w:caps w:val="0"/>
        </w:rPr>
        <w:t>that</w:t>
      </w:r>
      <w:r w:rsidRPr="0060477D">
        <w:rPr>
          <w:szCs w:val="24"/>
          <w:b w:val="0"/>
          <w:i w:val="0"/>
          <w:sz w:val="24"/>
          <w:spacing w:val="0"/>
          <w:w w:val="100"/>
          <w:rFonts/>
          <w:caps w:val="0"/>
        </w:rPr>
        <w:t> </w:t>
      </w:r>
      <w:r w:rsidRPr="0060477D">
        <w:rPr>
          <w:szCs w:val="24"/>
          <w:b w:val="0"/>
          <w:i w:val="0"/>
          <w:sz w:val="24"/>
          <w:spacing w:val="0"/>
          <w:w w:val="100"/>
          <w:rFonts/>
          <w:caps w:val="0"/>
        </w:rPr>
        <w:t>an</w:t>
      </w:r>
      <w:r w:rsidRPr="0060477D">
        <w:rPr>
          <w:szCs w:val="24"/>
          <w:b w:val="0"/>
          <w:i w:val="0"/>
          <w:sz w:val="24"/>
          <w:spacing w:val="0"/>
          <w:w w:val="100"/>
          <w:rFonts/>
          <w:caps w:val="0"/>
        </w:rPr>
        <w:t> </w:t>
      </w:r>
      <w:r w:rsidRPr="0060477D">
        <w:rPr>
          <w:szCs w:val="24"/>
          <w:b w:val="0"/>
          <w:i w:val="0"/>
          <w:sz w:val="24"/>
          <w:spacing w:val="0"/>
          <w:w w:val="100"/>
          <w:rFonts/>
          <w:caps w:val="0"/>
        </w:rPr>
        <w:t>average</w:t>
      </w:r>
      <w:r w:rsidRPr="0060477D">
        <w:rPr>
          <w:szCs w:val="24"/>
          <w:b w:val="0"/>
          <w:i w:val="0"/>
          <w:sz w:val="24"/>
          <w:spacing w:val="0"/>
          <w:w w:val="100"/>
          <w:rFonts/>
          <w:caps w:val="0"/>
        </w:rPr>
        <w:t> </w:t>
      </w:r>
      <w:r w:rsidRPr="0060477D">
        <w:rPr>
          <w:szCs w:val="24"/>
          <w:b w:val="0"/>
          <w:i w:val="0"/>
          <w:sz w:val="24"/>
          <w:spacing w:val="0"/>
          <w:w w:val="100"/>
          <w:rFonts/>
          <w:caps w:val="0"/>
        </w:rPr>
        <w:t>value</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385.99</w:t>
      </w:r>
      <w:r w:rsidRPr="0060477D">
        <w:rPr>
          <w:szCs w:val="24"/>
          <w:b w:val="0"/>
          <w:i w:val="0"/>
          <w:sz w:val="24"/>
          <w:spacing w:val="0"/>
          <w:w w:val="100"/>
          <w:rFonts/>
          <w:caps w:val="0"/>
        </w:rPr>
        <w:t> </w:t>
      </w:r>
      <w:r w:rsidRPr="0060477D">
        <w:rPr>
          <w:szCs w:val="24"/>
          <w:b w:val="0"/>
          <w:i w:val="0"/>
          <w:sz w:val="24"/>
          <w:spacing w:val="0"/>
          <w:w w:val="100"/>
          <w:rFonts/>
          <w:caps w:val="0"/>
        </w:rPr>
        <w:t>N-units</w:t>
      </w:r>
      <w:r w:rsidRPr="0060477D">
        <w:rPr>
          <w:szCs w:val="24"/>
          <w:b w:val="0"/>
          <w:i w:val="0"/>
          <w:sz w:val="24"/>
          <w:spacing w:val="0"/>
          <w:w w:val="100"/>
          <w:rFonts/>
          <w:caps w:val="0"/>
        </w:rPr>
        <w:t> </w:t>
      </w:r>
      <w:r w:rsidRPr="0060477D">
        <w:rPr>
          <w:szCs w:val="24"/>
          <w:b w:val="0"/>
          <w:i w:val="0"/>
          <w:sz w:val="24"/>
          <w:spacing w:val="0"/>
          <w:w w:val="100"/>
          <w:rFonts/>
          <w:caps w:val="0"/>
        </w:rPr>
        <w:t>and</w:t>
      </w:r>
      <w:r w:rsidRPr="0060477D">
        <w:rPr>
          <w:szCs w:val="24"/>
          <w:b w:val="0"/>
          <w:i w:val="0"/>
          <w:sz w:val="24"/>
          <w:spacing w:val="0"/>
          <w:w w:val="100"/>
          <w:rFonts/>
          <w:caps w:val="0"/>
        </w:rPr>
        <w:t> </w:t>
      </w:r>
      <w:r w:rsidRPr="0060477D">
        <w:rPr>
          <w:szCs w:val="24"/>
          <w:b w:val="0"/>
          <w:i w:val="0"/>
          <w:sz w:val="24"/>
          <w:spacing w:val="0"/>
          <w:w w:val="100"/>
          <w:rFonts/>
          <w:caps w:val="0"/>
        </w:rPr>
        <w:t>an</w:t>
      </w:r>
      <w:r w:rsidRPr="0060477D">
        <w:rPr>
          <w:szCs w:val="24"/>
          <w:b w:val="0"/>
          <w:i w:val="0"/>
          <w:sz w:val="24"/>
          <w:spacing w:val="0"/>
          <w:w w:val="100"/>
          <w:rFonts/>
          <w:caps w:val="0"/>
        </w:rPr>
        <w:t> </w:t>
      </w:r>
      <w:r w:rsidRPr="0060477D">
        <w:rPr>
          <w:szCs w:val="24"/>
          <w:b w:val="0"/>
          <w:i w:val="0"/>
          <w:sz w:val="24"/>
          <w:spacing w:val="0"/>
          <w:w w:val="100"/>
          <w:rFonts/>
          <w:caps w:val="0"/>
        </w:rPr>
        <w:t>average</w:t>
      </w:r>
      <w:r w:rsidRPr="0060477D">
        <w:rPr>
          <w:szCs w:val="24"/>
          <w:b w:val="0"/>
          <w:i w:val="0"/>
          <w:sz w:val="24"/>
          <w:spacing w:val="0"/>
          <w:w w:val="100"/>
          <w:rFonts/>
          <w:caps w:val="0"/>
        </w:rPr>
        <w:t> </w:t>
      </w:r>
      <w:r w:rsidRPr="0060477D">
        <w:rPr>
          <w:szCs w:val="24"/>
          <w:b w:val="0"/>
          <w:i w:val="0"/>
          <w:sz w:val="24"/>
          <w:spacing w:val="0"/>
          <w:w w:val="100"/>
          <w:rFonts/>
          <w:caps w:val="0"/>
        </w:rPr>
        <w:t>value</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382.94</w:t>
      </w:r>
      <w:r w:rsidRPr="0060477D">
        <w:rPr>
          <w:szCs w:val="24"/>
          <w:b w:val="0"/>
          <w:i w:val="0"/>
          <w:sz w:val="24"/>
          <w:spacing w:val="0"/>
          <w:w w:val="100"/>
          <w:rFonts/>
          <w:caps w:val="0"/>
        </w:rPr>
        <w:t> </w:t>
      </w:r>
      <w:r w:rsidRPr="0060477D">
        <w:rPr>
          <w:szCs w:val="24"/>
          <w:b w:val="0"/>
          <w:i w:val="0"/>
          <w:sz w:val="24"/>
          <w:spacing w:val="0"/>
          <w:w w:val="100"/>
          <w:rFonts/>
          <w:caps w:val="0"/>
        </w:rPr>
        <w:t>N-units</w:t>
      </w:r>
      <w:r w:rsidRPr="0060477D">
        <w:rPr>
          <w:szCs w:val="24"/>
          <w:b w:val="0"/>
          <w:i w:val="0"/>
          <w:sz w:val="24"/>
          <w:spacing w:val="0"/>
          <w:w w:val="100"/>
          <w:rFonts/>
          <w:caps w:val="0"/>
        </w:rPr>
        <w:t> </w:t>
      </w:r>
      <w:r w:rsidRPr="0060477D">
        <w:rPr>
          <w:szCs w:val="24"/>
          <w:b w:val="0"/>
          <w:i w:val="0"/>
          <w:sz w:val="24"/>
          <w:spacing w:val="0"/>
          <w:w w:val="100"/>
          <w:rFonts/>
          <w:caps w:val="0"/>
        </w:rPr>
        <w:t>were</w:t>
      </w:r>
      <w:r w:rsidRPr="0060477D">
        <w:rPr>
          <w:szCs w:val="24"/>
          <w:b w:val="0"/>
          <w:i w:val="0"/>
          <w:sz w:val="24"/>
          <w:spacing w:val="0"/>
          <w:w w:val="100"/>
          <w:rFonts/>
          <w:caps w:val="0"/>
        </w:rPr>
        <w:t> </w:t>
      </w:r>
      <w:r w:rsidRPr="0060477D">
        <w:rPr>
          <w:szCs w:val="24"/>
          <w:b w:val="0"/>
          <w:i w:val="0"/>
          <w:sz w:val="24"/>
          <w:spacing w:val="0"/>
          <w:w w:val="100"/>
          <w:rFonts/>
          <w:caps w:val="0"/>
        </w:rPr>
        <w:t>observed</w:t>
      </w:r>
      <w:r w:rsidRPr="0060477D">
        <w:rPr>
          <w:szCs w:val="24"/>
          <w:b w:val="0"/>
          <w:i w:val="0"/>
          <w:sz w:val="24"/>
          <w:spacing w:val="0"/>
          <w:w w:val="100"/>
          <w:rFonts/>
          <w:caps w:val="0"/>
        </w:rPr>
        <w:t> </w:t>
      </w:r>
      <w:r w:rsidRPr="0060477D">
        <w:rPr>
          <w:szCs w:val="24"/>
          <w:b w:val="0"/>
          <w:i w:val="0"/>
          <w:sz w:val="24"/>
          <w:spacing w:val="0"/>
          <w:w w:val="100"/>
          <w:rFonts/>
          <w:caps w:val="0"/>
        </w:rPr>
        <w:t>during</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rainy</w:t>
      </w:r>
      <w:r w:rsidRPr="0060477D">
        <w:rPr>
          <w:szCs w:val="24"/>
          <w:b w:val="0"/>
          <w:i w:val="0"/>
          <w:sz w:val="24"/>
          <w:spacing w:val="0"/>
          <w:w w:val="100"/>
          <w:rFonts/>
          <w:caps w:val="0"/>
        </w:rPr>
        <w:t> </w:t>
      </w:r>
      <w:r w:rsidRPr="0060477D">
        <w:rPr>
          <w:szCs w:val="24"/>
          <w:b w:val="0"/>
          <w:i w:val="0"/>
          <w:sz w:val="24"/>
          <w:spacing w:val="0"/>
          <w:w w:val="100"/>
          <w:rFonts/>
          <w:caps w:val="0"/>
        </w:rPr>
        <w:t>and</w:t>
      </w:r>
      <w:r w:rsidRPr="0060477D">
        <w:rPr>
          <w:szCs w:val="24"/>
          <w:b w:val="0"/>
          <w:i w:val="0"/>
          <w:sz w:val="24"/>
          <w:spacing w:val="0"/>
          <w:w w:val="100"/>
          <w:rFonts/>
          <w:caps w:val="0"/>
        </w:rPr>
        <w:t> </w:t>
      </w:r>
      <w:r w:rsidRPr="0060477D">
        <w:rPr>
          <w:szCs w:val="24"/>
          <w:b w:val="0"/>
          <w:i w:val="0"/>
          <w:sz w:val="24"/>
          <w:spacing w:val="0"/>
          <w:w w:val="100"/>
          <w:rFonts/>
          <w:caps w:val="0"/>
        </w:rPr>
        <w:t>dry</w:t>
      </w:r>
      <w:r w:rsidRPr="0060477D">
        <w:rPr>
          <w:szCs w:val="24"/>
          <w:b w:val="0"/>
          <w:i w:val="0"/>
          <w:sz w:val="24"/>
          <w:spacing w:val="0"/>
          <w:w w:val="100"/>
          <w:rFonts/>
          <w:caps w:val="0"/>
        </w:rPr>
        <w:t> </w:t>
      </w:r>
      <w:r w:rsidRPr="0060477D">
        <w:rPr>
          <w:szCs w:val="24"/>
          <w:b w:val="0"/>
          <w:i w:val="0"/>
          <w:sz w:val="24"/>
          <w:spacing w:val="0"/>
          <w:w w:val="100"/>
          <w:rFonts/>
          <w:caps w:val="0"/>
        </w:rPr>
        <w:t>seasons</w:t>
      </w:r>
      <w:r w:rsidRPr="0060477D">
        <w:rPr>
          <w:szCs w:val="24"/>
          <w:b w:val="0"/>
          <w:i w:val="0"/>
          <w:sz w:val="24"/>
          <w:spacing w:val="0"/>
          <w:w w:val="100"/>
          <w:rFonts/>
          <w:caps w:val="0"/>
        </w:rPr>
        <w:t> </w:t>
      </w:r>
      <w:r w:rsidRPr="0060477D">
        <w:rPr>
          <w:szCs w:val="24"/>
          <w:b w:val="0"/>
          <w:i w:val="0"/>
          <w:sz w:val="24"/>
          <w:spacing w:val="0"/>
          <w:w w:val="100"/>
          <w:rFonts/>
          <w:caps w:val="0"/>
        </w:rPr>
        <w:t>respectively.</w:t>
      </w:r>
      <w:r w:rsidRPr="0060477D">
        <w:rPr>
          <w:szCs w:val="24"/>
          <w:b w:val="0"/>
          <w:i w:val="0"/>
          <w:sz w:val="24"/>
          <w:spacing w:val="0"/>
          <w:w w:val="100"/>
          <w:rFonts/>
          <w:caps w:val="0"/>
        </w:rPr>
        <w:t> </w:t>
      </w:r>
      <w:r>
        <w:rPr>
          <w:szCs w:val="24"/>
          <w:noProof/>
          <w:b w:val="0"/>
          <w:i w:val="0"/>
          <w:sz w:val="24"/>
          <w:spacing w:val="0"/>
          <w:w w:val="100"/>
          <w:rFonts/>
          <w:caps w:val="0"/>
        </w:rPr>
        <w:t>(D.</w:t>
      </w:r>
      <w:r>
        <w:rPr>
          <w:szCs w:val="24"/>
          <w:noProof/>
          <w:b w:val="0"/>
          <w:i w:val="0"/>
          <w:sz w:val="24"/>
          <w:spacing w:val="0"/>
          <w:w w:val="100"/>
          <w:rFonts/>
          <w:caps w:val="0"/>
        </w:rPr>
        <w:t> </w:t>
      </w:r>
      <w:r>
        <w:rPr>
          <w:szCs w:val="24"/>
          <w:noProof/>
          <w:b w:val="0"/>
          <w:i w:val="0"/>
          <w:sz w:val="24"/>
          <w:spacing w:val="0"/>
          <w:w w:val="100"/>
          <w:rFonts/>
          <w:caps w:val="0"/>
        </w:rPr>
        <w:t>.</w:t>
      </w:r>
      <w:r>
        <w:rPr>
          <w:szCs w:val="24"/>
          <w:noProof/>
          <w:b w:val="0"/>
          <w:i w:val="0"/>
          <w:sz w:val="24"/>
          <w:spacing w:val="0"/>
          <w:w w:val="100"/>
          <w:rFonts/>
          <w:caps w:val="0"/>
        </w:rPr>
        <w:t> </w:t>
      </w:r>
      <w:r>
        <w:rPr>
          <w:szCs w:val="24"/>
          <w:noProof/>
          <w:b w:val="0"/>
          <w:i w:val="0"/>
          <w:sz w:val="24"/>
          <w:spacing w:val="0"/>
          <w:w w:val="100"/>
          <w:rFonts/>
          <w:caps w:val="0"/>
        </w:rPr>
        <w:t>Akpootu</w:t>
      </w:r>
      <w:r>
        <w:rPr>
          <w:szCs w:val="24"/>
          <w:noProof/>
          <w:b w:val="0"/>
          <w:i w:val="0"/>
          <w:sz w:val="24"/>
          <w:spacing w:val="0"/>
          <w:w w:val="100"/>
          <w:rFonts/>
          <w:caps w:val="0"/>
        </w:rPr>
        <w:t> </w:t>
      </w:r>
      <w:r>
        <w:rPr>
          <w:szCs w:val="24"/>
          <w:noProof/>
          <w:b w:val="0"/>
          <w:i w:val="0"/>
          <w:sz w:val="24"/>
          <w:spacing w:val="0"/>
          <w:w w:val="100"/>
          <w:rFonts/>
          <w:caps w:val="0"/>
        </w:rPr>
        <w:t>&amp;</w:t>
      </w:r>
      <w:r>
        <w:rPr>
          <w:szCs w:val="24"/>
          <w:noProof/>
          <w:b w:val="0"/>
          <w:i w:val="0"/>
          <w:sz w:val="24"/>
          <w:spacing w:val="0"/>
          <w:w w:val="100"/>
          <w:rFonts/>
          <w:caps w:val="0"/>
        </w:rPr>
        <w:t> </w:t>
      </w:r>
      <w:r>
        <w:rPr>
          <w:szCs w:val="24"/>
          <w:noProof/>
          <w:b w:val="0"/>
          <w:i w:val="0"/>
          <w:sz w:val="24"/>
          <w:spacing w:val="0"/>
          <w:w w:val="100"/>
          <w:rFonts/>
          <w:caps w:val="0"/>
        </w:rPr>
        <w:t>Rabiu,</w:t>
      </w:r>
      <w:r>
        <w:rPr>
          <w:szCs w:val="24"/>
          <w:noProof/>
          <w:b w:val="0"/>
          <w:i w:val="0"/>
          <w:sz w:val="24"/>
          <w:spacing w:val="0"/>
          <w:w w:val="100"/>
          <w:rFonts/>
          <w:caps w:val="0"/>
        </w:rPr>
        <w:t> </w:t>
      </w:r>
      <w:r>
        <w:rPr>
          <w:szCs w:val="24"/>
          <w:noProof/>
          <w:b w:val="0"/>
          <w:i w:val="0"/>
          <w:sz w:val="24"/>
          <w:spacing w:val="0"/>
          <w:w w:val="100"/>
          <w:rFonts/>
          <w:caps w:val="0"/>
        </w:rPr>
        <w:t>2019)</w:t>
      </w:r>
      <w:r w:rsidRPr="0060477D">
        <w:rPr>
          <w:szCs w:val="24"/>
          <w:b w:val="0"/>
          <w:i w:val="0"/>
          <w:sz w:val="24"/>
          <w:spacing w:val="0"/>
          <w:w w:val="100"/>
          <w:rFonts/>
          <w:caps w:val="0"/>
        </w:rPr>
        <w:t> </w:t>
      </w:r>
      <w:r w:rsidRPr="0060477D">
        <w:rPr>
          <w:szCs w:val="24"/>
          <w:b w:val="0"/>
          <w:i w:val="0"/>
          <w:sz w:val="24"/>
          <w:spacing w:val="0"/>
          <w:w w:val="100"/>
          <w:rFonts/>
          <w:caps w:val="0"/>
        </w:rPr>
        <w:t>developed</w:t>
      </w:r>
      <w:r w:rsidRPr="0060477D">
        <w:rPr>
          <w:szCs w:val="24"/>
          <w:b w:val="0"/>
          <w:i w:val="0"/>
          <w:sz w:val="24"/>
          <w:spacing w:val="0"/>
          <w:w w:val="100"/>
          <w:rFonts/>
          <w:caps w:val="0"/>
        </w:rPr>
        <w:t> </w:t>
      </w:r>
      <w:r w:rsidRPr="0060477D">
        <w:rPr>
          <w:szCs w:val="24"/>
          <w:b w:val="0"/>
          <w:i w:val="0"/>
          <w:sz w:val="24"/>
          <w:spacing w:val="0"/>
          <w:w w:val="100"/>
          <w:rFonts/>
          <w:caps w:val="0"/>
        </w:rPr>
        <w:t>empirical</w:t>
      </w:r>
      <w:r w:rsidRPr="0060477D">
        <w:rPr>
          <w:szCs w:val="24"/>
          <w:b w:val="0"/>
          <w:i w:val="0"/>
          <w:sz w:val="24"/>
          <w:spacing w:val="0"/>
          <w:w w:val="100"/>
          <w:rFonts/>
          <w:caps w:val="0"/>
        </w:rPr>
        <w:t> </w:t>
      </w:r>
      <w:r w:rsidRPr="0060477D">
        <w:rPr>
          <w:szCs w:val="24"/>
          <w:b w:val="0"/>
          <w:i w:val="0"/>
          <w:sz w:val="24"/>
          <w:spacing w:val="0"/>
          <w:w w:val="100"/>
          <w:rFonts/>
          <w:caps w:val="0"/>
        </w:rPr>
        <w:t>models</w:t>
      </w:r>
      <w:r w:rsidRPr="0060477D">
        <w:rPr>
          <w:szCs w:val="24"/>
          <w:b w:val="0"/>
          <w:i w:val="0"/>
          <w:sz w:val="24"/>
          <w:spacing w:val="0"/>
          <w:w w:val="100"/>
          <w:rFonts/>
          <w:caps w:val="0"/>
        </w:rPr>
        <w:t> </w:t>
      </w:r>
      <w:r w:rsidRPr="0060477D">
        <w:rPr>
          <w:szCs w:val="24"/>
          <w:b w:val="0"/>
          <w:i w:val="0"/>
          <w:sz w:val="24"/>
          <w:spacing w:val="0"/>
          <w:w w:val="100"/>
          <w:rFonts/>
          <w:caps w:val="0"/>
        </w:rPr>
        <w:t>for</w:t>
      </w:r>
      <w:r w:rsidRPr="0060477D">
        <w:rPr>
          <w:szCs w:val="24"/>
          <w:b w:val="0"/>
          <w:i w:val="0"/>
          <w:sz w:val="24"/>
          <w:spacing w:val="0"/>
          <w:w w:val="100"/>
          <w:rFonts/>
          <w:caps w:val="0"/>
        </w:rPr>
        <w:t> </w:t>
      </w:r>
      <w:r w:rsidRPr="0060477D">
        <w:rPr>
          <w:szCs w:val="24"/>
          <w:b w:val="0"/>
          <w:i w:val="0"/>
          <w:sz w:val="24"/>
          <w:spacing w:val="0"/>
          <w:w w:val="100"/>
          <w:rFonts/>
          <w:caps w:val="0"/>
        </w:rPr>
        <w:t>estimating</w:t>
      </w:r>
      <w:r w:rsidRPr="0060477D">
        <w:rPr>
          <w:szCs w:val="24"/>
          <w:b w:val="0"/>
          <w:i w:val="0"/>
          <w:sz w:val="24"/>
          <w:spacing w:val="0"/>
          <w:w w:val="100"/>
          <w:rFonts/>
          <w:caps w:val="0"/>
        </w:rPr>
        <w:t> </w:t>
      </w:r>
      <w:r w:rsidRPr="0060477D">
        <w:rPr>
          <w:szCs w:val="24"/>
          <w:b w:val="0"/>
          <w:i w:val="0"/>
          <w:sz w:val="24"/>
          <w:spacing w:val="0"/>
          <w:w w:val="100"/>
          <w:rFonts/>
          <w:caps w:val="0"/>
        </w:rPr>
        <w:t>tropospheric</w:t>
      </w:r>
      <w:r w:rsidRPr="0060477D">
        <w:rPr>
          <w:szCs w:val="24"/>
          <w:b w:val="0"/>
          <w:i w:val="0"/>
          <w:sz w:val="24"/>
          <w:spacing w:val="0"/>
          <w:w w:val="100"/>
          <w:rFonts/>
          <w:caps w:val="0"/>
        </w:rPr>
        <w:t> </w:t>
      </w:r>
      <w:r w:rsidRPr="0060477D">
        <w:rPr>
          <w:szCs w:val="24"/>
          <w:b w:val="0"/>
          <w:i w:val="0"/>
          <w:sz w:val="24"/>
          <w:spacing w:val="0"/>
          <w:w w:val="100"/>
          <w:rFonts/>
          <w:caps w:val="0"/>
        </w:rPr>
        <w:t>radio</w:t>
      </w:r>
      <w:r w:rsidRPr="0060477D">
        <w:rPr>
          <w:szCs w:val="24"/>
          <w:b w:val="0"/>
          <w:i w:val="0"/>
          <w:sz w:val="24"/>
          <w:spacing w:val="0"/>
          <w:w w:val="100"/>
          <w:rFonts/>
          <w:caps w:val="0"/>
        </w:rPr>
        <w:t> </w:t>
      </w:r>
      <w:r w:rsidRPr="0060477D">
        <w:rPr>
          <w:szCs w:val="24"/>
          <w:b w:val="0"/>
          <w:i w:val="0"/>
          <w:sz w:val="24"/>
          <w:spacing w:val="0"/>
          <w:w w:val="100"/>
          <w:rFonts/>
          <w:caps w:val="0"/>
        </w:rPr>
        <w:t>refractivity</w:t>
      </w:r>
      <w:r w:rsidRPr="0060477D">
        <w:rPr>
          <w:szCs w:val="24"/>
          <w:b w:val="0"/>
          <w:i w:val="0"/>
          <w:sz w:val="24"/>
          <w:spacing w:val="0"/>
          <w:w w:val="100"/>
          <w:rFonts/>
          <w:caps w:val="0"/>
        </w:rPr>
        <w:t> </w:t>
      </w:r>
      <w:r w:rsidRPr="0060477D">
        <w:rPr>
          <w:szCs w:val="24"/>
          <w:b w:val="0"/>
          <w:i w:val="0"/>
          <w:sz w:val="24"/>
          <w:spacing w:val="0"/>
          <w:w w:val="100"/>
          <w:rFonts/>
          <w:caps w:val="0"/>
        </w:rPr>
        <w:t>for</w:t>
      </w:r>
      <w:r w:rsidRPr="0060477D">
        <w:rPr>
          <w:szCs w:val="24"/>
          <w:b w:val="0"/>
          <w:i w:val="0"/>
          <w:sz w:val="24"/>
          <w:spacing w:val="0"/>
          <w:w w:val="100"/>
          <w:rFonts/>
          <w:caps w:val="0"/>
        </w:rPr>
        <w:t> </w:t>
      </w:r>
      <w:r w:rsidRPr="0060477D">
        <w:rPr>
          <w:szCs w:val="24"/>
          <w:b w:val="0"/>
          <w:i w:val="0"/>
          <w:sz w:val="24"/>
          <w:spacing w:val="0"/>
          <w:w w:val="100"/>
          <w:rFonts/>
          <w:caps w:val="0"/>
        </w:rPr>
        <w:t>Zaria,</w:t>
      </w:r>
      <w:r w:rsidRPr="0060477D">
        <w:rPr>
          <w:szCs w:val="24"/>
          <w:b w:val="0"/>
          <w:i w:val="0"/>
          <w:sz w:val="24"/>
          <w:spacing w:val="0"/>
          <w:w w:val="100"/>
          <w:rFonts/>
          <w:caps w:val="0"/>
        </w:rPr>
        <w:t> </w:t>
      </w:r>
      <w:r w:rsidRPr="0060477D">
        <w:rPr>
          <w:szCs w:val="24"/>
          <w:b w:val="0"/>
          <w:i w:val="0"/>
          <w:sz w:val="24"/>
          <w:spacing w:val="0"/>
          <w:w w:val="100"/>
          <w:rFonts/>
          <w:caps w:val="0"/>
        </w:rPr>
        <w:t>Nigeria,</w:t>
      </w:r>
      <w:r w:rsidRPr="0060477D">
        <w:rPr>
          <w:szCs w:val="24"/>
          <w:b w:val="0"/>
          <w:i w:val="0"/>
          <w:sz w:val="24"/>
          <w:spacing w:val="0"/>
          <w:w w:val="100"/>
          <w:rFonts/>
          <w:caps w:val="0"/>
        </w:rPr>
        <w:t> </w:t>
      </w:r>
      <w:r w:rsidRPr="0060477D">
        <w:rPr>
          <w:szCs w:val="24"/>
          <w:b w:val="0"/>
          <w:i w:val="0"/>
          <w:sz w:val="24"/>
          <w:spacing w:val="0"/>
          <w:w w:val="100"/>
          <w:rFonts/>
          <w:caps w:val="0"/>
        </w:rPr>
        <w:t>using</w:t>
      </w:r>
      <w:r w:rsidRPr="0060477D">
        <w:rPr>
          <w:szCs w:val="24"/>
          <w:b w:val="0"/>
          <w:i w:val="0"/>
          <w:sz w:val="24"/>
          <w:spacing w:val="0"/>
          <w:w w:val="100"/>
          <w:rFonts/>
          <w:caps w:val="0"/>
        </w:rPr>
        <w:t> </w:t>
      </w:r>
      <w:r w:rsidRPr="0060477D">
        <w:rPr>
          <w:szCs w:val="24"/>
          <w:b w:val="0"/>
          <w:i w:val="0"/>
          <w:sz w:val="24"/>
          <w:spacing w:val="0"/>
          <w:w w:val="100"/>
          <w:rFonts/>
          <w:caps w:val="0"/>
        </w:rPr>
        <w:t>meteorological</w:t>
      </w:r>
      <w:r w:rsidRPr="0060477D">
        <w:rPr>
          <w:szCs w:val="24"/>
          <w:b w:val="0"/>
          <w:i w:val="0"/>
          <w:sz w:val="24"/>
          <w:spacing w:val="0"/>
          <w:w w:val="100"/>
          <w:rFonts/>
          <w:caps w:val="0"/>
        </w:rPr>
        <w:t> </w:t>
      </w:r>
      <w:r w:rsidRPr="0060477D">
        <w:rPr>
          <w:szCs w:val="24"/>
          <w:b w:val="0"/>
          <w:i w:val="0"/>
          <w:sz w:val="24"/>
          <w:spacing w:val="0"/>
          <w:w w:val="100"/>
          <w:rFonts/>
          <w:caps w:val="0"/>
        </w:rPr>
        <w:t>parameter.</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study</w:t>
      </w:r>
      <w:r w:rsidRPr="0060477D">
        <w:rPr>
          <w:szCs w:val="24"/>
          <w:b w:val="0"/>
          <w:i w:val="0"/>
          <w:sz w:val="24"/>
          <w:spacing w:val="0"/>
          <w:w w:val="100"/>
          <w:rFonts/>
          <w:caps w:val="0"/>
        </w:rPr>
        <w:t> </w:t>
      </w:r>
      <w:r w:rsidRPr="0060477D">
        <w:rPr>
          <w:szCs w:val="24"/>
          <w:b w:val="0"/>
          <w:i w:val="0"/>
          <w:sz w:val="24"/>
          <w:spacing w:val="0"/>
          <w:w w:val="100"/>
          <w:rFonts/>
          <w:caps w:val="0"/>
        </w:rPr>
        <w:t>showed</w:t>
      </w:r>
      <w:r w:rsidRPr="0060477D">
        <w:rPr>
          <w:szCs w:val="24"/>
          <w:b w:val="0"/>
          <w:i w:val="0"/>
          <w:sz w:val="24"/>
          <w:spacing w:val="0"/>
          <w:w w:val="100"/>
          <w:rFonts/>
          <w:caps w:val="0"/>
        </w:rPr>
        <w:t> </w:t>
      </w:r>
      <w:r w:rsidRPr="0060477D">
        <w:rPr>
          <w:szCs w:val="24"/>
          <w:b w:val="0"/>
          <w:i w:val="0"/>
          <w:sz w:val="24"/>
          <w:spacing w:val="0"/>
          <w:w w:val="100"/>
          <w:rFonts/>
          <w:caps w:val="0"/>
        </w:rPr>
        <w:t>that</w:t>
      </w:r>
      <w:r w:rsidRPr="0060477D">
        <w:rPr>
          <w:szCs w:val="24"/>
          <w:b w:val="0"/>
          <w:i w:val="0"/>
          <w:sz w:val="24"/>
          <w:spacing w:val="0"/>
          <w:w w:val="100"/>
          <w:rFonts/>
          <w:caps w:val="0"/>
        </w:rPr>
        <w:t> </w:t>
      </w:r>
      <w:r w:rsidRPr="0060477D">
        <w:rPr>
          <w:szCs w:val="24"/>
          <w:b w:val="0"/>
          <w:i w:val="0"/>
          <w:sz w:val="24"/>
          <w:spacing w:val="0"/>
          <w:w w:val="100"/>
          <w:rFonts/>
          <w:caps w:val="0"/>
        </w:rPr>
        <w:t>radio</w:t>
      </w:r>
      <w:r w:rsidRPr="0060477D">
        <w:rPr>
          <w:szCs w:val="24"/>
          <w:b w:val="0"/>
          <w:i w:val="0"/>
          <w:sz w:val="24"/>
          <w:spacing w:val="0"/>
          <w:w w:val="100"/>
          <w:rFonts/>
          <w:caps w:val="0"/>
        </w:rPr>
        <w:t> </w:t>
      </w:r>
      <w:r w:rsidRPr="0060477D">
        <w:rPr>
          <w:szCs w:val="24"/>
          <w:b w:val="0"/>
          <w:i w:val="0"/>
          <w:sz w:val="24"/>
          <w:spacing w:val="0"/>
          <w:w w:val="100"/>
          <w:rFonts/>
          <w:caps w:val="0"/>
        </w:rPr>
        <w:t>refractivity</w:t>
      </w:r>
      <w:r w:rsidRPr="0060477D">
        <w:rPr>
          <w:szCs w:val="24"/>
          <w:b w:val="0"/>
          <w:i w:val="0"/>
          <w:sz w:val="24"/>
          <w:spacing w:val="0"/>
          <w:w w:val="100"/>
          <w:rFonts/>
          <w:caps w:val="0"/>
        </w:rPr>
        <w:t> </w:t>
      </w:r>
      <w:r w:rsidRPr="0060477D">
        <w:rPr>
          <w:szCs w:val="24"/>
          <w:b w:val="0"/>
          <w:i w:val="0"/>
          <w:sz w:val="24"/>
          <w:spacing w:val="0"/>
          <w:w w:val="100"/>
          <w:rFonts/>
          <w:caps w:val="0"/>
        </w:rPr>
        <w:t>with</w:t>
      </w:r>
      <w:r w:rsidRPr="0060477D">
        <w:rPr>
          <w:szCs w:val="24"/>
          <w:b w:val="0"/>
          <w:i w:val="0"/>
          <w:sz w:val="24"/>
          <w:spacing w:val="0"/>
          <w:w w:val="100"/>
          <w:rFonts/>
          <w:caps w:val="0"/>
        </w:rPr>
        <w:t> </w:t>
      </w:r>
      <w:r w:rsidRPr="0060477D">
        <w:rPr>
          <w:szCs w:val="24"/>
          <w:b w:val="0"/>
          <w:i w:val="0"/>
          <w:sz w:val="24"/>
          <w:spacing w:val="0"/>
          <w:w w:val="100"/>
          <w:rFonts/>
          <w:caps w:val="0"/>
        </w:rPr>
        <w:t>relative</w:t>
      </w:r>
      <w:r w:rsidRPr="0060477D">
        <w:rPr>
          <w:szCs w:val="24"/>
          <w:b w:val="0"/>
          <w:i w:val="0"/>
          <w:sz w:val="24"/>
          <w:spacing w:val="0"/>
          <w:w w:val="100"/>
          <w:rFonts/>
          <w:caps w:val="0"/>
        </w:rPr>
        <w:t> </w:t>
      </w:r>
      <w:r w:rsidRPr="0060477D">
        <w:rPr>
          <w:szCs w:val="24"/>
          <w:b w:val="0"/>
          <w:i w:val="0"/>
          <w:sz w:val="24"/>
          <w:spacing w:val="0"/>
          <w:w w:val="100"/>
          <w:rFonts/>
          <w:caps w:val="0"/>
        </w:rPr>
        <w:t>humidity</w:t>
      </w:r>
      <w:r w:rsidRPr="0060477D">
        <w:rPr>
          <w:szCs w:val="24"/>
          <w:b w:val="0"/>
          <w:i w:val="0"/>
          <w:sz w:val="24"/>
          <w:spacing w:val="0"/>
          <w:w w:val="100"/>
          <w:rFonts/>
          <w:caps w:val="0"/>
        </w:rPr>
        <w:t> </w:t>
      </w:r>
      <w:r w:rsidRPr="0060477D">
        <w:rPr>
          <w:szCs w:val="24"/>
          <w:b w:val="0"/>
          <w:i w:val="0"/>
          <w:sz w:val="24"/>
          <w:spacing w:val="0"/>
          <w:w w:val="100"/>
          <w:rFonts/>
          <w:caps w:val="0"/>
        </w:rPr>
        <w:t>was</w:t>
      </w:r>
      <w:r w:rsidRPr="0060477D">
        <w:rPr>
          <w:szCs w:val="24"/>
          <w:b w:val="0"/>
          <w:i w:val="0"/>
          <w:sz w:val="24"/>
          <w:spacing w:val="0"/>
          <w:w w:val="100"/>
          <w:rFonts/>
          <w:caps w:val="0"/>
        </w:rPr>
        <w:t> </w:t>
      </w:r>
      <w:r w:rsidRPr="0060477D">
        <w:rPr>
          <w:szCs w:val="24"/>
          <w:b w:val="0"/>
          <w:i w:val="0"/>
          <w:sz w:val="24"/>
          <w:spacing w:val="0"/>
          <w:w w:val="100"/>
          <w:rFonts/>
          <w:caps w:val="0"/>
        </w:rPr>
        <w:t>found</w:t>
      </w:r>
      <w:r w:rsidRPr="0060477D">
        <w:rPr>
          <w:szCs w:val="24"/>
          <w:b w:val="0"/>
          <w:i w:val="0"/>
          <w:sz w:val="24"/>
          <w:spacing w:val="0"/>
          <w:w w:val="100"/>
          <w:rFonts/>
          <w:caps w:val="0"/>
        </w:rPr>
        <w:t> </w:t>
      </w:r>
      <w:r w:rsidRPr="0060477D">
        <w:rPr>
          <w:szCs w:val="24"/>
          <w:b w:val="0"/>
          <w:i w:val="0"/>
          <w:sz w:val="24"/>
          <w:spacing w:val="0"/>
          <w:w w:val="100"/>
          <w:rFonts/>
          <w:caps w:val="0"/>
        </w:rPr>
        <w:t>more</w:t>
      </w:r>
      <w:r w:rsidRPr="0060477D">
        <w:rPr>
          <w:szCs w:val="24"/>
          <w:b w:val="0"/>
          <w:i w:val="0"/>
          <w:sz w:val="24"/>
          <w:spacing w:val="0"/>
          <w:w w:val="100"/>
          <w:rFonts/>
          <w:caps w:val="0"/>
        </w:rPr>
        <w:t> </w:t>
      </w:r>
      <w:r w:rsidRPr="0060477D">
        <w:rPr>
          <w:szCs w:val="24"/>
          <w:b w:val="0"/>
          <w:i w:val="0"/>
          <w:sz w:val="24"/>
          <w:spacing w:val="0"/>
          <w:w w:val="100"/>
          <w:rFonts/>
          <w:caps w:val="0"/>
        </w:rPr>
        <w:t>suitable</w:t>
      </w:r>
      <w:r w:rsidRPr="0060477D">
        <w:rPr>
          <w:szCs w:val="24"/>
          <w:b w:val="0"/>
          <w:i w:val="0"/>
          <w:sz w:val="24"/>
          <w:spacing w:val="0"/>
          <w:w w:val="100"/>
          <w:rFonts/>
          <w:caps w:val="0"/>
        </w:rPr>
        <w:t> </w:t>
      </w:r>
      <w:r w:rsidRPr="0060477D">
        <w:rPr>
          <w:szCs w:val="24"/>
          <w:b w:val="0"/>
          <w:i w:val="0"/>
          <w:sz w:val="24"/>
          <w:spacing w:val="0"/>
          <w:w w:val="100"/>
          <w:rFonts/>
          <w:caps w:val="0"/>
        </w:rPr>
        <w:t>for</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one</w:t>
      </w:r>
      <w:r w:rsidRPr="0060477D">
        <w:rPr>
          <w:szCs w:val="24"/>
          <w:b w:val="0"/>
          <w:i w:val="0"/>
          <w:sz w:val="24"/>
          <w:spacing w:val="0"/>
          <w:w w:val="100"/>
          <w:rFonts/>
          <w:caps w:val="0"/>
        </w:rPr>
        <w:t> </w:t>
      </w:r>
      <w:r w:rsidRPr="0060477D">
        <w:rPr>
          <w:szCs w:val="24"/>
          <w:b w:val="0"/>
          <w:i w:val="0"/>
          <w:sz w:val="24"/>
          <w:spacing w:val="0"/>
          <w:w w:val="100"/>
          <w:rFonts/>
          <w:caps w:val="0"/>
        </w:rPr>
        <w:t>variable</w:t>
      </w:r>
      <w:r w:rsidRPr="0060477D">
        <w:rPr>
          <w:szCs w:val="24"/>
          <w:b w:val="0"/>
          <w:i w:val="0"/>
          <w:sz w:val="24"/>
          <w:spacing w:val="0"/>
          <w:w w:val="100"/>
          <w:rFonts/>
          <w:caps w:val="0"/>
        </w:rPr>
        <w:t> </w:t>
      </w:r>
      <w:r w:rsidRPr="0060477D">
        <w:rPr>
          <w:szCs w:val="24"/>
          <w:b w:val="0"/>
          <w:i w:val="0"/>
          <w:sz w:val="24"/>
          <w:spacing w:val="0"/>
          <w:w w:val="100"/>
          <w:rFonts/>
          <w:caps w:val="0"/>
        </w:rPr>
        <w:t>correlation.</w:t>
      </w:r>
      <w:r w:rsidRPr="0060477D">
        <w:fldChar w:fldCharType="begin" w:fldLock="1"/>
        <w:rPr>
          <w:szCs w:val="24"/>
          <w:b w:val="0"/>
          <w:i w:val="0"/>
          <w:sz w:val="24"/>
          <w:spacing w:val="0"/>
          <w:w w:val="100"/>
          <w:caps w:val="0"/>
        </w:rPr>
      </w:r>
      <w:r w:rsidRPr="0060477D">
        <w:fldChar w:fldCharType="begin" w:fldLock="1"/>
        <w:rPr>
          <w:szCs w:val="24"/>
          <w:b w:val="0"/>
          <w:i w:val="0"/>
          <w:sz w:val="24"/>
          <w:spacing w:val="0"/>
          <w:w w:val="100"/>
          <w:caps w:val="0"/>
        </w:rPr>
      </w:r>
    </w:p>
    <w:p w14:paraId="4EC1E54B" w14:textId="77777777" w:rsidR="00E849EA" w:rsidRPr="0060477D" w:rsidRDefault="00E849EA" w:rsidP="00E849EA">
      <w:pPr>
        <w:spacing w:before="0" w:beforeAutospacing="0" w:after="160" w:afterAutospacing="0" w:lineRule="auto" w:line="259"/>
        <w:rPr>
          <w:szCs w:val="24"/>
          <w:b w:val="0"/>
          <w:i w:val="0"/>
          <w:sz w:val="24"/>
          <w:spacing w:val="0"/>
          <w:w w:val="100"/>
          <w:caps w:val="0"/>
        </w:rPr>
        <w:snapToGrid w:val="0"/>
        <w:textAlignment w:val="baseline"/>
      </w:pPr>
      <w:r>
        <w:rPr>
          <w:b w:val="0"/>
          <w:i w:val="0"/>
          <w:sz w:val="24"/>
          <w:spacing w:val="0"/>
          <w:w w:val="100"/>
          <w:caps w:val="0"/>
        </w:rPr>
        <w:t/>
      </w:r>
    </w:p>
    <w:p w14:paraId="7F8646A8"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pPr>
      <w:r>
        <w:rPr>
          <w:szCs w:val="24"/>
          <w:noProof/>
          <w:b w:val="0"/>
          <w:i w:val="0"/>
          <w:sz w:val="24"/>
          <w:spacing w:val="0"/>
          <w:w w:val="100"/>
          <w:rFonts/>
          <w:caps w:val="0"/>
        </w:rPr>
        <w:t>(Academy</w:t>
      </w:r>
      <w:r>
        <w:rPr>
          <w:szCs w:val="24"/>
          <w:noProof/>
          <w:b w:val="0"/>
          <w:i w:val="0"/>
          <w:sz w:val="24"/>
          <w:spacing w:val="0"/>
          <w:w w:val="100"/>
          <w:rFonts/>
          <w:caps w:val="0"/>
        </w:rPr>
        <w:t> </w:t>
      </w:r>
      <w:r>
        <w:rPr>
          <w:szCs w:val="24"/>
          <w:noProof/>
          <w:b w:val="0"/>
          <w:i w:val="0"/>
          <w:sz w:val="24"/>
          <w:spacing w:val="0"/>
          <w:w w:val="100"/>
          <w:rFonts/>
          <w:caps w:val="0"/>
        </w:rPr>
        <w:t>et</w:t>
      </w:r>
      <w:r>
        <w:rPr>
          <w:szCs w:val="24"/>
          <w:noProof/>
          <w:b w:val="0"/>
          <w:i w:val="0"/>
          <w:sz w:val="24"/>
          <w:spacing w:val="0"/>
          <w:w w:val="100"/>
          <w:rFonts/>
          <w:caps w:val="0"/>
        </w:rPr>
        <w:t> </w:t>
      </w:r>
      <w:r>
        <w:rPr>
          <w:szCs w:val="24"/>
          <w:noProof/>
          <w:b w:val="0"/>
          <w:i w:val="0"/>
          <w:sz w:val="24"/>
          <w:spacing w:val="0"/>
          <w:w w:val="100"/>
          <w:rFonts/>
          <w:caps w:val="0"/>
        </w:rPr>
        <w:t>al.,</w:t>
      </w:r>
      <w:r>
        <w:rPr>
          <w:szCs w:val="24"/>
          <w:noProof/>
          <w:b w:val="0"/>
          <w:i w:val="0"/>
          <w:sz w:val="24"/>
          <w:spacing w:val="0"/>
          <w:w w:val="100"/>
          <w:rFonts/>
          <w:caps w:val="0"/>
        </w:rPr>
        <w:t> </w:t>
      </w:r>
      <w:r>
        <w:rPr>
          <w:szCs w:val="24"/>
          <w:noProof/>
          <w:b w:val="0"/>
          <w:i w:val="0"/>
          <w:sz w:val="24"/>
          <w:spacing w:val="0"/>
          <w:w w:val="100"/>
          <w:rFonts/>
          <w:caps w:val="0"/>
        </w:rPr>
        <w:t>2024)</w:t>
      </w:r>
      <w:r w:rsidRPr="0060477D">
        <w:rPr>
          <w:szCs w:val="24"/>
          <w:b w:val="0"/>
          <w:i w:val="0"/>
          <w:sz w:val="24"/>
          <w:spacing w:val="0"/>
          <w:w w:val="100"/>
          <w:rFonts/>
          <w:caps w:val="0"/>
        </w:rPr>
        <w:t> </w:t>
      </w:r>
      <w:r w:rsidRPr="0060477D">
        <w:rPr>
          <w:szCs w:val="24"/>
          <w:b w:val="0"/>
          <w:i w:val="0"/>
          <w:sz w:val="24"/>
          <w:spacing w:val="0"/>
          <w:w w:val="100"/>
          <w:rFonts/>
          <w:caps w:val="0"/>
        </w:rPr>
        <w:t>provided</w:t>
      </w:r>
      <w:r w:rsidRPr="0060477D">
        <w:rPr>
          <w:szCs w:val="24"/>
          <w:b w:val="0"/>
          <w:i w:val="0"/>
          <w:sz w:val="24"/>
          <w:spacing w:val="0"/>
          <w:w w:val="100"/>
          <w:rFonts/>
          <w:caps w:val="0"/>
        </w:rPr>
        <w:t> </w:t>
      </w:r>
      <w:r w:rsidRPr="0060477D">
        <w:rPr>
          <w:szCs w:val="24"/>
          <w:b w:val="0"/>
          <w:i w:val="0"/>
          <w:sz w:val="24"/>
          <w:spacing w:val="0"/>
          <w:w w:val="100"/>
          <w:rFonts/>
          <w:caps w:val="0"/>
        </w:rPr>
        <w:t>valuable</w:t>
      </w:r>
      <w:r w:rsidRPr="0060477D">
        <w:rPr>
          <w:szCs w:val="24"/>
          <w:b w:val="0"/>
          <w:i w:val="0"/>
          <w:sz w:val="24"/>
          <w:spacing w:val="0"/>
          <w:w w:val="100"/>
          <w:rFonts/>
          <w:caps w:val="0"/>
        </w:rPr>
        <w:t> </w:t>
      </w:r>
      <w:r w:rsidRPr="0060477D">
        <w:rPr>
          <w:szCs w:val="24"/>
          <w:b w:val="0"/>
          <w:i w:val="0"/>
          <w:sz w:val="24"/>
          <w:spacing w:val="0"/>
          <w:w w:val="100"/>
          <w:rFonts/>
          <w:caps w:val="0"/>
        </w:rPr>
        <w:t>insights</w:t>
      </w:r>
      <w:r w:rsidRPr="0060477D">
        <w:rPr>
          <w:szCs w:val="24"/>
          <w:b w:val="0"/>
          <w:i w:val="0"/>
          <w:sz w:val="24"/>
          <w:spacing w:val="0"/>
          <w:w w:val="100"/>
          <w:rFonts/>
          <w:caps w:val="0"/>
        </w:rPr>
        <w:t> </w:t>
      </w:r>
      <w:r w:rsidRPr="0060477D">
        <w:rPr>
          <w:szCs w:val="24"/>
          <w:b w:val="0"/>
          <w:i w:val="0"/>
          <w:sz w:val="24"/>
          <w:spacing w:val="0"/>
          <w:w w:val="100"/>
          <w:rFonts/>
          <w:caps w:val="0"/>
        </w:rPr>
        <w:t>into</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behavior</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vertical</w:t>
      </w:r>
      <w:r w:rsidRPr="0060477D">
        <w:rPr>
          <w:szCs w:val="24"/>
          <w:b w:val="0"/>
          <w:i w:val="0"/>
          <w:sz w:val="24"/>
          <w:spacing w:val="0"/>
          <w:w w:val="100"/>
          <w:rFonts/>
          <w:caps w:val="0"/>
        </w:rPr>
        <w:t> </w:t>
      </w:r>
      <w:r w:rsidRPr="0060477D">
        <w:rPr>
          <w:szCs w:val="24"/>
          <w:b w:val="0"/>
          <w:i w:val="0"/>
          <w:sz w:val="24"/>
          <w:spacing w:val="0"/>
          <w:w w:val="100"/>
          <w:rFonts/>
          <w:caps w:val="0"/>
        </w:rPr>
        <w:t>radio</w:t>
      </w:r>
      <w:r w:rsidRPr="0060477D">
        <w:rPr>
          <w:szCs w:val="24"/>
          <w:b w:val="0"/>
          <w:i w:val="0"/>
          <w:sz w:val="24"/>
          <w:spacing w:val="0"/>
          <w:w w:val="100"/>
          <w:rFonts/>
          <w:caps w:val="0"/>
        </w:rPr>
        <w:t> </w:t>
      </w:r>
      <w:r w:rsidRPr="0060477D">
        <w:rPr>
          <w:szCs w:val="24"/>
          <w:b w:val="0"/>
          <w:i w:val="0"/>
          <w:sz w:val="24"/>
          <w:spacing w:val="0"/>
          <w:w w:val="100"/>
          <w:rFonts/>
          <w:caps w:val="0"/>
        </w:rPr>
        <w:t>refractivity</w:t>
      </w:r>
      <w:r w:rsidRPr="0060477D">
        <w:rPr>
          <w:szCs w:val="24"/>
          <w:b w:val="0"/>
          <w:i w:val="0"/>
          <w:sz w:val="24"/>
          <w:spacing w:val="0"/>
          <w:w w:val="100"/>
          <w:rFonts/>
          <w:caps w:val="0"/>
        </w:rPr>
        <w:t> </w:t>
      </w:r>
      <w:r w:rsidRPr="0060477D">
        <w:rPr>
          <w:szCs w:val="24"/>
          <w:b w:val="0"/>
          <w:i w:val="0"/>
          <w:sz w:val="24"/>
          <w:spacing w:val="0"/>
          <w:w w:val="100"/>
          <w:rFonts/>
          <w:caps w:val="0"/>
        </w:rPr>
        <w:t>gradients</w:t>
      </w:r>
      <w:r w:rsidRPr="0060477D">
        <w:rPr>
          <w:szCs w:val="24"/>
          <w:b w:val="0"/>
          <w:i w:val="0"/>
          <w:sz w:val="24"/>
          <w:spacing w:val="0"/>
          <w:w w:val="100"/>
          <w:rFonts/>
          <w:caps w:val="0"/>
        </w:rPr>
        <w:t> </w:t>
      </w:r>
      <w:r w:rsidRPr="0060477D">
        <w:rPr>
          <w:szCs w:val="24"/>
          <w:b w:val="0"/>
          <w:i w:val="0"/>
          <w:sz w:val="24"/>
          <w:spacing w:val="0"/>
          <w:w w:val="100"/>
          <w:rFonts/>
          <w:caps w:val="0"/>
        </w:rPr>
        <w:t>in</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lower</w:t>
      </w:r>
      <w:r w:rsidRPr="0060477D">
        <w:rPr>
          <w:szCs w:val="24"/>
          <w:b w:val="0"/>
          <w:i w:val="0"/>
          <w:sz w:val="24"/>
          <w:spacing w:val="0"/>
          <w:w w:val="100"/>
          <w:rFonts/>
          <w:caps w:val="0"/>
        </w:rPr>
        <w:t> </w:t>
      </w:r>
      <w:r w:rsidRPr="0060477D">
        <w:rPr>
          <w:szCs w:val="24"/>
          <w:b w:val="0"/>
          <w:i w:val="0"/>
          <w:sz w:val="24"/>
          <w:spacing w:val="0"/>
          <w:w w:val="100"/>
          <w:rFonts/>
          <w:caps w:val="0"/>
        </w:rPr>
        <w:t>atmospheric</w:t>
      </w:r>
      <w:r w:rsidRPr="0060477D">
        <w:rPr>
          <w:szCs w:val="24"/>
          <w:b w:val="0"/>
          <w:i w:val="0"/>
          <w:sz w:val="24"/>
          <w:spacing w:val="0"/>
          <w:w w:val="100"/>
          <w:rFonts/>
          <w:caps w:val="0"/>
        </w:rPr>
        <w:t> </w:t>
      </w:r>
      <w:r w:rsidRPr="0060477D">
        <w:rPr>
          <w:szCs w:val="24"/>
          <w:b w:val="0"/>
          <w:i w:val="0"/>
          <w:sz w:val="24"/>
          <w:spacing w:val="0"/>
          <w:w w:val="100"/>
          <w:rFonts/>
          <w:caps w:val="0"/>
        </w:rPr>
        <w:t>layer</w:t>
      </w:r>
      <w:r w:rsidRPr="0060477D">
        <w:rPr>
          <w:szCs w:val="24"/>
          <w:b w:val="0"/>
          <w:i w:val="0"/>
          <w:sz w:val="24"/>
          <w:spacing w:val="0"/>
          <w:w w:val="100"/>
          <w:rFonts/>
          <w:caps w:val="0"/>
        </w:rPr>
        <w:t> </w:t>
      </w:r>
      <w:r w:rsidRPr="0060477D">
        <w:rPr>
          <w:szCs w:val="24"/>
          <w:b w:val="0"/>
          <w:i w:val="0"/>
          <w:sz w:val="24"/>
          <w:spacing w:val="0"/>
          <w:w w:val="100"/>
          <w:rFonts/>
          <w:caps w:val="0"/>
        </w:rPr>
        <w:t>across</w:t>
      </w:r>
      <w:r w:rsidRPr="0060477D">
        <w:rPr>
          <w:szCs w:val="24"/>
          <w:b w:val="0"/>
          <w:i w:val="0"/>
          <w:sz w:val="24"/>
          <w:spacing w:val="0"/>
          <w:w w:val="100"/>
          <w:rFonts/>
          <w:caps w:val="0"/>
        </w:rPr>
        <w:t> </w:t>
      </w:r>
      <w:r w:rsidRPr="0060477D">
        <w:rPr>
          <w:szCs w:val="24"/>
          <w:b w:val="0"/>
          <w:i w:val="0"/>
          <w:sz w:val="24"/>
          <w:spacing w:val="0"/>
          <w:w w:val="100"/>
          <w:rFonts/>
          <w:caps w:val="0"/>
        </w:rPr>
        <w:t>different</w:t>
      </w:r>
      <w:r w:rsidRPr="0060477D">
        <w:rPr>
          <w:szCs w:val="24"/>
          <w:b w:val="0"/>
          <w:i w:val="0"/>
          <w:sz w:val="24"/>
          <w:spacing w:val="0"/>
          <w:w w:val="100"/>
          <w:rFonts/>
          <w:caps w:val="0"/>
        </w:rPr>
        <w:t> </w:t>
      </w:r>
      <w:r w:rsidRPr="0060477D">
        <w:rPr>
          <w:szCs w:val="24"/>
          <w:b w:val="0"/>
          <w:i w:val="0"/>
          <w:sz w:val="24"/>
          <w:spacing w:val="0"/>
          <w:w w:val="100"/>
          <w:rFonts/>
          <w:caps w:val="0"/>
        </w:rPr>
        <w:t>cities</w:t>
      </w:r>
      <w:r w:rsidRPr="0060477D">
        <w:rPr>
          <w:szCs w:val="24"/>
          <w:b w:val="0"/>
          <w:i w:val="0"/>
          <w:sz w:val="24"/>
          <w:spacing w:val="0"/>
          <w:w w:val="100"/>
          <w:rFonts/>
          <w:caps w:val="0"/>
        </w:rPr>
        <w:t> </w:t>
      </w:r>
      <w:r w:rsidRPr="0060477D">
        <w:rPr>
          <w:szCs w:val="24"/>
          <w:b w:val="0"/>
          <w:i w:val="0"/>
          <w:sz w:val="24"/>
          <w:spacing w:val="0"/>
          <w:w w:val="100"/>
          <w:rFonts/>
          <w:caps w:val="0"/>
        </w:rPr>
        <w:t>in</w:t>
      </w:r>
      <w:r w:rsidRPr="0060477D">
        <w:rPr>
          <w:szCs w:val="24"/>
          <w:b w:val="0"/>
          <w:i w:val="0"/>
          <w:sz w:val="24"/>
          <w:spacing w:val="0"/>
          <w:w w:val="100"/>
          <w:rFonts/>
          <w:caps w:val="0"/>
        </w:rPr>
        <w:t> </w:t>
      </w:r>
      <w:r w:rsidRPr="0060477D">
        <w:rPr>
          <w:szCs w:val="24"/>
          <w:b w:val="0"/>
          <w:i w:val="0"/>
          <w:sz w:val="24"/>
          <w:spacing w:val="0"/>
          <w:w w:val="100"/>
          <w:rFonts/>
          <w:caps w:val="0"/>
        </w:rPr>
        <w:t>Nigeria.</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findings</w:t>
      </w:r>
      <w:r w:rsidRPr="0060477D">
        <w:rPr>
          <w:szCs w:val="24"/>
          <w:b w:val="0"/>
          <w:i w:val="0"/>
          <w:sz w:val="24"/>
          <w:spacing w:val="0"/>
          <w:w w:val="100"/>
          <w:rFonts/>
          <w:caps w:val="0"/>
        </w:rPr>
        <w:t> </w:t>
      </w:r>
      <w:r w:rsidRPr="0060477D">
        <w:rPr>
          <w:szCs w:val="24"/>
          <w:b w:val="0"/>
          <w:i w:val="0"/>
          <w:sz w:val="24"/>
          <w:spacing w:val="0"/>
          <w:w w:val="100"/>
          <w:rFonts/>
          <w:caps w:val="0"/>
        </w:rPr>
        <w:t>contribute</w:t>
      </w:r>
      <w:r w:rsidRPr="0060477D">
        <w:rPr>
          <w:szCs w:val="24"/>
          <w:b w:val="0"/>
          <w:i w:val="0"/>
          <w:sz w:val="24"/>
          <w:spacing w:val="0"/>
          <w:w w:val="100"/>
          <w:rFonts/>
          <w:caps w:val="0"/>
        </w:rPr>
        <w:t> </w:t>
      </w:r>
      <w:r w:rsidRPr="0060477D">
        <w:rPr>
          <w:szCs w:val="24"/>
          <w:b w:val="0"/>
          <w:i w:val="0"/>
          <w:sz w:val="24"/>
          <w:spacing w:val="0"/>
          <w:w w:val="100"/>
          <w:rFonts/>
          <w:caps w:val="0"/>
        </w:rPr>
        <w:t>to</w:t>
      </w:r>
      <w:r w:rsidRPr="0060477D">
        <w:rPr>
          <w:szCs w:val="24"/>
          <w:b w:val="0"/>
          <w:i w:val="0"/>
          <w:sz w:val="24"/>
          <w:spacing w:val="0"/>
          <w:w w:val="100"/>
          <w:rFonts/>
          <w:caps w:val="0"/>
        </w:rPr>
        <w:t> </w:t>
      </w:r>
      <w:r w:rsidRPr="0060477D">
        <w:rPr>
          <w:szCs w:val="24"/>
          <w:b w:val="0"/>
          <w:i w:val="0"/>
          <w:sz w:val="24"/>
          <w:spacing w:val="0"/>
          <w:w w:val="100"/>
          <w:rFonts/>
          <w:caps w:val="0"/>
        </w:rPr>
        <w:t>a</w:t>
      </w:r>
      <w:r w:rsidRPr="0060477D">
        <w:rPr>
          <w:szCs w:val="24"/>
          <w:b w:val="0"/>
          <w:i w:val="0"/>
          <w:sz w:val="24"/>
          <w:spacing w:val="0"/>
          <w:w w:val="100"/>
          <w:rFonts/>
          <w:caps w:val="0"/>
        </w:rPr>
        <w:t> </w:t>
      </w:r>
      <w:r w:rsidRPr="0060477D">
        <w:rPr>
          <w:szCs w:val="24"/>
          <w:b w:val="0"/>
          <w:i w:val="0"/>
          <w:sz w:val="24"/>
          <w:spacing w:val="0"/>
          <w:w w:val="100"/>
          <w:rFonts/>
          <w:caps w:val="0"/>
        </w:rPr>
        <w:t>deeper</w:t>
      </w:r>
      <w:r w:rsidRPr="0060477D">
        <w:rPr>
          <w:szCs w:val="24"/>
          <w:b w:val="0"/>
          <w:i w:val="0"/>
          <w:sz w:val="24"/>
          <w:spacing w:val="0"/>
          <w:w w:val="100"/>
          <w:rFonts/>
          <w:caps w:val="0"/>
        </w:rPr>
        <w:t> </w:t>
      </w:r>
      <w:r w:rsidRPr="0060477D">
        <w:rPr>
          <w:szCs w:val="24"/>
          <w:b w:val="0"/>
          <w:i w:val="0"/>
          <w:sz w:val="24"/>
          <w:spacing w:val="0"/>
          <w:w w:val="100"/>
          <w:rFonts/>
          <w:caps w:val="0"/>
        </w:rPr>
        <w:t>comprehension</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how</w:t>
      </w:r>
      <w:r w:rsidRPr="0060477D">
        <w:rPr>
          <w:szCs w:val="24"/>
          <w:b w:val="0"/>
          <w:i w:val="0"/>
          <w:sz w:val="24"/>
          <w:spacing w:val="0"/>
          <w:w w:val="100"/>
          <w:rFonts/>
          <w:caps w:val="0"/>
        </w:rPr>
        <w:t> </w:t>
      </w:r>
      <w:r w:rsidRPr="0060477D">
        <w:rPr>
          <w:szCs w:val="24"/>
          <w:b w:val="0"/>
          <w:i w:val="0"/>
          <w:sz w:val="24"/>
          <w:spacing w:val="0"/>
          <w:w w:val="100"/>
          <w:rFonts/>
          <w:caps w:val="0"/>
        </w:rPr>
        <w:t>atmospheric</w:t>
      </w:r>
      <w:r w:rsidRPr="0060477D">
        <w:rPr>
          <w:szCs w:val="24"/>
          <w:b w:val="0"/>
          <w:i w:val="0"/>
          <w:sz w:val="24"/>
          <w:spacing w:val="0"/>
          <w:w w:val="100"/>
          <w:rFonts/>
          <w:caps w:val="0"/>
        </w:rPr>
        <w:t> </w:t>
      </w:r>
      <w:r w:rsidRPr="0060477D">
        <w:rPr>
          <w:szCs w:val="24"/>
          <w:b w:val="0"/>
          <w:i w:val="0"/>
          <w:sz w:val="24"/>
          <w:spacing w:val="0"/>
          <w:w w:val="100"/>
          <w:rFonts/>
          <w:caps w:val="0"/>
        </w:rPr>
        <w:t>factors</w:t>
      </w:r>
      <w:r w:rsidRPr="0060477D">
        <w:rPr>
          <w:szCs w:val="24"/>
          <w:b w:val="0"/>
          <w:i w:val="0"/>
          <w:sz w:val="24"/>
          <w:spacing w:val="0"/>
          <w:w w:val="100"/>
          <w:rFonts/>
          <w:caps w:val="0"/>
        </w:rPr>
        <w:t> </w:t>
      </w:r>
      <w:r w:rsidRPr="0060477D">
        <w:rPr>
          <w:szCs w:val="24"/>
          <w:b w:val="0"/>
          <w:i w:val="0"/>
          <w:sz w:val="24"/>
          <w:spacing w:val="0"/>
          <w:w w:val="100"/>
          <w:rFonts/>
          <w:caps w:val="0"/>
        </w:rPr>
        <w:t>influence</w:t>
      </w:r>
      <w:r w:rsidRPr="0060477D">
        <w:rPr>
          <w:szCs w:val="24"/>
          <w:b w:val="0"/>
          <w:i w:val="0"/>
          <w:sz w:val="24"/>
          <w:spacing w:val="0"/>
          <w:w w:val="100"/>
          <w:rFonts/>
          <w:caps w:val="0"/>
        </w:rPr>
        <w:t> </w:t>
      </w:r>
      <w:r w:rsidRPr="0060477D">
        <w:rPr>
          <w:szCs w:val="24"/>
          <w:b w:val="0"/>
          <w:i w:val="0"/>
          <w:sz w:val="24"/>
          <w:spacing w:val="0"/>
          <w:w w:val="100"/>
          <w:rFonts/>
          <w:caps w:val="0"/>
        </w:rPr>
        <w:t>radio</w:t>
      </w:r>
      <w:r w:rsidRPr="0060477D">
        <w:rPr>
          <w:szCs w:val="24"/>
          <w:b w:val="0"/>
          <w:i w:val="0"/>
          <w:sz w:val="24"/>
          <w:spacing w:val="0"/>
          <w:w w:val="100"/>
          <w:rFonts/>
          <w:caps w:val="0"/>
        </w:rPr>
        <w:t> </w:t>
      </w:r>
      <w:r w:rsidRPr="0060477D">
        <w:rPr>
          <w:szCs w:val="24"/>
          <w:b w:val="0"/>
          <w:i w:val="0"/>
          <w:sz w:val="24"/>
          <w:spacing w:val="0"/>
          <w:w w:val="100"/>
          <w:rFonts/>
          <w:caps w:val="0"/>
        </w:rPr>
        <w:t>signals</w:t>
      </w:r>
      <w:r w:rsidRPr="0060477D">
        <w:rPr>
          <w:szCs w:val="24"/>
          <w:b w:val="0"/>
          <w:i w:val="0"/>
          <w:sz w:val="24"/>
          <w:spacing w:val="0"/>
          <w:w w:val="100"/>
          <w:rFonts/>
          <w:caps w:val="0"/>
        </w:rPr>
        <w:t> </w:t>
      </w:r>
      <w:r w:rsidRPr="0060477D">
        <w:rPr>
          <w:szCs w:val="24"/>
          <w:b w:val="0"/>
          <w:i w:val="0"/>
          <w:sz w:val="24"/>
          <w:spacing w:val="0"/>
          <w:w w:val="100"/>
          <w:rFonts/>
          <w:caps w:val="0"/>
        </w:rPr>
        <w:t>behavior</w:t>
      </w:r>
      <w:r w:rsidRPr="0060477D">
        <w:rPr>
          <w:szCs w:val="24"/>
          <w:b w:val="0"/>
          <w:i w:val="0"/>
          <w:sz w:val="24"/>
          <w:spacing w:val="0"/>
          <w:w w:val="100"/>
          <w:rFonts/>
          <w:caps w:val="0"/>
        </w:rPr>
        <w:t> </w:t>
      </w:r>
      <w:r w:rsidRPr="0060477D">
        <w:rPr>
          <w:szCs w:val="24"/>
          <w:b w:val="0"/>
          <w:i w:val="0"/>
          <w:sz w:val="24"/>
          <w:spacing w:val="0"/>
          <w:w w:val="100"/>
          <w:rFonts/>
          <w:caps w:val="0"/>
        </w:rPr>
        <w:t>and</w:t>
      </w:r>
      <w:r w:rsidRPr="0060477D">
        <w:rPr>
          <w:szCs w:val="24"/>
          <w:b w:val="0"/>
          <w:i w:val="0"/>
          <w:sz w:val="24"/>
          <w:spacing w:val="0"/>
          <w:w w:val="100"/>
          <w:rFonts/>
          <w:caps w:val="0"/>
        </w:rPr>
        <w:t> </w:t>
      </w:r>
      <w:r w:rsidRPr="0060477D">
        <w:rPr>
          <w:szCs w:val="24"/>
          <w:b w:val="0"/>
          <w:i w:val="0"/>
          <w:sz w:val="24"/>
          <w:spacing w:val="0"/>
          <w:w w:val="100"/>
          <w:rFonts/>
          <w:caps w:val="0"/>
        </w:rPr>
        <w:t>propagation</w:t>
      </w:r>
      <w:r w:rsidRPr="0060477D">
        <w:rPr>
          <w:szCs w:val="24"/>
          <w:b w:val="0"/>
          <w:i w:val="0"/>
          <w:sz w:val="24"/>
          <w:spacing w:val="0"/>
          <w:w w:val="100"/>
          <w:rFonts/>
          <w:caps w:val="0"/>
        </w:rPr>
        <w:t> </w:t>
      </w:r>
      <w:r w:rsidRPr="0060477D">
        <w:rPr>
          <w:szCs w:val="24"/>
          <w:b w:val="0"/>
          <w:i w:val="0"/>
          <w:sz w:val="24"/>
          <w:spacing w:val="0"/>
          <w:w w:val="100"/>
          <w:rFonts/>
          <w:caps w:val="0"/>
        </w:rPr>
        <w:t>paths,</w:t>
      </w:r>
      <w:r w:rsidRPr="0060477D">
        <w:rPr>
          <w:szCs w:val="24"/>
          <w:b w:val="0"/>
          <w:i w:val="0"/>
          <w:sz w:val="24"/>
          <w:spacing w:val="0"/>
          <w:w w:val="100"/>
          <w:rFonts/>
          <w:caps w:val="0"/>
        </w:rPr>
        <w:t> </w:t>
      </w:r>
      <w:r w:rsidRPr="0060477D">
        <w:rPr>
          <w:szCs w:val="24"/>
          <w:b w:val="0"/>
          <w:i w:val="0"/>
          <w:sz w:val="24"/>
          <w:spacing w:val="0"/>
          <w:w w:val="100"/>
          <w:rFonts/>
          <w:caps w:val="0"/>
        </w:rPr>
        <w:t>thus</w:t>
      </w:r>
      <w:r w:rsidRPr="0060477D">
        <w:rPr>
          <w:szCs w:val="24"/>
          <w:b w:val="0"/>
          <w:i w:val="0"/>
          <w:sz w:val="24"/>
          <w:spacing w:val="0"/>
          <w:w w:val="100"/>
          <w:rFonts/>
          <w:caps w:val="0"/>
        </w:rPr>
        <w:t> </w:t>
      </w:r>
      <w:r w:rsidRPr="0060477D">
        <w:rPr>
          <w:szCs w:val="24"/>
          <w:b w:val="0"/>
          <w:i w:val="0"/>
          <w:sz w:val="24"/>
          <w:spacing w:val="0"/>
          <w:w w:val="100"/>
          <w:rFonts/>
          <w:caps w:val="0"/>
        </w:rPr>
        <w:t>aiding</w:t>
      </w:r>
      <w:r w:rsidRPr="0060477D">
        <w:rPr>
          <w:szCs w:val="24"/>
          <w:b w:val="0"/>
          <w:i w:val="0"/>
          <w:sz w:val="24"/>
          <w:spacing w:val="0"/>
          <w:w w:val="100"/>
          <w:rFonts/>
          <w:caps w:val="0"/>
        </w:rPr>
        <w:t> </w:t>
      </w:r>
      <w:r w:rsidRPr="0060477D">
        <w:rPr>
          <w:szCs w:val="24"/>
          <w:b w:val="0"/>
          <w:i w:val="0"/>
          <w:sz w:val="24"/>
          <w:spacing w:val="0"/>
          <w:w w:val="100"/>
          <w:rFonts/>
          <w:caps w:val="0"/>
        </w:rPr>
        <w:t>in</w:t>
      </w:r>
      <w:r w:rsidRPr="0060477D">
        <w:rPr>
          <w:szCs w:val="24"/>
          <w:b w:val="0"/>
          <w:i w:val="0"/>
          <w:sz w:val="24"/>
          <w:spacing w:val="0"/>
          <w:w w:val="100"/>
          <w:rFonts/>
          <w:caps w:val="0"/>
        </w:rPr>
        <w:t> </w:t>
      </w:r>
      <w:r w:rsidRPr="0060477D">
        <w:rPr>
          <w:szCs w:val="24"/>
          <w:b w:val="0"/>
          <w:i w:val="0"/>
          <w:sz w:val="24"/>
          <w:spacing w:val="0"/>
          <w:w w:val="100"/>
          <w:rFonts/>
          <w:caps w:val="0"/>
        </w:rPr>
        <w:t>the</w:t>
      </w:r>
      <w:r w:rsidRPr="007044E1">
        <w:rPr>
          <w:szCs w:val="28"/>
          <w:b w:val="0"/>
          <w:i w:val="0"/>
          <w:sz w:val="28"/>
          <w:spacing w:val="0"/>
          <w:w w:val="100"/>
          <w:rFonts/>
          <w:caps w:val="0"/>
        </w:rPr>
        <w:t> </w:t>
      </w:r>
      <w:r w:rsidRPr="007044E1">
        <w:rPr>
          <w:szCs w:val="28"/>
          <w:b w:val="0"/>
          <w:i w:val="0"/>
          <w:sz w:val="28"/>
          <w:spacing w:val="0"/>
          <w:w w:val="100"/>
          <w:rFonts/>
          <w:caps w:val="0"/>
        </w:rPr>
        <w:t>optimization</w:t>
      </w:r>
      <w:r w:rsidRPr="007044E1">
        <w:rPr>
          <w:szCs w:val="28"/>
          <w:b w:val="0"/>
          <w:i w:val="0"/>
          <w:sz w:val="28"/>
          <w:spacing w:val="0"/>
          <w:w w:val="100"/>
          <w:rFonts/>
          <w:caps w:val="0"/>
        </w:rPr>
        <w:t> </w:t>
      </w:r>
      <w:r w:rsidRPr="007044E1">
        <w:rPr>
          <w:szCs w:val="28"/>
          <w:b w:val="0"/>
          <w:i w:val="0"/>
          <w:sz w:val="28"/>
          <w:spacing w:val="0"/>
          <w:w w:val="100"/>
          <w:rFonts/>
          <w:caps w:val="0"/>
        </w:rPr>
        <w:t>of</w:t>
      </w:r>
      <w:r w:rsidRPr="007044E1">
        <w:rPr>
          <w:szCs w:val="28"/>
          <w:b w:val="0"/>
          <w:i w:val="0"/>
          <w:sz w:val="28"/>
          <w:spacing w:val="0"/>
          <w:w w:val="100"/>
          <w:rFonts/>
          <w:caps w:val="0"/>
        </w:rPr>
        <w:t> </w:t>
      </w:r>
      <w:r w:rsidRPr="007044E1">
        <w:rPr>
          <w:szCs w:val="28"/>
          <w:b w:val="0"/>
          <w:i w:val="0"/>
          <w:sz w:val="28"/>
          <w:spacing w:val="0"/>
          <w:w w:val="100"/>
          <w:rFonts/>
          <w:caps w:val="0"/>
        </w:rPr>
        <w:t>communication</w:t>
      </w:r>
      <w:r w:rsidRPr="007044E1">
        <w:rPr>
          <w:szCs w:val="28"/>
          <w:b w:val="0"/>
          <w:i w:val="0"/>
          <w:sz w:val="28"/>
          <w:spacing w:val="0"/>
          <w:w w:val="100"/>
          <w:rFonts/>
          <w:caps w:val="0"/>
        </w:rPr>
        <w:t> </w:t>
      </w:r>
      <w:r w:rsidRPr="007044E1">
        <w:rPr>
          <w:szCs w:val="28"/>
          <w:b w:val="0"/>
          <w:i w:val="0"/>
          <w:sz w:val="28"/>
          <w:spacing w:val="0"/>
          <w:w w:val="100"/>
          <w:rFonts/>
          <w:caps w:val="0"/>
        </w:rPr>
        <w:t>networks</w:t>
      </w:r>
      <w:r w:rsidRPr="007044E1">
        <w:rPr>
          <w:szCs w:val="28"/>
          <w:b w:val="0"/>
          <w:i w:val="0"/>
          <w:sz w:val="28"/>
          <w:spacing w:val="0"/>
          <w:w w:val="100"/>
          <w:rFonts/>
          <w:caps w:val="0"/>
        </w:rPr>
        <w:t> </w:t>
      </w:r>
      <w:r w:rsidRPr="007044E1">
        <w:rPr>
          <w:szCs w:val="28"/>
          <w:b w:val="0"/>
          <w:i w:val="0"/>
          <w:sz w:val="28"/>
          <w:spacing w:val="0"/>
          <w:w w:val="100"/>
          <w:rFonts/>
          <w:caps w:val="0"/>
        </w:rPr>
        <w:t>and</w:t>
      </w:r>
      <w:r w:rsidRPr="007044E1">
        <w:rPr>
          <w:szCs w:val="28"/>
          <w:b w:val="0"/>
          <w:i w:val="0"/>
          <w:sz w:val="28"/>
          <w:spacing w:val="0"/>
          <w:w w:val="100"/>
          <w:rFonts/>
          <w:caps w:val="0"/>
        </w:rPr>
        <w:t> </w:t>
      </w:r>
      <w:r w:rsidRPr="007044E1">
        <w:rPr>
          <w:szCs w:val="28"/>
          <w:b w:val="0"/>
          <w:i w:val="0"/>
          <w:sz w:val="28"/>
          <w:spacing w:val="0"/>
          <w:w w:val="100"/>
          <w:rFonts/>
          <w:caps w:val="0"/>
        </w:rPr>
        <w:t>signal</w:t>
      </w:r>
      <w:r w:rsidRPr="007044E1">
        <w:rPr>
          <w:szCs w:val="28"/>
          <w:b w:val="0"/>
          <w:i w:val="0"/>
          <w:sz w:val="28"/>
          <w:spacing w:val="0"/>
          <w:w w:val="100"/>
          <w:rFonts/>
          <w:caps w:val="0"/>
        </w:rPr>
        <w:t> </w:t>
      </w:r>
      <w:r w:rsidRPr="007044E1">
        <w:rPr>
          <w:szCs w:val="28"/>
          <w:b w:val="0"/>
          <w:i w:val="0"/>
          <w:sz w:val="28"/>
          <w:spacing w:val="0"/>
          <w:w w:val="100"/>
          <w:rFonts/>
          <w:caps w:val="0"/>
        </w:rPr>
        <w:t>reliability</w:t>
      </w:r>
      <w:r w:rsidRPr="007044E1">
        <w:rPr>
          <w:szCs w:val="28"/>
          <w:b w:val="0"/>
          <w:i w:val="0"/>
          <w:sz w:val="28"/>
          <w:spacing w:val="0"/>
          <w:w w:val="100"/>
          <w:rFonts/>
          <w:caps w:val="0"/>
        </w:rPr>
        <w:t> </w:t>
      </w:r>
      <w:r w:rsidRPr="007044E1">
        <w:rPr>
          <w:szCs w:val="28"/>
          <w:b w:val="0"/>
          <w:i w:val="0"/>
          <w:sz w:val="28"/>
          <w:spacing w:val="0"/>
          <w:w w:val="100"/>
          <w:rFonts/>
          <w:caps w:val="0"/>
        </w:rPr>
        <w:t>under</w:t>
      </w:r>
      <w:r w:rsidRPr="007044E1">
        <w:rPr>
          <w:szCs w:val="28"/>
          <w:b w:val="0"/>
          <w:i w:val="0"/>
          <w:sz w:val="28"/>
          <w:spacing w:val="0"/>
          <w:w w:val="100"/>
          <w:rFonts/>
          <w:caps w:val="0"/>
        </w:rPr>
        <w:t> </w:t>
      </w:r>
      <w:r w:rsidRPr="007044E1">
        <w:rPr>
          <w:szCs w:val="28"/>
          <w:b w:val="0"/>
          <w:i w:val="0"/>
          <w:sz w:val="28"/>
          <w:spacing w:val="0"/>
          <w:w w:val="100"/>
          <w:rFonts/>
          <w:caps w:val="0"/>
        </w:rPr>
        <w:t>varying</w:t>
      </w:r>
      <w:r w:rsidRPr="007044E1">
        <w:rPr>
          <w:szCs w:val="28"/>
          <w:b w:val="0"/>
          <w:i w:val="0"/>
          <w:sz w:val="28"/>
          <w:spacing w:val="0"/>
          <w:w w:val="100"/>
          <w:rFonts/>
          <w:caps w:val="0"/>
        </w:rPr>
        <w:t> </w:t>
      </w:r>
      <w:r w:rsidRPr="007044E1">
        <w:rPr>
          <w:szCs w:val="28"/>
          <w:b w:val="0"/>
          <w:i w:val="0"/>
          <w:sz w:val="28"/>
          <w:spacing w:val="0"/>
          <w:w w:val="100"/>
          <w:rFonts/>
          <w:caps w:val="0"/>
        </w:rPr>
        <w:t>meteorological</w:t>
      </w:r>
      <w:r w:rsidRPr="007044E1">
        <w:rPr>
          <w:szCs w:val="28"/>
          <w:b w:val="0"/>
          <w:i w:val="0"/>
          <w:sz w:val="28"/>
          <w:spacing w:val="0"/>
          <w:w w:val="100"/>
          <w:rFonts/>
          <w:caps w:val="0"/>
        </w:rPr>
        <w:t> </w:t>
      </w:r>
      <w:r w:rsidRPr="007044E1">
        <w:rPr>
          <w:szCs w:val="28"/>
          <w:b w:val="0"/>
          <w:i w:val="0"/>
          <w:sz w:val="28"/>
          <w:spacing w:val="0"/>
          <w:w w:val="100"/>
          <w:rFonts/>
          <w:caps w:val="0"/>
        </w:rPr>
        <w:t>conditions.</w:t>
      </w:r>
      <w:r w:rsidRPr="0060477D">
        <w:fldChar w:fldCharType="begin" w:fldLock="1"/>
        <w:rPr>
          <w:szCs w:val="24"/>
          <w:b w:val="0"/>
          <w:i w:val="0"/>
          <w:sz w:val="24"/>
          <w:spacing w:val="0"/>
          <w:w w:val="100"/>
          <w:caps w:val="0"/>
        </w:rPr>
      </w:r>
    </w:p>
    <w:p w14:paraId="5D51A81F" w14:textId="77777777" w:rsidR="00E849EA" w:rsidRPr="007044E1" w:rsidRDefault="00E849EA" w:rsidP="00E849EA">
      <w:pPr>
        <w:spacing w:before="0" w:beforeAutospacing="0" w:after="160" w:afterAutospacing="0" w:lineRule="auto" w:line="259"/>
        <w:rPr>
          <w:szCs w:val="28"/>
          <w:b w:val="0"/>
          <w:i w:val="0"/>
          <w:sz w:val="28"/>
          <w:spacing w:val="0"/>
          <w:w w:val="100"/>
          <w:caps w:val="0"/>
        </w:rPr>
        <w:snapToGrid w:val="0"/>
        <w:textAlignment w:val="baseline"/>
      </w:pPr>
      <w:r>
        <w:rPr>
          <w:b w:val="0"/>
          <w:i w:val="0"/>
          <w:sz w:val="28"/>
          <w:spacing w:val="0"/>
          <w:w w:val="100"/>
          <w:caps w:val="0"/>
        </w:rPr>
        <w:t/>
      </w:r>
    </w:p>
    <w:p w14:paraId="20AB884D" w14:textId="77777777" w:rsidR="00E849EA" w:rsidRPr="0060477D" w:rsidRDefault="00E849EA" w:rsidP="00E849EA">
      <w:pPr>
        <w:spacing w:before="0" w:beforeAutospacing="0" w:after="160" w:afterAutospacing="0" w:lineRule="auto" w:line="259"/>
        <w:rPr>
          <w:szCs w:val="24"/>
          <w:b w:val="0"/>
          <w:i w:val="0"/>
          <w:sz w:val="24"/>
          <w:spacing w:val="0"/>
          <w:w w:val="100"/>
          <w:caps w:val="0"/>
        </w:rPr>
        <w:snapToGrid w:val="0"/>
        <w:textAlignment w:val="baseline"/>
      </w:pPr>
      <w:r>
        <w:rPr>
          <w:szCs w:val="24"/>
          <w:noProof/>
          <w:b w:val="0"/>
          <w:i w:val="0"/>
          <w:sz w:val="24"/>
          <w:spacing w:val="0"/>
          <w:w w:val="100"/>
          <w:rFonts/>
          <w:caps w:val="0"/>
        </w:rPr>
        <w:t>(Onujagbe</w:t>
      </w:r>
      <w:r>
        <w:rPr>
          <w:szCs w:val="24"/>
          <w:noProof/>
          <w:b w:val="0"/>
          <w:i w:val="0"/>
          <w:sz w:val="24"/>
          <w:spacing w:val="0"/>
          <w:w w:val="100"/>
          <w:rFonts/>
          <w:caps w:val="0"/>
        </w:rPr>
        <w:t> </w:t>
      </w:r>
      <w:r>
        <w:rPr>
          <w:szCs w:val="24"/>
          <w:noProof/>
          <w:b w:val="0"/>
          <w:i w:val="0"/>
          <w:sz w:val="24"/>
          <w:spacing w:val="0"/>
          <w:w w:val="100"/>
          <w:rFonts/>
          <w:caps w:val="0"/>
        </w:rPr>
        <w:t>et</w:t>
      </w:r>
      <w:r>
        <w:rPr>
          <w:szCs w:val="24"/>
          <w:noProof/>
          <w:b w:val="0"/>
          <w:i w:val="0"/>
          <w:sz w:val="24"/>
          <w:spacing w:val="0"/>
          <w:w w:val="100"/>
          <w:rFonts/>
          <w:caps w:val="0"/>
        </w:rPr>
        <w:t> </w:t>
      </w:r>
      <w:r>
        <w:rPr>
          <w:szCs w:val="24"/>
          <w:noProof/>
          <w:b w:val="0"/>
          <w:i w:val="0"/>
          <w:sz w:val="24"/>
          <w:spacing w:val="0"/>
          <w:w w:val="100"/>
          <w:rFonts/>
          <w:caps w:val="0"/>
        </w:rPr>
        <w:t>al.,</w:t>
      </w:r>
      <w:r>
        <w:rPr>
          <w:szCs w:val="24"/>
          <w:noProof/>
          <w:b w:val="0"/>
          <w:i w:val="0"/>
          <w:sz w:val="24"/>
          <w:spacing w:val="0"/>
          <w:w w:val="100"/>
          <w:rFonts/>
          <w:caps w:val="0"/>
        </w:rPr>
        <w:t> </w:t>
      </w:r>
      <w:r>
        <w:rPr>
          <w:szCs w:val="24"/>
          <w:noProof/>
          <w:b w:val="0"/>
          <w:i w:val="0"/>
          <w:sz w:val="24"/>
          <w:spacing w:val="0"/>
          <w:w w:val="100"/>
          <w:rFonts/>
          <w:caps w:val="0"/>
        </w:rPr>
        <w:t>2021)</w:t>
      </w:r>
      <w:r w:rsidRPr="0060477D">
        <w:rPr>
          <w:szCs w:val="24"/>
          <w:b w:val="0"/>
          <w:i w:val="0"/>
          <w:sz w:val="24"/>
          <w:spacing w:val="0"/>
          <w:w w:val="100"/>
          <w:rFonts/>
          <w:caps w:val="0"/>
        </w:rPr>
        <w:t> </w:t>
      </w:r>
      <w:r w:rsidRPr="0060477D">
        <w:rPr>
          <w:szCs w:val="24"/>
          <w:b w:val="0"/>
          <w:i w:val="0"/>
          <w:sz w:val="24"/>
          <w:spacing w:val="0"/>
          <w:w w:val="100"/>
          <w:rFonts/>
          <w:caps w:val="0"/>
        </w:rPr>
        <w:t>observed</w:t>
      </w:r>
      <w:r w:rsidRPr="0060477D">
        <w:rPr>
          <w:szCs w:val="24"/>
          <w:b w:val="0"/>
          <w:i w:val="0"/>
          <w:sz w:val="24"/>
          <w:spacing w:val="0"/>
          <w:w w:val="100"/>
          <w:rFonts/>
          <w:caps w:val="0"/>
        </w:rPr>
        <w:t> </w:t>
      </w:r>
      <w:r w:rsidRPr="0060477D">
        <w:rPr>
          <w:szCs w:val="24"/>
          <w:b w:val="0"/>
          <w:i w:val="0"/>
          <w:sz w:val="24"/>
          <w:spacing w:val="0"/>
          <w:w w:val="100"/>
          <w:rFonts/>
          <w:caps w:val="0"/>
        </w:rPr>
        <w:t>that</w:t>
      </w:r>
      <w:r w:rsidRPr="0060477D">
        <w:rPr>
          <w:szCs w:val="24"/>
          <w:b w:val="0"/>
          <w:i w:val="0"/>
          <w:sz w:val="24"/>
          <w:spacing w:val="0"/>
          <w:w w:val="100"/>
          <w:rFonts/>
          <w:caps w:val="0"/>
        </w:rPr>
        <w:t> </w:t>
      </w:r>
      <w:r w:rsidRPr="0060477D">
        <w:rPr>
          <w:szCs w:val="24"/>
          <w:b w:val="0"/>
          <w:i w:val="0"/>
          <w:sz w:val="24"/>
          <w:spacing w:val="0"/>
          <w:w w:val="100"/>
          <w:rFonts/>
          <w:caps w:val="0"/>
        </w:rPr>
        <w:t>surface</w:t>
      </w:r>
      <w:r w:rsidRPr="0060477D">
        <w:rPr>
          <w:szCs w:val="24"/>
          <w:b w:val="0"/>
          <w:i w:val="0"/>
          <w:sz w:val="24"/>
          <w:spacing w:val="0"/>
          <w:w w:val="100"/>
          <w:rFonts/>
          <w:caps w:val="0"/>
        </w:rPr>
        <w:t> </w:t>
      </w:r>
      <w:r w:rsidRPr="0060477D">
        <w:rPr>
          <w:szCs w:val="24"/>
          <w:b w:val="0"/>
          <w:i w:val="0"/>
          <w:sz w:val="24"/>
          <w:spacing w:val="0"/>
          <w:w w:val="100"/>
          <w:rFonts/>
          <w:caps w:val="0"/>
        </w:rPr>
        <w:t>radio</w:t>
      </w:r>
      <w:r w:rsidRPr="0060477D">
        <w:rPr>
          <w:szCs w:val="24"/>
          <w:b w:val="0"/>
          <w:i w:val="0"/>
          <w:sz w:val="24"/>
          <w:spacing w:val="0"/>
          <w:w w:val="100"/>
          <w:rFonts/>
          <w:caps w:val="0"/>
        </w:rPr>
        <w:t> </w:t>
      </w:r>
      <w:r w:rsidRPr="0060477D">
        <w:rPr>
          <w:szCs w:val="24"/>
          <w:b w:val="0"/>
          <w:i w:val="0"/>
          <w:sz w:val="24"/>
          <w:spacing w:val="0"/>
          <w:w w:val="100"/>
          <w:rFonts/>
          <w:caps w:val="0"/>
        </w:rPr>
        <w:t>refractivity</w:t>
      </w:r>
      <w:r w:rsidRPr="0060477D">
        <w:rPr>
          <w:szCs w:val="24"/>
          <w:b w:val="0"/>
          <w:i w:val="0"/>
          <w:sz w:val="24"/>
          <w:spacing w:val="0"/>
          <w:w w:val="100"/>
          <w:rFonts/>
          <w:caps w:val="0"/>
        </w:rPr>
        <w:t> </w:t>
      </w:r>
      <w:r w:rsidRPr="0060477D">
        <w:rPr>
          <w:szCs w:val="24"/>
          <w:b w:val="0"/>
          <w:i w:val="0"/>
          <w:sz w:val="24"/>
          <w:spacing w:val="0"/>
          <w:w w:val="100"/>
          <w:rFonts/>
          <w:caps w:val="0"/>
        </w:rPr>
        <w:t>over</w:t>
      </w:r>
      <w:r w:rsidRPr="0060477D">
        <w:rPr>
          <w:szCs w:val="24"/>
          <w:b w:val="0"/>
          <w:i w:val="0"/>
          <w:sz w:val="24"/>
          <w:spacing w:val="0"/>
          <w:w w:val="100"/>
          <w:rFonts/>
          <w:caps w:val="0"/>
        </w:rPr>
        <w:t> </w:t>
      </w:r>
      <w:r w:rsidRPr="0060477D">
        <w:rPr>
          <w:szCs w:val="24"/>
          <w:b w:val="0"/>
          <w:i w:val="0"/>
          <w:sz w:val="24"/>
          <w:spacing w:val="0"/>
          <w:w w:val="100"/>
          <w:rFonts/>
          <w:caps w:val="0"/>
        </w:rPr>
        <w:t>Zaria</w:t>
      </w:r>
      <w:r w:rsidRPr="0060477D">
        <w:rPr>
          <w:szCs w:val="24"/>
          <w:b w:val="0"/>
          <w:i w:val="0"/>
          <w:sz w:val="24"/>
          <w:spacing w:val="0"/>
          <w:w w:val="100"/>
          <w:rFonts/>
          <w:caps w:val="0"/>
        </w:rPr>
        <w:t> </w:t>
      </w:r>
      <w:r w:rsidRPr="0060477D">
        <w:rPr>
          <w:szCs w:val="24"/>
          <w:b w:val="0"/>
          <w:i w:val="0"/>
          <w:sz w:val="24"/>
          <w:spacing w:val="0"/>
          <w:w w:val="100"/>
          <w:rFonts/>
          <w:caps w:val="0"/>
        </w:rPr>
        <w:t>mean</w:t>
      </w:r>
      <w:r w:rsidRPr="0060477D">
        <w:rPr>
          <w:szCs w:val="24"/>
          <w:b w:val="0"/>
          <w:i w:val="0"/>
          <w:sz w:val="24"/>
          <w:spacing w:val="0"/>
          <w:w w:val="100"/>
          <w:rFonts/>
          <w:caps w:val="0"/>
        </w:rPr>
        <w:t> </w:t>
      </w:r>
      <w:r w:rsidRPr="0060477D">
        <w:rPr>
          <w:szCs w:val="24"/>
          <w:b w:val="0"/>
          <w:i w:val="0"/>
          <w:sz w:val="24"/>
          <w:spacing w:val="0"/>
          <w:w w:val="100"/>
          <w:rFonts/>
          <w:caps w:val="0"/>
        </w:rPr>
        <w:t>monthly</w:t>
      </w:r>
      <w:r w:rsidRPr="0060477D">
        <w:rPr>
          <w:szCs w:val="24"/>
          <w:b w:val="0"/>
          <w:i w:val="0"/>
          <w:sz w:val="24"/>
          <w:spacing w:val="0"/>
          <w:w w:val="100"/>
          <w:rFonts/>
          <w:caps w:val="0"/>
        </w:rPr>
        <w:t> </w:t>
      </w:r>
      <w:r w:rsidRPr="0060477D">
        <w:rPr>
          <w:szCs w:val="24"/>
          <w:b w:val="0"/>
          <w:i w:val="0"/>
          <w:sz w:val="24"/>
          <w:spacing w:val="0"/>
          <w:w w:val="100"/>
          <w:rFonts/>
          <w:caps w:val="0"/>
        </w:rPr>
        <w:t>values</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surface</w:t>
      </w:r>
      <w:r w:rsidRPr="0060477D">
        <w:rPr>
          <w:szCs w:val="24"/>
          <w:b w:val="0"/>
          <w:i w:val="0"/>
          <w:sz w:val="24"/>
          <w:spacing w:val="0"/>
          <w:w w:val="100"/>
          <w:rFonts/>
          <w:caps w:val="0"/>
        </w:rPr>
        <w:t> </w:t>
      </w:r>
      <w:r w:rsidRPr="0060477D">
        <w:rPr>
          <w:szCs w:val="24"/>
          <w:b w:val="0"/>
          <w:i w:val="0"/>
          <w:sz w:val="24"/>
          <w:spacing w:val="0"/>
          <w:w w:val="100"/>
          <w:rFonts/>
          <w:caps w:val="0"/>
        </w:rPr>
        <w:t>refractivity,</w:t>
      </w:r>
      <w:r w:rsidRPr="0060477D">
        <w:rPr>
          <w:szCs w:val="24"/>
          <w:b w:val="0"/>
          <w:i w:val="0"/>
          <w:sz w:val="24"/>
          <w:spacing w:val="0"/>
          <w:w w:val="100"/>
          <w:rFonts/>
          <w:caps w:val="0"/>
        </w:rPr>
        <w:t> </w:t>
      </w:r>
      <w:r w:rsidRPr="0060477D">
        <w:rPr>
          <w:szCs w:val="24"/>
          <w:b w:val="0"/>
          <w:i w:val="0"/>
          <w:sz w:val="24"/>
          <w:spacing w:val="0"/>
          <w:w w:val="100"/>
          <w:rFonts/>
          <w:caps w:val="0"/>
        </w:rPr>
        <w:t>Ns</w:t>
      </w:r>
      <w:r w:rsidRPr="0060477D">
        <w:rPr>
          <w:szCs w:val="24"/>
          <w:b w:val="0"/>
          <w:i w:val="0"/>
          <w:sz w:val="24"/>
          <w:spacing w:val="0"/>
          <w:w w:val="100"/>
          <w:rFonts/>
          <w:caps w:val="0"/>
        </w:rPr>
        <w:t> </w:t>
      </w:r>
      <w:r w:rsidRPr="0060477D">
        <w:rPr>
          <w:szCs w:val="24"/>
          <w:b w:val="0"/>
          <w:i w:val="0"/>
          <w:sz w:val="24"/>
          <w:spacing w:val="0"/>
          <w:w w:val="100"/>
          <w:rFonts/>
          <w:caps w:val="0"/>
        </w:rPr>
        <w:t>for</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Zaria</w:t>
      </w:r>
      <w:r w:rsidRPr="0060477D">
        <w:rPr>
          <w:szCs w:val="24"/>
          <w:b w:val="0"/>
          <w:i w:val="0"/>
          <w:sz w:val="24"/>
          <w:spacing w:val="0"/>
          <w:w w:val="100"/>
          <w:rFonts/>
          <w:caps w:val="0"/>
        </w:rPr>
        <w:t> </w:t>
      </w:r>
      <w:r w:rsidRPr="0060477D">
        <w:rPr>
          <w:szCs w:val="24"/>
          <w:b w:val="0"/>
          <w:i w:val="0"/>
          <w:sz w:val="24"/>
          <w:spacing w:val="0"/>
          <w:w w:val="100"/>
          <w:rFonts/>
          <w:caps w:val="0"/>
        </w:rPr>
        <w:t>station</w:t>
      </w:r>
      <w:r w:rsidRPr="0060477D">
        <w:rPr>
          <w:szCs w:val="24"/>
          <w:b w:val="0"/>
          <w:i w:val="0"/>
          <w:sz w:val="24"/>
          <w:spacing w:val="0"/>
          <w:w w:val="100"/>
          <w:rFonts/>
          <w:caps w:val="0"/>
        </w:rPr>
        <w:t> </w:t>
      </w:r>
      <w:r w:rsidRPr="0060477D">
        <w:rPr>
          <w:szCs w:val="24"/>
          <w:b w:val="0"/>
          <w:i w:val="0"/>
          <w:sz w:val="24"/>
          <w:spacing w:val="0"/>
          <w:w w:val="100"/>
          <w:rFonts/>
          <w:caps w:val="0"/>
        </w:rPr>
        <w:t>were</w:t>
      </w:r>
      <w:r w:rsidRPr="0060477D">
        <w:rPr>
          <w:szCs w:val="24"/>
          <w:b w:val="0"/>
          <w:i w:val="0"/>
          <w:sz w:val="24"/>
          <w:spacing w:val="0"/>
          <w:w w:val="100"/>
          <w:rFonts/>
          <w:caps w:val="0"/>
        </w:rPr>
        <w:t> </w:t>
      </w:r>
      <w:r w:rsidRPr="0060477D">
        <w:rPr>
          <w:szCs w:val="24"/>
          <w:b w:val="0"/>
          <w:i w:val="0"/>
          <w:sz w:val="24"/>
          <w:spacing w:val="0"/>
          <w:w w:val="100"/>
          <w:rFonts/>
          <w:caps w:val="0"/>
        </w:rPr>
        <w:t>observed</w:t>
      </w:r>
      <w:r w:rsidRPr="0060477D">
        <w:rPr>
          <w:szCs w:val="24"/>
          <w:b w:val="0"/>
          <w:i w:val="0"/>
          <w:sz w:val="24"/>
          <w:spacing w:val="0"/>
          <w:w w:val="100"/>
          <w:rFonts/>
          <w:caps w:val="0"/>
        </w:rPr>
        <w:t> </w:t>
      </w:r>
      <w:r w:rsidRPr="0060477D">
        <w:rPr>
          <w:szCs w:val="24"/>
          <w:b w:val="0"/>
          <w:i w:val="0"/>
          <w:sz w:val="24"/>
          <w:spacing w:val="0"/>
          <w:w w:val="100"/>
          <w:rFonts/>
          <w:caps w:val="0"/>
        </w:rPr>
        <w:t>to</w:t>
      </w:r>
      <w:r w:rsidRPr="0060477D">
        <w:rPr>
          <w:szCs w:val="24"/>
          <w:b w:val="0"/>
          <w:i w:val="0"/>
          <w:sz w:val="24"/>
          <w:spacing w:val="0"/>
          <w:w w:val="100"/>
          <w:rFonts/>
          <w:caps w:val="0"/>
        </w:rPr>
        <w:t> </w:t>
      </w:r>
      <w:r w:rsidRPr="0060477D">
        <w:rPr>
          <w:szCs w:val="24"/>
          <w:b w:val="0"/>
          <w:i w:val="0"/>
          <w:sz w:val="24"/>
          <w:spacing w:val="0"/>
          <w:w w:val="100"/>
          <w:rFonts/>
          <w:caps w:val="0"/>
        </w:rPr>
        <w:t>be</w:t>
      </w:r>
      <w:r w:rsidRPr="0060477D">
        <w:rPr>
          <w:szCs w:val="24"/>
          <w:b w:val="0"/>
          <w:i w:val="0"/>
          <w:sz w:val="24"/>
          <w:spacing w:val="0"/>
          <w:w w:val="100"/>
          <w:rFonts/>
          <w:caps w:val="0"/>
        </w:rPr>
        <w:t> </w:t>
      </w:r>
      <w:r w:rsidRPr="0060477D">
        <w:rPr>
          <w:szCs w:val="24"/>
          <w:b w:val="0"/>
          <w:i w:val="0"/>
          <w:sz w:val="24"/>
          <w:spacing w:val="0"/>
          <w:w w:val="100"/>
          <w:rFonts/>
          <w:caps w:val="0"/>
        </w:rPr>
        <w:t>generally</w:t>
      </w:r>
      <w:r w:rsidRPr="0060477D">
        <w:rPr>
          <w:szCs w:val="24"/>
          <w:b w:val="0"/>
          <w:i w:val="0"/>
          <w:sz w:val="24"/>
          <w:spacing w:val="0"/>
          <w:w w:val="100"/>
          <w:rFonts/>
          <w:caps w:val="0"/>
        </w:rPr>
        <w:t> </w:t>
      </w:r>
      <w:r w:rsidRPr="0060477D">
        <w:rPr>
          <w:szCs w:val="24"/>
          <w:b w:val="0"/>
          <w:i w:val="0"/>
          <w:sz w:val="24"/>
          <w:spacing w:val="0"/>
          <w:w w:val="100"/>
          <w:rFonts/>
          <w:caps w:val="0"/>
        </w:rPr>
        <w:t>high.</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implication</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this</w:t>
      </w:r>
      <w:r w:rsidRPr="0060477D">
        <w:rPr>
          <w:szCs w:val="24"/>
          <w:b w:val="0"/>
          <w:i w:val="0"/>
          <w:sz w:val="24"/>
          <w:spacing w:val="0"/>
          <w:w w:val="100"/>
          <w:rFonts/>
          <w:caps w:val="0"/>
        </w:rPr>
        <w:t> </w:t>
      </w:r>
      <w:r w:rsidRPr="0060477D">
        <w:rPr>
          <w:szCs w:val="24"/>
          <w:b w:val="0"/>
          <w:i w:val="0"/>
          <w:sz w:val="24"/>
          <w:spacing w:val="0"/>
          <w:w w:val="100"/>
          <w:rFonts/>
          <w:caps w:val="0"/>
        </w:rPr>
        <w:t>is</w:t>
      </w:r>
      <w:r w:rsidRPr="0060477D">
        <w:rPr>
          <w:szCs w:val="24"/>
          <w:b w:val="0"/>
          <w:i w:val="0"/>
          <w:sz w:val="24"/>
          <w:spacing w:val="0"/>
          <w:w w:val="100"/>
          <w:rFonts/>
          <w:caps w:val="0"/>
        </w:rPr>
        <w:t> </w:t>
      </w:r>
      <w:r w:rsidRPr="0060477D">
        <w:rPr>
          <w:szCs w:val="24"/>
          <w:b w:val="0"/>
          <w:i w:val="0"/>
          <w:sz w:val="24"/>
          <w:spacing w:val="0"/>
          <w:w w:val="100"/>
          <w:rFonts/>
          <w:caps w:val="0"/>
        </w:rPr>
        <w:t>that</w:t>
      </w:r>
      <w:r w:rsidRPr="0060477D">
        <w:rPr>
          <w:szCs w:val="24"/>
          <w:b w:val="0"/>
          <w:i w:val="0"/>
          <w:sz w:val="24"/>
          <w:spacing w:val="0"/>
          <w:w w:val="100"/>
          <w:rFonts/>
          <w:caps w:val="0"/>
        </w:rPr>
        <w:t> </w:t>
      </w:r>
      <w:r w:rsidRPr="0060477D">
        <w:rPr>
          <w:szCs w:val="24"/>
          <w:b w:val="0"/>
          <w:i w:val="0"/>
          <w:sz w:val="24"/>
          <w:spacing w:val="0"/>
          <w:w w:val="100"/>
          <w:rFonts/>
          <w:caps w:val="0"/>
        </w:rPr>
        <w:t>radio</w:t>
      </w:r>
      <w:r w:rsidRPr="0060477D">
        <w:rPr>
          <w:szCs w:val="24"/>
          <w:b w:val="0"/>
          <w:i w:val="0"/>
          <w:sz w:val="24"/>
          <w:spacing w:val="0"/>
          <w:w w:val="100"/>
          <w:rFonts/>
          <w:caps w:val="0"/>
        </w:rPr>
        <w:t> </w:t>
      </w:r>
      <w:r w:rsidRPr="0060477D">
        <w:rPr>
          <w:szCs w:val="24"/>
          <w:b w:val="0"/>
          <w:i w:val="0"/>
          <w:sz w:val="24"/>
          <w:spacing w:val="0"/>
          <w:w w:val="100"/>
          <w:rFonts/>
          <w:caps w:val="0"/>
        </w:rPr>
        <w:t>wave</w:t>
      </w:r>
      <w:r w:rsidRPr="0060477D">
        <w:rPr>
          <w:szCs w:val="24"/>
          <w:b w:val="0"/>
          <w:i w:val="0"/>
          <w:sz w:val="24"/>
          <w:spacing w:val="0"/>
          <w:w w:val="100"/>
          <w:rFonts/>
          <w:caps w:val="0"/>
        </w:rPr>
        <w:t> </w:t>
      </w:r>
      <w:r w:rsidRPr="0060477D">
        <w:rPr>
          <w:szCs w:val="24"/>
          <w:b w:val="0"/>
          <w:i w:val="0"/>
          <w:sz w:val="24"/>
          <w:spacing w:val="0"/>
          <w:w w:val="100"/>
          <w:rFonts/>
          <w:caps w:val="0"/>
        </w:rPr>
        <w:t>propagating</w:t>
      </w:r>
      <w:r w:rsidRPr="0060477D">
        <w:rPr>
          <w:szCs w:val="24"/>
          <w:b w:val="0"/>
          <w:i w:val="0"/>
          <w:sz w:val="24"/>
          <w:spacing w:val="0"/>
          <w:w w:val="100"/>
          <w:rFonts/>
          <w:caps w:val="0"/>
        </w:rPr>
        <w:t> </w:t>
      </w:r>
      <w:r w:rsidRPr="0060477D">
        <w:rPr>
          <w:szCs w:val="24"/>
          <w:b w:val="0"/>
          <w:i w:val="0"/>
          <w:sz w:val="24"/>
          <w:spacing w:val="0"/>
          <w:w w:val="100"/>
          <w:rFonts/>
          <w:caps w:val="0"/>
        </w:rPr>
        <w:t>through</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atmosphere</w:t>
      </w:r>
      <w:r w:rsidRPr="0060477D">
        <w:rPr>
          <w:szCs w:val="24"/>
          <w:b w:val="0"/>
          <w:i w:val="0"/>
          <w:sz w:val="24"/>
          <w:spacing w:val="0"/>
          <w:w w:val="100"/>
          <w:rFonts/>
          <w:caps w:val="0"/>
        </w:rPr>
        <w:t> </w:t>
      </w:r>
      <w:r w:rsidRPr="0060477D">
        <w:rPr>
          <w:szCs w:val="24"/>
          <w:b w:val="0"/>
          <w:i w:val="0"/>
          <w:sz w:val="24"/>
          <w:spacing w:val="0"/>
          <w:w w:val="100"/>
          <w:rFonts/>
          <w:caps w:val="0"/>
        </w:rPr>
        <w:t>will</w:t>
      </w:r>
      <w:r w:rsidRPr="0060477D">
        <w:rPr>
          <w:szCs w:val="24"/>
          <w:b w:val="0"/>
          <w:i w:val="0"/>
          <w:sz w:val="24"/>
          <w:spacing w:val="0"/>
          <w:w w:val="100"/>
          <w:rFonts/>
          <w:caps w:val="0"/>
        </w:rPr>
        <w:t> </w:t>
      </w:r>
      <w:r w:rsidRPr="0060477D">
        <w:rPr>
          <w:szCs w:val="24"/>
          <w:b w:val="0"/>
          <w:i w:val="0"/>
          <w:sz w:val="24"/>
          <w:spacing w:val="0"/>
          <w:w w:val="100"/>
          <w:rFonts/>
          <w:caps w:val="0"/>
        </w:rPr>
        <w:t>bend</w:t>
      </w:r>
      <w:r w:rsidRPr="0060477D">
        <w:rPr>
          <w:szCs w:val="24"/>
          <w:b w:val="0"/>
          <w:i w:val="0"/>
          <w:sz w:val="24"/>
          <w:spacing w:val="0"/>
          <w:w w:val="100"/>
          <w:rFonts/>
          <w:caps w:val="0"/>
        </w:rPr>
        <w:t> </w:t>
      </w:r>
      <w:r w:rsidRPr="0060477D">
        <w:rPr>
          <w:szCs w:val="24"/>
          <w:b w:val="0"/>
          <w:i w:val="0"/>
          <w:sz w:val="24"/>
          <w:spacing w:val="0"/>
          <w:w w:val="100"/>
          <w:rFonts/>
          <w:caps w:val="0"/>
        </w:rPr>
        <w:t>closer</w:t>
      </w:r>
      <w:r w:rsidRPr="0060477D">
        <w:rPr>
          <w:szCs w:val="24"/>
          <w:b w:val="0"/>
          <w:i w:val="0"/>
          <w:sz w:val="24"/>
          <w:spacing w:val="0"/>
          <w:w w:val="100"/>
          <w:rFonts/>
          <w:caps w:val="0"/>
        </w:rPr>
        <w:t> </w:t>
      </w:r>
      <w:r w:rsidRPr="0060477D">
        <w:rPr>
          <w:szCs w:val="24"/>
          <w:b w:val="0"/>
          <w:i w:val="0"/>
          <w:sz w:val="24"/>
          <w:spacing w:val="0"/>
          <w:w w:val="100"/>
          <w:rFonts/>
          <w:caps w:val="0"/>
        </w:rPr>
        <w:t>towards</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earth</w:t>
      </w:r>
      <w:r w:rsidRPr="0060477D">
        <w:rPr>
          <w:szCs w:val="24"/>
          <w:b w:val="0"/>
          <w:i w:val="0"/>
          <w:sz w:val="24"/>
          <w:spacing w:val="0"/>
          <w:w w:val="100"/>
          <w:rFonts/>
          <w:caps w:val="0"/>
        </w:rPr>
        <w:t> </w:t>
      </w:r>
      <w:r w:rsidRPr="0060477D">
        <w:rPr>
          <w:szCs w:val="24"/>
          <w:b w:val="0"/>
          <w:i w:val="0"/>
          <w:sz w:val="24"/>
          <w:spacing w:val="0"/>
          <w:w w:val="100"/>
          <w:rFonts/>
          <w:caps w:val="0"/>
        </w:rPr>
        <w:t>surface.</w:t>
      </w:r>
      <w:r w:rsidRPr="0060477D">
        <w:fldChar w:fldCharType="begin" w:fldLock="1"/>
        <w:rPr>
          <w:szCs w:val="24"/>
          <w:b w:val="0"/>
          <w:i w:val="0"/>
          <w:sz w:val="24"/>
          <w:spacing w:val="0"/>
          <w:w w:val="100"/>
          <w:caps w:val="0"/>
        </w:rPr>
      </w:r>
    </w:p>
    <w:p w14:paraId="6F98C00C" w14:textId="77777777" w:rsidR="00E849EA" w:rsidRPr="0060477D" w:rsidRDefault="00E849EA" w:rsidP="00E849EA">
      <w:pPr>
        <w:spacing w:before="0" w:beforeAutospacing="0" w:after="160" w:afterAutospacing="0" w:lineRule="auto" w:line="259"/>
        <w:rPr>
          <w:szCs w:val="24"/>
          <w:b w:val="0"/>
          <w:i w:val="0"/>
          <w:sz w:val="24"/>
          <w:spacing w:val="0"/>
          <w:w w:val="100"/>
          <w:caps w:val="0"/>
        </w:rPr>
        <w:snapToGrid w:val="0"/>
        <w:textAlignment w:val="baseline"/>
      </w:pPr>
      <w:r>
        <w:rPr>
          <w:szCs w:val="24"/>
          <w:noProof/>
          <w:b w:val="0"/>
          <w:i w:val="0"/>
          <w:sz w:val="24"/>
          <w:spacing w:val="0"/>
          <w:w w:val="100"/>
          <w:rFonts/>
          <w:caps w:val="0"/>
        </w:rPr>
        <w:t>(X.</w:t>
      </w:r>
      <w:r>
        <w:rPr>
          <w:szCs w:val="24"/>
          <w:noProof/>
          <w:b w:val="0"/>
          <w:i w:val="0"/>
          <w:sz w:val="24"/>
          <w:spacing w:val="0"/>
          <w:w w:val="100"/>
          <w:rFonts/>
          <w:caps w:val="0"/>
        </w:rPr>
        <w:t> </w:t>
      </w:r>
      <w:r>
        <w:rPr>
          <w:szCs w:val="24"/>
          <w:noProof/>
          <w:b w:val="0"/>
          <w:i w:val="0"/>
          <w:sz w:val="24"/>
          <w:spacing w:val="0"/>
          <w:w w:val="100"/>
          <w:rFonts/>
          <w:caps w:val="0"/>
        </w:rPr>
        <w:t>Zou,</w:t>
      </w:r>
      <w:r>
        <w:rPr>
          <w:szCs w:val="24"/>
          <w:noProof/>
          <w:b w:val="0"/>
          <w:i w:val="0"/>
          <w:sz w:val="24"/>
          <w:spacing w:val="0"/>
          <w:w w:val="100"/>
          <w:rFonts/>
          <w:caps w:val="0"/>
        </w:rPr>
        <w:t> </w:t>
      </w:r>
      <w:r>
        <w:rPr>
          <w:szCs w:val="24"/>
          <w:noProof/>
          <w:b w:val="0"/>
          <w:i w:val="0"/>
          <w:sz w:val="24"/>
          <w:spacing w:val="0"/>
          <w:w w:val="100"/>
          <w:rFonts/>
          <w:caps w:val="0"/>
        </w:rPr>
        <w:t>Y</w:t>
      </w:r>
      <w:r>
        <w:rPr>
          <w:szCs w:val="24"/>
          <w:noProof/>
          <w:b w:val="0"/>
          <w:i w:val="0"/>
          <w:sz w:val="24"/>
          <w:spacing w:val="0"/>
          <w:w w:val="100"/>
          <w:rFonts/>
          <w:caps w:val="0"/>
        </w:rPr>
        <w:t> </w:t>
      </w:r>
      <w:r>
        <w:rPr>
          <w:szCs w:val="24"/>
          <w:noProof/>
          <w:b w:val="0"/>
          <w:i w:val="0"/>
          <w:sz w:val="24"/>
          <w:spacing w:val="0"/>
          <w:w w:val="100"/>
          <w:rFonts/>
          <w:caps w:val="0"/>
        </w:rPr>
        <w:t>H.</w:t>
      </w:r>
      <w:r>
        <w:rPr>
          <w:szCs w:val="24"/>
          <w:noProof/>
          <w:b w:val="0"/>
          <w:i w:val="0"/>
          <w:sz w:val="24"/>
          <w:spacing w:val="0"/>
          <w:w w:val="100"/>
          <w:rFonts/>
          <w:caps w:val="0"/>
        </w:rPr>
        <w:t> </w:t>
      </w:r>
      <w:r>
        <w:rPr>
          <w:szCs w:val="24"/>
          <w:noProof/>
          <w:b w:val="0"/>
          <w:i w:val="0"/>
          <w:sz w:val="24"/>
          <w:spacing w:val="0"/>
          <w:w w:val="100"/>
          <w:rFonts/>
          <w:caps w:val="0"/>
        </w:rPr>
        <w:t>Kuo,</w:t>
      </w:r>
      <w:r>
        <w:rPr>
          <w:szCs w:val="24"/>
          <w:noProof/>
          <w:b w:val="0"/>
          <w:i w:val="0"/>
          <w:sz w:val="24"/>
          <w:spacing w:val="0"/>
          <w:w w:val="100"/>
          <w:rFonts/>
          <w:caps w:val="0"/>
        </w:rPr>
        <w:t> </w:t>
      </w:r>
      <w:r>
        <w:rPr>
          <w:szCs w:val="24"/>
          <w:noProof/>
          <w:b w:val="0"/>
          <w:i w:val="0"/>
          <w:sz w:val="24"/>
          <w:spacing w:val="0"/>
          <w:w w:val="100"/>
          <w:rFonts/>
          <w:caps w:val="0"/>
        </w:rPr>
        <w:t>1995)</w:t>
      </w:r>
      <w:r w:rsidRPr="0060477D">
        <w:rPr>
          <w:szCs w:val="24"/>
          <w:b w:val="0"/>
          <w:i w:val="0"/>
          <w:sz w:val="24"/>
          <w:spacing w:val="0"/>
          <w:w w:val="100"/>
          <w:rFonts/>
          <w:caps w:val="0"/>
        </w:rPr>
        <w:t> </w:t>
      </w:r>
      <w:r w:rsidRPr="0060477D">
        <w:rPr>
          <w:szCs w:val="24"/>
          <w:b w:val="0"/>
          <w:i w:val="0"/>
          <w:sz w:val="24"/>
          <w:spacing w:val="0"/>
          <w:w w:val="100"/>
          <w:rFonts/>
          <w:caps w:val="0"/>
        </w:rPr>
        <w:t>monthly</w:t>
      </w:r>
      <w:r w:rsidRPr="0060477D">
        <w:rPr>
          <w:szCs w:val="24"/>
          <w:b w:val="0"/>
          <w:i w:val="0"/>
          <w:sz w:val="24"/>
          <w:spacing w:val="0"/>
          <w:w w:val="100"/>
          <w:rFonts/>
          <w:caps w:val="0"/>
        </w:rPr>
        <w:t> </w:t>
      </w:r>
      <w:r w:rsidRPr="0060477D">
        <w:rPr>
          <w:szCs w:val="24"/>
          <w:b w:val="0"/>
          <w:i w:val="0"/>
          <w:sz w:val="24"/>
          <w:spacing w:val="0"/>
          <w:w w:val="100"/>
          <w:rFonts/>
          <w:caps w:val="0"/>
        </w:rPr>
        <w:t>average</w:t>
      </w:r>
      <w:r w:rsidRPr="0060477D">
        <w:rPr>
          <w:szCs w:val="24"/>
          <w:b w:val="0"/>
          <w:i w:val="0"/>
          <w:sz w:val="24"/>
          <w:spacing w:val="0"/>
          <w:w w:val="100"/>
          <w:rFonts/>
          <w:caps w:val="0"/>
        </w:rPr>
        <w:t> </w:t>
      </w:r>
      <w:r w:rsidRPr="0060477D">
        <w:rPr>
          <w:szCs w:val="24"/>
          <w:b w:val="0"/>
          <w:i w:val="0"/>
          <w:sz w:val="24"/>
          <w:spacing w:val="0"/>
          <w:w w:val="100"/>
          <w:rFonts/>
          <w:caps w:val="0"/>
        </w:rPr>
        <w:t>radio</w:t>
      </w:r>
      <w:r w:rsidRPr="0060477D">
        <w:rPr>
          <w:szCs w:val="24"/>
          <w:b w:val="0"/>
          <w:i w:val="0"/>
          <w:sz w:val="24"/>
          <w:spacing w:val="0"/>
          <w:w w:val="100"/>
          <w:rFonts/>
          <w:caps w:val="0"/>
        </w:rPr>
        <w:t> </w:t>
      </w:r>
      <w:r w:rsidRPr="0060477D">
        <w:rPr>
          <w:szCs w:val="24"/>
          <w:b w:val="0"/>
          <w:i w:val="0"/>
          <w:sz w:val="24"/>
          <w:spacing w:val="0"/>
          <w:w w:val="100"/>
          <w:rFonts/>
          <w:caps w:val="0"/>
        </w:rPr>
        <w:t>refractivity</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Zaria,</w:t>
      </w:r>
      <w:r w:rsidRPr="0060477D">
        <w:rPr>
          <w:szCs w:val="24"/>
          <w:b w:val="0"/>
          <w:i w:val="0"/>
          <w:sz w:val="24"/>
          <w:spacing w:val="0"/>
          <w:w w:val="100"/>
          <w:rFonts/>
          <w:caps w:val="0"/>
        </w:rPr>
        <w:t> </w:t>
      </w:r>
      <w:r w:rsidRPr="0060477D">
        <w:rPr>
          <w:szCs w:val="24"/>
          <w:b w:val="0"/>
          <w:i w:val="0"/>
          <w:sz w:val="24"/>
          <w:spacing w:val="0"/>
          <w:w w:val="100"/>
          <w:rFonts/>
          <w:caps w:val="0"/>
        </w:rPr>
        <w:t>latitude</w:t>
      </w:r>
      <w:r w:rsidRPr="0060477D">
        <w:rPr>
          <w:szCs w:val="24"/>
          <w:b w:val="0"/>
          <w:i w:val="0"/>
          <w:sz w:val="24"/>
          <w:spacing w:val="0"/>
          <w:w w:val="100"/>
          <w:rFonts/>
          <w:caps w:val="0"/>
        </w:rPr>
        <w:t> </w:t>
      </w:r>
      <w:r w:rsidRPr="0060477D">
        <w:rPr>
          <w:szCs w:val="24"/>
          <w:b w:val="0"/>
          <w:i w:val="0"/>
          <w:sz w:val="24"/>
          <w:spacing w:val="0"/>
          <w:w w:val="100"/>
          <w:rFonts/>
          <w:caps w:val="0"/>
        </w:rPr>
        <w:t>13.030</w:t>
      </w:r>
      <w:r w:rsidRPr="0060477D">
        <w:rPr>
          <w:szCs w:val="24"/>
          <w:b w:val="0"/>
          <w:i w:val="0"/>
          <w:sz w:val="24"/>
          <w:spacing w:val="0"/>
          <w:w w:val="100"/>
          <w:rFonts/>
          <w:caps w:val="0"/>
        </w:rPr>
        <w:t> </w:t>
      </w:r>
      <w:r w:rsidRPr="0060477D">
        <w:rPr>
          <w:szCs w:val="24"/>
          <w:b w:val="0"/>
          <w:i w:val="0"/>
          <w:sz w:val="24"/>
          <w:spacing w:val="0"/>
          <w:w w:val="100"/>
          <w:rFonts/>
          <w:caps w:val="0"/>
        </w:rPr>
        <w:t>N,</w:t>
      </w:r>
      <w:r w:rsidRPr="0060477D">
        <w:rPr>
          <w:szCs w:val="24"/>
          <w:b w:val="0"/>
          <w:i w:val="0"/>
          <w:sz w:val="24"/>
          <w:spacing w:val="0"/>
          <w:w w:val="100"/>
          <w:rFonts/>
          <w:caps w:val="0"/>
        </w:rPr>
        <w:t> </w:t>
      </w:r>
      <w:r w:rsidRPr="0060477D">
        <w:rPr>
          <w:szCs w:val="24"/>
          <w:b w:val="0"/>
          <w:i w:val="0"/>
          <w:sz w:val="24"/>
          <w:spacing w:val="0"/>
          <w:w w:val="100"/>
          <w:rFonts/>
          <w:caps w:val="0"/>
        </w:rPr>
        <w:t>Longitude</w:t>
      </w:r>
      <w:r w:rsidRPr="0060477D">
        <w:rPr>
          <w:szCs w:val="24"/>
          <w:b w:val="0"/>
          <w:i w:val="0"/>
          <w:sz w:val="24"/>
          <w:spacing w:val="0"/>
          <w:w w:val="100"/>
          <w:rFonts/>
          <w:caps w:val="0"/>
        </w:rPr>
        <w:t> </w:t>
      </w:r>
      <w:r w:rsidRPr="0060477D">
        <w:rPr>
          <w:szCs w:val="24"/>
          <w:b w:val="0"/>
          <w:i w:val="0"/>
          <w:sz w:val="24"/>
          <w:spacing w:val="0"/>
          <w:w w:val="100"/>
          <w:rFonts/>
          <w:caps w:val="0"/>
        </w:rPr>
        <w:t>5.20</w:t>
      </w:r>
      <w:r w:rsidRPr="0060477D">
        <w:rPr>
          <w:szCs w:val="24"/>
          <w:b w:val="0"/>
          <w:i w:val="0"/>
          <w:sz w:val="24"/>
          <w:spacing w:val="0"/>
          <w:w w:val="100"/>
          <w:rFonts/>
          <w:caps w:val="0"/>
        </w:rPr>
        <w:t> </w:t>
      </w:r>
      <w:r w:rsidRPr="0060477D">
        <w:rPr>
          <w:szCs w:val="24"/>
          <w:b w:val="0"/>
          <w:i w:val="0"/>
          <w:sz w:val="24"/>
          <w:spacing w:val="0"/>
          <w:w w:val="100"/>
          <w:rFonts/>
          <w:caps w:val="0"/>
        </w:rPr>
        <w:t>E</w:t>
      </w:r>
      <w:r w:rsidRPr="0060477D">
        <w:rPr>
          <w:szCs w:val="24"/>
          <w:b w:val="0"/>
          <w:i w:val="0"/>
          <w:sz w:val="24"/>
          <w:spacing w:val="0"/>
          <w:w w:val="100"/>
          <w:rFonts/>
          <w:caps w:val="0"/>
        </w:rPr>
        <w:t> </w:t>
      </w:r>
      <w:r w:rsidRPr="0060477D">
        <w:rPr>
          <w:szCs w:val="24"/>
          <w:b w:val="0"/>
          <w:i w:val="0"/>
          <w:sz w:val="24"/>
          <w:spacing w:val="0"/>
          <w:w w:val="100"/>
          <w:rFonts/>
          <w:caps w:val="0"/>
        </w:rPr>
        <w:t>and</w:t>
      </w:r>
      <w:r w:rsidRPr="0060477D">
        <w:rPr>
          <w:szCs w:val="24"/>
          <w:b w:val="0"/>
          <w:i w:val="0"/>
          <w:sz w:val="24"/>
          <w:spacing w:val="0"/>
          <w:w w:val="100"/>
          <w:rFonts/>
          <w:caps w:val="0"/>
        </w:rPr>
        <w:t> </w:t>
      </w:r>
      <w:r w:rsidRPr="0060477D">
        <w:rPr>
          <w:szCs w:val="24"/>
          <w:b w:val="0"/>
          <w:i w:val="0"/>
          <w:sz w:val="24"/>
          <w:spacing w:val="0"/>
          <w:w w:val="100"/>
          <w:rFonts/>
          <w:caps w:val="0"/>
        </w:rPr>
        <w:t>elevation</w:t>
      </w:r>
      <w:r w:rsidRPr="0060477D">
        <w:rPr>
          <w:szCs w:val="24"/>
          <w:b w:val="0"/>
          <w:i w:val="0"/>
          <w:sz w:val="24"/>
          <w:spacing w:val="0"/>
          <w:w w:val="100"/>
          <w:rFonts/>
          <w:caps w:val="0"/>
        </w:rPr>
        <w:t> </w:t>
      </w:r>
      <w:r w:rsidRPr="0060477D">
        <w:rPr>
          <w:szCs w:val="24"/>
          <w:b w:val="0"/>
          <w:i w:val="0"/>
          <w:sz w:val="24"/>
          <w:spacing w:val="0"/>
          <w:w w:val="100"/>
          <w:rFonts/>
          <w:caps w:val="0"/>
        </w:rPr>
        <w:t>270.0</w:t>
      </w:r>
      <w:r w:rsidRPr="0060477D">
        <w:rPr>
          <w:szCs w:val="24"/>
          <w:b w:val="0"/>
          <w:i w:val="0"/>
          <w:sz w:val="24"/>
          <w:spacing w:val="0"/>
          <w:w w:val="100"/>
          <w:rFonts/>
          <w:caps w:val="0"/>
        </w:rPr>
        <w:t> </w:t>
      </w:r>
      <w:r w:rsidRPr="0060477D">
        <w:rPr>
          <w:szCs w:val="24"/>
          <w:b w:val="0"/>
          <w:i w:val="0"/>
          <w:sz w:val="24"/>
          <w:spacing w:val="0"/>
          <w:w w:val="100"/>
          <w:rFonts/>
          <w:caps w:val="0"/>
        </w:rPr>
        <w:t>m,</w:t>
      </w:r>
      <w:r w:rsidRPr="0060477D">
        <w:rPr>
          <w:szCs w:val="24"/>
          <w:b w:val="0"/>
          <w:i w:val="0"/>
          <w:sz w:val="24"/>
          <w:spacing w:val="0"/>
          <w:w w:val="100"/>
          <w:rFonts/>
          <w:caps w:val="0"/>
        </w:rPr>
        <w:t> </w:t>
      </w:r>
      <w:r w:rsidRPr="0060477D">
        <w:rPr>
          <w:szCs w:val="24"/>
          <w:b w:val="0"/>
          <w:i w:val="0"/>
          <w:sz w:val="24"/>
          <w:spacing w:val="0"/>
          <w:w w:val="100"/>
          <w:rFonts/>
          <w:caps w:val="0"/>
        </w:rPr>
        <w:t>Ikeja,</w:t>
      </w:r>
      <w:r w:rsidRPr="0060477D">
        <w:rPr>
          <w:szCs w:val="24"/>
          <w:b w:val="0"/>
          <w:i w:val="0"/>
          <w:sz w:val="24"/>
          <w:spacing w:val="0"/>
          <w:w w:val="100"/>
          <w:rFonts/>
          <w:caps w:val="0"/>
        </w:rPr>
        <w:t> </w:t>
      </w:r>
      <w:r w:rsidRPr="0060477D">
        <w:rPr>
          <w:szCs w:val="24"/>
          <w:b w:val="0"/>
          <w:i w:val="0"/>
          <w:sz w:val="24"/>
          <w:spacing w:val="0"/>
          <w:w w:val="100"/>
          <w:rFonts/>
          <w:caps w:val="0"/>
        </w:rPr>
        <w:t>latitude</w:t>
      </w:r>
      <w:r w:rsidRPr="0060477D">
        <w:rPr>
          <w:szCs w:val="24"/>
          <w:b w:val="0"/>
          <w:i w:val="0"/>
          <w:sz w:val="24"/>
          <w:spacing w:val="0"/>
          <w:w w:val="100"/>
          <w:rFonts/>
          <w:caps w:val="0"/>
        </w:rPr>
        <w:t> </w:t>
      </w:r>
      <w:r w:rsidRPr="0060477D">
        <w:rPr>
          <w:szCs w:val="24"/>
          <w:b w:val="0"/>
          <w:i w:val="0"/>
          <w:sz w:val="24"/>
          <w:spacing w:val="0"/>
          <w:w w:val="100"/>
          <w:rFonts/>
          <w:caps w:val="0"/>
        </w:rPr>
        <w:t>6.580</w:t>
      </w:r>
      <w:r w:rsidRPr="0060477D">
        <w:fldChar w:fldCharType="begin" w:fldLock="1"/>
        <w:rPr>
          <w:szCs w:val="24"/>
          <w:b w:val="0"/>
          <w:i w:val="0"/>
          <w:sz w:val="24"/>
          <w:spacing w:val="0"/>
          <w:w w:val="100"/>
          <w:caps w:val="0"/>
        </w:rPr>
      </w:r>
    </w:p>
    <w:p w14:paraId="520C708A" w14:textId="77777777" w:rsidR="00E849EA" w:rsidRPr="0060477D" w:rsidRDefault="00E849EA" w:rsidP="00E849EA">
      <w:pPr>
        <w:spacing w:before="0" w:beforeAutospacing="0" w:after="160" w:afterAutospacing="0" w:lineRule="auto" w:line="259"/>
        <w:rPr>
          <w:szCs w:val="24"/>
          <w:b w:val="0"/>
          <w:i w:val="0"/>
          <w:sz w:val="24"/>
          <w:spacing w:val="0"/>
          <w:w w:val="100"/>
          <w:caps w:val="0"/>
        </w:rPr>
        <w:snapToGrid w:val="0"/>
        <w:textAlignment w:val="baseline"/>
      </w:pPr>
      <w:r w:rsidRPr="0060477D">
        <w:rPr>
          <w:szCs w:val="24"/>
          <w:b w:val="0"/>
          <w:i w:val="0"/>
          <w:sz w:val="24"/>
          <w:spacing w:val="0"/>
          <w:w w:val="100"/>
          <w:rFonts/>
          <w:caps w:val="0"/>
        </w:rPr>
        <w:t>N,</w:t>
      </w:r>
      <w:r w:rsidRPr="0060477D">
        <w:rPr>
          <w:szCs w:val="24"/>
          <w:b w:val="0"/>
          <w:i w:val="0"/>
          <w:sz w:val="24"/>
          <w:spacing w:val="0"/>
          <w:w w:val="100"/>
          <w:rFonts/>
          <w:caps w:val="0"/>
        </w:rPr>
        <w:t> </w:t>
      </w:r>
      <w:r w:rsidRPr="0060477D">
        <w:rPr>
          <w:szCs w:val="24"/>
          <w:b w:val="0"/>
          <w:i w:val="0"/>
          <w:sz w:val="24"/>
          <w:spacing w:val="0"/>
          <w:w w:val="100"/>
          <w:rFonts/>
          <w:caps w:val="0"/>
        </w:rPr>
        <w:t>Longitude3.330E</w:t>
      </w:r>
      <w:r w:rsidRPr="0060477D">
        <w:rPr>
          <w:szCs w:val="24"/>
          <w:b w:val="0"/>
          <w:i w:val="0"/>
          <w:sz w:val="24"/>
          <w:spacing w:val="0"/>
          <w:w w:val="100"/>
          <w:rFonts/>
          <w:caps w:val="0"/>
        </w:rPr>
        <w:t> </w:t>
      </w:r>
      <w:r w:rsidRPr="0060477D">
        <w:rPr>
          <w:szCs w:val="24"/>
          <w:b w:val="0"/>
          <w:i w:val="0"/>
          <w:sz w:val="24"/>
          <w:spacing w:val="0"/>
          <w:w w:val="100"/>
          <w:rFonts/>
          <w:caps w:val="0"/>
        </w:rPr>
        <w:t>and</w:t>
      </w:r>
      <w:r w:rsidRPr="0060477D">
        <w:rPr>
          <w:szCs w:val="24"/>
          <w:b w:val="0"/>
          <w:i w:val="0"/>
          <w:sz w:val="24"/>
          <w:spacing w:val="0"/>
          <w:w w:val="100"/>
          <w:rFonts/>
          <w:caps w:val="0"/>
        </w:rPr>
        <w:t> </w:t>
      </w:r>
      <w:r w:rsidRPr="0060477D">
        <w:rPr>
          <w:szCs w:val="24"/>
          <w:b w:val="0"/>
          <w:i w:val="0"/>
          <w:sz w:val="24"/>
          <w:spacing w:val="0"/>
          <w:w w:val="100"/>
          <w:rFonts/>
          <w:caps w:val="0"/>
        </w:rPr>
        <w:t>elevation</w:t>
      </w:r>
      <w:r w:rsidRPr="0060477D">
        <w:rPr>
          <w:szCs w:val="24"/>
          <w:b w:val="0"/>
          <w:i w:val="0"/>
          <w:sz w:val="24"/>
          <w:spacing w:val="0"/>
          <w:w w:val="100"/>
          <w:rFonts/>
          <w:caps w:val="0"/>
        </w:rPr>
        <w:t> </w:t>
      </w:r>
      <w:r w:rsidRPr="0060477D">
        <w:rPr>
          <w:szCs w:val="24"/>
          <w:b w:val="0"/>
          <w:i w:val="0"/>
          <w:sz w:val="24"/>
          <w:spacing w:val="0"/>
          <w:w w:val="100"/>
          <w:rFonts/>
          <w:caps w:val="0"/>
        </w:rPr>
        <w:t>4.0</w:t>
      </w:r>
      <w:r w:rsidRPr="0060477D">
        <w:rPr>
          <w:szCs w:val="24"/>
          <w:b w:val="0"/>
          <w:i w:val="0"/>
          <w:sz w:val="24"/>
          <w:spacing w:val="0"/>
          <w:w w:val="100"/>
          <w:rFonts/>
          <w:caps w:val="0"/>
        </w:rPr>
        <w:t> </w:t>
      </w:r>
      <w:r w:rsidRPr="0060477D">
        <w:rPr>
          <w:szCs w:val="24"/>
          <w:b w:val="0"/>
          <w:i w:val="0"/>
          <w:sz w:val="24"/>
          <w:spacing w:val="0"/>
          <w:w w:val="100"/>
          <w:rFonts/>
          <w:caps w:val="0"/>
        </w:rPr>
        <w:t>m,</w:t>
      </w:r>
      <w:r w:rsidRPr="0060477D">
        <w:rPr>
          <w:szCs w:val="24"/>
          <w:b w:val="0"/>
          <w:i w:val="0"/>
          <w:sz w:val="24"/>
          <w:spacing w:val="0"/>
          <w:w w:val="100"/>
          <w:rFonts/>
          <w:caps w:val="0"/>
        </w:rPr>
        <w:t> </w:t>
      </w:r>
      <w:r w:rsidRPr="0060477D">
        <w:rPr>
          <w:szCs w:val="24"/>
          <w:b w:val="0"/>
          <w:i w:val="0"/>
          <w:sz w:val="24"/>
          <w:spacing w:val="0"/>
          <w:w w:val="100"/>
          <w:rFonts/>
          <w:caps w:val="0"/>
        </w:rPr>
        <w:t>and</w:t>
      </w:r>
      <w:r w:rsidRPr="0060477D">
        <w:rPr>
          <w:szCs w:val="24"/>
          <w:b w:val="0"/>
          <w:i w:val="0"/>
          <w:sz w:val="24"/>
          <w:spacing w:val="0"/>
          <w:w w:val="100"/>
          <w:rFonts/>
          <w:caps w:val="0"/>
        </w:rPr>
        <w:t> </w:t>
      </w:r>
      <w:r w:rsidRPr="0060477D">
        <w:rPr>
          <w:szCs w:val="24"/>
          <w:b w:val="0"/>
          <w:i w:val="0"/>
          <w:sz w:val="24"/>
          <w:spacing w:val="0"/>
          <w:w w:val="100"/>
          <w:rFonts/>
          <w:caps w:val="0"/>
        </w:rPr>
        <w:t>Niger,</w:t>
      </w:r>
      <w:r w:rsidRPr="0060477D">
        <w:rPr>
          <w:szCs w:val="24"/>
          <w:b w:val="0"/>
          <w:i w:val="0"/>
          <w:sz w:val="24"/>
          <w:spacing w:val="0"/>
          <w:w w:val="100"/>
          <w:rFonts/>
          <w:caps w:val="0"/>
        </w:rPr>
        <w:t> </w:t>
      </w:r>
      <w:r w:rsidRPr="0060477D">
        <w:rPr>
          <w:szCs w:val="24"/>
          <w:b w:val="0"/>
          <w:i w:val="0"/>
          <w:sz w:val="24"/>
          <w:spacing w:val="0"/>
          <w:w w:val="100"/>
          <w:rFonts/>
          <w:caps w:val="0"/>
        </w:rPr>
        <w:t>latitude</w:t>
      </w:r>
      <w:r w:rsidRPr="0060477D">
        <w:rPr>
          <w:szCs w:val="24"/>
          <w:b w:val="0"/>
          <w:i w:val="0"/>
          <w:sz w:val="24"/>
          <w:spacing w:val="0"/>
          <w:w w:val="100"/>
          <w:rFonts/>
          <w:caps w:val="0"/>
        </w:rPr>
        <w:t> </w:t>
      </w:r>
      <w:r w:rsidRPr="0060477D">
        <w:rPr>
          <w:szCs w:val="24"/>
          <w:b w:val="0"/>
          <w:i w:val="0"/>
          <w:sz w:val="24"/>
          <w:spacing w:val="0"/>
          <w:w w:val="100"/>
          <w:rFonts/>
          <w:caps w:val="0"/>
        </w:rPr>
        <w:t>7.80</w:t>
      </w:r>
      <w:r w:rsidRPr="0060477D">
        <w:rPr>
          <w:szCs w:val="24"/>
          <w:b w:val="0"/>
          <w:i w:val="0"/>
          <w:sz w:val="24"/>
          <w:spacing w:val="0"/>
          <w:w w:val="100"/>
          <w:rFonts/>
          <w:caps w:val="0"/>
        </w:rPr>
        <w:t> </w:t>
      </w:r>
      <w:r w:rsidRPr="0060477D">
        <w:rPr>
          <w:szCs w:val="24"/>
          <w:b w:val="0"/>
          <w:i w:val="0"/>
          <w:sz w:val="24"/>
          <w:spacing w:val="0"/>
          <w:w w:val="100"/>
          <w:rFonts/>
          <w:caps w:val="0"/>
        </w:rPr>
        <w:t>N,</w:t>
      </w:r>
      <w:r w:rsidRPr="0060477D">
        <w:rPr>
          <w:szCs w:val="24"/>
          <w:b w:val="0"/>
          <w:i w:val="0"/>
          <w:sz w:val="24"/>
          <w:spacing w:val="0"/>
          <w:w w:val="100"/>
          <w:rFonts/>
          <w:caps w:val="0"/>
        </w:rPr>
        <w:t> </w:t>
      </w:r>
      <w:r w:rsidRPr="0060477D">
        <w:rPr>
          <w:szCs w:val="24"/>
          <w:b w:val="0"/>
          <w:i w:val="0"/>
          <w:sz w:val="24"/>
          <w:spacing w:val="0"/>
          <w:w w:val="100"/>
          <w:rFonts/>
          <w:caps w:val="0"/>
        </w:rPr>
        <w:t>Longitude</w:t>
      </w:r>
      <w:r w:rsidRPr="0060477D">
        <w:rPr>
          <w:szCs w:val="24"/>
          <w:b w:val="0"/>
          <w:i w:val="0"/>
          <w:sz w:val="24"/>
          <w:spacing w:val="0"/>
          <w:w w:val="100"/>
          <w:rFonts/>
          <w:caps w:val="0"/>
        </w:rPr>
        <w:t> </w:t>
      </w:r>
      <w:r w:rsidRPr="0060477D">
        <w:rPr>
          <w:szCs w:val="24"/>
          <w:b w:val="0"/>
          <w:i w:val="0"/>
          <w:sz w:val="24"/>
          <w:spacing w:val="0"/>
          <w:w w:val="100"/>
          <w:rFonts/>
          <w:caps w:val="0"/>
        </w:rPr>
        <w:t>6.730E</w:t>
      </w:r>
      <w:r w:rsidRPr="0060477D">
        <w:rPr>
          <w:szCs w:val="24"/>
          <w:b w:val="0"/>
          <w:i w:val="0"/>
          <w:sz w:val="24"/>
          <w:spacing w:val="0"/>
          <w:w w:val="100"/>
          <w:rFonts/>
          <w:caps w:val="0"/>
        </w:rPr>
        <w:t> </w:t>
      </w:r>
      <w:r w:rsidRPr="0060477D">
        <w:rPr>
          <w:szCs w:val="24"/>
          <w:b w:val="0"/>
          <w:i w:val="0"/>
          <w:sz w:val="24"/>
          <w:spacing w:val="0"/>
          <w:w w:val="100"/>
          <w:rFonts/>
          <w:caps w:val="0"/>
        </w:rPr>
        <w:t>and</w:t>
      </w:r>
      <w:r w:rsidRPr="0060477D">
        <w:rPr>
          <w:szCs w:val="24"/>
          <w:b w:val="0"/>
          <w:i w:val="0"/>
          <w:sz w:val="24"/>
          <w:spacing w:val="0"/>
          <w:w w:val="100"/>
          <w:rFonts/>
          <w:caps w:val="0"/>
        </w:rPr>
        <w:t> </w:t>
      </w:r>
      <w:r w:rsidRPr="0060477D">
        <w:rPr>
          <w:szCs w:val="24"/>
          <w:b w:val="0"/>
          <w:i w:val="0"/>
          <w:sz w:val="24"/>
          <w:spacing w:val="0"/>
          <w:w w:val="100"/>
          <w:rFonts/>
          <w:caps w:val="0"/>
        </w:rPr>
        <w:t>elevation</w:t>
      </w:r>
      <w:r w:rsidRPr="0060477D">
        <w:rPr>
          <w:szCs w:val="24"/>
          <w:b w:val="0"/>
          <w:i w:val="0"/>
          <w:sz w:val="24"/>
          <w:spacing w:val="0"/>
          <w:w w:val="100"/>
          <w:rFonts/>
          <w:caps w:val="0"/>
        </w:rPr>
        <w:t> </w:t>
      </w:r>
      <w:r w:rsidRPr="0060477D">
        <w:rPr>
          <w:szCs w:val="24"/>
          <w:b w:val="0"/>
          <w:i w:val="0"/>
          <w:sz w:val="24"/>
          <w:spacing w:val="0"/>
          <w:w w:val="100"/>
          <w:rFonts/>
          <w:caps w:val="0"/>
        </w:rPr>
        <w:t>128.0m</w:t>
      </w:r>
      <w:r w:rsidRPr="0060477D">
        <w:rPr>
          <w:szCs w:val="24"/>
          <w:b w:val="0"/>
          <w:i w:val="0"/>
          <w:sz w:val="24"/>
          <w:spacing w:val="0"/>
          <w:w w:val="100"/>
          <w:rFonts/>
          <w:caps w:val="0"/>
        </w:rPr>
        <w:t> </w:t>
      </w:r>
      <w:r w:rsidRPr="0060477D">
        <w:rPr>
          <w:szCs w:val="24"/>
          <w:b w:val="0"/>
          <w:i w:val="0"/>
          <w:sz w:val="24"/>
          <w:spacing w:val="0"/>
          <w:w w:val="100"/>
          <w:rFonts/>
          <w:caps w:val="0"/>
        </w:rPr>
        <w:t>have</w:t>
      </w:r>
      <w:r w:rsidRPr="0060477D">
        <w:rPr>
          <w:szCs w:val="24"/>
          <w:b w:val="0"/>
          <w:i w:val="0"/>
          <w:sz w:val="24"/>
          <w:spacing w:val="0"/>
          <w:w w:val="100"/>
          <w:rFonts/>
          <w:caps w:val="0"/>
        </w:rPr>
        <w:t> </w:t>
      </w:r>
      <w:r w:rsidRPr="0060477D">
        <w:rPr>
          <w:szCs w:val="24"/>
          <w:b w:val="0"/>
          <w:i w:val="0"/>
          <w:sz w:val="24"/>
          <w:spacing w:val="0"/>
          <w:w w:val="100"/>
          <w:rFonts/>
          <w:caps w:val="0"/>
        </w:rPr>
        <w:t>been</w:t>
      </w:r>
      <w:r w:rsidRPr="0060477D">
        <w:rPr>
          <w:szCs w:val="24"/>
          <w:b w:val="0"/>
          <w:i w:val="0"/>
          <w:sz w:val="24"/>
          <w:spacing w:val="0"/>
          <w:w w:val="100"/>
          <w:rFonts/>
          <w:caps w:val="0"/>
        </w:rPr>
        <w:t> </w:t>
      </w:r>
      <w:r w:rsidRPr="0060477D">
        <w:rPr>
          <w:szCs w:val="24"/>
          <w:b w:val="0"/>
          <w:i w:val="0"/>
          <w:sz w:val="24"/>
          <w:spacing w:val="0"/>
          <w:w w:val="100"/>
          <w:rFonts/>
          <w:caps w:val="0"/>
        </w:rPr>
        <w:t>determined</w:t>
      </w:r>
      <w:r w:rsidRPr="0060477D">
        <w:rPr>
          <w:szCs w:val="24"/>
          <w:b w:val="0"/>
          <w:i w:val="0"/>
          <w:sz w:val="24"/>
          <w:spacing w:val="0"/>
          <w:w w:val="100"/>
          <w:rFonts/>
          <w:caps w:val="0"/>
        </w:rPr>
        <w:t> </w:t>
      </w:r>
      <w:r w:rsidRPr="0060477D">
        <w:rPr>
          <w:szCs w:val="24"/>
          <w:b w:val="0"/>
          <w:i w:val="0"/>
          <w:sz w:val="24"/>
          <w:spacing w:val="0"/>
          <w:w w:val="100"/>
          <w:rFonts/>
          <w:caps w:val="0"/>
        </w:rPr>
        <w:t>using</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data</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temperature,</w:t>
      </w:r>
      <w:r w:rsidRPr="0060477D">
        <w:rPr>
          <w:szCs w:val="24"/>
          <w:b w:val="0"/>
          <w:i w:val="0"/>
          <w:sz w:val="24"/>
          <w:spacing w:val="0"/>
          <w:w w:val="100"/>
          <w:rFonts/>
          <w:caps w:val="0"/>
        </w:rPr>
        <w:t> </w:t>
      </w:r>
      <w:r w:rsidRPr="0060477D">
        <w:rPr>
          <w:szCs w:val="24"/>
          <w:b w:val="0"/>
          <w:i w:val="0"/>
          <w:sz w:val="24"/>
          <w:spacing w:val="0"/>
          <w:w w:val="100"/>
          <w:rFonts/>
          <w:caps w:val="0"/>
        </w:rPr>
        <w:t>pressure</w:t>
      </w:r>
      <w:r w:rsidRPr="0060477D">
        <w:rPr>
          <w:szCs w:val="24"/>
          <w:b w:val="0"/>
          <w:i w:val="0"/>
          <w:sz w:val="24"/>
          <w:spacing w:val="0"/>
          <w:w w:val="100"/>
          <w:rFonts/>
          <w:caps w:val="0"/>
        </w:rPr>
        <w:t> </w:t>
      </w:r>
      <w:r w:rsidRPr="0060477D">
        <w:rPr>
          <w:szCs w:val="24"/>
          <w:b w:val="0"/>
          <w:i w:val="0"/>
          <w:sz w:val="24"/>
          <w:spacing w:val="0"/>
          <w:w w:val="100"/>
          <w:rFonts/>
          <w:caps w:val="0"/>
        </w:rPr>
        <w:t>and</w:t>
      </w:r>
      <w:r w:rsidRPr="0060477D">
        <w:rPr>
          <w:szCs w:val="24"/>
          <w:b w:val="0"/>
          <w:i w:val="0"/>
          <w:sz w:val="24"/>
          <w:spacing w:val="0"/>
          <w:w w:val="100"/>
          <w:rFonts/>
          <w:caps w:val="0"/>
        </w:rPr>
        <w:t> </w:t>
      </w:r>
      <w:r w:rsidRPr="0060477D">
        <w:rPr>
          <w:szCs w:val="24"/>
          <w:b w:val="0"/>
          <w:i w:val="0"/>
          <w:sz w:val="24"/>
          <w:spacing w:val="0"/>
          <w:w w:val="100"/>
          <w:rFonts/>
          <w:caps w:val="0"/>
        </w:rPr>
        <w:t>relative</w:t>
      </w:r>
      <w:r w:rsidRPr="0060477D">
        <w:rPr>
          <w:szCs w:val="24"/>
          <w:b w:val="0"/>
          <w:i w:val="0"/>
          <w:sz w:val="24"/>
          <w:spacing w:val="0"/>
          <w:w w:val="100"/>
          <w:rFonts/>
          <w:caps w:val="0"/>
        </w:rPr>
        <w:t> </w:t>
      </w:r>
      <w:r w:rsidRPr="0060477D">
        <w:rPr>
          <w:szCs w:val="24"/>
          <w:b w:val="0"/>
          <w:i w:val="0"/>
          <w:sz w:val="24"/>
          <w:spacing w:val="0"/>
          <w:w w:val="100"/>
          <w:rFonts/>
          <w:caps w:val="0"/>
        </w:rPr>
        <w:t>humidity</w:t>
      </w:r>
      <w:r w:rsidRPr="0060477D">
        <w:rPr>
          <w:szCs w:val="24"/>
          <w:b w:val="0"/>
          <w:i w:val="0"/>
          <w:sz w:val="24"/>
          <w:spacing w:val="0"/>
          <w:w w:val="100"/>
          <w:rFonts/>
          <w:caps w:val="0"/>
        </w:rPr>
        <w:t> </w:t>
      </w:r>
      <w:r w:rsidRPr="0060477D">
        <w:rPr>
          <w:szCs w:val="24"/>
          <w:b w:val="0"/>
          <w:i w:val="0"/>
          <w:sz w:val="24"/>
          <w:spacing w:val="0"/>
          <w:w w:val="100"/>
          <w:rFonts/>
          <w:caps w:val="0"/>
        </w:rPr>
        <w:t>for</w:t>
      </w:r>
      <w:r w:rsidRPr="0060477D">
        <w:rPr>
          <w:szCs w:val="24"/>
          <w:b w:val="0"/>
          <w:i w:val="0"/>
          <w:sz w:val="24"/>
          <w:spacing w:val="0"/>
          <w:w w:val="100"/>
          <w:rFonts/>
          <w:caps w:val="0"/>
        </w:rPr>
        <w:t> </w:t>
      </w:r>
      <w:r w:rsidRPr="0060477D">
        <w:rPr>
          <w:szCs w:val="24"/>
          <w:b w:val="0"/>
          <w:i w:val="0"/>
          <w:sz w:val="24"/>
          <w:spacing w:val="0"/>
          <w:w w:val="100"/>
          <w:rFonts/>
          <w:caps w:val="0"/>
        </w:rPr>
        <w:t>ten</w:t>
      </w:r>
      <w:r w:rsidRPr="0060477D">
        <w:rPr>
          <w:szCs w:val="24"/>
          <w:b w:val="0"/>
          <w:i w:val="0"/>
          <w:sz w:val="24"/>
          <w:spacing w:val="0"/>
          <w:w w:val="100"/>
          <w:rFonts/>
          <w:caps w:val="0"/>
        </w:rPr>
        <w:t> </w:t>
      </w:r>
      <w:r w:rsidRPr="0060477D">
        <w:rPr>
          <w:szCs w:val="24"/>
          <w:b w:val="0"/>
          <w:i w:val="0"/>
          <w:sz w:val="24"/>
          <w:spacing w:val="0"/>
          <w:w w:val="100"/>
          <w:rFonts/>
          <w:caps w:val="0"/>
        </w:rPr>
        <w:t>years</w:t>
      </w:r>
      <w:r w:rsidRPr="0060477D">
        <w:rPr>
          <w:szCs w:val="24"/>
          <w:b w:val="0"/>
          <w:i w:val="0"/>
          <w:sz w:val="24"/>
          <w:spacing w:val="0"/>
          <w:w w:val="100"/>
          <w:rFonts/>
          <w:caps w:val="0"/>
        </w:rPr>
        <w:t> </w:t>
      </w:r>
      <w:r w:rsidRPr="0060477D">
        <w:rPr>
          <w:szCs w:val="24"/>
          <w:b w:val="0"/>
          <w:i w:val="0"/>
          <w:sz w:val="24"/>
          <w:spacing w:val="0"/>
          <w:w w:val="100"/>
          <w:rFonts/>
          <w:caps w:val="0"/>
        </w:rPr>
        <w:t>(1971</w:t>
      </w:r>
      <w:r w:rsidRPr="0060477D">
        <w:rPr>
          <w:szCs w:val="24"/>
          <w:b w:val="0"/>
          <w:i w:val="0"/>
          <w:sz w:val="24"/>
          <w:spacing w:val="0"/>
          <w:w w:val="100"/>
          <w:rFonts/>
          <w:caps w:val="0"/>
        </w:rPr>
        <w:t> </w:t>
      </w:r>
      <w:r w:rsidRPr="0060477D">
        <w:rPr>
          <w:szCs w:val="24"/>
          <w:b w:val="0"/>
          <w:i w:val="0"/>
          <w:sz w:val="24"/>
          <w:spacing w:val="0"/>
          <w:w w:val="100"/>
          <w:rFonts/>
          <w:caps w:val="0"/>
        </w:rPr>
        <w:t>to</w:t>
      </w:r>
      <w:r w:rsidRPr="0060477D">
        <w:rPr>
          <w:szCs w:val="24"/>
          <w:b w:val="0"/>
          <w:i w:val="0"/>
          <w:sz w:val="24"/>
          <w:spacing w:val="0"/>
          <w:w w:val="100"/>
          <w:rFonts/>
          <w:caps w:val="0"/>
        </w:rPr>
        <w:t> </w:t>
      </w:r>
      <w:r w:rsidRPr="0060477D">
        <w:rPr>
          <w:szCs w:val="24"/>
          <w:b w:val="0"/>
          <w:i w:val="0"/>
          <w:sz w:val="24"/>
          <w:spacing w:val="0"/>
          <w:w w:val="100"/>
          <w:rFonts/>
          <w:caps w:val="0"/>
        </w:rPr>
        <w:t>1980)</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NIMET.</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result</w:t>
      </w:r>
      <w:r w:rsidRPr="0060477D">
        <w:rPr>
          <w:szCs w:val="24"/>
          <w:b w:val="0"/>
          <w:i w:val="0"/>
          <w:sz w:val="24"/>
          <w:spacing w:val="0"/>
          <w:w w:val="100"/>
          <w:rFonts/>
          <w:caps w:val="0"/>
        </w:rPr>
        <w:t> </w:t>
      </w:r>
      <w:r w:rsidRPr="0060477D">
        <w:rPr>
          <w:szCs w:val="24"/>
          <w:b w:val="0"/>
          <w:i w:val="0"/>
          <w:sz w:val="24"/>
          <w:spacing w:val="0"/>
          <w:w w:val="100"/>
          <w:rFonts/>
          <w:caps w:val="0"/>
        </w:rPr>
        <w:t>showed</w:t>
      </w:r>
      <w:r w:rsidRPr="0060477D">
        <w:rPr>
          <w:szCs w:val="24"/>
          <w:b w:val="0"/>
          <w:i w:val="0"/>
          <w:sz w:val="24"/>
          <w:spacing w:val="0"/>
          <w:w w:val="100"/>
          <w:rFonts/>
          <w:caps w:val="0"/>
        </w:rPr>
        <w:t> </w:t>
      </w:r>
      <w:r w:rsidRPr="0060477D">
        <w:rPr>
          <w:szCs w:val="24"/>
          <w:b w:val="0"/>
          <w:i w:val="0"/>
          <w:sz w:val="24"/>
          <w:spacing w:val="0"/>
          <w:w w:val="100"/>
          <w:rFonts/>
          <w:caps w:val="0"/>
        </w:rPr>
        <w:t>that</w:t>
      </w:r>
      <w:r w:rsidRPr="0060477D">
        <w:rPr>
          <w:szCs w:val="24"/>
          <w:b w:val="0"/>
          <w:i w:val="0"/>
          <w:sz w:val="24"/>
          <w:spacing w:val="0"/>
          <w:w w:val="100"/>
          <w:rFonts/>
          <w:caps w:val="0"/>
        </w:rPr>
        <w:t> </w:t>
      </w:r>
      <w:r w:rsidRPr="0060477D">
        <w:rPr>
          <w:szCs w:val="24"/>
          <w:b w:val="0"/>
          <w:i w:val="0"/>
          <w:sz w:val="24"/>
          <w:spacing w:val="0"/>
          <w:w w:val="100"/>
          <w:rFonts/>
          <w:caps w:val="0"/>
        </w:rPr>
        <w:t>there</w:t>
      </w:r>
      <w:r w:rsidRPr="0060477D">
        <w:rPr>
          <w:szCs w:val="24"/>
          <w:b w:val="0"/>
          <w:i w:val="0"/>
          <w:sz w:val="24"/>
          <w:spacing w:val="0"/>
          <w:w w:val="100"/>
          <w:rFonts/>
          <w:caps w:val="0"/>
        </w:rPr>
        <w:t> </w:t>
      </w:r>
      <w:r w:rsidRPr="0060477D">
        <w:rPr>
          <w:szCs w:val="24"/>
          <w:b w:val="0"/>
          <w:i w:val="0"/>
          <w:sz w:val="24"/>
          <w:spacing w:val="0"/>
          <w:w w:val="100"/>
          <w:rFonts/>
          <w:caps w:val="0"/>
        </w:rPr>
        <w:t>was</w:t>
      </w:r>
      <w:r w:rsidRPr="0060477D">
        <w:rPr>
          <w:szCs w:val="24"/>
          <w:b w:val="0"/>
          <w:i w:val="0"/>
          <w:sz w:val="24"/>
          <w:spacing w:val="0"/>
          <w:w w:val="100"/>
          <w:rFonts/>
          <w:caps w:val="0"/>
        </w:rPr>
        <w:t> </w:t>
      </w:r>
      <w:r w:rsidRPr="0060477D">
        <w:rPr>
          <w:szCs w:val="24"/>
          <w:b w:val="0"/>
          <w:i w:val="0"/>
          <w:sz w:val="24"/>
          <w:spacing w:val="0"/>
          <w:w w:val="100"/>
          <w:rFonts/>
          <w:caps w:val="0"/>
        </w:rPr>
        <w:t>variation</w:t>
      </w:r>
      <w:r w:rsidRPr="0060477D">
        <w:rPr>
          <w:szCs w:val="24"/>
          <w:b w:val="0"/>
          <w:i w:val="0"/>
          <w:sz w:val="24"/>
          <w:spacing w:val="0"/>
          <w:w w:val="100"/>
          <w:rFonts/>
          <w:caps w:val="0"/>
        </w:rPr>
        <w:t> </w:t>
      </w:r>
      <w:r w:rsidRPr="0060477D">
        <w:rPr>
          <w:szCs w:val="24"/>
          <w:b w:val="0"/>
          <w:i w:val="0"/>
          <w:sz w:val="24"/>
          <w:spacing w:val="0"/>
          <w:w w:val="100"/>
          <w:rFonts/>
          <w:caps w:val="0"/>
        </w:rPr>
        <w:t>in</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radio</w:t>
      </w:r>
      <w:r w:rsidRPr="0060477D">
        <w:rPr>
          <w:szCs w:val="24"/>
          <w:b w:val="0"/>
          <w:i w:val="0"/>
          <w:sz w:val="24"/>
          <w:spacing w:val="0"/>
          <w:w w:val="100"/>
          <w:rFonts/>
          <w:caps w:val="0"/>
        </w:rPr>
        <w:t> </w:t>
      </w:r>
      <w:r w:rsidRPr="0060477D">
        <w:rPr>
          <w:szCs w:val="24"/>
          <w:b w:val="0"/>
          <w:i w:val="0"/>
          <w:sz w:val="24"/>
          <w:spacing w:val="0"/>
          <w:w w:val="100"/>
          <w:rFonts/>
          <w:caps w:val="0"/>
        </w:rPr>
        <w:t>refractivity</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study</w:t>
      </w:r>
      <w:r w:rsidRPr="0060477D">
        <w:rPr>
          <w:szCs w:val="24"/>
          <w:b w:val="0"/>
          <w:i w:val="0"/>
          <w:sz w:val="24"/>
          <w:spacing w:val="0"/>
          <w:w w:val="100"/>
          <w:rFonts/>
          <w:caps w:val="0"/>
        </w:rPr>
        <w:t> </w:t>
      </w:r>
      <w:r w:rsidRPr="0060477D">
        <w:rPr>
          <w:szCs w:val="24"/>
          <w:b w:val="0"/>
          <w:i w:val="0"/>
          <w:sz w:val="24"/>
          <w:spacing w:val="0"/>
          <w:w w:val="100"/>
          <w:rFonts/>
          <w:caps w:val="0"/>
        </w:rPr>
        <w:t>areas</w:t>
      </w:r>
      <w:r w:rsidRPr="0060477D">
        <w:rPr>
          <w:szCs w:val="24"/>
          <w:b w:val="0"/>
          <w:i w:val="0"/>
          <w:sz w:val="24"/>
          <w:spacing w:val="0"/>
          <w:w w:val="100"/>
          <w:rFonts/>
          <w:caps w:val="0"/>
        </w:rPr>
        <w:t> </w:t>
      </w:r>
      <w:r w:rsidRPr="0060477D">
        <w:rPr>
          <w:szCs w:val="24"/>
          <w:b w:val="0"/>
          <w:i w:val="0"/>
          <w:sz w:val="24"/>
          <w:spacing w:val="0"/>
          <w:w w:val="100"/>
          <w:rFonts/>
          <w:caps w:val="0"/>
        </w:rPr>
        <w:t>but</w:t>
      </w:r>
      <w:r w:rsidRPr="0060477D">
        <w:rPr>
          <w:szCs w:val="24"/>
          <w:b w:val="0"/>
          <w:i w:val="0"/>
          <w:sz w:val="24"/>
          <w:spacing w:val="0"/>
          <w:w w:val="100"/>
          <w:rFonts/>
          <w:caps w:val="0"/>
        </w:rPr>
        <w:t> </w:t>
      </w:r>
      <w:r w:rsidRPr="0060477D">
        <w:rPr>
          <w:szCs w:val="24"/>
          <w:b w:val="0"/>
          <w:i w:val="0"/>
          <w:sz w:val="24"/>
          <w:spacing w:val="0"/>
          <w:w w:val="100"/>
          <w:rFonts/>
          <w:caps w:val="0"/>
        </w:rPr>
        <w:t>more</w:t>
      </w:r>
      <w:r w:rsidRPr="0060477D">
        <w:rPr>
          <w:szCs w:val="24"/>
          <w:b w:val="0"/>
          <w:i w:val="0"/>
          <w:sz w:val="24"/>
          <w:spacing w:val="0"/>
          <w:w w:val="100"/>
          <w:rFonts/>
          <w:caps w:val="0"/>
        </w:rPr>
        <w:t> </w:t>
      </w:r>
      <w:r w:rsidRPr="0060477D">
        <w:rPr>
          <w:szCs w:val="24"/>
          <w:b w:val="0"/>
          <w:i w:val="0"/>
          <w:sz w:val="24"/>
          <w:spacing w:val="0"/>
          <w:w w:val="100"/>
          <w:rFonts/>
          <w:caps w:val="0"/>
        </w:rPr>
        <w:t>noticed</w:t>
      </w:r>
      <w:r w:rsidRPr="0060477D">
        <w:rPr>
          <w:szCs w:val="24"/>
          <w:b w:val="0"/>
          <w:i w:val="0"/>
          <w:sz w:val="24"/>
          <w:spacing w:val="0"/>
          <w:w w:val="100"/>
          <w:rFonts/>
          <w:caps w:val="0"/>
        </w:rPr>
        <w:t> </w:t>
      </w:r>
      <w:r w:rsidRPr="0060477D">
        <w:rPr>
          <w:szCs w:val="24"/>
          <w:b w:val="0"/>
          <w:i w:val="0"/>
          <w:sz w:val="24"/>
          <w:spacing w:val="0"/>
          <w:w w:val="100"/>
          <w:rFonts/>
          <w:caps w:val="0"/>
        </w:rPr>
        <w:t>in</w:t>
      </w:r>
      <w:r w:rsidRPr="0060477D">
        <w:rPr>
          <w:szCs w:val="24"/>
          <w:b w:val="0"/>
          <w:i w:val="0"/>
          <w:sz w:val="24"/>
          <w:spacing w:val="0"/>
          <w:w w:val="100"/>
          <w:rFonts/>
          <w:caps w:val="0"/>
        </w:rPr>
        <w:t> </w:t>
      </w:r>
      <w:r w:rsidRPr="0060477D">
        <w:rPr>
          <w:szCs w:val="24"/>
          <w:b w:val="0"/>
          <w:i w:val="0"/>
          <w:sz w:val="24"/>
          <w:spacing w:val="0"/>
          <w:w w:val="100"/>
          <w:rFonts/>
          <w:caps w:val="0"/>
        </w:rPr>
        <w:t>Niger</w:t>
      </w:r>
      <w:r w:rsidRPr="0060477D">
        <w:rPr>
          <w:szCs w:val="24"/>
          <w:b w:val="0"/>
          <w:i w:val="0"/>
          <w:sz w:val="24"/>
          <w:spacing w:val="0"/>
          <w:w w:val="100"/>
          <w:rFonts/>
          <w:caps w:val="0"/>
        </w:rPr>
        <w:t> </w:t>
      </w:r>
      <w:r w:rsidRPr="0060477D">
        <w:rPr>
          <w:szCs w:val="24"/>
          <w:b w:val="0"/>
          <w:i w:val="0"/>
          <w:sz w:val="24"/>
          <w:spacing w:val="0"/>
          <w:w w:val="100"/>
          <w:rFonts/>
          <w:caps w:val="0"/>
        </w:rPr>
        <w:t>compared</w:t>
      </w:r>
      <w:r w:rsidRPr="0060477D">
        <w:rPr>
          <w:szCs w:val="24"/>
          <w:b w:val="0"/>
          <w:i w:val="0"/>
          <w:sz w:val="24"/>
          <w:spacing w:val="0"/>
          <w:w w:val="100"/>
          <w:rFonts/>
          <w:caps w:val="0"/>
        </w:rPr>
        <w:t> </w:t>
      </w:r>
      <w:r w:rsidRPr="0060477D">
        <w:rPr>
          <w:szCs w:val="24"/>
          <w:b w:val="0"/>
          <w:i w:val="0"/>
          <w:sz w:val="24"/>
          <w:spacing w:val="0"/>
          <w:w w:val="100"/>
          <w:rFonts/>
          <w:caps w:val="0"/>
        </w:rPr>
        <w:t>to</w:t>
      </w:r>
    </w:p>
    <w:p w14:paraId="4246326D" w14:textId="77777777" w:rsidR="00E849EA" w:rsidRPr="0060477D" w:rsidRDefault="00E849EA" w:rsidP="00E849EA">
      <w:pPr>
        <w:spacing w:before="0" w:beforeAutospacing="0" w:after="160" w:afterAutospacing="0" w:lineRule="auto" w:line="259"/>
        <w:rPr>
          <w:szCs w:val="24"/>
          <w:b w:val="0"/>
          <w:i w:val="0"/>
          <w:sz w:val="24"/>
          <w:spacing w:val="0"/>
          <w:w w:val="100"/>
          <w:caps w:val="0"/>
        </w:rPr>
        <w:snapToGrid w:val="0"/>
        <w:textAlignment w:val="baseline"/>
      </w:pPr>
      <w:r w:rsidRPr="0060477D">
        <w:rPr>
          <w:szCs w:val="24"/>
          <w:b w:val="0"/>
          <w:i w:val="0"/>
          <w:sz w:val="24"/>
          <w:spacing w:val="0"/>
          <w:w w:val="100"/>
          <w:rFonts/>
          <w:caps w:val="0"/>
        </w:rPr>
        <w:t>Ikeja</w:t>
      </w:r>
      <w:r w:rsidRPr="0060477D">
        <w:rPr>
          <w:szCs w:val="24"/>
          <w:b w:val="0"/>
          <w:i w:val="0"/>
          <w:sz w:val="24"/>
          <w:spacing w:val="0"/>
          <w:w w:val="100"/>
          <w:rFonts/>
          <w:caps w:val="0"/>
        </w:rPr>
        <w:t> </w:t>
      </w:r>
      <w:r w:rsidRPr="0060477D">
        <w:rPr>
          <w:szCs w:val="24"/>
          <w:b w:val="0"/>
          <w:i w:val="0"/>
          <w:sz w:val="24"/>
          <w:spacing w:val="0"/>
          <w:w w:val="100"/>
          <w:rFonts/>
          <w:caps w:val="0"/>
        </w:rPr>
        <w:t>and</w:t>
      </w:r>
      <w:r w:rsidRPr="0060477D">
        <w:rPr>
          <w:szCs w:val="24"/>
          <w:b w:val="0"/>
          <w:i w:val="0"/>
          <w:sz w:val="24"/>
          <w:spacing w:val="0"/>
          <w:w w:val="100"/>
          <w:rFonts/>
          <w:caps w:val="0"/>
        </w:rPr>
        <w:t> </w:t>
      </w:r>
      <w:r w:rsidRPr="0060477D">
        <w:rPr>
          <w:szCs w:val="24"/>
          <w:b w:val="0"/>
          <w:i w:val="0"/>
          <w:sz w:val="24"/>
          <w:spacing w:val="0"/>
          <w:w w:val="100"/>
          <w:rFonts/>
          <w:caps w:val="0"/>
        </w:rPr>
        <w:t>Lokoja</w:t>
      </w:r>
    </w:p>
    <w:p w14:paraId="1A0966B4" w14:textId="77777777" w:rsidR="00E849EA" w:rsidRPr="0060477D" w:rsidRDefault="00E849EA" w:rsidP="00E849EA">
      <w:pPr>
        <w:spacing w:before="0" w:beforeAutospacing="0" w:after="160" w:afterAutospacing="0" w:lineRule="auto" w:line="259"/>
        <w:rPr>
          <w:szCs w:val="24"/>
          <w:b w:val="1"/>
          <w:i w:val="0"/>
          <w:sz w:val="24"/>
          <w:spacing w:val="0"/>
          <w:w w:val="100"/>
          <w:caps w:val="0"/>
        </w:rPr>
        <w:snapToGrid w:val="0"/>
        <w:textAlignment w:val="baseline"/>
      </w:pPr>
      <w:r>
        <w:rPr>
          <w:b w:val="1"/>
          <w:i w:val="0"/>
          <w:sz w:val="24"/>
          <w:spacing w:val="0"/>
          <w:w w:val="100"/>
          <w:caps w:val="0"/>
        </w:rPr>
        <w:t/>
      </w:r>
    </w:p>
    <w:p w14:paraId="75B5B877" w14:textId="77777777" w:rsidR="00E849EA" w:rsidRDefault="00E849EA" w:rsidP="00E849EA">
      <w:pPr>
        <w:spacing w:before="0" w:beforeAutospacing="0" w:after="160" w:afterAutospacing="0" w:lineRule="auto" w:line="259"/>
        <w:rPr>
          <w:szCs w:val="24"/>
          <w:b w:val="1"/>
          <w:i w:val="0"/>
          <w:sz w:val="24"/>
          <w:spacing w:val="0"/>
          <w:w w:val="100"/>
          <w:caps w:val="0"/>
        </w:rPr>
        <w:snapToGrid w:val="0"/>
        <w:textAlignment w:val="baseline"/>
      </w:pPr>
      <w:r>
        <w:rPr>
          <w:b w:val="1"/>
          <w:i w:val="0"/>
          <w:sz w:val="24"/>
          <w:spacing w:val="0"/>
          <w:w w:val="100"/>
          <w:caps w:val="0"/>
        </w:rPr>
        <w:t/>
      </w:r>
    </w:p>
    <w:p w14:paraId="5772AC75" w14:textId="77777777" w:rsidR="00E849EA" w:rsidRDefault="00E849EA" w:rsidP="00E849EA">
      <w:pPr>
        <w:spacing w:before="0" w:beforeAutospacing="0" w:after="160" w:afterAutospacing="0" w:lineRule="auto" w:line="259"/>
        <w:rPr>
          <w:szCs w:val="24"/>
          <w:b w:val="1"/>
          <w:i w:val="0"/>
          <w:sz w:val="24"/>
          <w:spacing w:val="0"/>
          <w:w w:val="100"/>
          <w:caps w:val="0"/>
        </w:rPr>
        <w:snapToGrid w:val="0"/>
        <w:textAlignment w:val="baseline"/>
      </w:pPr>
      <w:r>
        <w:rPr>
          <w:b w:val="1"/>
          <w:i w:val="0"/>
          <w:sz w:val="24"/>
          <w:spacing w:val="0"/>
          <w:w w:val="100"/>
          <w:caps w:val="0"/>
        </w:rPr>
        <w:t/>
      </w:r>
    </w:p>
    <w:p w14:paraId="654EEED3" w14:textId="77777777" w:rsidR="00E849EA" w:rsidRDefault="00E849EA" w:rsidP="00E849EA">
      <w:pPr>
        <w:jc w:val="center"/>
        <w:spacing w:before="0" w:beforeAutospacing="0" w:after="160" w:afterAutospacing="0" w:lineRule="auto" w:line="259"/>
        <w:rPr>
          <w:szCs w:val="24"/>
          <w:b w:val="1"/>
          <w:i w:val="0"/>
          <w:sz w:val="24"/>
          <w:spacing w:val="0"/>
          <w:w w:val="100"/>
          <w:caps w:val="0"/>
        </w:rPr>
        <w:snapToGrid w:val="0"/>
        <w:textAlignment w:val="baseline"/>
      </w:pPr>
      <w:r>
        <w:rPr>
          <w:szCs w:val="24"/>
          <w:b w:val="1"/>
          <w:i w:val="0"/>
          <w:sz w:val="24"/>
          <w:spacing w:val="0"/>
          <w:w w:val="100"/>
          <w:rFonts/>
          <w:caps w:val="0"/>
        </w:rPr>
        <w:t>4</w:t>
      </w:r>
    </w:p>
    <w:p w14:paraId="202D0B31" w14:textId="77777777" w:rsidR="00E849EA" w:rsidRPr="00CB75E4" w:rsidRDefault="00E849EA" w:rsidP="00E849EA">
      <w:pPr>
        <w:spacing w:before="0" w:beforeAutospacing="0" w:after="160" w:afterAutospacing="0" w:lineRule="auto" w:line="259"/>
        <w:rPr>
          <w:szCs w:val="28"/>
          <w:b w:val="1"/>
          <w:i w:val="0"/>
          <w:sz w:val="28"/>
          <w:spacing w:val="0"/>
          <w:w w:val="100"/>
          <w:caps w:val="0"/>
        </w:rPr>
        <w:snapToGrid w:val="0"/>
        <w:textAlignment w:val="baseline"/>
      </w:pPr>
      <w:r w:rsidRPr="00CB75E4">
        <w:rPr>
          <w:szCs w:val="28"/>
          <w:b w:val="1"/>
          <w:i w:val="0"/>
          <w:sz w:val="28"/>
          <w:spacing w:val="0"/>
          <w:w w:val="100"/>
          <w:rFonts/>
          <w:caps w:val="0"/>
        </w:rPr>
        <w:t>2.1</w:t>
      </w:r>
      <w:r w:rsidRPr="00CB75E4">
        <w:rPr>
          <w:szCs w:val="28"/>
          <w:b w:val="1"/>
          <w:i w:val="0"/>
          <w:sz w:val="28"/>
          <w:spacing w:val="0"/>
          <w:w w:val="100"/>
          <w:rFonts/>
          <w:caps w:val="0"/>
        </w:rPr>
        <w:t>   </w:t>
      </w:r>
      <w:r w:rsidRPr="00CB75E4">
        <w:rPr>
          <w:szCs w:val="28"/>
          <w:b w:val="1"/>
          <w:i w:val="0"/>
          <w:sz w:val="28"/>
          <w:spacing w:val="0"/>
          <w:w w:val="100"/>
          <w:rFonts/>
          <w:caps w:val="0"/>
        </w:rPr>
        <w:t>TEMPERATURE</w:t>
      </w:r>
    </w:p>
    <w:p w14:paraId="7B1317E9" w14:textId="77777777" w:rsidR="00E849EA" w:rsidRDefault="00E849EA" w:rsidP="00E849EA">
      <w:pPr>
        <w:spacing w:before="0" w:beforeAutospacing="0" w:after="160" w:afterAutospacing="0" w:lineRule="auto" w:line="259"/>
        <w:rPr>
          <w:szCs w:val="24"/>
          <w:b w:val="0"/>
          <w:i w:val="0"/>
          <w:sz w:val="24"/>
          <w:spacing w:val="0"/>
          <w:w w:val="100"/>
          <w:caps w:val="0"/>
        </w:rPr>
        <w:snapToGrid w:val="0"/>
        <w:textAlignment w:val="baseline"/>
      </w:pPr>
      <w:r w:rsidRPr="0060477D">
        <w:rPr>
          <w:szCs w:val="24"/>
          <w:b w:val="0"/>
          <w:i w:val="0"/>
          <w:sz w:val="24"/>
          <w:spacing w:val="0"/>
          <w:w w:val="100"/>
          <w:rFonts/>
          <w:caps w:val="0"/>
        </w:rPr>
        <w:t>Temperature</w:t>
      </w:r>
      <w:r w:rsidRPr="0060477D">
        <w:rPr>
          <w:szCs w:val="24"/>
          <w:b w:val="0"/>
          <w:i w:val="0"/>
          <w:sz w:val="24"/>
          <w:spacing w:val="0"/>
          <w:w w:val="100"/>
          <w:rFonts/>
          <w:caps w:val="0"/>
        </w:rPr>
        <w:t> </w:t>
      </w:r>
      <w:r w:rsidRPr="0060477D">
        <w:rPr>
          <w:szCs w:val="24"/>
          <w:b w:val="0"/>
          <w:i w:val="0"/>
          <w:sz w:val="24"/>
          <w:spacing w:val="0"/>
          <w:w w:val="100"/>
          <w:rFonts/>
          <w:caps w:val="0"/>
        </w:rPr>
        <w:t>is</w:t>
      </w:r>
      <w:r w:rsidRPr="0060477D">
        <w:rPr>
          <w:szCs w:val="24"/>
          <w:b w:val="0"/>
          <w:i w:val="0"/>
          <w:sz w:val="24"/>
          <w:spacing w:val="0"/>
          <w:w w:val="100"/>
          <w:rFonts/>
          <w:caps w:val="0"/>
        </w:rPr>
        <w:t> </w:t>
      </w:r>
      <w:r w:rsidRPr="0060477D">
        <w:rPr>
          <w:szCs w:val="24"/>
          <w:b w:val="0"/>
          <w:i w:val="0"/>
          <w:sz w:val="24"/>
          <w:spacing w:val="0"/>
          <w:w w:val="100"/>
          <w:rFonts/>
          <w:caps w:val="0"/>
        </w:rPr>
        <w:t>a</w:t>
      </w:r>
      <w:r w:rsidRPr="0060477D">
        <w:rPr>
          <w:szCs w:val="24"/>
          <w:b w:val="0"/>
          <w:i w:val="0"/>
          <w:sz w:val="24"/>
          <w:spacing w:val="0"/>
          <w:w w:val="100"/>
          <w:rFonts/>
          <w:caps w:val="0"/>
        </w:rPr>
        <w:t> </w:t>
      </w:r>
      <w:r w:rsidRPr="0060477D">
        <w:rPr>
          <w:szCs w:val="24"/>
          <w:b w:val="0"/>
          <w:i w:val="0"/>
          <w:sz w:val="24"/>
          <w:spacing w:val="0"/>
          <w:w w:val="100"/>
          <w:rFonts/>
          <w:caps w:val="0"/>
        </w:rPr>
        <w:t>measure</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average</w:t>
      </w:r>
      <w:r w:rsidRPr="0060477D">
        <w:rPr>
          <w:szCs w:val="24"/>
          <w:b w:val="0"/>
          <w:i w:val="0"/>
          <w:sz w:val="24"/>
          <w:spacing w:val="0"/>
          <w:w w:val="100"/>
          <w:rFonts/>
          <w:caps w:val="0"/>
        </w:rPr>
        <w:t> </w:t>
      </w:r>
      <w:r w:rsidRPr="0060477D">
        <w:rPr>
          <w:szCs w:val="24"/>
          <w:b w:val="0"/>
          <w:i w:val="0"/>
          <w:sz w:val="24"/>
          <w:spacing w:val="0"/>
          <w:w w:val="100"/>
          <w:rFonts/>
          <w:caps w:val="0"/>
        </w:rPr>
        <w:t>kinetic</w:t>
      </w:r>
      <w:r w:rsidRPr="0060477D">
        <w:rPr>
          <w:szCs w:val="24"/>
          <w:b w:val="0"/>
          <w:i w:val="0"/>
          <w:sz w:val="24"/>
          <w:spacing w:val="0"/>
          <w:w w:val="100"/>
          <w:rFonts/>
          <w:caps w:val="0"/>
        </w:rPr>
        <w:t> </w:t>
      </w:r>
      <w:r w:rsidRPr="0060477D">
        <w:rPr>
          <w:szCs w:val="24"/>
          <w:b w:val="0"/>
          <w:i w:val="0"/>
          <w:sz w:val="24"/>
          <w:spacing w:val="0"/>
          <w:w w:val="100"/>
          <w:rFonts/>
          <w:caps w:val="0"/>
        </w:rPr>
        <w:t>energy</w:t>
      </w:r>
      <w:r w:rsidRPr="0060477D">
        <w:rPr>
          <w:szCs w:val="24"/>
          <w:b w:val="0"/>
          <w:i w:val="0"/>
          <w:sz w:val="24"/>
          <w:spacing w:val="0"/>
          <w:w w:val="100"/>
          <w:rFonts/>
          <w:caps w:val="0"/>
        </w:rPr>
        <w:t> </w:t>
      </w:r>
      <w:r w:rsidRPr="0060477D">
        <w:rPr>
          <w:szCs w:val="24"/>
          <w:b w:val="0"/>
          <w:i w:val="0"/>
          <w:sz w:val="24"/>
          <w:spacing w:val="0"/>
          <w:w w:val="100"/>
          <w:rFonts/>
          <w:caps w:val="0"/>
        </w:rPr>
        <w:t>within</w:t>
      </w:r>
      <w:r w:rsidRPr="0060477D">
        <w:rPr>
          <w:szCs w:val="24"/>
          <w:b w:val="0"/>
          <w:i w:val="0"/>
          <w:sz w:val="24"/>
          <w:spacing w:val="0"/>
          <w:w w:val="100"/>
          <w:rFonts/>
          <w:caps w:val="0"/>
        </w:rPr>
        <w:t> </w:t>
      </w:r>
      <w:r w:rsidRPr="0060477D">
        <w:rPr>
          <w:szCs w:val="24"/>
          <w:b w:val="0"/>
          <w:i w:val="0"/>
          <w:sz w:val="24"/>
          <w:spacing w:val="0"/>
          <w:w w:val="100"/>
          <w:rFonts/>
          <w:caps w:val="0"/>
        </w:rPr>
        <w:t>a</w:t>
      </w:r>
      <w:r w:rsidRPr="0060477D">
        <w:rPr>
          <w:szCs w:val="24"/>
          <w:b w:val="0"/>
          <w:i w:val="0"/>
          <w:sz w:val="24"/>
          <w:spacing w:val="0"/>
          <w:w w:val="100"/>
          <w:rFonts/>
          <w:caps w:val="0"/>
        </w:rPr>
        <w:t> </w:t>
      </w:r>
      <w:r w:rsidRPr="0060477D">
        <w:rPr>
          <w:szCs w:val="24"/>
          <w:b w:val="0"/>
          <w:i w:val="0"/>
          <w:sz w:val="24"/>
          <w:spacing w:val="0"/>
          <w:w w:val="100"/>
          <w:rFonts/>
          <w:caps w:val="0"/>
        </w:rPr>
        <w:t>body.</w:t>
      </w:r>
      <w:r w:rsidRPr="0060477D">
        <w:rPr>
          <w:szCs w:val="24"/>
          <w:b w:val="0"/>
          <w:i w:val="0"/>
          <w:sz w:val="24"/>
          <w:spacing w:val="0"/>
          <w:w w:val="100"/>
          <w:rFonts/>
          <w:caps w:val="0"/>
        </w:rPr>
        <w:t> </w:t>
      </w:r>
      <w:r w:rsidRPr="0060477D">
        <w:rPr>
          <w:szCs w:val="24"/>
          <w:b w:val="0"/>
          <w:i w:val="0"/>
          <w:sz w:val="24"/>
          <w:spacing w:val="0"/>
          <w:w w:val="100"/>
          <w:rFonts/>
          <w:caps w:val="0"/>
        </w:rPr>
        <w:t>It</w:t>
      </w:r>
      <w:r w:rsidRPr="0060477D">
        <w:rPr>
          <w:szCs w:val="24"/>
          <w:b w:val="0"/>
          <w:i w:val="0"/>
          <w:sz w:val="24"/>
          <w:spacing w:val="0"/>
          <w:w w:val="100"/>
          <w:rFonts/>
          <w:caps w:val="0"/>
        </w:rPr>
        <w:t> </w:t>
      </w:r>
      <w:r w:rsidRPr="0060477D">
        <w:rPr>
          <w:szCs w:val="24"/>
          <w:b w:val="0"/>
          <w:i w:val="0"/>
          <w:sz w:val="24"/>
          <w:spacing w:val="0"/>
          <w:w w:val="100"/>
          <w:rFonts/>
          <w:caps w:val="0"/>
        </w:rPr>
        <w:t>describes</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potential</w:t>
      </w:r>
      <w:r w:rsidRPr="0060477D">
        <w:rPr>
          <w:szCs w:val="24"/>
          <w:b w:val="0"/>
          <w:i w:val="0"/>
          <w:sz w:val="24"/>
          <w:spacing w:val="0"/>
          <w:w w:val="100"/>
          <w:rFonts/>
          <w:caps w:val="0"/>
        </w:rPr>
        <w:t> </w:t>
      </w:r>
      <w:r w:rsidRPr="0060477D">
        <w:rPr>
          <w:szCs w:val="24"/>
          <w:b w:val="0"/>
          <w:i w:val="0"/>
          <w:sz w:val="24"/>
          <w:spacing w:val="0"/>
          <w:w w:val="100"/>
          <w:rFonts/>
          <w:caps w:val="0"/>
        </w:rPr>
        <w:t>for</w:t>
      </w:r>
      <w:r w:rsidRPr="0060477D">
        <w:rPr>
          <w:szCs w:val="24"/>
          <w:b w:val="0"/>
          <w:i w:val="0"/>
          <w:sz w:val="24"/>
          <w:spacing w:val="0"/>
          <w:w w:val="100"/>
          <w:rFonts/>
          <w:caps w:val="0"/>
        </w:rPr>
        <w:t> </w:t>
      </w:r>
      <w:r w:rsidRPr="0060477D">
        <w:rPr>
          <w:szCs w:val="24"/>
          <w:b w:val="0"/>
          <w:i w:val="0"/>
          <w:sz w:val="24"/>
          <w:spacing w:val="0"/>
          <w:w w:val="100"/>
          <w:rFonts/>
          <w:caps w:val="0"/>
        </w:rPr>
        <w:t>heat</w:t>
      </w:r>
      <w:r w:rsidRPr="0060477D">
        <w:rPr>
          <w:szCs w:val="24"/>
          <w:b w:val="0"/>
          <w:i w:val="0"/>
          <w:sz w:val="24"/>
          <w:spacing w:val="0"/>
          <w:w w:val="100"/>
          <w:rFonts/>
          <w:caps w:val="0"/>
        </w:rPr>
        <w:t> </w:t>
      </w:r>
      <w:r w:rsidRPr="0060477D">
        <w:rPr>
          <w:szCs w:val="24"/>
          <w:b w:val="0"/>
          <w:i w:val="0"/>
          <w:sz w:val="24"/>
          <w:spacing w:val="0"/>
          <w:w w:val="100"/>
          <w:rFonts/>
          <w:caps w:val="0"/>
        </w:rPr>
        <w:t>energy</w:t>
      </w:r>
      <w:r w:rsidRPr="0060477D">
        <w:rPr>
          <w:szCs w:val="24"/>
          <w:b w:val="0"/>
          <w:i w:val="0"/>
          <w:sz w:val="24"/>
          <w:spacing w:val="0"/>
          <w:w w:val="100"/>
          <w:rFonts/>
          <w:caps w:val="0"/>
        </w:rPr>
        <w:t> </w:t>
      </w:r>
      <w:r w:rsidRPr="0060477D">
        <w:rPr>
          <w:szCs w:val="24"/>
          <w:b w:val="0"/>
          <w:i w:val="0"/>
          <w:sz w:val="24"/>
          <w:spacing w:val="0"/>
          <w:w w:val="100"/>
          <w:rFonts/>
          <w:caps w:val="0"/>
        </w:rPr>
        <w:t>to</w:t>
      </w:r>
      <w:r w:rsidRPr="0060477D">
        <w:rPr>
          <w:szCs w:val="24"/>
          <w:b w:val="0"/>
          <w:i w:val="0"/>
          <w:sz w:val="24"/>
          <w:spacing w:val="0"/>
          <w:w w:val="100"/>
          <w:rFonts/>
          <w:caps w:val="0"/>
        </w:rPr>
        <w:t> </w:t>
      </w:r>
      <w:r w:rsidRPr="0060477D">
        <w:rPr>
          <w:szCs w:val="24"/>
          <w:b w:val="0"/>
          <w:i w:val="0"/>
          <w:sz w:val="24"/>
          <w:spacing w:val="0"/>
          <w:w w:val="100"/>
          <w:rFonts/>
          <w:caps w:val="0"/>
        </w:rPr>
        <w:t>move</w:t>
      </w:r>
      <w:r w:rsidRPr="0060477D">
        <w:rPr>
          <w:szCs w:val="24"/>
          <w:b w:val="0"/>
          <w:i w:val="0"/>
          <w:sz w:val="24"/>
          <w:spacing w:val="0"/>
          <w:w w:val="100"/>
          <w:rFonts/>
          <w:caps w:val="0"/>
        </w:rPr>
        <w:t> </w:t>
      </w:r>
      <w:r w:rsidRPr="0060477D">
        <w:rPr>
          <w:szCs w:val="24"/>
          <w:b w:val="0"/>
          <w:i w:val="0"/>
          <w:sz w:val="24"/>
          <w:spacing w:val="0"/>
          <w:w w:val="100"/>
          <w:rFonts/>
          <w:caps w:val="0"/>
        </w:rPr>
        <w:t>from</w:t>
      </w:r>
      <w:r w:rsidRPr="0060477D">
        <w:rPr>
          <w:szCs w:val="24"/>
          <w:b w:val="0"/>
          <w:i w:val="0"/>
          <w:sz w:val="24"/>
          <w:spacing w:val="0"/>
          <w:w w:val="100"/>
          <w:rFonts/>
          <w:caps w:val="0"/>
        </w:rPr>
        <w:t> </w:t>
      </w:r>
      <w:r w:rsidRPr="0060477D">
        <w:rPr>
          <w:szCs w:val="24"/>
          <w:b w:val="0"/>
          <w:i w:val="0"/>
          <w:sz w:val="24"/>
          <w:spacing w:val="0"/>
          <w:w w:val="100"/>
          <w:rFonts/>
          <w:caps w:val="0"/>
        </w:rPr>
        <w:t>one</w:t>
      </w:r>
      <w:r w:rsidRPr="0060477D">
        <w:rPr>
          <w:szCs w:val="24"/>
          <w:b w:val="0"/>
          <w:i w:val="0"/>
          <w:sz w:val="24"/>
          <w:spacing w:val="0"/>
          <w:w w:val="100"/>
          <w:rFonts/>
          <w:caps w:val="0"/>
        </w:rPr>
        <w:t> </w:t>
      </w:r>
      <w:r w:rsidRPr="0060477D">
        <w:rPr>
          <w:szCs w:val="24"/>
          <w:b w:val="0"/>
          <w:i w:val="0"/>
          <w:sz w:val="24"/>
          <w:spacing w:val="0"/>
          <w:w w:val="100"/>
          <w:rFonts/>
          <w:caps w:val="0"/>
        </w:rPr>
        <w:t>body</w:t>
      </w:r>
      <w:r w:rsidRPr="0060477D">
        <w:rPr>
          <w:szCs w:val="24"/>
          <w:b w:val="0"/>
          <w:i w:val="0"/>
          <w:sz w:val="24"/>
          <w:spacing w:val="0"/>
          <w:w w:val="100"/>
          <w:rFonts/>
          <w:caps w:val="0"/>
        </w:rPr>
        <w:t> </w:t>
      </w:r>
      <w:r w:rsidRPr="0060477D">
        <w:rPr>
          <w:szCs w:val="24"/>
          <w:b w:val="0"/>
          <w:i w:val="0"/>
          <w:sz w:val="24"/>
          <w:spacing w:val="0"/>
          <w:w w:val="100"/>
          <w:rFonts/>
          <w:caps w:val="0"/>
        </w:rPr>
        <w:t>to</w:t>
      </w:r>
      <w:r w:rsidRPr="0060477D">
        <w:rPr>
          <w:szCs w:val="24"/>
          <w:b w:val="0"/>
          <w:i w:val="0"/>
          <w:sz w:val="24"/>
          <w:spacing w:val="0"/>
          <w:w w:val="100"/>
          <w:rFonts/>
          <w:caps w:val="0"/>
        </w:rPr>
        <w:t> </w:t>
      </w:r>
      <w:r w:rsidRPr="0060477D">
        <w:rPr>
          <w:szCs w:val="24"/>
          <w:b w:val="0"/>
          <w:i w:val="0"/>
          <w:sz w:val="24"/>
          <w:spacing w:val="0"/>
          <w:w w:val="100"/>
          <w:rFonts/>
          <w:caps w:val="0"/>
        </w:rPr>
        <w:t>another</w:t>
      </w:r>
      <w:r w:rsidRPr="0060477D">
        <w:rPr>
          <w:szCs w:val="24"/>
          <w:b w:val="0"/>
          <w:i w:val="0"/>
          <w:sz w:val="24"/>
          <w:spacing w:val="0"/>
          <w:w w:val="100"/>
          <w:rFonts/>
          <w:caps w:val="0"/>
        </w:rPr>
        <w:t> </w:t>
      </w:r>
      <w:r>
        <w:rPr>
          <w:szCs w:val="24"/>
          <w:b w:val="0"/>
          <w:i w:val="0"/>
          <w:sz w:val="24"/>
          <w:spacing w:val="0"/>
          <w:w w:val="100"/>
          <w:rFonts/>
          <w:caps w:val="0"/>
        </w:rPr>
        <w:t>down</w:t>
      </w:r>
      <w:r>
        <w:rPr>
          <w:szCs w:val="24"/>
          <w:b w:val="0"/>
          <w:i w:val="0"/>
          <w:sz w:val="24"/>
          <w:spacing w:val="0"/>
          <w:w w:val="100"/>
          <w:rFonts/>
          <w:caps w:val="0"/>
        </w:rPr>
        <w:t> </w:t>
      </w:r>
      <w:r>
        <w:rPr>
          <w:szCs w:val="24"/>
          <w:b w:val="0"/>
          <w:i w:val="0"/>
          <w:sz w:val="24"/>
          <w:spacing w:val="0"/>
          <w:w w:val="100"/>
          <w:rFonts/>
          <w:caps w:val="0"/>
        </w:rPr>
        <w:t>a</w:t>
      </w:r>
      <w:r>
        <w:rPr>
          <w:szCs w:val="24"/>
          <w:b w:val="0"/>
          <w:i w:val="0"/>
          <w:sz w:val="24"/>
          <w:spacing w:val="0"/>
          <w:w w:val="100"/>
          <w:rFonts/>
          <w:caps w:val="0"/>
        </w:rPr>
        <w:t> </w:t>
      </w:r>
      <w:r>
        <w:rPr>
          <w:szCs w:val="24"/>
          <w:b w:val="0"/>
          <w:i w:val="0"/>
          <w:sz w:val="24"/>
          <w:spacing w:val="0"/>
          <w:w w:val="100"/>
          <w:rFonts/>
          <w:caps w:val="0"/>
        </w:rPr>
        <w:t>gradient</w:t>
      </w:r>
      <w:r>
        <w:rPr>
          <w:szCs w:val="24"/>
          <w:b w:val="0"/>
          <w:i w:val="0"/>
          <w:sz w:val="24"/>
          <w:spacing w:val="0"/>
          <w:w w:val="100"/>
          <w:rFonts/>
          <w:caps w:val="0"/>
        </w:rPr>
        <w:t> </w:t>
      </w:r>
      <w:r>
        <w:rPr>
          <w:szCs w:val="24"/>
          <w:b w:val="0"/>
          <w:i w:val="0"/>
          <w:sz w:val="24"/>
          <w:spacing w:val="0"/>
          <w:w w:val="100"/>
          <w:rFonts/>
          <w:caps w:val="0"/>
        </w:rPr>
        <w:t>from</w:t>
      </w:r>
      <w:r>
        <w:rPr>
          <w:szCs w:val="24"/>
          <w:b w:val="0"/>
          <w:i w:val="0"/>
          <w:sz w:val="24"/>
          <w:spacing w:val="0"/>
          <w:w w:val="100"/>
          <w:rFonts/>
          <w:caps w:val="0"/>
        </w:rPr>
        <w:t> </w:t>
      </w:r>
      <w:r>
        <w:rPr>
          <w:szCs w:val="24"/>
          <w:b w:val="0"/>
          <w:i w:val="0"/>
          <w:sz w:val="24"/>
          <w:spacing w:val="0"/>
          <w:w w:val="100"/>
          <w:rFonts/>
          <w:caps w:val="0"/>
        </w:rPr>
        <w:t>an</w:t>
      </w:r>
      <w:r>
        <w:rPr>
          <w:szCs w:val="24"/>
          <w:b w:val="0"/>
          <w:i w:val="0"/>
          <w:sz w:val="24"/>
          <w:spacing w:val="0"/>
          <w:w w:val="100"/>
          <w:rFonts/>
          <w:caps w:val="0"/>
        </w:rPr>
        <w:t> </w:t>
      </w:r>
      <w:r>
        <w:rPr>
          <w:szCs w:val="24"/>
          <w:b w:val="0"/>
          <w:i w:val="0"/>
          <w:sz w:val="24"/>
          <w:spacing w:val="0"/>
          <w:w w:val="100"/>
          <w:rFonts/>
          <w:caps w:val="0"/>
        </w:rPr>
        <w:t>area</w:t>
      </w:r>
      <w:r>
        <w:rPr>
          <w:szCs w:val="24"/>
          <w:b w:val="0"/>
          <w:i w:val="0"/>
          <w:sz w:val="24"/>
          <w:spacing w:val="0"/>
          <w:w w:val="100"/>
          <w:rFonts/>
          <w:caps w:val="0"/>
        </w:rPr>
        <w:t> </w:t>
      </w:r>
      <w:r>
        <w:rPr>
          <w:szCs w:val="24"/>
          <w:b w:val="0"/>
          <w:i w:val="0"/>
          <w:sz w:val="24"/>
          <w:spacing w:val="0"/>
          <w:w w:val="100"/>
          <w:rFonts/>
          <w:caps w:val="0"/>
        </w:rPr>
        <w:t>of</w:t>
      </w:r>
      <w:r>
        <w:rPr>
          <w:szCs w:val="24"/>
          <w:b w:val="0"/>
          <w:i w:val="0"/>
          <w:sz w:val="24"/>
          <w:spacing w:val="0"/>
          <w:w w:val="100"/>
          <w:rFonts/>
          <w:caps w:val="0"/>
        </w:rPr>
        <w:t> </w:t>
      </w:r>
    </w:p>
    <w:p w14:paraId="26893FEE" w14:textId="77777777" w:rsidR="00E849EA" w:rsidRPr="0060477D" w:rsidRDefault="00E849EA" w:rsidP="00E849EA">
      <w:pPr>
        <w:spacing w:before="0" w:beforeAutospacing="0" w:after="160" w:afterAutospacing="0" w:lineRule="auto" w:line="259"/>
        <w:rPr>
          <w:szCs w:val="24"/>
          <w:b w:val="1"/>
          <w:i w:val="0"/>
          <w:sz w:val="24"/>
          <w:spacing w:val="0"/>
          <w:w w:val="100"/>
          <w:caps w:val="0"/>
        </w:rPr>
        <w:snapToGrid w:val="0"/>
        <w:textAlignment w:val="baseline"/>
      </w:pPr>
      <w:r w:rsidRPr="0060477D">
        <w:rPr>
          <w:szCs w:val="24"/>
          <w:b w:val="0"/>
          <w:i w:val="0"/>
          <w:sz w:val="24"/>
          <w:spacing w:val="0"/>
          <w:w w:val="100"/>
          <w:rFonts/>
          <w:caps w:val="0"/>
        </w:rPr>
        <w:t>high</w:t>
      </w:r>
      <w:r w:rsidRPr="0060477D">
        <w:rPr>
          <w:szCs w:val="24"/>
          <w:b w:val="0"/>
          <w:i w:val="0"/>
          <w:sz w:val="24"/>
          <w:spacing w:val="0"/>
          <w:w w:val="100"/>
          <w:rFonts/>
          <w:caps w:val="0"/>
        </w:rPr>
        <w:t> </w:t>
      </w:r>
      <w:r w:rsidRPr="0060477D">
        <w:rPr>
          <w:szCs w:val="24"/>
          <w:b w:val="0"/>
          <w:i w:val="0"/>
          <w:sz w:val="24"/>
          <w:spacing w:val="0"/>
          <w:w w:val="100"/>
          <w:rFonts/>
          <w:caps w:val="0"/>
        </w:rPr>
        <w:t>temperature</w:t>
      </w:r>
      <w:r w:rsidRPr="0060477D">
        <w:rPr>
          <w:szCs w:val="24"/>
          <w:b w:val="0"/>
          <w:i w:val="0"/>
          <w:sz w:val="24"/>
          <w:spacing w:val="0"/>
          <w:w w:val="100"/>
          <w:rFonts/>
          <w:caps w:val="0"/>
        </w:rPr>
        <w:t> </w:t>
      </w:r>
      <w:r w:rsidRPr="0060477D">
        <w:rPr>
          <w:szCs w:val="24"/>
          <w:b w:val="0"/>
          <w:i w:val="0"/>
          <w:sz w:val="24"/>
          <w:spacing w:val="0"/>
          <w:w w:val="100"/>
          <w:rFonts/>
          <w:caps w:val="0"/>
        </w:rPr>
        <w:t>to</w:t>
      </w:r>
      <w:r w:rsidRPr="0060477D">
        <w:rPr>
          <w:szCs w:val="24"/>
          <w:b w:val="0"/>
          <w:i w:val="0"/>
          <w:sz w:val="24"/>
          <w:spacing w:val="0"/>
          <w:w w:val="100"/>
          <w:rFonts/>
          <w:caps w:val="0"/>
        </w:rPr>
        <w:t> </w:t>
      </w:r>
      <w:r w:rsidRPr="0060477D">
        <w:rPr>
          <w:szCs w:val="24"/>
          <w:b w:val="0"/>
          <w:i w:val="0"/>
          <w:sz w:val="24"/>
          <w:spacing w:val="0"/>
          <w:w w:val="100"/>
          <w:rFonts/>
          <w:caps w:val="0"/>
        </w:rPr>
        <w:t>an</w:t>
      </w:r>
      <w:r w:rsidRPr="0060477D">
        <w:rPr>
          <w:szCs w:val="24"/>
          <w:b w:val="0"/>
          <w:i w:val="0"/>
          <w:sz w:val="24"/>
          <w:spacing w:val="0"/>
          <w:w w:val="100"/>
          <w:rFonts/>
          <w:caps w:val="0"/>
        </w:rPr>
        <w:t> </w:t>
      </w:r>
      <w:r w:rsidRPr="0060477D">
        <w:rPr>
          <w:szCs w:val="24"/>
          <w:b w:val="0"/>
          <w:i w:val="0"/>
          <w:sz w:val="24"/>
          <w:spacing w:val="0"/>
          <w:w w:val="100"/>
          <w:rFonts/>
          <w:caps w:val="0"/>
        </w:rPr>
        <w:t>area</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lower</w:t>
      </w:r>
      <w:r w:rsidRPr="0060477D">
        <w:rPr>
          <w:szCs w:val="24"/>
          <w:b w:val="0"/>
          <w:i w:val="0"/>
          <w:sz w:val="24"/>
          <w:spacing w:val="0"/>
          <w:w w:val="100"/>
          <w:rFonts/>
          <w:caps w:val="0"/>
        </w:rPr>
        <w:t> </w:t>
      </w:r>
      <w:r w:rsidRPr="0060477D">
        <w:rPr>
          <w:szCs w:val="24"/>
          <w:b w:val="0"/>
          <w:i w:val="0"/>
          <w:sz w:val="24"/>
          <w:spacing w:val="0"/>
          <w:w w:val="100"/>
          <w:rFonts/>
          <w:caps w:val="0"/>
        </w:rPr>
        <w:t>temperature.</w:t>
      </w:r>
      <w:r w:rsidRPr="0060477D">
        <w:rPr>
          <w:szCs w:val="24"/>
          <w:b w:val="0"/>
          <w:i w:val="0"/>
          <w:sz w:val="24"/>
          <w:spacing w:val="0"/>
          <w:w w:val="100"/>
          <w:rFonts/>
          <w:caps w:val="0"/>
        </w:rPr>
        <w:t> </w:t>
      </w:r>
      <w:r w:rsidRPr="0060477D">
        <w:rPr>
          <w:szCs w:val="24"/>
          <w:b w:val="0"/>
          <w:i w:val="0"/>
          <w:sz w:val="24"/>
          <w:spacing w:val="0"/>
          <w:w w:val="100"/>
          <w:rFonts/>
          <w:caps w:val="0"/>
        </w:rPr>
        <w:t>It</w:t>
      </w:r>
      <w:r w:rsidRPr="0060477D">
        <w:rPr>
          <w:szCs w:val="24"/>
          <w:b w:val="0"/>
          <w:i w:val="0"/>
          <w:sz w:val="24"/>
          <w:spacing w:val="0"/>
          <w:w w:val="100"/>
          <w:rFonts/>
          <w:caps w:val="0"/>
        </w:rPr>
        <w:t> </w:t>
      </w:r>
      <w:r w:rsidRPr="0060477D">
        <w:rPr>
          <w:szCs w:val="24"/>
          <w:b w:val="0"/>
          <w:i w:val="0"/>
          <w:sz w:val="24"/>
          <w:spacing w:val="0"/>
          <w:w w:val="100"/>
          <w:rFonts/>
          <w:caps w:val="0"/>
        </w:rPr>
        <w:t>is</w:t>
      </w:r>
      <w:r w:rsidRPr="0060477D">
        <w:rPr>
          <w:szCs w:val="24"/>
          <w:b w:val="0"/>
          <w:i w:val="0"/>
          <w:sz w:val="24"/>
          <w:spacing w:val="0"/>
          <w:w w:val="100"/>
          <w:rFonts/>
          <w:caps w:val="0"/>
        </w:rPr>
        <w:t> </w:t>
      </w:r>
      <w:r w:rsidRPr="0060477D">
        <w:rPr>
          <w:szCs w:val="24"/>
          <w:b w:val="0"/>
          <w:i w:val="0"/>
          <w:sz w:val="24"/>
          <w:spacing w:val="0"/>
          <w:w w:val="100"/>
          <w:rFonts/>
          <w:caps w:val="0"/>
        </w:rPr>
        <w:t>measured</w:t>
      </w:r>
      <w:r w:rsidRPr="0060477D">
        <w:rPr>
          <w:szCs w:val="24"/>
          <w:b w:val="0"/>
          <w:i w:val="0"/>
          <w:sz w:val="24"/>
          <w:spacing w:val="0"/>
          <w:w w:val="100"/>
          <w:rFonts/>
          <w:caps w:val="0"/>
        </w:rPr>
        <w:t> </w:t>
      </w:r>
      <w:r w:rsidRPr="0060477D">
        <w:rPr>
          <w:szCs w:val="24"/>
          <w:b w:val="0"/>
          <w:i w:val="0"/>
          <w:sz w:val="24"/>
          <w:spacing w:val="0"/>
          <w:w w:val="100"/>
          <w:rFonts/>
          <w:caps w:val="0"/>
        </w:rPr>
        <w:t>using</w:t>
      </w:r>
      <w:r w:rsidRPr="0060477D">
        <w:rPr>
          <w:szCs w:val="24"/>
          <w:b w:val="0"/>
          <w:i w:val="0"/>
          <w:sz w:val="24"/>
          <w:spacing w:val="0"/>
          <w:w w:val="100"/>
          <w:rFonts/>
          <w:caps w:val="0"/>
        </w:rPr>
        <w:t> </w:t>
      </w:r>
      <w:r w:rsidRPr="0060477D">
        <w:rPr>
          <w:szCs w:val="24"/>
          <w:b w:val="0"/>
          <w:i w:val="0"/>
          <w:sz w:val="24"/>
          <w:spacing w:val="0"/>
          <w:w w:val="100"/>
          <w:rFonts/>
          <w:caps w:val="0"/>
        </w:rPr>
        <w:t>a</w:t>
      </w:r>
      <w:r w:rsidRPr="0060477D">
        <w:rPr>
          <w:szCs w:val="24"/>
          <w:b w:val="0"/>
          <w:i w:val="0"/>
          <w:sz w:val="24"/>
          <w:spacing w:val="0"/>
          <w:w w:val="100"/>
          <w:rFonts/>
          <w:caps w:val="0"/>
        </w:rPr>
        <w:t> </w:t>
      </w:r>
      <w:r w:rsidRPr="0060477D">
        <w:rPr>
          <w:szCs w:val="24"/>
          <w:b w:val="0"/>
          <w:i w:val="0"/>
          <w:sz w:val="24"/>
          <w:spacing w:val="0"/>
          <w:w w:val="100"/>
          <w:rFonts/>
          <w:caps w:val="0"/>
        </w:rPr>
        <w:t>temperature</w:t>
      </w:r>
      <w:r w:rsidRPr="0060477D">
        <w:rPr>
          <w:szCs w:val="24"/>
          <w:b w:val="0"/>
          <w:i w:val="0"/>
          <w:sz w:val="24"/>
          <w:spacing w:val="0"/>
          <w:w w:val="100"/>
          <w:rFonts/>
          <w:caps w:val="0"/>
        </w:rPr>
        <w:t> </w:t>
      </w:r>
      <w:r w:rsidRPr="0060477D">
        <w:rPr>
          <w:szCs w:val="24"/>
          <w:b w:val="0"/>
          <w:i w:val="0"/>
          <w:sz w:val="24"/>
          <w:spacing w:val="0"/>
          <w:w w:val="100"/>
          <w:rFonts/>
          <w:caps w:val="0"/>
        </w:rPr>
        <w:t>scale</w:t>
      </w:r>
      <w:r w:rsidRPr="0060477D">
        <w:rPr>
          <w:szCs w:val="24"/>
          <w:b w:val="0"/>
          <w:i w:val="0"/>
          <w:sz w:val="24"/>
          <w:spacing w:val="0"/>
          <w:w w:val="100"/>
          <w:rFonts/>
          <w:caps w:val="0"/>
        </w:rPr>
        <w:t> </w:t>
      </w:r>
      <w:r w:rsidRPr="0060477D">
        <w:rPr>
          <w:szCs w:val="24"/>
          <w:b w:val="0"/>
          <w:i w:val="0"/>
          <w:sz w:val="24"/>
          <w:spacing w:val="0"/>
          <w:w w:val="100"/>
          <w:rFonts/>
          <w:caps w:val="0"/>
        </w:rPr>
        <w:t>which</w:t>
      </w:r>
      <w:r w:rsidRPr="0060477D">
        <w:rPr>
          <w:szCs w:val="24"/>
          <w:b w:val="0"/>
          <w:i w:val="0"/>
          <w:sz w:val="24"/>
          <w:spacing w:val="0"/>
          <w:w w:val="100"/>
          <w:rFonts/>
          <w:caps w:val="0"/>
        </w:rPr>
        <w:t> </w:t>
      </w:r>
      <w:r w:rsidRPr="0060477D">
        <w:rPr>
          <w:szCs w:val="24"/>
          <w:b w:val="0"/>
          <w:i w:val="0"/>
          <w:sz w:val="24"/>
          <w:spacing w:val="0"/>
          <w:w w:val="100"/>
          <w:rFonts/>
          <w:caps w:val="0"/>
        </w:rPr>
        <w:t>is</w:t>
      </w:r>
      <w:r w:rsidRPr="0060477D">
        <w:rPr>
          <w:szCs w:val="24"/>
          <w:b w:val="0"/>
          <w:i w:val="0"/>
          <w:sz w:val="24"/>
          <w:spacing w:val="0"/>
          <w:w w:val="100"/>
          <w:rFonts/>
          <w:caps w:val="0"/>
        </w:rPr>
        <w:t> </w:t>
      </w:r>
      <w:r w:rsidRPr="0060477D">
        <w:rPr>
          <w:szCs w:val="24"/>
          <w:b w:val="0"/>
          <w:i w:val="0"/>
          <w:sz w:val="24"/>
          <w:spacing w:val="0"/>
          <w:w w:val="100"/>
          <w:rFonts/>
          <w:caps w:val="0"/>
        </w:rPr>
        <w:t>defined</w:t>
      </w:r>
      <w:r w:rsidRPr="0060477D">
        <w:rPr>
          <w:szCs w:val="24"/>
          <w:b w:val="0"/>
          <w:i w:val="0"/>
          <w:sz w:val="24"/>
          <w:spacing w:val="0"/>
          <w:w w:val="100"/>
          <w:rFonts/>
          <w:caps w:val="0"/>
        </w:rPr>
        <w:t> </w:t>
      </w:r>
      <w:r w:rsidRPr="0060477D">
        <w:rPr>
          <w:szCs w:val="24"/>
          <w:b w:val="0"/>
          <w:i w:val="0"/>
          <w:sz w:val="24"/>
          <w:spacing w:val="0"/>
          <w:w w:val="100"/>
          <w:rFonts/>
          <w:caps w:val="0"/>
        </w:rPr>
        <w:t>against</w:t>
      </w:r>
      <w:r w:rsidRPr="0060477D">
        <w:rPr>
          <w:szCs w:val="24"/>
          <w:b w:val="0"/>
          <w:i w:val="0"/>
          <w:sz w:val="24"/>
          <w:spacing w:val="0"/>
          <w:w w:val="100"/>
          <w:rFonts/>
          <w:caps w:val="0"/>
        </w:rPr>
        <w:t> </w:t>
      </w:r>
      <w:r w:rsidRPr="0060477D">
        <w:rPr>
          <w:szCs w:val="24"/>
          <w:b w:val="0"/>
          <w:i w:val="0"/>
          <w:sz w:val="24"/>
          <w:spacing w:val="0"/>
          <w:w w:val="100"/>
          <w:rFonts/>
          <w:caps w:val="0"/>
        </w:rPr>
        <w:t>fixed</w:t>
      </w:r>
      <w:r w:rsidRPr="0060477D">
        <w:rPr>
          <w:szCs w:val="24"/>
          <w:b w:val="0"/>
          <w:i w:val="0"/>
          <w:sz w:val="24"/>
          <w:spacing w:val="0"/>
          <w:w w:val="100"/>
          <w:rFonts/>
          <w:caps w:val="0"/>
        </w:rPr>
        <w:t> </w:t>
      </w:r>
      <w:r w:rsidRPr="0060477D">
        <w:rPr>
          <w:szCs w:val="24"/>
          <w:b w:val="0"/>
          <w:i w:val="0"/>
          <w:sz w:val="24"/>
          <w:spacing w:val="0"/>
          <w:w w:val="100"/>
          <w:rFonts/>
          <w:caps w:val="0"/>
        </w:rPr>
        <w:t>physical</w:t>
      </w:r>
      <w:r w:rsidRPr="0060477D">
        <w:rPr>
          <w:szCs w:val="24"/>
          <w:b w:val="0"/>
          <w:i w:val="0"/>
          <w:sz w:val="24"/>
          <w:spacing w:val="0"/>
          <w:w w:val="100"/>
          <w:rFonts/>
          <w:caps w:val="0"/>
        </w:rPr>
        <w:t> </w:t>
      </w:r>
      <w:r w:rsidRPr="0060477D">
        <w:rPr>
          <w:szCs w:val="24"/>
          <w:b w:val="0"/>
          <w:i w:val="0"/>
          <w:sz w:val="24"/>
          <w:spacing w:val="0"/>
          <w:w w:val="100"/>
          <w:rFonts/>
          <w:caps w:val="0"/>
        </w:rPr>
        <w:t>events</w:t>
      </w:r>
      <w:r w:rsidRPr="0060477D">
        <w:rPr>
          <w:szCs w:val="24"/>
          <w:b w:val="0"/>
          <w:i w:val="0"/>
          <w:sz w:val="24"/>
          <w:spacing w:val="0"/>
          <w:w w:val="100"/>
          <w:rFonts/>
          <w:caps w:val="0"/>
        </w:rPr>
        <w:t> </w:t>
      </w:r>
      <w:r w:rsidRPr="0060477D">
        <w:rPr>
          <w:szCs w:val="24"/>
          <w:b w:val="0"/>
          <w:i w:val="0"/>
          <w:sz w:val="24"/>
          <w:spacing w:val="0"/>
          <w:w w:val="100"/>
          <w:rFonts/>
          <w:caps w:val="0"/>
        </w:rPr>
        <w:t>such</w:t>
      </w:r>
      <w:r w:rsidRPr="0060477D">
        <w:rPr>
          <w:szCs w:val="24"/>
          <w:b w:val="0"/>
          <w:i w:val="0"/>
          <w:sz w:val="24"/>
          <w:spacing w:val="0"/>
          <w:w w:val="100"/>
          <w:rFonts/>
          <w:caps w:val="0"/>
        </w:rPr>
        <w:t> </w:t>
      </w:r>
      <w:r w:rsidRPr="0060477D">
        <w:rPr>
          <w:szCs w:val="24"/>
          <w:b w:val="0"/>
          <w:i w:val="0"/>
          <w:sz w:val="24"/>
          <w:spacing w:val="0"/>
          <w:w w:val="100"/>
          <w:rFonts/>
          <w:caps w:val="0"/>
        </w:rPr>
        <w:t>as</w:t>
      </w:r>
      <w:r w:rsidRPr="0060477D">
        <w:rPr>
          <w:szCs w:val="24"/>
          <w:b w:val="0"/>
          <w:i w:val="0"/>
          <w:sz w:val="24"/>
          <w:spacing w:val="0"/>
          <w:w w:val="100"/>
          <w:rFonts/>
          <w:caps w:val="0"/>
        </w:rPr>
        <w:t> </w:t>
      </w:r>
      <w:r w:rsidRPr="0060477D">
        <w:rPr>
          <w:szCs w:val="24"/>
          <w:b w:val="0"/>
          <w:i w:val="0"/>
          <w:sz w:val="24"/>
          <w:spacing w:val="0"/>
          <w:w w:val="100"/>
          <w:rFonts/>
          <w:caps w:val="0"/>
        </w:rPr>
        <w:t>absolute</w:t>
      </w:r>
      <w:r w:rsidRPr="0060477D">
        <w:rPr>
          <w:szCs w:val="24"/>
          <w:b w:val="0"/>
          <w:i w:val="0"/>
          <w:sz w:val="24"/>
          <w:spacing w:val="0"/>
          <w:w w:val="100"/>
          <w:rFonts/>
          <w:caps w:val="0"/>
        </w:rPr>
        <w:t> </w:t>
      </w:r>
      <w:r w:rsidRPr="0060477D">
        <w:rPr>
          <w:szCs w:val="24"/>
          <w:b w:val="0"/>
          <w:i w:val="0"/>
          <w:sz w:val="24"/>
          <w:spacing w:val="0"/>
          <w:w w:val="100"/>
          <w:rFonts/>
          <w:caps w:val="0"/>
        </w:rPr>
        <w:t>zero</w:t>
      </w:r>
      <w:r w:rsidRPr="0060477D">
        <w:rPr>
          <w:szCs w:val="24"/>
          <w:b w:val="0"/>
          <w:i w:val="0"/>
          <w:sz w:val="24"/>
          <w:spacing w:val="0"/>
          <w:w w:val="100"/>
          <w:rFonts/>
          <w:caps w:val="0"/>
        </w:rPr>
        <w:t> </w:t>
      </w:r>
      <w:r w:rsidRPr="0060477D">
        <w:rPr>
          <w:szCs w:val="24"/>
          <w:b w:val="0"/>
          <w:i w:val="0"/>
          <w:sz w:val="24"/>
          <w:spacing w:val="0"/>
          <w:w w:val="100"/>
          <w:rFonts/>
          <w:caps w:val="0"/>
        </w:rPr>
        <w:t>or</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triple</w:t>
      </w:r>
      <w:r w:rsidRPr="0060477D">
        <w:rPr>
          <w:szCs w:val="24"/>
          <w:b w:val="0"/>
          <w:i w:val="0"/>
          <w:sz w:val="24"/>
          <w:spacing w:val="0"/>
          <w:w w:val="100"/>
          <w:rFonts/>
          <w:caps w:val="0"/>
        </w:rPr>
        <w:t> </w:t>
      </w:r>
      <w:r w:rsidRPr="0060477D">
        <w:rPr>
          <w:szCs w:val="24"/>
          <w:b w:val="0"/>
          <w:i w:val="0"/>
          <w:sz w:val="24"/>
          <w:spacing w:val="0"/>
          <w:w w:val="100"/>
          <w:rFonts/>
          <w:caps w:val="0"/>
        </w:rPr>
        <w:t>point</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water</w:t>
      </w:r>
      <w:r w:rsidRPr="0060477D">
        <w:rPr>
          <w:szCs w:val="24"/>
          <w:b w:val="0"/>
          <w:i w:val="0"/>
          <w:sz w:val="24"/>
          <w:spacing w:val="0"/>
          <w:w w:val="100"/>
          <w:rFonts/>
          <w:caps w:val="0"/>
        </w:rPr>
        <w:t> </w:t>
      </w:r>
      <w:r>
        <w:rPr>
          <w:szCs w:val="24"/>
          <w:noProof/>
          <w:b w:val="0"/>
          <w:i w:val="0"/>
          <w:sz w:val="24"/>
          <w:spacing w:val="0"/>
          <w:w w:val="100"/>
          <w:rFonts/>
          <w:caps w:val="0"/>
        </w:rPr>
        <w:t>(Gardner,</w:t>
      </w:r>
      <w:r>
        <w:rPr>
          <w:szCs w:val="24"/>
          <w:noProof/>
          <w:b w:val="0"/>
          <w:i w:val="0"/>
          <w:sz w:val="24"/>
          <w:spacing w:val="0"/>
          <w:w w:val="100"/>
          <w:rFonts/>
          <w:caps w:val="0"/>
        </w:rPr>
        <w:t> </w:t>
      </w:r>
      <w:r>
        <w:rPr>
          <w:szCs w:val="24"/>
          <w:noProof/>
          <w:b w:val="0"/>
          <w:i w:val="0"/>
          <w:sz w:val="24"/>
          <w:spacing w:val="0"/>
          <w:w w:val="100"/>
          <w:rFonts/>
          <w:caps w:val="0"/>
        </w:rPr>
        <w:t>2020)</w:t>
      </w:r>
      <w:r w:rsidRPr="0060477D">
        <w:rPr>
          <w:szCs w:val="24"/>
          <w:b w:val="0"/>
          <w:i w:val="0"/>
          <w:sz w:val="24"/>
          <w:spacing w:val="0"/>
          <w:w w:val="100"/>
          <w:rFonts/>
          <w:caps w:val="0"/>
        </w:rPr>
        <w:t>.</w:t>
      </w:r>
      <w:r w:rsidRPr="0060477D">
        <w:rPr>
          <w:szCs w:val="24"/>
          <w:b w:val="0"/>
          <w:i w:val="0"/>
          <w:sz w:val="24"/>
          <w:spacing w:val="0"/>
          <w:w w:val="100"/>
          <w:rFonts/>
          <w:caps w:val="0"/>
        </w:rPr>
        <w:t> </w:t>
      </w:r>
      <w:r w:rsidRPr="0060477D">
        <w:rPr>
          <w:szCs w:val="24"/>
          <w:b w:val="0"/>
          <w:i w:val="0"/>
          <w:sz w:val="24"/>
          <w:spacing w:val="0"/>
          <w:w w:val="100"/>
          <w:rFonts/>
          <w:caps w:val="0"/>
        </w:rPr>
        <w:t>A</w:t>
      </w:r>
      <w:r w:rsidRPr="0060477D">
        <w:rPr>
          <w:szCs w:val="24"/>
          <w:b w:val="0"/>
          <w:i w:val="0"/>
          <w:sz w:val="24"/>
          <w:spacing w:val="0"/>
          <w:w w:val="100"/>
          <w:rFonts/>
          <w:caps w:val="0"/>
        </w:rPr>
        <w:t> </w:t>
      </w:r>
      <w:r w:rsidRPr="0060477D">
        <w:rPr>
          <w:szCs w:val="24"/>
          <w:b w:val="0"/>
          <w:i w:val="0"/>
          <w:sz w:val="24"/>
          <w:spacing w:val="0"/>
          <w:w w:val="100"/>
          <w:rFonts/>
          <w:caps w:val="0"/>
        </w:rPr>
        <w:t>thermometer</w:t>
      </w:r>
      <w:r w:rsidRPr="0060477D">
        <w:rPr>
          <w:szCs w:val="24"/>
          <w:b w:val="0"/>
          <w:i w:val="0"/>
          <w:sz w:val="24"/>
          <w:spacing w:val="0"/>
          <w:w w:val="100"/>
          <w:rFonts/>
          <w:caps w:val="0"/>
        </w:rPr>
        <w:t> </w:t>
      </w:r>
      <w:r w:rsidRPr="0060477D">
        <w:rPr>
          <w:szCs w:val="24"/>
          <w:b w:val="0"/>
          <w:i w:val="0"/>
          <w:sz w:val="24"/>
          <w:spacing w:val="0"/>
          <w:w w:val="100"/>
          <w:rFonts/>
          <w:caps w:val="0"/>
        </w:rPr>
        <w:t>is</w:t>
      </w:r>
      <w:r w:rsidRPr="0060477D">
        <w:rPr>
          <w:szCs w:val="24"/>
          <w:b w:val="0"/>
          <w:i w:val="0"/>
          <w:sz w:val="24"/>
          <w:spacing w:val="0"/>
          <w:w w:val="100"/>
          <w:rFonts/>
          <w:caps w:val="0"/>
        </w:rPr>
        <w:t> </w:t>
      </w:r>
      <w:r w:rsidRPr="0060477D">
        <w:rPr>
          <w:szCs w:val="24"/>
          <w:b w:val="0"/>
          <w:i w:val="0"/>
          <w:sz w:val="24"/>
          <w:spacing w:val="0"/>
          <w:w w:val="100"/>
          <w:rFonts/>
          <w:caps w:val="0"/>
        </w:rPr>
        <w:t>a</w:t>
      </w:r>
      <w:r w:rsidRPr="0060477D">
        <w:rPr>
          <w:szCs w:val="24"/>
          <w:b w:val="0"/>
          <w:i w:val="0"/>
          <w:sz w:val="24"/>
          <w:spacing w:val="0"/>
          <w:w w:val="100"/>
          <w:rFonts/>
          <w:caps w:val="0"/>
        </w:rPr>
        <w:t> </w:t>
      </w:r>
      <w:r w:rsidRPr="0060477D">
        <w:rPr>
          <w:szCs w:val="24"/>
          <w:b w:val="0"/>
          <w:i w:val="0"/>
          <w:sz w:val="24"/>
          <w:spacing w:val="0"/>
          <w:w w:val="100"/>
          <w:rFonts/>
          <w:caps w:val="0"/>
        </w:rPr>
        <w:t>device</w:t>
      </w:r>
      <w:r w:rsidRPr="0060477D">
        <w:rPr>
          <w:szCs w:val="24"/>
          <w:b w:val="0"/>
          <w:i w:val="0"/>
          <w:sz w:val="24"/>
          <w:spacing w:val="0"/>
          <w:w w:val="100"/>
          <w:rFonts/>
          <w:caps w:val="0"/>
        </w:rPr>
        <w:t> </w:t>
      </w:r>
      <w:r w:rsidRPr="0060477D">
        <w:rPr>
          <w:szCs w:val="24"/>
          <w:b w:val="0"/>
          <w:i w:val="0"/>
          <w:sz w:val="24"/>
          <w:spacing w:val="0"/>
          <w:w w:val="100"/>
          <w:rFonts/>
          <w:caps w:val="0"/>
        </w:rPr>
        <w:t>that</w:t>
      </w:r>
      <w:r w:rsidRPr="0060477D">
        <w:rPr>
          <w:szCs w:val="24"/>
          <w:b w:val="0"/>
          <w:i w:val="0"/>
          <w:sz w:val="24"/>
          <w:spacing w:val="0"/>
          <w:w w:val="100"/>
          <w:rFonts/>
          <w:caps w:val="0"/>
        </w:rPr>
        <w:t> </w:t>
      </w:r>
      <w:r w:rsidRPr="0060477D">
        <w:rPr>
          <w:szCs w:val="24"/>
          <w:b w:val="0"/>
          <w:i w:val="0"/>
          <w:sz w:val="24"/>
          <w:spacing w:val="0"/>
          <w:w w:val="100"/>
          <w:rFonts/>
          <w:caps w:val="0"/>
        </w:rPr>
        <w:t>has</w:t>
      </w:r>
      <w:r w:rsidRPr="0060477D">
        <w:rPr>
          <w:szCs w:val="24"/>
          <w:b w:val="0"/>
          <w:i w:val="0"/>
          <w:sz w:val="24"/>
          <w:spacing w:val="0"/>
          <w:w w:val="100"/>
          <w:rFonts/>
          <w:caps w:val="0"/>
        </w:rPr>
        <w:t> </w:t>
      </w:r>
      <w:r w:rsidRPr="0060477D">
        <w:rPr>
          <w:szCs w:val="24"/>
          <w:b w:val="0"/>
          <w:i w:val="0"/>
          <w:sz w:val="24"/>
          <w:spacing w:val="0"/>
          <w:w w:val="100"/>
          <w:rFonts/>
          <w:caps w:val="0"/>
        </w:rPr>
        <w:t>some</w:t>
      </w:r>
      <w:r w:rsidRPr="0060477D">
        <w:rPr>
          <w:szCs w:val="24"/>
          <w:b w:val="0"/>
          <w:i w:val="0"/>
          <w:sz w:val="24"/>
          <w:spacing w:val="0"/>
          <w:w w:val="100"/>
          <w:rFonts/>
          <w:caps w:val="0"/>
        </w:rPr>
        <w:t> </w:t>
      </w:r>
      <w:r w:rsidRPr="0060477D">
        <w:rPr>
          <w:szCs w:val="24"/>
          <w:b w:val="0"/>
          <w:i w:val="0"/>
          <w:sz w:val="24"/>
          <w:spacing w:val="0"/>
          <w:w w:val="100"/>
          <w:rFonts/>
          <w:caps w:val="0"/>
        </w:rPr>
        <w:t>property</w:t>
      </w:r>
      <w:r w:rsidRPr="0060477D">
        <w:rPr>
          <w:szCs w:val="24"/>
          <w:b w:val="0"/>
          <w:i w:val="0"/>
          <w:sz w:val="24"/>
          <w:spacing w:val="0"/>
          <w:w w:val="100"/>
          <w:rFonts/>
          <w:caps w:val="0"/>
        </w:rPr>
        <w:t> </w:t>
      </w:r>
      <w:r w:rsidRPr="0060477D">
        <w:rPr>
          <w:szCs w:val="24"/>
          <w:b w:val="0"/>
          <w:i w:val="0"/>
          <w:sz w:val="24"/>
          <w:spacing w:val="0"/>
          <w:w w:val="100"/>
          <w:rFonts/>
          <w:caps w:val="0"/>
        </w:rPr>
        <w:t>that</w:t>
      </w:r>
      <w:r w:rsidRPr="0060477D">
        <w:rPr>
          <w:szCs w:val="24"/>
          <w:b w:val="0"/>
          <w:i w:val="0"/>
          <w:sz w:val="24"/>
          <w:spacing w:val="0"/>
          <w:w w:val="100"/>
          <w:rFonts/>
          <w:caps w:val="0"/>
        </w:rPr>
        <w:t> </w:t>
      </w:r>
      <w:r w:rsidRPr="0060477D">
        <w:rPr>
          <w:szCs w:val="24"/>
          <w:b w:val="0"/>
          <w:i w:val="0"/>
          <w:sz w:val="24"/>
          <w:spacing w:val="0"/>
          <w:w w:val="100"/>
          <w:rFonts/>
          <w:caps w:val="0"/>
        </w:rPr>
        <w:t>changes</w:t>
      </w:r>
      <w:r w:rsidRPr="0060477D">
        <w:rPr>
          <w:szCs w:val="24"/>
          <w:b w:val="0"/>
          <w:i w:val="0"/>
          <w:sz w:val="24"/>
          <w:spacing w:val="0"/>
          <w:w w:val="100"/>
          <w:rFonts/>
          <w:caps w:val="0"/>
        </w:rPr>
        <w:t> </w:t>
      </w:r>
      <w:r w:rsidRPr="0060477D">
        <w:rPr>
          <w:szCs w:val="24"/>
          <w:b w:val="0"/>
          <w:i w:val="0"/>
          <w:sz w:val="24"/>
          <w:spacing w:val="0"/>
          <w:w w:val="100"/>
          <w:rFonts/>
          <w:caps w:val="0"/>
        </w:rPr>
        <w:t>with</w:t>
      </w:r>
      <w:r w:rsidRPr="0060477D">
        <w:rPr>
          <w:szCs w:val="24"/>
          <w:b w:val="0"/>
          <w:i w:val="0"/>
          <w:sz w:val="24"/>
          <w:spacing w:val="0"/>
          <w:w w:val="100"/>
          <w:rFonts/>
          <w:caps w:val="0"/>
        </w:rPr>
        <w:t> </w:t>
      </w:r>
      <w:r w:rsidRPr="0060477D">
        <w:rPr>
          <w:szCs w:val="24"/>
          <w:b w:val="0"/>
          <w:i w:val="0"/>
          <w:sz w:val="24"/>
          <w:spacing w:val="0"/>
          <w:w w:val="100"/>
          <w:rFonts/>
          <w:caps w:val="0"/>
        </w:rPr>
        <w:t>temperature</w:t>
      </w:r>
      <w:r w:rsidRPr="0060477D">
        <w:rPr>
          <w:szCs w:val="24"/>
          <w:b w:val="0"/>
          <w:i w:val="0"/>
          <w:sz w:val="24"/>
          <w:spacing w:val="0"/>
          <w:w w:val="100"/>
          <w:rFonts/>
          <w:caps w:val="0"/>
        </w:rPr>
        <w:t> </w:t>
      </w:r>
      <w:r w:rsidRPr="0060477D">
        <w:rPr>
          <w:szCs w:val="24"/>
          <w:b w:val="0"/>
          <w:i w:val="0"/>
          <w:sz w:val="24"/>
          <w:spacing w:val="0"/>
          <w:w w:val="100"/>
          <w:rFonts/>
          <w:caps w:val="0"/>
        </w:rPr>
        <w:t>so</w:t>
      </w:r>
      <w:r w:rsidRPr="0060477D">
        <w:rPr>
          <w:szCs w:val="24"/>
          <w:b w:val="0"/>
          <w:i w:val="0"/>
          <w:sz w:val="24"/>
          <w:spacing w:val="0"/>
          <w:w w:val="100"/>
          <w:rFonts/>
          <w:caps w:val="0"/>
        </w:rPr>
        <w:t> </w:t>
      </w:r>
      <w:r w:rsidRPr="0060477D">
        <w:rPr>
          <w:szCs w:val="24"/>
          <w:b w:val="0"/>
          <w:i w:val="0"/>
          <w:sz w:val="24"/>
          <w:spacing w:val="0"/>
          <w:w w:val="100"/>
          <w:rFonts/>
          <w:caps w:val="0"/>
        </w:rPr>
        <w:t>that,</w:t>
      </w:r>
      <w:r w:rsidRPr="0060477D">
        <w:rPr>
          <w:szCs w:val="24"/>
          <w:b w:val="0"/>
          <w:i w:val="0"/>
          <w:sz w:val="24"/>
          <w:spacing w:val="0"/>
          <w:w w:val="100"/>
          <w:rFonts/>
          <w:caps w:val="0"/>
        </w:rPr>
        <w:t> </w:t>
      </w:r>
      <w:r w:rsidRPr="0060477D">
        <w:rPr>
          <w:szCs w:val="24"/>
          <w:b w:val="0"/>
          <w:i w:val="0"/>
          <w:sz w:val="24"/>
          <w:spacing w:val="0"/>
          <w:w w:val="100"/>
          <w:rFonts/>
          <w:caps w:val="0"/>
        </w:rPr>
        <w:t>when</w:t>
      </w:r>
      <w:r w:rsidRPr="0060477D">
        <w:rPr>
          <w:szCs w:val="24"/>
          <w:b w:val="0"/>
          <w:i w:val="0"/>
          <w:sz w:val="24"/>
          <w:spacing w:val="0"/>
          <w:w w:val="100"/>
          <w:rFonts/>
          <w:caps w:val="0"/>
        </w:rPr>
        <w:t> </w:t>
      </w:r>
      <w:r w:rsidRPr="0060477D">
        <w:rPr>
          <w:szCs w:val="24"/>
          <w:b w:val="0"/>
          <w:i w:val="0"/>
          <w:sz w:val="24"/>
          <w:spacing w:val="0"/>
          <w:w w:val="100"/>
          <w:rFonts/>
          <w:caps w:val="0"/>
        </w:rPr>
        <w:t>properly</w:t>
      </w:r>
      <w:r w:rsidRPr="0060477D">
        <w:rPr>
          <w:szCs w:val="24"/>
          <w:b w:val="0"/>
          <w:i w:val="0"/>
          <w:sz w:val="24"/>
          <w:spacing w:val="0"/>
          <w:w w:val="100"/>
          <w:rFonts/>
          <w:caps w:val="0"/>
        </w:rPr>
        <w:t> </w:t>
      </w:r>
      <w:r w:rsidRPr="0060477D">
        <w:rPr>
          <w:szCs w:val="24"/>
          <w:b w:val="0"/>
          <w:i w:val="0"/>
          <w:sz w:val="24"/>
          <w:spacing w:val="0"/>
          <w:w w:val="100"/>
          <w:rFonts/>
          <w:caps w:val="0"/>
        </w:rPr>
        <w:t>calibrated,</w:t>
      </w:r>
      <w:r w:rsidRPr="0060477D">
        <w:rPr>
          <w:szCs w:val="24"/>
          <w:b w:val="0"/>
          <w:i w:val="0"/>
          <w:sz w:val="24"/>
          <w:spacing w:val="0"/>
          <w:w w:val="100"/>
          <w:rFonts/>
          <w:caps w:val="0"/>
        </w:rPr>
        <w:t> </w:t>
      </w:r>
      <w:r w:rsidRPr="0060477D">
        <w:rPr>
          <w:szCs w:val="24"/>
          <w:b w:val="0"/>
          <w:i w:val="0"/>
          <w:sz w:val="24"/>
          <w:spacing w:val="0"/>
          <w:w w:val="100"/>
          <w:rFonts/>
          <w:caps w:val="0"/>
        </w:rPr>
        <w:t>it</w:t>
      </w:r>
      <w:r w:rsidRPr="0060477D">
        <w:rPr>
          <w:szCs w:val="24"/>
          <w:b w:val="0"/>
          <w:i w:val="0"/>
          <w:sz w:val="24"/>
          <w:spacing w:val="0"/>
          <w:w w:val="100"/>
          <w:rFonts/>
          <w:caps w:val="0"/>
        </w:rPr>
        <w:t> </w:t>
      </w:r>
      <w:r w:rsidRPr="0060477D">
        <w:rPr>
          <w:szCs w:val="24"/>
          <w:b w:val="0"/>
          <w:i w:val="0"/>
          <w:sz w:val="24"/>
          <w:spacing w:val="0"/>
          <w:w w:val="100"/>
          <w:rFonts/>
          <w:caps w:val="0"/>
        </w:rPr>
        <w:t>can</w:t>
      </w:r>
      <w:r w:rsidRPr="0060477D">
        <w:rPr>
          <w:szCs w:val="24"/>
          <w:b w:val="0"/>
          <w:i w:val="0"/>
          <w:sz w:val="24"/>
          <w:spacing w:val="0"/>
          <w:w w:val="100"/>
          <w:rFonts/>
          <w:caps w:val="0"/>
        </w:rPr>
        <w:t> </w:t>
      </w:r>
      <w:r w:rsidRPr="0060477D">
        <w:rPr>
          <w:szCs w:val="24"/>
          <w:b w:val="0"/>
          <w:i w:val="0"/>
          <w:sz w:val="24"/>
          <w:spacing w:val="0"/>
          <w:w w:val="100"/>
          <w:rFonts/>
          <w:caps w:val="0"/>
        </w:rPr>
        <w:t>be</w:t>
      </w:r>
      <w:r w:rsidRPr="0060477D">
        <w:rPr>
          <w:szCs w:val="24"/>
          <w:b w:val="0"/>
          <w:i w:val="0"/>
          <w:sz w:val="24"/>
          <w:spacing w:val="0"/>
          <w:w w:val="100"/>
          <w:rFonts/>
          <w:caps w:val="0"/>
        </w:rPr>
        <w:t> </w:t>
      </w:r>
      <w:r w:rsidRPr="0060477D">
        <w:rPr>
          <w:szCs w:val="24"/>
          <w:b w:val="0"/>
          <w:i w:val="0"/>
          <w:sz w:val="24"/>
          <w:spacing w:val="0"/>
          <w:w w:val="100"/>
          <w:rFonts/>
          <w:caps w:val="0"/>
        </w:rPr>
        <w:t>used</w:t>
      </w:r>
      <w:r w:rsidRPr="0060477D">
        <w:rPr>
          <w:szCs w:val="24"/>
          <w:b w:val="0"/>
          <w:i w:val="0"/>
          <w:sz w:val="24"/>
          <w:spacing w:val="0"/>
          <w:w w:val="100"/>
          <w:rFonts/>
          <w:caps w:val="0"/>
        </w:rPr>
        <w:t> </w:t>
      </w:r>
      <w:r w:rsidRPr="0060477D">
        <w:rPr>
          <w:szCs w:val="24"/>
          <w:b w:val="0"/>
          <w:i w:val="0"/>
          <w:sz w:val="24"/>
          <w:spacing w:val="0"/>
          <w:w w:val="100"/>
          <w:rFonts/>
          <w:caps w:val="0"/>
        </w:rPr>
        <w:t>to</w:t>
      </w:r>
      <w:r w:rsidRPr="0060477D">
        <w:rPr>
          <w:szCs w:val="24"/>
          <w:b w:val="0"/>
          <w:i w:val="0"/>
          <w:sz w:val="24"/>
          <w:spacing w:val="0"/>
          <w:w w:val="100"/>
          <w:rFonts/>
          <w:caps w:val="0"/>
        </w:rPr>
        <w:t> </w:t>
      </w:r>
      <w:r w:rsidRPr="0060477D">
        <w:rPr>
          <w:szCs w:val="24"/>
          <w:b w:val="0"/>
          <w:i w:val="0"/>
          <w:sz w:val="24"/>
          <w:spacing w:val="0"/>
          <w:w w:val="100"/>
          <w:rFonts/>
          <w:caps w:val="0"/>
        </w:rPr>
        <w:t>measure</w:t>
      </w:r>
      <w:r w:rsidRPr="0060477D">
        <w:rPr>
          <w:szCs w:val="24"/>
          <w:b w:val="0"/>
          <w:i w:val="0"/>
          <w:sz w:val="24"/>
          <w:spacing w:val="0"/>
          <w:w w:val="100"/>
          <w:rFonts/>
          <w:caps w:val="0"/>
        </w:rPr>
        <w:t> </w:t>
      </w:r>
      <w:r w:rsidRPr="0060477D">
        <w:rPr>
          <w:szCs w:val="24"/>
          <w:b w:val="0"/>
          <w:i w:val="0"/>
          <w:sz w:val="24"/>
          <w:spacing w:val="0"/>
          <w:w w:val="100"/>
          <w:rFonts/>
          <w:caps w:val="0"/>
        </w:rPr>
        <w:t>temperature.</w:t>
      </w:r>
      <w:r w:rsidRPr="0060477D">
        <w:rPr>
          <w:szCs w:val="24"/>
          <w:b w:val="0"/>
          <w:i w:val="0"/>
          <w:sz w:val="24"/>
          <w:spacing w:val="0"/>
          <w:w w:val="100"/>
          <w:rFonts/>
          <w:caps w:val="0"/>
        </w:rPr>
        <w:t> </w:t>
      </w:r>
      <w:r w:rsidRPr="0060477D">
        <w:rPr>
          <w:szCs w:val="24"/>
          <w:b w:val="0"/>
          <w:i w:val="0"/>
          <w:sz w:val="24"/>
          <w:spacing w:val="0"/>
          <w:w w:val="100"/>
          <w:rFonts/>
          <w:caps w:val="0"/>
        </w:rPr>
        <w:t>One</w:t>
      </w:r>
      <w:r w:rsidRPr="0060477D">
        <w:rPr>
          <w:szCs w:val="24"/>
          <w:b w:val="0"/>
          <w:i w:val="0"/>
          <w:sz w:val="24"/>
          <w:spacing w:val="0"/>
          <w:w w:val="100"/>
          <w:rFonts/>
          <w:caps w:val="0"/>
        </w:rPr>
        <w:t> </w:t>
      </w:r>
      <w:r w:rsidRPr="0060477D">
        <w:rPr>
          <w:szCs w:val="24"/>
          <w:b w:val="0"/>
          <w:i w:val="0"/>
          <w:sz w:val="24"/>
          <w:spacing w:val="0"/>
          <w:w w:val="100"/>
          <w:rFonts/>
          <w:caps w:val="0"/>
        </w:rPr>
        <w:t>such</w:t>
      </w:r>
      <w:r w:rsidRPr="0060477D">
        <w:rPr>
          <w:szCs w:val="24"/>
          <w:b w:val="0"/>
          <w:i w:val="0"/>
          <w:sz w:val="24"/>
          <w:spacing w:val="0"/>
          <w:w w:val="100"/>
          <w:rFonts/>
          <w:caps w:val="0"/>
        </w:rPr>
        <w:t> </w:t>
      </w:r>
      <w:r w:rsidRPr="0060477D">
        <w:rPr>
          <w:szCs w:val="24"/>
          <w:b w:val="0"/>
          <w:i w:val="0"/>
          <w:sz w:val="24"/>
          <w:spacing w:val="0"/>
          <w:w w:val="100"/>
          <w:rFonts/>
          <w:caps w:val="0"/>
        </w:rPr>
        <w:t>device</w:t>
      </w:r>
      <w:r w:rsidRPr="0060477D">
        <w:rPr>
          <w:szCs w:val="24"/>
          <w:b w:val="0"/>
          <w:i w:val="0"/>
          <w:sz w:val="24"/>
          <w:spacing w:val="0"/>
          <w:w w:val="100"/>
          <w:rFonts/>
          <w:caps w:val="0"/>
        </w:rPr>
        <w:t> </w:t>
      </w:r>
      <w:r w:rsidRPr="0060477D">
        <w:rPr>
          <w:szCs w:val="24"/>
          <w:b w:val="0"/>
          <w:i w:val="0"/>
          <w:sz w:val="24"/>
          <w:spacing w:val="0"/>
          <w:w w:val="100"/>
          <w:rFonts/>
          <w:caps w:val="0"/>
        </w:rPr>
        <w:t>could</w:t>
      </w:r>
      <w:r w:rsidRPr="0060477D">
        <w:rPr>
          <w:szCs w:val="24"/>
          <w:b w:val="0"/>
          <w:i w:val="0"/>
          <w:sz w:val="24"/>
          <w:spacing w:val="0"/>
          <w:w w:val="100"/>
          <w:rFonts/>
          <w:caps w:val="0"/>
        </w:rPr>
        <w:t> </w:t>
      </w:r>
      <w:r w:rsidRPr="0060477D">
        <w:rPr>
          <w:szCs w:val="24"/>
          <w:b w:val="0"/>
          <w:i w:val="0"/>
          <w:sz w:val="24"/>
          <w:spacing w:val="0"/>
          <w:w w:val="100"/>
          <w:rFonts/>
          <w:caps w:val="0"/>
        </w:rPr>
        <w:t>be</w:t>
      </w:r>
      <w:r w:rsidRPr="0060477D">
        <w:rPr>
          <w:szCs w:val="24"/>
          <w:b w:val="0"/>
          <w:i w:val="0"/>
          <w:sz w:val="24"/>
          <w:spacing w:val="0"/>
          <w:w w:val="100"/>
          <w:rFonts/>
          <w:caps w:val="0"/>
        </w:rPr>
        <w:t> </w:t>
      </w:r>
      <w:r w:rsidRPr="0060477D">
        <w:rPr>
          <w:szCs w:val="24"/>
          <w:b w:val="0"/>
          <w:i w:val="0"/>
          <w:sz w:val="24"/>
          <w:spacing w:val="0"/>
          <w:w w:val="100"/>
          <w:rFonts/>
          <w:caps w:val="0"/>
        </w:rPr>
        <w:t>a</w:t>
      </w:r>
      <w:r w:rsidRPr="0060477D">
        <w:rPr>
          <w:szCs w:val="24"/>
          <w:b w:val="0"/>
          <w:i w:val="0"/>
          <w:sz w:val="24"/>
          <w:spacing w:val="0"/>
          <w:w w:val="100"/>
          <w:rFonts/>
          <w:caps w:val="0"/>
        </w:rPr>
        <w:t> </w:t>
      </w:r>
      <w:r w:rsidRPr="0060477D">
        <w:rPr>
          <w:szCs w:val="24"/>
          <w:b w:val="0"/>
          <w:i w:val="0"/>
          <w:sz w:val="24"/>
          <w:spacing w:val="0"/>
          <w:w w:val="100"/>
          <w:rFonts/>
          <w:caps w:val="0"/>
        </w:rPr>
        <w:t>mercury-in-glass</w:t>
      </w:r>
      <w:r w:rsidRPr="0060477D">
        <w:rPr>
          <w:szCs w:val="24"/>
          <w:b w:val="0"/>
          <w:i w:val="0"/>
          <w:sz w:val="24"/>
          <w:spacing w:val="0"/>
          <w:w w:val="100"/>
          <w:rFonts/>
          <w:caps w:val="0"/>
        </w:rPr>
        <w:t> </w:t>
      </w:r>
      <w:r w:rsidRPr="0060477D">
        <w:rPr>
          <w:szCs w:val="24"/>
          <w:b w:val="0"/>
          <w:i w:val="0"/>
          <w:sz w:val="24"/>
          <w:spacing w:val="0"/>
          <w:w w:val="100"/>
          <w:rFonts/>
          <w:caps w:val="0"/>
        </w:rPr>
        <w:t>thermometer.</w:t>
      </w:r>
      <w:r w:rsidRPr="0060477D">
        <w:rPr>
          <w:szCs w:val="24"/>
          <w:b w:val="0"/>
          <w:i w:val="0"/>
          <w:sz w:val="24"/>
          <w:spacing w:val="0"/>
          <w:w w:val="100"/>
          <w:rFonts/>
          <w:caps w:val="0"/>
        </w:rPr>
        <w:t> </w:t>
      </w:r>
      <w:r w:rsidRPr="0060477D">
        <w:rPr>
          <w:szCs w:val="24"/>
          <w:b w:val="0"/>
          <w:i w:val="0"/>
          <w:sz w:val="24"/>
          <w:spacing w:val="0"/>
          <w:w w:val="100"/>
          <w:rFonts/>
          <w:caps w:val="0"/>
        </w:rPr>
        <w:t>As</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temperature</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mercury</w:t>
      </w:r>
      <w:r w:rsidRPr="0060477D">
        <w:rPr>
          <w:szCs w:val="24"/>
          <w:b w:val="0"/>
          <w:i w:val="0"/>
          <w:sz w:val="24"/>
          <w:spacing w:val="0"/>
          <w:w w:val="100"/>
          <w:rFonts/>
          <w:caps w:val="0"/>
        </w:rPr>
        <w:t> </w:t>
      </w:r>
      <w:r w:rsidRPr="0060477D">
        <w:rPr>
          <w:szCs w:val="24"/>
          <w:b w:val="0"/>
          <w:i w:val="0"/>
          <w:sz w:val="24"/>
          <w:spacing w:val="0"/>
          <w:w w:val="100"/>
          <w:rFonts/>
          <w:caps w:val="0"/>
        </w:rPr>
        <w:t>increases</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mercury</w:t>
      </w:r>
      <w:r w:rsidRPr="0060477D">
        <w:rPr>
          <w:szCs w:val="24"/>
          <w:b w:val="0"/>
          <w:i w:val="0"/>
          <w:sz w:val="24"/>
          <w:spacing w:val="0"/>
          <w:w w:val="100"/>
          <w:rFonts/>
          <w:caps w:val="0"/>
        </w:rPr>
        <w:t> </w:t>
      </w:r>
      <w:r w:rsidRPr="0060477D">
        <w:rPr>
          <w:szCs w:val="24"/>
          <w:b w:val="0"/>
          <w:i w:val="0"/>
          <w:sz w:val="24"/>
          <w:spacing w:val="0"/>
          <w:w w:val="100"/>
          <w:rFonts/>
          <w:caps w:val="0"/>
        </w:rPr>
        <w:t>expands</w:t>
      </w:r>
      <w:r w:rsidRPr="0060477D">
        <w:rPr>
          <w:szCs w:val="24"/>
          <w:b w:val="0"/>
          <w:i w:val="0"/>
          <w:sz w:val="24"/>
          <w:spacing w:val="0"/>
          <w:w w:val="100"/>
          <w:rFonts/>
          <w:caps w:val="0"/>
        </w:rPr>
        <w:t> </w:t>
      </w:r>
      <w:r w:rsidRPr="0060477D">
        <w:rPr>
          <w:szCs w:val="24"/>
          <w:b w:val="0"/>
          <w:i w:val="0"/>
          <w:sz w:val="24"/>
          <w:spacing w:val="0"/>
          <w:w w:val="100"/>
          <w:rFonts/>
          <w:caps w:val="0"/>
        </w:rPr>
        <w:t>and</w:t>
      </w:r>
      <w:r w:rsidRPr="0060477D">
        <w:rPr>
          <w:szCs w:val="24"/>
          <w:b w:val="0"/>
          <w:i w:val="0"/>
          <w:sz w:val="24"/>
          <w:spacing w:val="0"/>
          <w:w w:val="100"/>
          <w:rFonts/>
          <w:caps w:val="0"/>
        </w:rPr>
        <w:t> </w:t>
      </w:r>
      <w:r w:rsidRPr="0060477D">
        <w:rPr>
          <w:szCs w:val="24"/>
          <w:b w:val="0"/>
          <w:i w:val="0"/>
          <w:sz w:val="24"/>
          <w:spacing w:val="0"/>
          <w:w w:val="100"/>
          <w:rFonts/>
          <w:caps w:val="0"/>
        </w:rPr>
        <w:t>this</w:t>
      </w:r>
      <w:r w:rsidRPr="0060477D">
        <w:rPr>
          <w:szCs w:val="24"/>
          <w:b w:val="0"/>
          <w:i w:val="0"/>
          <w:sz w:val="24"/>
          <w:spacing w:val="0"/>
          <w:w w:val="100"/>
          <w:rFonts/>
          <w:caps w:val="0"/>
        </w:rPr>
        <w:t> </w:t>
      </w:r>
      <w:r w:rsidRPr="0060477D">
        <w:rPr>
          <w:szCs w:val="24"/>
          <w:b w:val="0"/>
          <w:i w:val="0"/>
          <w:sz w:val="24"/>
          <w:spacing w:val="0"/>
          <w:w w:val="100"/>
          <w:rFonts/>
          <w:caps w:val="0"/>
        </w:rPr>
        <w:t>expansion</w:t>
      </w:r>
      <w:r w:rsidRPr="0060477D">
        <w:rPr>
          <w:szCs w:val="24"/>
          <w:b w:val="0"/>
          <w:i w:val="0"/>
          <w:sz w:val="24"/>
          <w:spacing w:val="0"/>
          <w:w w:val="100"/>
          <w:rFonts/>
          <w:caps w:val="0"/>
        </w:rPr>
        <w:t> </w:t>
      </w:r>
      <w:r w:rsidRPr="0060477D">
        <w:rPr>
          <w:szCs w:val="24"/>
          <w:b w:val="0"/>
          <w:i w:val="0"/>
          <w:sz w:val="24"/>
          <w:spacing w:val="0"/>
          <w:w w:val="100"/>
          <w:rFonts/>
          <w:caps w:val="0"/>
        </w:rPr>
        <w:t>in</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glass</w:t>
      </w:r>
      <w:r w:rsidRPr="0060477D">
        <w:rPr>
          <w:szCs w:val="24"/>
          <w:b w:val="0"/>
          <w:i w:val="0"/>
          <w:sz w:val="24"/>
          <w:spacing w:val="0"/>
          <w:w w:val="100"/>
          <w:rFonts/>
          <w:caps w:val="0"/>
        </w:rPr>
        <w:t> </w:t>
      </w:r>
      <w:r w:rsidRPr="0060477D">
        <w:rPr>
          <w:szCs w:val="24"/>
          <w:b w:val="0"/>
          <w:i w:val="0"/>
          <w:sz w:val="24"/>
          <w:spacing w:val="0"/>
          <w:w w:val="100"/>
          <w:rFonts/>
          <w:caps w:val="0"/>
        </w:rPr>
        <w:t>is</w:t>
      </w:r>
      <w:r w:rsidRPr="0060477D">
        <w:rPr>
          <w:szCs w:val="24"/>
          <w:b w:val="0"/>
          <w:i w:val="0"/>
          <w:sz w:val="24"/>
          <w:spacing w:val="0"/>
          <w:w w:val="100"/>
          <w:rFonts/>
          <w:caps w:val="0"/>
        </w:rPr>
        <w:t> </w:t>
      </w:r>
      <w:r w:rsidRPr="0060477D">
        <w:rPr>
          <w:szCs w:val="24"/>
          <w:b w:val="0"/>
          <w:i w:val="0"/>
          <w:sz w:val="24"/>
          <w:spacing w:val="0"/>
          <w:w w:val="100"/>
          <w:rFonts/>
          <w:caps w:val="0"/>
        </w:rPr>
        <w:t>a</w:t>
      </w:r>
      <w:r w:rsidRPr="0060477D">
        <w:rPr>
          <w:szCs w:val="24"/>
          <w:b w:val="0"/>
          <w:i w:val="0"/>
          <w:sz w:val="24"/>
          <w:spacing w:val="0"/>
          <w:w w:val="100"/>
          <w:rFonts/>
          <w:caps w:val="0"/>
        </w:rPr>
        <w:t> </w:t>
      </w:r>
      <w:r w:rsidRPr="0060477D">
        <w:rPr>
          <w:szCs w:val="24"/>
          <w:b w:val="0"/>
          <w:i w:val="0"/>
          <w:sz w:val="24"/>
          <w:spacing w:val="0"/>
          <w:w w:val="100"/>
          <w:rFonts/>
          <w:caps w:val="0"/>
        </w:rPr>
        <w:t>measure</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temperature</w:t>
      </w:r>
      <w:r w:rsidRPr="0060477D">
        <w:rPr>
          <w:szCs w:val="24"/>
          <w:b w:val="1"/>
          <w:i w:val="0"/>
          <w:sz w:val="24"/>
          <w:spacing w:val="0"/>
          <w:w w:val="100"/>
          <w:rFonts/>
          <w:caps w:val="0"/>
        </w:rPr>
        <w:t> </w:t>
      </w:r>
      <w:r>
        <w:rPr>
          <w:szCs w:val="24"/>
          <w:noProof/>
          <w:b w:val="0"/>
          <w:i w:val="0"/>
          <w:sz w:val="24"/>
          <w:spacing w:val="0"/>
          <w:w w:val="100"/>
          <w:rFonts/>
          <w:caps w:val="0"/>
        </w:rPr>
        <w:t>(Halliday</w:t>
      </w:r>
      <w:r>
        <w:rPr>
          <w:szCs w:val="24"/>
          <w:noProof/>
          <w:b w:val="0"/>
          <w:i w:val="0"/>
          <w:sz w:val="24"/>
          <w:spacing w:val="0"/>
          <w:w w:val="100"/>
          <w:rFonts/>
          <w:caps w:val="0"/>
        </w:rPr>
        <w:t> </w:t>
      </w:r>
      <w:r>
        <w:rPr>
          <w:szCs w:val="24"/>
          <w:noProof/>
          <w:b w:val="0"/>
          <w:i w:val="0"/>
          <w:sz w:val="24"/>
          <w:spacing w:val="0"/>
          <w:w w:val="100"/>
          <w:rFonts/>
          <w:caps w:val="0"/>
        </w:rPr>
        <w:t>et</w:t>
      </w:r>
      <w:r>
        <w:rPr>
          <w:szCs w:val="24"/>
          <w:noProof/>
          <w:b w:val="0"/>
          <w:i w:val="0"/>
          <w:sz w:val="24"/>
          <w:spacing w:val="0"/>
          <w:w w:val="100"/>
          <w:rFonts/>
          <w:caps w:val="0"/>
        </w:rPr>
        <w:t> </w:t>
      </w:r>
      <w:r>
        <w:rPr>
          <w:szCs w:val="24"/>
          <w:noProof/>
          <w:b w:val="0"/>
          <w:i w:val="0"/>
          <w:sz w:val="24"/>
          <w:spacing w:val="0"/>
          <w:w w:val="100"/>
          <w:rFonts/>
          <w:caps w:val="0"/>
        </w:rPr>
        <w:t>al.,</w:t>
      </w:r>
      <w:r>
        <w:rPr>
          <w:szCs w:val="24"/>
          <w:noProof/>
          <w:b w:val="0"/>
          <w:i w:val="0"/>
          <w:sz w:val="24"/>
          <w:spacing w:val="0"/>
          <w:w w:val="100"/>
          <w:rFonts/>
          <w:caps w:val="0"/>
        </w:rPr>
        <w:t> </w:t>
      </w:r>
      <w:r>
        <w:rPr>
          <w:szCs w:val="24"/>
          <w:noProof/>
          <w:b w:val="0"/>
          <w:i w:val="0"/>
          <w:sz w:val="24"/>
          <w:spacing w:val="0"/>
          <w:w w:val="100"/>
          <w:rFonts/>
          <w:caps w:val="0"/>
        </w:rPr>
        <w:t>2005)</w:t>
      </w:r>
      <w:r w:rsidRPr="0060477D">
        <w:fldChar w:fldCharType="begin" w:fldLock="1"/>
        <w:rPr>
          <w:szCs w:val="24"/>
          <w:b w:val="0"/>
          <w:i w:val="0"/>
          <w:sz w:val="24"/>
          <w:spacing w:val="0"/>
          <w:w w:val="100"/>
          <w:caps w:val="0"/>
        </w:rPr>
      </w:r>
      <w:r w:rsidRPr="0060477D">
        <w:fldChar w:fldCharType="begin" w:fldLock="1"/>
        <w:rPr>
          <w:szCs w:val="24"/>
          <w:b w:val="0"/>
          <w:i w:val="0"/>
          <w:sz w:val="24"/>
          <w:spacing w:val="0"/>
          <w:w w:val="100"/>
          <w:caps w:val="0"/>
        </w:rPr>
      </w:r>
      <w:r w:rsidRPr="0060477D">
        <w:rPr>
          <w:szCs w:val="24"/>
          <w:b w:val="1"/>
          <w:i w:val="0"/>
          <w:sz w:val="24"/>
          <w:spacing w:val="0"/>
          <w:w w:val="100"/>
          <w:rFonts/>
          <w:caps w:val="0"/>
        </w:rPr>
        <w:t>.</w:t>
      </w:r>
    </w:p>
    <w:p w14:paraId="7A6651B8" w14:textId="77777777" w:rsidR="00E849EA" w:rsidRPr="0060477D" w:rsidRDefault="00E849EA" w:rsidP="00E849EA">
      <w:pPr>
        <w:spacing w:before="0" w:beforeAutospacing="0" w:after="160" w:afterAutospacing="0" w:lineRule="auto" w:line="259"/>
        <w:rPr>
          <w:szCs w:val="24"/>
          <w:b w:val="1"/>
          <w:i w:val="0"/>
          <w:sz w:val="24"/>
          <w:spacing w:val="0"/>
          <w:w w:val="100"/>
          <w:caps w:val="0"/>
        </w:rPr>
        <w:snapToGrid w:val="0"/>
        <w:textAlignment w:val="baseline"/>
      </w:pPr>
      <w:r>
        <w:rPr>
          <w:b w:val="1"/>
          <w:i w:val="0"/>
          <w:sz w:val="24"/>
          <w:spacing w:val="0"/>
          <w:w w:val="100"/>
          <w:caps w:val="0"/>
        </w:rPr>
        <w:t/>
      </w:r>
    </w:p>
    <w:p w14:paraId="4259EBE4" w14:textId="77777777" w:rsidR="00E849EA" w:rsidRPr="0060477D" w:rsidRDefault="00E849EA" w:rsidP="00E849EA">
      <w:pPr>
        <w:spacing w:before="0" w:beforeAutospacing="0" w:after="160" w:afterAutospacing="0" w:lineRule="auto" w:line="259"/>
        <w:rPr>
          <w:szCs w:val="24"/>
          <w:b w:val="1"/>
          <w:i w:val="0"/>
          <w:sz w:val="24"/>
          <w:spacing w:val="0"/>
          <w:w w:val="100"/>
          <w:caps w:val="0"/>
        </w:rPr>
        <w:snapToGrid w:val="0"/>
        <w:textAlignment w:val="baseline"/>
      </w:pPr>
      <w:r>
        <w:rPr>
          <w:b w:val="1"/>
          <w:i w:val="0"/>
          <w:sz w:val="24"/>
          <w:spacing w:val="0"/>
          <w:w w:val="100"/>
          <w:caps w:val="0"/>
        </w:rPr>
        <w:t/>
      </w:r>
    </w:p>
    <w:p w14:paraId="0EBB60F9" w14:textId="77777777" w:rsidR="00E849EA" w:rsidRPr="00CB75E4" w:rsidRDefault="00E849EA" w:rsidP="00E849EA">
      <w:pPr>
        <w:spacing w:before="0" w:beforeAutospacing="0" w:after="160" w:afterAutospacing="0" w:lineRule="auto" w:line="259"/>
        <w:rPr>
          <w:szCs w:val="28"/>
          <w:b w:val="1"/>
          <w:i w:val="0"/>
          <w:sz w:val="28"/>
          <w:spacing w:val="0"/>
          <w:w w:val="100"/>
          <w:caps w:val="0"/>
        </w:rPr>
        <w:snapToGrid w:val="0"/>
        <w:textAlignment w:val="baseline"/>
      </w:pPr>
      <w:r w:rsidRPr="00CB75E4">
        <w:rPr>
          <w:szCs w:val="28"/>
          <w:b w:val="1"/>
          <w:i w:val="0"/>
          <w:sz w:val="28"/>
          <w:spacing w:val="0"/>
          <w:w w:val="100"/>
          <w:rFonts/>
          <w:caps w:val="0"/>
        </w:rPr>
        <w:t>2.2</w:t>
      </w:r>
      <w:r w:rsidRPr="00CB75E4">
        <w:rPr>
          <w:szCs w:val="28"/>
          <w:b w:val="1"/>
          <w:i w:val="0"/>
          <w:sz w:val="28"/>
          <w:spacing w:val="0"/>
          <w:w w:val="100"/>
          <w:rFonts/>
          <w:caps w:val="0"/>
        </w:rPr>
        <w:t> </w:t>
      </w:r>
      <w:r w:rsidRPr="00CB75E4">
        <w:rPr>
          <w:szCs w:val="28"/>
          <w:b w:val="1"/>
          <w:i w:val="0"/>
          <w:sz w:val="28"/>
          <w:spacing w:val="0"/>
          <w:w w:val="100"/>
          <w:rFonts/>
          <w:caps w:val="0"/>
        </w:rPr>
        <w:t>RELATIVE</w:t>
      </w:r>
      <w:r w:rsidRPr="00CB75E4">
        <w:rPr>
          <w:szCs w:val="28"/>
          <w:b w:val="1"/>
          <w:i w:val="0"/>
          <w:sz w:val="28"/>
          <w:spacing w:val="0"/>
          <w:w w:val="100"/>
          <w:rFonts/>
          <w:caps w:val="0"/>
        </w:rPr>
        <w:t> </w:t>
      </w:r>
      <w:r w:rsidRPr="00CB75E4">
        <w:rPr>
          <w:szCs w:val="28"/>
          <w:b w:val="1"/>
          <w:i w:val="0"/>
          <w:sz w:val="28"/>
          <w:spacing w:val="0"/>
          <w:w w:val="100"/>
          <w:rFonts/>
          <w:caps w:val="0"/>
        </w:rPr>
        <w:t>HUMIDITY</w:t>
      </w:r>
    </w:p>
    <w:p w14:paraId="4583ED73" w14:textId="77777777" w:rsidR="00E849EA" w:rsidRPr="00C04C52" w:rsidRDefault="00E849EA" w:rsidP="00E849EA">
      <w:pPr>
        <w:spacing w:before="0" w:beforeAutospacing="0" w:after="160" w:afterAutospacing="0" w:lineRule="auto" w:line="259"/>
        <w:rPr>
          <w:szCs w:val="28"/>
          <w:b w:val="1"/>
          <w:i w:val="0"/>
          <w:sz w:val="28"/>
          <w:spacing w:val="0"/>
          <w:w w:val="100"/>
          <w:caps w:val="0"/>
        </w:rPr>
        <w:snapToGrid w:val="0"/>
        <w:textAlignment w:val="baseline"/>
      </w:pPr>
      <w:r w:rsidRPr="0060477D">
        <w:rPr>
          <w:szCs w:val="24"/>
          <w:b w:val="0"/>
          <w:i w:val="0"/>
          <w:sz w:val="24"/>
          <w:spacing w:val="0"/>
          <w:w w:val="100"/>
          <w:rFonts/>
          <w:caps w:val="0"/>
        </w:rPr>
        <w:t>Relative</w:t>
      </w:r>
      <w:r w:rsidRPr="0060477D">
        <w:rPr>
          <w:szCs w:val="24"/>
          <w:b w:val="0"/>
          <w:i w:val="0"/>
          <w:sz w:val="24"/>
          <w:spacing w:val="0"/>
          <w:w w:val="100"/>
          <w:rFonts/>
          <w:caps w:val="0"/>
        </w:rPr>
        <w:t> </w:t>
      </w:r>
      <w:r w:rsidRPr="0060477D">
        <w:rPr>
          <w:szCs w:val="24"/>
          <w:b w:val="0"/>
          <w:i w:val="0"/>
          <w:sz w:val="24"/>
          <w:spacing w:val="0"/>
          <w:w w:val="100"/>
          <w:rFonts/>
          <w:caps w:val="0"/>
        </w:rPr>
        <w:t>humidity</w:t>
      </w:r>
      <w:r w:rsidRPr="0060477D">
        <w:rPr>
          <w:szCs w:val="24"/>
          <w:b w:val="0"/>
          <w:i w:val="0"/>
          <w:sz w:val="24"/>
          <w:spacing w:val="0"/>
          <w:w w:val="100"/>
          <w:rFonts/>
          <w:caps w:val="0"/>
        </w:rPr>
        <w:t> </w:t>
      </w:r>
      <w:r w:rsidRPr="0060477D">
        <w:rPr>
          <w:szCs w:val="24"/>
          <w:b w:val="0"/>
          <w:i w:val="0"/>
          <w:sz w:val="24"/>
          <w:spacing w:val="0"/>
          <w:w w:val="100"/>
          <w:rFonts/>
          <w:caps w:val="0"/>
        </w:rPr>
        <w:t>(RH)</w:t>
      </w:r>
      <w:r w:rsidRPr="0060477D">
        <w:rPr>
          <w:szCs w:val="24"/>
          <w:b w:val="0"/>
          <w:i w:val="0"/>
          <w:sz w:val="24"/>
          <w:spacing w:val="0"/>
          <w:w w:val="100"/>
          <w:rFonts/>
          <w:caps w:val="0"/>
        </w:rPr>
        <w:t> </w:t>
      </w:r>
      <w:r w:rsidRPr="0060477D">
        <w:rPr>
          <w:szCs w:val="24"/>
          <w:b w:val="0"/>
          <w:i w:val="0"/>
          <w:sz w:val="24"/>
          <w:spacing w:val="0"/>
          <w:w w:val="100"/>
          <w:rFonts/>
          <w:caps w:val="0"/>
        </w:rPr>
        <w:t>indicates</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amount</w:t>
      </w:r>
      <w:r w:rsidRPr="0060477D">
        <w:rPr>
          <w:szCs w:val="24"/>
          <w:b w:val="0"/>
          <w:i w:val="0"/>
          <w:sz w:val="24"/>
          <w:spacing w:val="0"/>
          <w:w w:val="100"/>
          <w:rFonts/>
          <w:caps w:val="0"/>
        </w:rPr>
        <w:t> </w:t>
      </w:r>
      <w:r w:rsidRPr="0060477D">
        <w:rPr>
          <w:szCs w:val="24"/>
          <w:b w:val="0"/>
          <w:i w:val="0"/>
          <w:sz w:val="24"/>
          <w:spacing w:val="0"/>
          <w:w w:val="100"/>
          <w:rFonts/>
          <w:caps w:val="0"/>
        </w:rPr>
        <w:t>of</w:t>
      </w:r>
      <w:r w:rsidRPr="0060477D">
        <w:rPr>
          <w:szCs w:val="24"/>
          <w:b w:val="0"/>
          <w:i w:val="0"/>
          <w:sz w:val="24"/>
          <w:spacing w:val="0"/>
          <w:w w:val="100"/>
          <w:rFonts/>
          <w:caps w:val="0"/>
        </w:rPr>
        <w:t> </w:t>
      </w:r>
      <w:r w:rsidRPr="0060477D">
        <w:rPr>
          <w:szCs w:val="24"/>
          <w:b w:val="0"/>
          <w:i w:val="0"/>
          <w:sz w:val="24"/>
          <w:spacing w:val="0"/>
          <w:w w:val="100"/>
          <w:rFonts/>
          <w:caps w:val="0"/>
        </w:rPr>
        <w:t>water</w:t>
      </w:r>
      <w:r w:rsidRPr="0060477D">
        <w:rPr>
          <w:szCs w:val="24"/>
          <w:b w:val="0"/>
          <w:i w:val="0"/>
          <w:sz w:val="24"/>
          <w:spacing w:val="0"/>
          <w:w w:val="100"/>
          <w:rFonts/>
          <w:caps w:val="0"/>
        </w:rPr>
        <w:t> </w:t>
      </w:r>
      <w:r w:rsidRPr="0060477D">
        <w:rPr>
          <w:szCs w:val="24"/>
          <w:b w:val="0"/>
          <w:i w:val="0"/>
          <w:sz w:val="24"/>
          <w:spacing w:val="0"/>
          <w:w w:val="100"/>
          <w:rFonts/>
          <w:caps w:val="0"/>
        </w:rPr>
        <w:t>vapor</w:t>
      </w:r>
      <w:r w:rsidRPr="0060477D">
        <w:rPr>
          <w:szCs w:val="24"/>
          <w:b w:val="0"/>
          <w:i w:val="0"/>
          <w:sz w:val="24"/>
          <w:spacing w:val="0"/>
          <w:w w:val="100"/>
          <w:rFonts/>
          <w:caps w:val="0"/>
        </w:rPr>
        <w:t> </w:t>
      </w:r>
      <w:r w:rsidRPr="0060477D">
        <w:rPr>
          <w:szCs w:val="24"/>
          <w:b w:val="0"/>
          <w:i w:val="0"/>
          <w:sz w:val="24"/>
          <w:spacing w:val="0"/>
          <w:w w:val="100"/>
          <w:rFonts/>
          <w:caps w:val="0"/>
        </w:rPr>
        <w:t>(percent)</w:t>
      </w:r>
      <w:r w:rsidRPr="0060477D">
        <w:rPr>
          <w:szCs w:val="24"/>
          <w:b w:val="0"/>
          <w:i w:val="0"/>
          <w:sz w:val="24"/>
          <w:spacing w:val="0"/>
          <w:w w:val="100"/>
          <w:rFonts/>
          <w:caps w:val="0"/>
        </w:rPr>
        <w:t> </w:t>
      </w:r>
      <w:r w:rsidRPr="0060477D">
        <w:rPr>
          <w:szCs w:val="24"/>
          <w:b w:val="0"/>
          <w:i w:val="0"/>
          <w:sz w:val="24"/>
          <w:spacing w:val="0"/>
          <w:w w:val="100"/>
          <w:rFonts/>
          <w:caps w:val="0"/>
        </w:rPr>
        <w:t>that’s</w:t>
      </w:r>
      <w:r w:rsidRPr="0060477D">
        <w:rPr>
          <w:szCs w:val="24"/>
          <w:b w:val="0"/>
          <w:i w:val="0"/>
          <w:sz w:val="24"/>
          <w:spacing w:val="0"/>
          <w:w w:val="100"/>
          <w:rFonts/>
          <w:caps w:val="0"/>
        </w:rPr>
        <w:t> </w:t>
      </w:r>
      <w:r w:rsidRPr="0060477D">
        <w:rPr>
          <w:szCs w:val="24"/>
          <w:b w:val="0"/>
          <w:i w:val="0"/>
          <w:sz w:val="24"/>
          <w:spacing w:val="0"/>
          <w:w w:val="100"/>
          <w:rFonts/>
          <w:caps w:val="0"/>
        </w:rPr>
        <w:t>actually</w:t>
      </w:r>
      <w:r w:rsidRPr="0060477D">
        <w:rPr>
          <w:szCs w:val="24"/>
          <w:b w:val="0"/>
          <w:i w:val="0"/>
          <w:sz w:val="24"/>
          <w:spacing w:val="0"/>
          <w:w w:val="100"/>
          <w:rFonts/>
          <w:caps w:val="0"/>
        </w:rPr>
        <w:t> </w:t>
      </w:r>
      <w:r w:rsidRPr="0060477D">
        <w:rPr>
          <w:szCs w:val="24"/>
          <w:b w:val="0"/>
          <w:i w:val="0"/>
          <w:sz w:val="24"/>
          <w:spacing w:val="0"/>
          <w:w w:val="100"/>
          <w:rFonts/>
          <w:caps w:val="0"/>
        </w:rPr>
        <w:t>in</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air</w:t>
      </w:r>
      <w:r w:rsidRPr="0060477D">
        <w:rPr>
          <w:szCs w:val="24"/>
          <w:b w:val="0"/>
          <w:i w:val="0"/>
          <w:sz w:val="24"/>
          <w:spacing w:val="0"/>
          <w:w w:val="100"/>
          <w:rFonts/>
          <w:caps w:val="0"/>
        </w:rPr>
        <w:t> </w:t>
      </w:r>
      <w:r w:rsidRPr="0060477D">
        <w:rPr>
          <w:szCs w:val="24"/>
          <w:b w:val="0"/>
          <w:i w:val="0"/>
          <w:sz w:val="24"/>
          <w:spacing w:val="0"/>
          <w:w w:val="100"/>
          <w:rFonts/>
          <w:caps w:val="0"/>
        </w:rPr>
        <w:t>compared</w:t>
      </w:r>
      <w:r w:rsidRPr="0060477D">
        <w:rPr>
          <w:szCs w:val="24"/>
          <w:b w:val="0"/>
          <w:i w:val="0"/>
          <w:sz w:val="24"/>
          <w:spacing w:val="0"/>
          <w:w w:val="100"/>
          <w:rFonts/>
          <w:caps w:val="0"/>
        </w:rPr>
        <w:t> </w:t>
      </w:r>
      <w:r w:rsidRPr="0060477D">
        <w:rPr>
          <w:szCs w:val="24"/>
          <w:b w:val="0"/>
          <w:i w:val="0"/>
          <w:sz w:val="24"/>
          <w:spacing w:val="0"/>
          <w:w w:val="100"/>
          <w:rFonts/>
          <w:caps w:val="0"/>
        </w:rPr>
        <w:t>to</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maximum</w:t>
      </w:r>
      <w:r w:rsidRPr="0060477D">
        <w:rPr>
          <w:szCs w:val="24"/>
          <w:b w:val="0"/>
          <w:i w:val="0"/>
          <w:sz w:val="24"/>
          <w:spacing w:val="0"/>
          <w:w w:val="100"/>
          <w:rFonts/>
          <w:caps w:val="0"/>
        </w:rPr>
        <w:t> </w:t>
      </w:r>
      <w:r w:rsidRPr="0060477D">
        <w:rPr>
          <w:szCs w:val="24"/>
          <w:b w:val="0"/>
          <w:i w:val="0"/>
          <w:sz w:val="24"/>
          <w:spacing w:val="0"/>
          <w:w w:val="100"/>
          <w:rFonts/>
          <w:caps w:val="0"/>
        </w:rPr>
        <w:t>amount</w:t>
      </w:r>
      <w:r w:rsidRPr="0060477D">
        <w:rPr>
          <w:szCs w:val="24"/>
          <w:b w:val="0"/>
          <w:i w:val="0"/>
          <w:sz w:val="24"/>
          <w:spacing w:val="0"/>
          <w:w w:val="100"/>
          <w:rFonts/>
          <w:caps w:val="0"/>
        </w:rPr>
        <w:t> </w:t>
      </w:r>
      <w:r w:rsidRPr="0060477D">
        <w:rPr>
          <w:szCs w:val="24"/>
          <w:b w:val="0"/>
          <w:i w:val="0"/>
          <w:sz w:val="24"/>
          <w:spacing w:val="0"/>
          <w:w w:val="100"/>
          <w:rFonts/>
          <w:caps w:val="0"/>
        </w:rPr>
        <w:t>that</w:t>
      </w:r>
      <w:r w:rsidRPr="0060477D">
        <w:rPr>
          <w:szCs w:val="24"/>
          <w:b w:val="0"/>
          <w:i w:val="0"/>
          <w:sz w:val="24"/>
          <w:spacing w:val="0"/>
          <w:w w:val="100"/>
          <w:rFonts/>
          <w:caps w:val="0"/>
        </w:rPr>
        <w:t> </w:t>
      </w:r>
      <w:r w:rsidRPr="0060477D">
        <w:rPr>
          <w:szCs w:val="24"/>
          <w:b w:val="0"/>
          <w:i w:val="0"/>
          <w:sz w:val="24"/>
          <w:spacing w:val="0"/>
          <w:w w:val="100"/>
          <w:rFonts/>
          <w:caps w:val="0"/>
        </w:rPr>
        <w:t>the</w:t>
      </w:r>
      <w:r w:rsidRPr="0060477D">
        <w:rPr>
          <w:szCs w:val="24"/>
          <w:b w:val="0"/>
          <w:i w:val="0"/>
          <w:sz w:val="24"/>
          <w:spacing w:val="0"/>
          <w:w w:val="100"/>
          <w:rFonts/>
          <w:caps w:val="0"/>
        </w:rPr>
        <w:t> </w:t>
      </w:r>
      <w:r w:rsidRPr="0060477D">
        <w:rPr>
          <w:szCs w:val="24"/>
          <w:b w:val="0"/>
          <w:i w:val="0"/>
          <w:sz w:val="24"/>
          <w:spacing w:val="0"/>
          <w:w w:val="100"/>
          <w:rFonts/>
          <w:caps w:val="0"/>
        </w:rPr>
        <w:t>air</w:t>
      </w:r>
      <w:r w:rsidRPr="0060477D">
        <w:rPr>
          <w:szCs w:val="24"/>
          <w:b w:val="0"/>
          <w:i w:val="0"/>
          <w:sz w:val="24"/>
          <w:spacing w:val="0"/>
          <w:w w:val="100"/>
          <w:rFonts/>
          <w:caps w:val="0"/>
        </w:rPr>
        <w:t> </w:t>
      </w:r>
      <w:r w:rsidRPr="0060477D">
        <w:rPr>
          <w:szCs w:val="24"/>
          <w:b w:val="0"/>
          <w:i w:val="0"/>
          <w:sz w:val="24"/>
          <w:spacing w:val="0"/>
          <w:w w:val="100"/>
          <w:rFonts/>
          <w:caps w:val="0"/>
        </w:rPr>
        <w:t>could</w:t>
      </w:r>
      <w:r w:rsidRPr="0060477D">
        <w:rPr>
          <w:szCs w:val="24"/>
          <w:b w:val="0"/>
          <w:i w:val="0"/>
          <w:sz w:val="24"/>
          <w:spacing w:val="0"/>
          <w:w w:val="100"/>
          <w:rFonts/>
          <w:caps w:val="0"/>
        </w:rPr>
        <w:t> </w:t>
      </w:r>
      <w:r w:rsidRPr="0060477D">
        <w:rPr>
          <w:szCs w:val="24"/>
          <w:b w:val="0"/>
          <w:i w:val="0"/>
          <w:sz w:val="24"/>
          <w:spacing w:val="0"/>
          <w:w w:val="100"/>
          <w:rFonts/>
          <w:caps w:val="0"/>
        </w:rPr>
        <w:t>hold</w:t>
      </w:r>
      <w:r w:rsidRPr="00D304B8">
        <w:rPr>
          <w:szCs w:val="28"/>
          <w:b w:val="0"/>
          <w:i w:val="0"/>
          <w:sz w:val="28"/>
          <w:spacing w:val="0"/>
          <w:w w:val="100"/>
          <w:rFonts/>
          <w:caps w:val="0"/>
        </w:rPr>
        <w:t> </w:t>
      </w:r>
      <w:r w:rsidRPr="00D304B8">
        <w:rPr>
          <w:szCs w:val="28"/>
          <w:b w:val="0"/>
          <w:i w:val="0"/>
          <w:sz w:val="28"/>
          <w:spacing w:val="0"/>
          <w:w w:val="100"/>
          <w:rFonts/>
          <w:caps w:val="0"/>
        </w:rPr>
        <w:t>under</w:t>
      </w:r>
      <w:r w:rsidRPr="00D304B8">
        <w:rPr>
          <w:szCs w:val="28"/>
          <w:b w:val="0"/>
          <w:i w:val="0"/>
          <w:sz w:val="28"/>
          <w:spacing w:val="0"/>
          <w:w w:val="100"/>
          <w:rFonts/>
          <w:caps w:val="0"/>
        </w:rPr>
        <w:t> </w:t>
      </w:r>
      <w:r w:rsidRPr="00D304B8">
        <w:rPr>
          <w:szCs w:val="28"/>
          <w:b w:val="0"/>
          <w:i w:val="0"/>
          <w:sz w:val="28"/>
          <w:spacing w:val="0"/>
          <w:w w:val="100"/>
          <w:rFonts/>
          <w:caps w:val="0"/>
        </w:rPr>
        <w:t>the</w:t>
      </w:r>
      <w:r w:rsidRPr="00D304B8">
        <w:rPr>
          <w:szCs w:val="28"/>
          <w:b w:val="0"/>
          <w:i w:val="0"/>
          <w:sz w:val="28"/>
          <w:spacing w:val="0"/>
          <w:w w:val="100"/>
          <w:rFonts/>
          <w:caps w:val="0"/>
        </w:rPr>
        <w:t> </w:t>
      </w:r>
      <w:r w:rsidRPr="00D304B8">
        <w:rPr>
          <w:szCs w:val="28"/>
          <w:b w:val="0"/>
          <w:i w:val="0"/>
          <w:sz w:val="28"/>
          <w:spacing w:val="0"/>
          <w:w w:val="100"/>
          <w:rFonts/>
          <w:caps w:val="0"/>
        </w:rPr>
        <w:t>same</w:t>
      </w:r>
      <w:r w:rsidRPr="00D304B8">
        <w:rPr>
          <w:szCs w:val="28"/>
          <w:b w:val="0"/>
          <w:i w:val="0"/>
          <w:sz w:val="28"/>
          <w:spacing w:val="0"/>
          <w:w w:val="100"/>
          <w:rFonts/>
          <w:caps w:val="0"/>
        </w:rPr>
        <w:t> </w:t>
      </w:r>
      <w:r w:rsidRPr="00D304B8">
        <w:rPr>
          <w:szCs w:val="28"/>
          <w:b w:val="0"/>
          <w:i w:val="0"/>
          <w:sz w:val="28"/>
          <w:spacing w:val="0"/>
          <w:w w:val="100"/>
          <w:rFonts/>
          <w:caps w:val="0"/>
        </w:rPr>
        <w:t>conditions.</w:t>
      </w:r>
      <w:r w:rsidRPr="00D304B8">
        <w:rPr>
          <w:szCs w:val="28"/>
          <w:b w:val="0"/>
          <w:i w:val="0"/>
          <w:sz w:val="28"/>
          <w:spacing w:val="0"/>
          <w:w w:val="100"/>
          <w:rFonts/>
          <w:caps w:val="0"/>
        </w:rPr>
        <w:t> </w:t>
      </w:r>
      <w:r w:rsidRPr="00D304B8">
        <w:rPr>
          <w:szCs w:val="28"/>
          <w:b w:val="0"/>
          <w:i w:val="0"/>
          <w:sz w:val="28"/>
          <w:spacing w:val="0"/>
          <w:w w:val="100"/>
          <w:rFonts/>
          <w:caps w:val="0"/>
        </w:rPr>
        <w:t>The</w:t>
      </w:r>
      <w:r w:rsidRPr="00D304B8">
        <w:rPr>
          <w:szCs w:val="28"/>
          <w:b w:val="0"/>
          <w:i w:val="0"/>
          <w:sz w:val="28"/>
          <w:spacing w:val="0"/>
          <w:w w:val="100"/>
          <w:rFonts/>
          <w:caps w:val="0"/>
        </w:rPr>
        <w:t> </w:t>
      </w:r>
      <w:r w:rsidRPr="00D304B8">
        <w:rPr>
          <w:szCs w:val="28"/>
          <w:b w:val="0"/>
          <w:i w:val="0"/>
          <w:sz w:val="28"/>
          <w:spacing w:val="0"/>
          <w:w w:val="100"/>
          <w:rFonts/>
          <w:caps w:val="0"/>
        </w:rPr>
        <w:t>warmer</w:t>
      </w:r>
      <w:r w:rsidRPr="00D304B8">
        <w:rPr>
          <w:szCs w:val="28"/>
          <w:b w:val="0"/>
          <w:i w:val="0"/>
          <w:sz w:val="28"/>
          <w:spacing w:val="0"/>
          <w:w w:val="100"/>
          <w:rFonts/>
          <w:caps w:val="0"/>
        </w:rPr>
        <w:t> </w:t>
      </w:r>
      <w:r w:rsidRPr="00D304B8">
        <w:rPr>
          <w:szCs w:val="28"/>
          <w:b w:val="0"/>
          <w:i w:val="0"/>
          <w:sz w:val="28"/>
          <w:spacing w:val="0"/>
          <w:w w:val="100"/>
          <w:rFonts/>
          <w:caps w:val="0"/>
        </w:rPr>
        <w:t>the</w:t>
      </w:r>
      <w:r w:rsidRPr="00D304B8">
        <w:rPr>
          <w:szCs w:val="28"/>
          <w:b w:val="0"/>
          <w:i w:val="0"/>
          <w:sz w:val="28"/>
          <w:spacing w:val="0"/>
          <w:w w:val="100"/>
          <w:rFonts/>
          <w:caps w:val="0"/>
        </w:rPr>
        <w:t> </w:t>
      </w:r>
      <w:r w:rsidRPr="00D304B8">
        <w:rPr>
          <w:szCs w:val="28"/>
          <w:b w:val="0"/>
          <w:i w:val="0"/>
          <w:sz w:val="28"/>
          <w:spacing w:val="0"/>
          <w:w w:val="100"/>
          <w:rFonts/>
          <w:caps w:val="0"/>
        </w:rPr>
        <w:t>air,</w:t>
      </w:r>
      <w:r w:rsidRPr="00D304B8">
        <w:rPr>
          <w:szCs w:val="28"/>
          <w:b w:val="0"/>
          <w:i w:val="0"/>
          <w:sz w:val="28"/>
          <w:spacing w:val="0"/>
          <w:w w:val="100"/>
          <w:rFonts/>
          <w:caps w:val="0"/>
        </w:rPr>
        <w:t> </w:t>
      </w:r>
      <w:r w:rsidRPr="00D304B8">
        <w:rPr>
          <w:szCs w:val="28"/>
          <w:b w:val="0"/>
          <w:i w:val="0"/>
          <w:sz w:val="28"/>
          <w:spacing w:val="0"/>
          <w:w w:val="100"/>
          <w:rFonts/>
          <w:caps w:val="0"/>
        </w:rPr>
        <w:t>the</w:t>
      </w:r>
      <w:r w:rsidRPr="00D304B8">
        <w:rPr>
          <w:szCs w:val="28"/>
          <w:b w:val="0"/>
          <w:i w:val="0"/>
          <w:sz w:val="28"/>
          <w:spacing w:val="0"/>
          <w:w w:val="100"/>
          <w:rFonts/>
          <w:caps w:val="0"/>
        </w:rPr>
        <w:t> </w:t>
      </w:r>
      <w:r w:rsidRPr="00D304B8">
        <w:rPr>
          <w:szCs w:val="28"/>
          <w:b w:val="0"/>
          <w:i w:val="0"/>
          <w:sz w:val="28"/>
          <w:spacing w:val="0"/>
          <w:w w:val="100"/>
          <w:rFonts/>
          <w:caps w:val="0"/>
        </w:rPr>
        <w:t>more</w:t>
      </w:r>
      <w:r w:rsidRPr="00D304B8">
        <w:rPr>
          <w:szCs w:val="28"/>
          <w:b w:val="0"/>
          <w:i w:val="0"/>
          <w:sz w:val="28"/>
          <w:spacing w:val="0"/>
          <w:w w:val="100"/>
          <w:rFonts/>
          <w:caps w:val="0"/>
        </w:rPr>
        <w:t> </w:t>
      </w:r>
      <w:r w:rsidRPr="00D304B8">
        <w:rPr>
          <w:szCs w:val="28"/>
          <w:b w:val="0"/>
          <w:i w:val="0"/>
          <w:sz w:val="28"/>
          <w:spacing w:val="0"/>
          <w:w w:val="100"/>
          <w:rFonts/>
          <w:caps w:val="0"/>
        </w:rPr>
        <w:t>moisture</w:t>
      </w:r>
      <w:r w:rsidRPr="00D304B8">
        <w:rPr>
          <w:szCs w:val="28"/>
          <w:b w:val="0"/>
          <w:i w:val="0"/>
          <w:sz w:val="28"/>
          <w:spacing w:val="0"/>
          <w:w w:val="100"/>
          <w:rFonts/>
          <w:caps w:val="0"/>
        </w:rPr>
        <w:t> </w:t>
      </w:r>
      <w:r w:rsidRPr="00D304B8">
        <w:rPr>
          <w:szCs w:val="28"/>
          <w:b w:val="0"/>
          <w:i w:val="0"/>
          <w:sz w:val="28"/>
          <w:spacing w:val="0"/>
          <w:w w:val="100"/>
          <w:rFonts/>
          <w:caps w:val="0"/>
        </w:rPr>
        <w:t>it</w:t>
      </w:r>
      <w:r w:rsidRPr="00D304B8">
        <w:rPr>
          <w:szCs w:val="28"/>
          <w:b w:val="0"/>
          <w:i w:val="0"/>
          <w:sz w:val="28"/>
          <w:spacing w:val="0"/>
          <w:w w:val="100"/>
          <w:rFonts/>
          <w:caps w:val="0"/>
        </w:rPr>
        <w:t> </w:t>
      </w:r>
      <w:r w:rsidRPr="00D304B8">
        <w:rPr>
          <w:szCs w:val="28"/>
          <w:b w:val="0"/>
          <w:i w:val="0"/>
          <w:sz w:val="28"/>
          <w:spacing w:val="0"/>
          <w:w w:val="100"/>
          <w:rFonts/>
          <w:caps w:val="0"/>
        </w:rPr>
        <w:t>can</w:t>
      </w:r>
      <w:r w:rsidRPr="00D304B8">
        <w:rPr>
          <w:szCs w:val="28"/>
          <w:b w:val="0"/>
          <w:i w:val="0"/>
          <w:sz w:val="28"/>
          <w:spacing w:val="0"/>
          <w:w w:val="100"/>
          <w:rFonts/>
          <w:caps w:val="0"/>
        </w:rPr>
        <w:t> </w:t>
      </w:r>
      <w:r w:rsidRPr="00D304B8">
        <w:rPr>
          <w:szCs w:val="28"/>
          <w:b w:val="0"/>
          <w:i w:val="0"/>
          <w:sz w:val="28"/>
          <w:spacing w:val="0"/>
          <w:w w:val="100"/>
          <w:rFonts/>
          <w:caps w:val="0"/>
        </w:rPr>
        <w:t>hold</w:t>
      </w:r>
      <w:r w:rsidRPr="00C04C52">
        <w:rPr>
          <w:szCs w:val="28"/>
          <w:b w:val="1"/>
          <w:i w:val="0"/>
          <w:sz w:val="28"/>
          <w:spacing w:val="0"/>
          <w:w w:val="100"/>
          <w:rFonts/>
          <w:caps w:val="0"/>
        </w:rPr>
        <w:t> </w:t>
      </w:r>
      <w:r>
        <w:rPr>
          <w:szCs w:val="28"/>
          <w:noProof/>
          <w:b w:val="0"/>
          <w:i w:val="0"/>
          <w:sz w:val="28"/>
          <w:spacing w:val="0"/>
          <w:w w:val="100"/>
          <w:rFonts/>
          <w:caps w:val="0"/>
        </w:rPr>
        <w:t>(Aprilaire,</w:t>
      </w:r>
      <w:r>
        <w:rPr>
          <w:szCs w:val="28"/>
          <w:noProof/>
          <w:b w:val="0"/>
          <w:i w:val="0"/>
          <w:sz w:val="28"/>
          <w:spacing w:val="0"/>
          <w:w w:val="100"/>
          <w:rFonts/>
          <w:caps w:val="0"/>
        </w:rPr>
        <w:t> </w:t>
      </w:r>
      <w:r>
        <w:rPr>
          <w:szCs w:val="28"/>
          <w:noProof/>
          <w:b w:val="0"/>
          <w:i w:val="0"/>
          <w:sz w:val="28"/>
          <w:spacing w:val="0"/>
          <w:w w:val="100"/>
          <w:rFonts/>
          <w:caps w:val="0"/>
        </w:rPr>
        <w:t>2013)</w:t>
      </w:r>
      <w:r w:rsidRPr="00F804A7">
        <w:fldChar w:fldCharType="begin" w:fldLock="1"/>
        <w:rPr>
          <w:szCs w:val="28"/>
          <w:b w:val="0"/>
          <w:i w:val="0"/>
          <w:sz w:val="28"/>
          <w:spacing w:val="0"/>
          <w:w w:val="100"/>
          <w:caps w:val="0"/>
        </w:rPr>
      </w:r>
      <w:r>
        <w:rPr>
          <w:szCs w:val="28"/>
          <w:b w:val="1"/>
          <w:i w:val="0"/>
          <w:sz w:val="28"/>
          <w:spacing w:val="0"/>
          <w:w w:val="100"/>
          <w:rFonts/>
          <w:caps w:val="0"/>
        </w:rPr>
        <w:t>.</w:t>
      </w:r>
    </w:p>
    <w:p w14:paraId="71392912" w14:textId="77777777" w:rsidR="00E849EA" w:rsidRPr="00C04C52"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38E97EA4" w14:textId="77777777" w:rsidR="00E849EA" w:rsidRPr="00C04C52"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szCs w:val="28"/>
          <w:b w:val="1"/>
          <w:i w:val="0"/>
          <w:sz w:val="28"/>
          <w:spacing w:val="0"/>
          <w:w w:val="100"/>
          <w:rFonts/>
          <w:caps w:val="0"/>
        </w:rPr>
        <w:t>2.3</w:t>
      </w:r>
      <w:r>
        <w:rPr>
          <w:szCs w:val="28"/>
          <w:b w:val="1"/>
          <w:i w:val="0"/>
          <w:sz w:val="28"/>
          <w:spacing w:val="0"/>
          <w:w w:val="100"/>
          <w:rFonts/>
          <w:caps w:val="0"/>
        </w:rPr>
        <w:t>   </w:t>
      </w:r>
      <w:r w:rsidRPr="00C04C52">
        <w:rPr>
          <w:szCs w:val="28"/>
          <w:b w:val="1"/>
          <w:i w:val="0"/>
          <w:sz w:val="28"/>
          <w:spacing w:val="0"/>
          <w:w w:val="100"/>
          <w:rFonts/>
          <w:caps w:val="0"/>
        </w:rPr>
        <w:t>WATER</w:t>
      </w:r>
      <w:r w:rsidRPr="00C04C52">
        <w:rPr>
          <w:szCs w:val="28"/>
          <w:b w:val="1"/>
          <w:i w:val="0"/>
          <w:sz w:val="28"/>
          <w:spacing w:val="0"/>
          <w:w w:val="100"/>
          <w:rFonts/>
          <w:caps w:val="0"/>
        </w:rPr>
        <w:t> </w:t>
      </w:r>
      <w:r w:rsidRPr="00C04C52">
        <w:rPr>
          <w:szCs w:val="28"/>
          <w:b w:val="1"/>
          <w:i w:val="0"/>
          <w:sz w:val="28"/>
          <w:spacing w:val="0"/>
          <w:w w:val="100"/>
          <w:rFonts/>
          <w:caps w:val="0"/>
        </w:rPr>
        <w:t>VAPOR</w:t>
      </w:r>
    </w:p>
    <w:p w14:paraId="70AC3104" w14:textId="77777777" w:rsidR="00E849EA" w:rsidRPr="00CB75E4" w:rsidRDefault="00E849EA" w:rsidP="00E849EA">
      <w:pPr>
        <w:spacing w:before="0" w:beforeAutospacing="0" w:after="160" w:afterAutospacing="0" w:lineRule="auto" w:line="259"/>
        <w:rPr>
          <w:szCs w:val="24"/>
          <w:b w:val="1"/>
          <w:i w:val="0"/>
          <w:sz w:val="24"/>
          <w:spacing w:val="0"/>
          <w:w w:val="100"/>
          <w:caps w:val="0"/>
        </w:rPr>
        <w:snapToGrid w:val="0"/>
        <w:textAlignment w:val="baseline"/>
      </w:pPr>
      <w:r w:rsidRPr="00CB75E4">
        <w:rPr>
          <w:szCs w:val="24"/>
          <w:b w:val="0"/>
          <w:i w:val="0"/>
          <w:sz w:val="24"/>
          <w:spacing w:val="0"/>
          <w:w w:val="100"/>
          <w:rFonts/>
          <w:caps w:val="0"/>
        </w:rPr>
        <w:t>Water</w:t>
      </w:r>
      <w:r w:rsidRPr="00CB75E4">
        <w:rPr>
          <w:szCs w:val="24"/>
          <w:b w:val="0"/>
          <w:i w:val="0"/>
          <w:sz w:val="24"/>
          <w:spacing w:val="0"/>
          <w:w w:val="100"/>
          <w:rFonts/>
          <w:caps w:val="0"/>
        </w:rPr>
        <w:t> </w:t>
      </w:r>
      <w:r w:rsidRPr="00CB75E4">
        <w:rPr>
          <w:szCs w:val="24"/>
          <w:b w:val="0"/>
          <w:i w:val="0"/>
          <w:sz w:val="24"/>
          <w:spacing w:val="0"/>
          <w:w w:val="100"/>
          <w:rFonts/>
          <w:caps w:val="0"/>
        </w:rPr>
        <w:t>vapor</w:t>
      </w:r>
      <w:r w:rsidRPr="00CB75E4">
        <w:rPr>
          <w:szCs w:val="24"/>
          <w:b w:val="0"/>
          <w:i w:val="0"/>
          <w:sz w:val="24"/>
          <w:spacing w:val="0"/>
          <w:w w:val="100"/>
          <w:rFonts/>
          <w:caps w:val="0"/>
        </w:rPr>
        <w:t> </w:t>
      </w:r>
      <w:r w:rsidRPr="00CB75E4">
        <w:rPr>
          <w:szCs w:val="24"/>
          <w:b w:val="0"/>
          <w:i w:val="0"/>
          <w:sz w:val="24"/>
          <w:spacing w:val="0"/>
          <w:w w:val="100"/>
          <w:rFonts/>
          <w:caps w:val="0"/>
        </w:rPr>
        <w:t>is</w:t>
      </w:r>
      <w:r w:rsidRPr="00CB75E4">
        <w:rPr>
          <w:szCs w:val="24"/>
          <w:b w:val="0"/>
          <w:i w:val="0"/>
          <w:sz w:val="24"/>
          <w:spacing w:val="0"/>
          <w:w w:val="100"/>
          <w:rFonts/>
          <w:caps w:val="0"/>
        </w:rPr>
        <w:t> </w:t>
      </w:r>
      <w:r w:rsidRPr="00CB75E4">
        <w:rPr>
          <w:szCs w:val="24"/>
          <w:b w:val="0"/>
          <w:i w:val="0"/>
          <w:sz w:val="24"/>
          <w:spacing w:val="0"/>
          <w:w w:val="100"/>
          <w:rFonts/>
          <w:caps w:val="0"/>
        </w:rPr>
        <w:t>one</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gases</w:t>
      </w:r>
      <w:r w:rsidRPr="00CB75E4">
        <w:rPr>
          <w:szCs w:val="24"/>
          <w:b w:val="0"/>
          <w:i w:val="0"/>
          <w:sz w:val="24"/>
          <w:spacing w:val="0"/>
          <w:w w:val="100"/>
          <w:rFonts/>
          <w:caps w:val="0"/>
        </w:rPr>
        <w:t> </w:t>
      </w:r>
      <w:r w:rsidRPr="00CB75E4">
        <w:rPr>
          <w:szCs w:val="24"/>
          <w:b w:val="0"/>
          <w:i w:val="0"/>
          <w:sz w:val="24"/>
          <w:spacing w:val="0"/>
          <w:w w:val="100"/>
          <w:rFonts/>
          <w:caps w:val="0"/>
        </w:rPr>
        <w:t>in</w:t>
      </w:r>
      <w:r w:rsidRPr="00CB75E4">
        <w:rPr>
          <w:szCs w:val="24"/>
          <w:b w:val="0"/>
          <w:i w:val="0"/>
          <w:sz w:val="24"/>
          <w:spacing w:val="0"/>
          <w:w w:val="100"/>
          <w:rFonts/>
          <w:caps w:val="0"/>
        </w:rPr>
        <w:t> </w:t>
      </w:r>
      <w:r w:rsidRPr="00CB75E4">
        <w:rPr>
          <w:szCs w:val="24"/>
          <w:b w:val="0"/>
          <w:i w:val="0"/>
          <w:sz w:val="24"/>
          <w:spacing w:val="0"/>
          <w:w w:val="100"/>
          <w:rFonts/>
          <w:caps w:val="0"/>
        </w:rPr>
        <w:t>air.</w:t>
      </w:r>
      <w:r w:rsidRPr="00CB75E4">
        <w:rPr>
          <w:szCs w:val="24"/>
          <w:b w:val="0"/>
          <w:i w:val="0"/>
          <w:sz w:val="24"/>
          <w:spacing w:val="0"/>
          <w:w w:val="100"/>
          <w:rFonts/>
          <w:caps w:val="0"/>
        </w:rPr>
        <w:t> </w:t>
      </w:r>
      <w:r w:rsidRPr="00CB75E4">
        <w:rPr>
          <w:szCs w:val="24"/>
          <w:b w:val="0"/>
          <w:i w:val="0"/>
          <w:sz w:val="24"/>
          <w:spacing w:val="0"/>
          <w:w w:val="100"/>
          <w:rFonts/>
          <w:caps w:val="0"/>
        </w:rPr>
        <w:t>Unlike</w:t>
      </w:r>
      <w:r w:rsidRPr="00CB75E4">
        <w:rPr>
          <w:szCs w:val="24"/>
          <w:b w:val="0"/>
          <w:i w:val="0"/>
          <w:sz w:val="24"/>
          <w:spacing w:val="0"/>
          <w:w w:val="100"/>
          <w:rFonts/>
          <w:caps w:val="0"/>
        </w:rPr>
        <w:t> </w:t>
      </w:r>
      <w:r w:rsidRPr="00CB75E4">
        <w:rPr>
          <w:szCs w:val="24"/>
          <w:b w:val="0"/>
          <w:i w:val="0"/>
          <w:sz w:val="24"/>
          <w:spacing w:val="0"/>
          <w:w w:val="100"/>
          <w:rFonts/>
          <w:caps w:val="0"/>
        </w:rPr>
        <w:t>nitrogen</w:t>
      </w:r>
      <w:r w:rsidRPr="00CB75E4">
        <w:rPr>
          <w:szCs w:val="24"/>
          <w:b w:val="0"/>
          <w:i w:val="0"/>
          <w:sz w:val="24"/>
          <w:spacing w:val="0"/>
          <w:w w:val="100"/>
          <w:rFonts/>
          <w:caps w:val="0"/>
        </w:rPr>
        <w:t> </w:t>
      </w:r>
      <w:r w:rsidRPr="00CB75E4">
        <w:rPr>
          <w:szCs w:val="24"/>
          <w:b w:val="0"/>
          <w:i w:val="0"/>
          <w:sz w:val="24"/>
          <w:spacing w:val="0"/>
          <w:w w:val="100"/>
          <w:rFonts/>
          <w:caps w:val="0"/>
        </w:rPr>
        <w:t>and</w:t>
      </w:r>
      <w:r w:rsidRPr="00CB75E4">
        <w:rPr>
          <w:szCs w:val="24"/>
          <w:b w:val="0"/>
          <w:i w:val="0"/>
          <w:sz w:val="24"/>
          <w:spacing w:val="0"/>
          <w:w w:val="100"/>
          <w:rFonts/>
          <w:caps w:val="0"/>
        </w:rPr>
        <w:t> </w:t>
      </w:r>
      <w:r w:rsidRPr="00CB75E4">
        <w:rPr>
          <w:szCs w:val="24"/>
          <w:b w:val="0"/>
          <w:i w:val="0"/>
          <w:sz w:val="24"/>
          <w:spacing w:val="0"/>
          <w:w w:val="100"/>
          <w:rFonts/>
          <w:caps w:val="0"/>
        </w:rPr>
        <w:t>oxygen</w:t>
      </w:r>
      <w:r w:rsidRPr="00CB75E4">
        <w:rPr>
          <w:szCs w:val="24"/>
          <w:b w:val="0"/>
          <w:i w:val="0"/>
          <w:sz w:val="24"/>
          <w:spacing w:val="0"/>
          <w:w w:val="100"/>
          <w:rFonts/>
          <w:caps w:val="0"/>
        </w:rPr>
        <w:t> </w:t>
      </w:r>
      <w:r w:rsidRPr="00CB75E4">
        <w:rPr>
          <w:szCs w:val="24"/>
          <w:b w:val="0"/>
          <w:i w:val="0"/>
          <w:sz w:val="24"/>
          <w:spacing w:val="0"/>
          <w:w w:val="100"/>
          <w:rFonts/>
          <w:caps w:val="0"/>
        </w:rPr>
        <w:t>which</w:t>
      </w:r>
      <w:r w:rsidRPr="00CB75E4">
        <w:rPr>
          <w:szCs w:val="24"/>
          <w:b w:val="0"/>
          <w:i w:val="0"/>
          <w:sz w:val="24"/>
          <w:spacing w:val="0"/>
          <w:w w:val="100"/>
          <w:rFonts/>
          <w:caps w:val="0"/>
        </w:rPr>
        <w:t> </w:t>
      </w:r>
      <w:r w:rsidRPr="00CB75E4">
        <w:rPr>
          <w:szCs w:val="24"/>
          <w:b w:val="0"/>
          <w:i w:val="0"/>
          <w:sz w:val="24"/>
          <w:spacing w:val="0"/>
          <w:w w:val="100"/>
          <w:rFonts/>
          <w:caps w:val="0"/>
        </w:rPr>
        <w:t>are</w:t>
      </w:r>
      <w:r w:rsidRPr="00CB75E4">
        <w:rPr>
          <w:szCs w:val="24"/>
          <w:b w:val="0"/>
          <w:i w:val="0"/>
          <w:sz w:val="24"/>
          <w:spacing w:val="0"/>
          <w:w w:val="100"/>
          <w:rFonts/>
          <w:caps w:val="0"/>
        </w:rPr>
        <w:t> </w:t>
      </w:r>
      <w:r w:rsidRPr="00CB75E4">
        <w:rPr>
          <w:szCs w:val="24"/>
          <w:b w:val="0"/>
          <w:i w:val="0"/>
          <w:sz w:val="24"/>
          <w:spacing w:val="0"/>
          <w:w w:val="100"/>
          <w:rFonts/>
          <w:caps w:val="0"/>
        </w:rPr>
        <w:t>constant</w:t>
      </w:r>
      <w:r w:rsidRPr="00CB75E4">
        <w:rPr>
          <w:szCs w:val="24"/>
          <w:b w:val="0"/>
          <w:i w:val="0"/>
          <w:sz w:val="24"/>
          <w:spacing w:val="0"/>
          <w:w w:val="100"/>
          <w:rFonts/>
          <w:caps w:val="0"/>
        </w:rPr>
        <w:t> </w:t>
      </w:r>
      <w:r w:rsidRPr="00CB75E4">
        <w:rPr>
          <w:szCs w:val="24"/>
          <w:b w:val="0"/>
          <w:i w:val="0"/>
          <w:sz w:val="24"/>
          <w:spacing w:val="0"/>
          <w:w w:val="100"/>
          <w:rFonts/>
          <w:caps w:val="0"/>
        </w:rPr>
        <w:t>in</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bottom</w:t>
      </w:r>
      <w:r w:rsidRPr="00CB75E4">
        <w:rPr>
          <w:szCs w:val="24"/>
          <w:b w:val="0"/>
          <w:i w:val="0"/>
          <w:sz w:val="24"/>
          <w:spacing w:val="0"/>
          <w:w w:val="100"/>
          <w:rFonts/>
          <w:caps w:val="0"/>
        </w:rPr>
        <w:t> </w:t>
      </w:r>
      <w:r w:rsidRPr="00CB75E4">
        <w:rPr>
          <w:szCs w:val="24"/>
          <w:b w:val="0"/>
          <w:i w:val="0"/>
          <w:sz w:val="24"/>
          <w:spacing w:val="0"/>
          <w:w w:val="100"/>
          <w:rFonts/>
          <w:caps w:val="0"/>
        </w:rPr>
        <w:t>100</w:t>
      </w:r>
      <w:r w:rsidRPr="00CB75E4">
        <w:rPr>
          <w:szCs w:val="24"/>
          <w:b w:val="0"/>
          <w:i w:val="0"/>
          <w:sz w:val="24"/>
          <w:spacing w:val="0"/>
          <w:w w:val="100"/>
          <w:rFonts/>
          <w:caps w:val="0"/>
        </w:rPr>
        <w:t> </w:t>
      </w:r>
      <w:r w:rsidRPr="00CB75E4">
        <w:rPr>
          <w:szCs w:val="24"/>
          <w:b w:val="0"/>
          <w:i w:val="0"/>
          <w:sz w:val="24"/>
          <w:spacing w:val="0"/>
          <w:w w:val="100"/>
          <w:rFonts/>
          <w:caps w:val="0"/>
        </w:rPr>
        <w:t>km</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atmosphere,</w:t>
      </w:r>
      <w:r w:rsidRPr="00CB75E4">
        <w:rPr>
          <w:szCs w:val="24"/>
          <w:b w:val="0"/>
          <w:i w:val="0"/>
          <w:sz w:val="24"/>
          <w:spacing w:val="0"/>
          <w:w w:val="100"/>
          <w:rFonts/>
          <w:caps w:val="0"/>
        </w:rPr>
        <w:t> </w:t>
      </w:r>
      <w:r w:rsidRPr="00CB75E4">
        <w:rPr>
          <w:szCs w:val="24"/>
          <w:b w:val="0"/>
          <w:i w:val="0"/>
          <w:sz w:val="24"/>
          <w:spacing w:val="0"/>
          <w:w w:val="100"/>
          <w:rFonts/>
          <w:caps w:val="0"/>
        </w:rPr>
        <w:t>water-vapor</w:t>
      </w:r>
      <w:r w:rsidRPr="00CB75E4">
        <w:rPr>
          <w:szCs w:val="24"/>
          <w:b w:val="0"/>
          <w:i w:val="0"/>
          <w:sz w:val="24"/>
          <w:spacing w:val="0"/>
          <w:w w:val="100"/>
          <w:rFonts/>
          <w:caps w:val="0"/>
        </w:rPr>
        <w:t> </w:t>
      </w:r>
      <w:r w:rsidRPr="00CB75E4">
        <w:rPr>
          <w:szCs w:val="24"/>
          <w:b w:val="0"/>
          <w:i w:val="0"/>
          <w:sz w:val="24"/>
          <w:spacing w:val="0"/>
          <w:w w:val="100"/>
          <w:rFonts/>
          <w:caps w:val="0"/>
        </w:rPr>
        <w:t>concentration</w:t>
      </w:r>
      <w:r w:rsidRPr="00CB75E4">
        <w:rPr>
          <w:szCs w:val="24"/>
          <w:b w:val="0"/>
          <w:i w:val="0"/>
          <w:sz w:val="24"/>
          <w:spacing w:val="0"/>
          <w:w w:val="100"/>
          <w:rFonts/>
          <w:caps w:val="0"/>
        </w:rPr>
        <w:t> </w:t>
      </w:r>
      <w:r w:rsidRPr="00CB75E4">
        <w:rPr>
          <w:szCs w:val="24"/>
          <w:b w:val="0"/>
          <w:i w:val="0"/>
          <w:sz w:val="24"/>
          <w:spacing w:val="0"/>
          <w:w w:val="100"/>
          <w:rFonts/>
          <w:caps w:val="0"/>
        </w:rPr>
        <w:t>can</w:t>
      </w:r>
      <w:r w:rsidRPr="00CB75E4">
        <w:rPr>
          <w:szCs w:val="24"/>
          <w:b w:val="0"/>
          <w:i w:val="0"/>
          <w:sz w:val="24"/>
          <w:spacing w:val="0"/>
          <w:w w:val="100"/>
          <w:rFonts/>
          <w:caps w:val="0"/>
        </w:rPr>
        <w:t> </w:t>
      </w:r>
      <w:r w:rsidRPr="00CB75E4">
        <w:rPr>
          <w:szCs w:val="24"/>
          <w:b w:val="0"/>
          <w:i w:val="0"/>
          <w:sz w:val="24"/>
          <w:spacing w:val="0"/>
          <w:w w:val="100"/>
          <w:rFonts/>
          <w:caps w:val="0"/>
        </w:rPr>
        <w:t>vary</w:t>
      </w:r>
      <w:r w:rsidRPr="00CB75E4">
        <w:rPr>
          <w:szCs w:val="24"/>
          <w:b w:val="0"/>
          <w:i w:val="0"/>
          <w:sz w:val="24"/>
          <w:spacing w:val="0"/>
          <w:w w:val="100"/>
          <w:rFonts/>
          <w:caps w:val="0"/>
        </w:rPr>
        <w:t> </w:t>
      </w:r>
      <w:r w:rsidRPr="00CB75E4">
        <w:rPr>
          <w:szCs w:val="24"/>
          <w:b w:val="0"/>
          <w:i w:val="0"/>
          <w:sz w:val="24"/>
          <w:spacing w:val="0"/>
          <w:w w:val="100"/>
          <w:rFonts/>
          <w:caps w:val="0"/>
        </w:rPr>
        <w:t>widely</w:t>
      </w:r>
      <w:r w:rsidRPr="00CB75E4">
        <w:rPr>
          <w:szCs w:val="24"/>
          <w:b w:val="0"/>
          <w:i w:val="0"/>
          <w:sz w:val="24"/>
          <w:spacing w:val="0"/>
          <w:w w:val="100"/>
          <w:rFonts/>
          <w:caps w:val="0"/>
        </w:rPr>
        <w:t> </w:t>
      </w:r>
      <w:r w:rsidRPr="00CB75E4">
        <w:rPr>
          <w:szCs w:val="24"/>
          <w:b w:val="0"/>
          <w:i w:val="0"/>
          <w:sz w:val="24"/>
          <w:spacing w:val="0"/>
          <w:w w:val="100"/>
          <w:rFonts/>
          <w:caps w:val="0"/>
        </w:rPr>
        <w:t>in</w:t>
      </w:r>
      <w:r w:rsidRPr="00CB75E4">
        <w:rPr>
          <w:szCs w:val="24"/>
          <w:b w:val="0"/>
          <w:i w:val="0"/>
          <w:sz w:val="24"/>
          <w:spacing w:val="0"/>
          <w:w w:val="100"/>
          <w:rFonts/>
          <w:caps w:val="0"/>
        </w:rPr>
        <w:t> </w:t>
      </w:r>
      <w:r w:rsidRPr="00CB75E4">
        <w:rPr>
          <w:szCs w:val="24"/>
          <w:b w:val="0"/>
          <w:i w:val="0"/>
          <w:sz w:val="24"/>
          <w:spacing w:val="0"/>
          <w:w w:val="100"/>
          <w:rFonts/>
          <w:caps w:val="0"/>
        </w:rPr>
        <w:t>time</w:t>
      </w:r>
      <w:r w:rsidRPr="00CB75E4">
        <w:rPr>
          <w:szCs w:val="24"/>
          <w:b w:val="0"/>
          <w:i w:val="0"/>
          <w:sz w:val="24"/>
          <w:spacing w:val="0"/>
          <w:w w:val="100"/>
          <w:rFonts/>
          <w:caps w:val="0"/>
        </w:rPr>
        <w:t> </w:t>
      </w:r>
      <w:r w:rsidRPr="00CB75E4">
        <w:rPr>
          <w:szCs w:val="24"/>
          <w:b w:val="0"/>
          <w:i w:val="0"/>
          <w:sz w:val="24"/>
          <w:spacing w:val="0"/>
          <w:w w:val="100"/>
          <w:rFonts/>
          <w:caps w:val="0"/>
        </w:rPr>
        <w:t>and</w:t>
      </w:r>
      <w:r w:rsidRPr="00CB75E4">
        <w:rPr>
          <w:szCs w:val="24"/>
          <w:b w:val="0"/>
          <w:i w:val="0"/>
          <w:sz w:val="24"/>
          <w:spacing w:val="0"/>
          <w:w w:val="100"/>
          <w:rFonts/>
          <w:caps w:val="0"/>
        </w:rPr>
        <w:t> </w:t>
      </w:r>
      <w:r w:rsidRPr="00CB75E4">
        <w:rPr>
          <w:szCs w:val="24"/>
          <w:b w:val="0"/>
          <w:i w:val="0"/>
          <w:sz w:val="24"/>
          <w:spacing w:val="0"/>
          <w:w w:val="100"/>
          <w:rFonts/>
          <w:caps w:val="0"/>
        </w:rPr>
        <w:t>space.</w:t>
      </w:r>
      <w:r w:rsidRPr="00CB75E4">
        <w:rPr>
          <w:szCs w:val="24"/>
          <w:b w:val="0"/>
          <w:i w:val="0"/>
          <w:sz w:val="24"/>
          <w:spacing w:val="0"/>
          <w:w w:val="100"/>
          <w:rFonts/>
          <w:caps w:val="0"/>
        </w:rPr>
        <w:t> </w:t>
      </w:r>
      <w:r w:rsidRPr="00CB75E4">
        <w:rPr>
          <w:szCs w:val="24"/>
          <w:b w:val="0"/>
          <w:i w:val="0"/>
          <w:sz w:val="24"/>
          <w:spacing w:val="0"/>
          <w:w w:val="100"/>
          <w:rFonts/>
          <w:caps w:val="0"/>
        </w:rPr>
        <w:t>Most</w:t>
      </w:r>
      <w:r w:rsidRPr="00CB75E4">
        <w:rPr>
          <w:szCs w:val="24"/>
          <w:b w:val="0"/>
          <w:i w:val="0"/>
          <w:sz w:val="24"/>
          <w:spacing w:val="0"/>
          <w:w w:val="100"/>
          <w:rFonts/>
          <w:caps w:val="0"/>
        </w:rPr>
        <w:t> </w:t>
      </w:r>
      <w:r w:rsidRPr="00CB75E4">
        <w:rPr>
          <w:szCs w:val="24"/>
          <w:b w:val="0"/>
          <w:i w:val="0"/>
          <w:sz w:val="24"/>
          <w:spacing w:val="0"/>
          <w:w w:val="100"/>
          <w:rFonts/>
          <w:caps w:val="0"/>
        </w:rPr>
        <w:t>people</w:t>
      </w:r>
      <w:r w:rsidRPr="00CB75E4">
        <w:rPr>
          <w:szCs w:val="24"/>
          <w:b w:val="0"/>
          <w:i w:val="0"/>
          <w:sz w:val="24"/>
          <w:spacing w:val="0"/>
          <w:w w:val="100"/>
          <w:rFonts/>
          <w:caps w:val="0"/>
        </w:rPr>
        <w:t> </w:t>
      </w:r>
      <w:r w:rsidRPr="00CB75E4">
        <w:rPr>
          <w:szCs w:val="24"/>
          <w:b w:val="0"/>
          <w:i w:val="0"/>
          <w:sz w:val="24"/>
          <w:spacing w:val="0"/>
          <w:w w:val="100"/>
          <w:rFonts/>
          <w:caps w:val="0"/>
        </w:rPr>
        <w:t>are</w:t>
      </w:r>
      <w:r w:rsidRPr="00CB75E4">
        <w:rPr>
          <w:szCs w:val="24"/>
          <w:b w:val="0"/>
          <w:i w:val="0"/>
          <w:sz w:val="24"/>
          <w:spacing w:val="0"/>
          <w:w w:val="100"/>
          <w:rFonts/>
          <w:caps w:val="0"/>
        </w:rPr>
        <w:t> </w:t>
      </w:r>
      <w:r w:rsidRPr="00CB75E4">
        <w:rPr>
          <w:szCs w:val="24"/>
          <w:b w:val="0"/>
          <w:i w:val="0"/>
          <w:sz w:val="24"/>
          <w:spacing w:val="0"/>
          <w:w w:val="100"/>
          <w:rFonts/>
          <w:caps w:val="0"/>
        </w:rPr>
        <w:t>familiar</w:t>
      </w:r>
      <w:r w:rsidRPr="00CB75E4">
        <w:rPr>
          <w:szCs w:val="24"/>
          <w:b w:val="0"/>
          <w:i w:val="0"/>
          <w:sz w:val="24"/>
          <w:spacing w:val="0"/>
          <w:w w:val="100"/>
          <w:rFonts/>
          <w:caps w:val="0"/>
        </w:rPr>
        <w:t> </w:t>
      </w:r>
      <w:r w:rsidRPr="00CB75E4">
        <w:rPr>
          <w:szCs w:val="24"/>
          <w:b w:val="0"/>
          <w:i w:val="0"/>
          <w:sz w:val="24"/>
          <w:spacing w:val="0"/>
          <w:w w:val="100"/>
          <w:rFonts/>
          <w:caps w:val="0"/>
        </w:rPr>
        <w:t>with</w:t>
      </w:r>
      <w:r w:rsidRPr="00CB75E4">
        <w:rPr>
          <w:szCs w:val="24"/>
          <w:b w:val="0"/>
          <w:i w:val="0"/>
          <w:sz w:val="24"/>
          <w:spacing w:val="0"/>
          <w:w w:val="100"/>
          <w:rFonts/>
          <w:caps w:val="0"/>
        </w:rPr>
        <w:t> </w:t>
      </w:r>
      <w:r w:rsidRPr="00CB75E4">
        <w:rPr>
          <w:szCs w:val="24"/>
          <w:b w:val="0"/>
          <w:i w:val="0"/>
          <w:sz w:val="24"/>
          <w:spacing w:val="0"/>
          <w:w w:val="100"/>
          <w:rFonts/>
          <w:caps w:val="0"/>
        </w:rPr>
        <w:t>relative</w:t>
      </w:r>
      <w:r w:rsidRPr="00CB75E4">
        <w:rPr>
          <w:szCs w:val="24"/>
          <w:b w:val="1"/>
          <w:i w:val="0"/>
          <w:sz w:val="24"/>
          <w:spacing w:val="0"/>
          <w:w w:val="100"/>
          <w:rFonts/>
          <w:caps w:val="0"/>
        </w:rPr>
        <w:t> </w:t>
      </w:r>
      <w:r w:rsidRPr="00CB75E4">
        <w:rPr>
          <w:szCs w:val="24"/>
          <w:b w:val="0"/>
          <w:i w:val="0"/>
          <w:sz w:val="24"/>
          <w:spacing w:val="0"/>
          <w:w w:val="100"/>
          <w:rFonts/>
          <w:caps w:val="0"/>
        </w:rPr>
        <w:t>humidity</w:t>
      </w:r>
      <w:r w:rsidRPr="00CB75E4">
        <w:rPr>
          <w:szCs w:val="24"/>
          <w:b w:val="0"/>
          <w:i w:val="0"/>
          <w:sz w:val="24"/>
          <w:spacing w:val="0"/>
          <w:w w:val="100"/>
          <w:rFonts/>
          <w:caps w:val="0"/>
        </w:rPr>
        <w:t> </w:t>
      </w:r>
      <w:r w:rsidRPr="00CB75E4">
        <w:rPr>
          <w:szCs w:val="24"/>
          <w:b w:val="0"/>
          <w:i w:val="0"/>
          <w:sz w:val="24"/>
          <w:spacing w:val="0"/>
          <w:w w:val="100"/>
          <w:rFonts/>
          <w:caps w:val="0"/>
        </w:rPr>
        <w:t>as</w:t>
      </w:r>
      <w:r w:rsidRPr="00CB75E4">
        <w:rPr>
          <w:szCs w:val="24"/>
          <w:b w:val="0"/>
          <w:i w:val="0"/>
          <w:sz w:val="24"/>
          <w:spacing w:val="0"/>
          <w:w w:val="100"/>
          <w:rFonts/>
          <w:caps w:val="0"/>
        </w:rPr>
        <w:t> </w:t>
      </w:r>
      <w:r w:rsidRPr="00CB75E4">
        <w:rPr>
          <w:szCs w:val="24"/>
          <w:b w:val="0"/>
          <w:i w:val="0"/>
          <w:sz w:val="24"/>
          <w:spacing w:val="0"/>
          <w:w w:val="100"/>
          <w:rFonts/>
          <w:caps w:val="0"/>
        </w:rPr>
        <w:t>a</w:t>
      </w:r>
      <w:r w:rsidRPr="00CB75E4">
        <w:rPr>
          <w:szCs w:val="24"/>
          <w:b w:val="0"/>
          <w:i w:val="0"/>
          <w:sz w:val="24"/>
          <w:spacing w:val="0"/>
          <w:w w:val="100"/>
          <w:rFonts/>
          <w:caps w:val="0"/>
        </w:rPr>
        <w:t> </w:t>
      </w:r>
      <w:r w:rsidRPr="00CB75E4">
        <w:rPr>
          <w:szCs w:val="24"/>
          <w:b w:val="0"/>
          <w:i w:val="0"/>
          <w:sz w:val="24"/>
          <w:spacing w:val="0"/>
          <w:w w:val="100"/>
          <w:rFonts/>
          <w:caps w:val="0"/>
        </w:rPr>
        <w:t>measure</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water-vapor</w:t>
      </w:r>
      <w:r w:rsidRPr="00CB75E4">
        <w:rPr>
          <w:szCs w:val="24"/>
          <w:b w:val="0"/>
          <w:i w:val="0"/>
          <w:sz w:val="24"/>
          <w:spacing w:val="0"/>
          <w:w w:val="100"/>
          <w:rFonts/>
          <w:caps w:val="0"/>
        </w:rPr>
        <w:t> </w:t>
      </w:r>
      <w:r w:rsidRPr="00CB75E4">
        <w:rPr>
          <w:szCs w:val="24"/>
          <w:b w:val="0"/>
          <w:i w:val="0"/>
          <w:sz w:val="24"/>
          <w:spacing w:val="0"/>
          <w:w w:val="100"/>
          <w:rFonts/>
          <w:caps w:val="0"/>
        </w:rPr>
        <w:t>concentration</w:t>
      </w:r>
      <w:r w:rsidRPr="00CB75E4">
        <w:rPr>
          <w:szCs w:val="24"/>
          <w:b w:val="0"/>
          <w:i w:val="0"/>
          <w:sz w:val="24"/>
          <w:spacing w:val="0"/>
          <w:w w:val="100"/>
          <w:rFonts/>
          <w:caps w:val="0"/>
        </w:rPr>
        <w:t> </w:t>
      </w:r>
      <w:r w:rsidRPr="00CB75E4">
        <w:rPr>
          <w:szCs w:val="24"/>
          <w:b w:val="0"/>
          <w:i w:val="0"/>
          <w:sz w:val="24"/>
          <w:spacing w:val="0"/>
          <w:w w:val="100"/>
          <w:rFonts/>
          <w:caps w:val="0"/>
        </w:rPr>
        <w:t>because</w:t>
      </w:r>
      <w:r w:rsidRPr="00CB75E4">
        <w:rPr>
          <w:szCs w:val="24"/>
          <w:b w:val="0"/>
          <w:i w:val="0"/>
          <w:sz w:val="24"/>
          <w:spacing w:val="0"/>
          <w:w w:val="100"/>
          <w:rFonts/>
          <w:caps w:val="0"/>
        </w:rPr>
        <w:t> </w:t>
      </w:r>
      <w:r w:rsidRPr="00CB75E4">
        <w:rPr>
          <w:szCs w:val="24"/>
          <w:b w:val="0"/>
          <w:i w:val="0"/>
          <w:sz w:val="24"/>
          <w:spacing w:val="0"/>
          <w:w w:val="100"/>
          <w:rFonts/>
          <w:caps w:val="0"/>
        </w:rPr>
        <w:t>it</w:t>
      </w:r>
      <w:r w:rsidRPr="00CB75E4">
        <w:rPr>
          <w:szCs w:val="24"/>
          <w:b w:val="0"/>
          <w:i w:val="0"/>
          <w:sz w:val="24"/>
          <w:spacing w:val="0"/>
          <w:w w:val="100"/>
          <w:rFonts/>
          <w:caps w:val="0"/>
        </w:rPr>
        <w:t> </w:t>
      </w:r>
      <w:r w:rsidRPr="00CB75E4">
        <w:rPr>
          <w:szCs w:val="24"/>
          <w:b w:val="0"/>
          <w:i w:val="0"/>
          <w:sz w:val="24"/>
          <w:spacing w:val="0"/>
          <w:w w:val="100"/>
          <w:rFonts/>
          <w:caps w:val="0"/>
        </w:rPr>
        <w:t>affects</w:t>
      </w:r>
      <w:r w:rsidRPr="00CB75E4">
        <w:rPr>
          <w:szCs w:val="24"/>
          <w:b w:val="0"/>
          <w:i w:val="0"/>
          <w:sz w:val="24"/>
          <w:spacing w:val="0"/>
          <w:w w:val="100"/>
          <w:rFonts/>
          <w:caps w:val="0"/>
        </w:rPr>
        <w:t> </w:t>
      </w:r>
      <w:r w:rsidRPr="00CB75E4">
        <w:rPr>
          <w:szCs w:val="24"/>
          <w:b w:val="0"/>
          <w:i w:val="0"/>
          <w:sz w:val="24"/>
          <w:spacing w:val="0"/>
          <w:w w:val="100"/>
          <w:rFonts/>
          <w:caps w:val="0"/>
        </w:rPr>
        <w:t>our</w:t>
      </w:r>
      <w:r w:rsidRPr="00CB75E4">
        <w:rPr>
          <w:szCs w:val="24"/>
          <w:b w:val="0"/>
          <w:i w:val="0"/>
          <w:sz w:val="24"/>
          <w:spacing w:val="0"/>
          <w:w w:val="100"/>
          <w:rFonts/>
          <w:caps w:val="0"/>
        </w:rPr>
        <w:t> </w:t>
      </w:r>
      <w:r w:rsidRPr="00CB75E4">
        <w:rPr>
          <w:szCs w:val="24"/>
          <w:b w:val="0"/>
          <w:i w:val="0"/>
          <w:sz w:val="24"/>
          <w:spacing w:val="0"/>
          <w:w w:val="100"/>
          <w:rFonts/>
          <w:caps w:val="0"/>
        </w:rPr>
        <w:t>body’s</w:t>
      </w:r>
      <w:r w:rsidRPr="00CB75E4">
        <w:rPr>
          <w:szCs w:val="24"/>
          <w:b w:val="0"/>
          <w:i w:val="0"/>
          <w:sz w:val="24"/>
          <w:spacing w:val="0"/>
          <w:w w:val="100"/>
          <w:rFonts/>
          <w:caps w:val="0"/>
        </w:rPr>
        <w:t> </w:t>
      </w:r>
      <w:r w:rsidRPr="00CB75E4">
        <w:rPr>
          <w:szCs w:val="24"/>
          <w:b w:val="0"/>
          <w:i w:val="0"/>
          <w:sz w:val="24"/>
          <w:spacing w:val="0"/>
          <w:w w:val="100"/>
          <w:rFonts/>
          <w:caps w:val="0"/>
        </w:rPr>
        <w:t>moisture</w:t>
      </w:r>
      <w:r w:rsidRPr="00CB75E4">
        <w:rPr>
          <w:szCs w:val="24"/>
          <w:b w:val="0"/>
          <w:i w:val="0"/>
          <w:sz w:val="24"/>
          <w:spacing w:val="0"/>
          <w:w w:val="100"/>
          <w:rFonts/>
          <w:caps w:val="0"/>
        </w:rPr>
        <w:t> </w:t>
      </w:r>
      <w:r w:rsidRPr="00CB75E4">
        <w:rPr>
          <w:szCs w:val="24"/>
          <w:b w:val="0"/>
          <w:i w:val="0"/>
          <w:sz w:val="24"/>
          <w:spacing w:val="0"/>
          <w:w w:val="100"/>
          <w:rFonts/>
          <w:caps w:val="0"/>
        </w:rPr>
        <w:t>and</w:t>
      </w:r>
      <w:r w:rsidRPr="00CB75E4">
        <w:rPr>
          <w:szCs w:val="24"/>
          <w:b w:val="0"/>
          <w:i w:val="0"/>
          <w:sz w:val="24"/>
          <w:spacing w:val="0"/>
          <w:w w:val="100"/>
          <w:rFonts/>
          <w:caps w:val="0"/>
        </w:rPr>
        <w:t> </w:t>
      </w:r>
      <w:r w:rsidRPr="00CB75E4">
        <w:rPr>
          <w:szCs w:val="24"/>
          <w:b w:val="0"/>
          <w:i w:val="0"/>
          <w:sz w:val="24"/>
          <w:spacing w:val="0"/>
          <w:w w:val="100"/>
          <w:rFonts/>
          <w:caps w:val="0"/>
        </w:rPr>
        <w:t>heat</w:t>
      </w:r>
      <w:r w:rsidRPr="00CB75E4">
        <w:rPr>
          <w:szCs w:val="24"/>
          <w:b w:val="0"/>
          <w:i w:val="0"/>
          <w:sz w:val="24"/>
          <w:spacing w:val="0"/>
          <w:w w:val="100"/>
          <w:rFonts/>
          <w:caps w:val="0"/>
        </w:rPr>
        <w:t> </w:t>
      </w:r>
      <w:r w:rsidRPr="00CB75E4">
        <w:rPr>
          <w:szCs w:val="24"/>
          <w:b w:val="0"/>
          <w:i w:val="0"/>
          <w:sz w:val="24"/>
          <w:spacing w:val="0"/>
          <w:w w:val="100"/>
          <w:rFonts/>
          <w:caps w:val="0"/>
        </w:rPr>
        <w:t>regulation.</w:t>
      </w:r>
      <w:r w:rsidRPr="00CB75E4">
        <w:rPr>
          <w:szCs w:val="24"/>
          <w:b w:val="0"/>
          <w:i w:val="0"/>
          <w:sz w:val="24"/>
          <w:spacing w:val="0"/>
          <w:w w:val="100"/>
          <w:rFonts/>
          <w:caps w:val="0"/>
        </w:rPr>
        <w:t> </w:t>
      </w:r>
      <w:r w:rsidRPr="00CB75E4">
        <w:rPr>
          <w:szCs w:val="24"/>
          <w:b w:val="0"/>
          <w:i w:val="0"/>
          <w:sz w:val="24"/>
          <w:spacing w:val="0"/>
          <w:w w:val="100"/>
          <w:rFonts/>
          <w:caps w:val="0"/>
        </w:rPr>
        <w:t>But</w:t>
      </w:r>
      <w:r w:rsidRPr="00CB75E4">
        <w:rPr>
          <w:szCs w:val="24"/>
          <w:b w:val="0"/>
          <w:i w:val="0"/>
          <w:sz w:val="24"/>
          <w:spacing w:val="0"/>
          <w:w w:val="100"/>
          <w:rFonts/>
          <w:caps w:val="0"/>
        </w:rPr>
        <w:t> </w:t>
      </w:r>
      <w:r w:rsidRPr="00CB75E4">
        <w:rPr>
          <w:szCs w:val="24"/>
          <w:b w:val="0"/>
          <w:i w:val="0"/>
          <w:sz w:val="24"/>
          <w:spacing w:val="0"/>
          <w:w w:val="100"/>
          <w:rFonts/>
          <w:caps w:val="0"/>
        </w:rPr>
        <w:t>other</w:t>
      </w:r>
      <w:r w:rsidRPr="00CB75E4">
        <w:rPr>
          <w:szCs w:val="24"/>
          <w:b w:val="0"/>
          <w:i w:val="0"/>
          <w:sz w:val="24"/>
          <w:spacing w:val="0"/>
          <w:w w:val="100"/>
          <w:rFonts/>
          <w:caps w:val="0"/>
        </w:rPr>
        <w:t> </w:t>
      </w:r>
      <w:r w:rsidRPr="00CB75E4">
        <w:rPr>
          <w:szCs w:val="24"/>
          <w:b w:val="0"/>
          <w:i w:val="0"/>
          <w:sz w:val="24"/>
          <w:spacing w:val="0"/>
          <w:w w:val="100"/>
          <w:rFonts/>
          <w:caps w:val="0"/>
        </w:rPr>
        <w:t>humidity</w:t>
      </w:r>
      <w:r w:rsidRPr="00CB75E4">
        <w:rPr>
          <w:szCs w:val="24"/>
          <w:b w:val="0"/>
          <w:i w:val="0"/>
          <w:sz w:val="24"/>
          <w:spacing w:val="0"/>
          <w:w w:val="100"/>
          <w:rFonts/>
          <w:caps w:val="0"/>
        </w:rPr>
        <w:t> </w:t>
      </w:r>
      <w:r w:rsidRPr="00CB75E4">
        <w:rPr>
          <w:szCs w:val="24"/>
          <w:b w:val="0"/>
          <w:i w:val="0"/>
          <w:sz w:val="24"/>
          <w:spacing w:val="0"/>
          <w:w w:val="100"/>
          <w:rFonts/>
          <w:caps w:val="0"/>
        </w:rPr>
        <w:t>variables</w:t>
      </w:r>
      <w:r w:rsidRPr="00CB75E4">
        <w:rPr>
          <w:szCs w:val="24"/>
          <w:b w:val="0"/>
          <w:i w:val="0"/>
          <w:sz w:val="24"/>
          <w:spacing w:val="0"/>
          <w:w w:val="100"/>
          <w:rFonts/>
          <w:caps w:val="0"/>
        </w:rPr>
        <w:t> </w:t>
      </w:r>
      <w:r w:rsidRPr="00CB75E4">
        <w:rPr>
          <w:szCs w:val="24"/>
          <w:b w:val="0"/>
          <w:i w:val="0"/>
          <w:sz w:val="24"/>
          <w:spacing w:val="0"/>
          <w:w w:val="100"/>
          <w:rFonts/>
          <w:caps w:val="0"/>
        </w:rPr>
        <w:t>are</w:t>
      </w:r>
      <w:r w:rsidRPr="00CB75E4">
        <w:rPr>
          <w:szCs w:val="24"/>
          <w:b w:val="0"/>
          <w:i w:val="0"/>
          <w:sz w:val="24"/>
          <w:spacing w:val="0"/>
          <w:w w:val="100"/>
          <w:rFonts/>
          <w:caps w:val="0"/>
        </w:rPr>
        <w:t> </w:t>
      </w:r>
      <w:r w:rsidRPr="00CB75E4">
        <w:rPr>
          <w:szCs w:val="24"/>
          <w:b w:val="0"/>
          <w:i w:val="0"/>
          <w:sz w:val="24"/>
          <w:spacing w:val="0"/>
          <w:w w:val="100"/>
          <w:rFonts/>
          <w:caps w:val="0"/>
        </w:rPr>
        <w:t>much</w:t>
      </w:r>
      <w:r w:rsidRPr="00CB75E4">
        <w:rPr>
          <w:szCs w:val="24"/>
          <w:b w:val="0"/>
          <w:i w:val="0"/>
          <w:sz w:val="24"/>
          <w:spacing w:val="0"/>
          <w:w w:val="100"/>
          <w:rFonts/>
          <w:caps w:val="0"/>
        </w:rPr>
        <w:t> </w:t>
      </w:r>
      <w:r w:rsidRPr="00CB75E4">
        <w:rPr>
          <w:szCs w:val="24"/>
          <w:b w:val="0"/>
          <w:i w:val="0"/>
          <w:sz w:val="24"/>
          <w:spacing w:val="0"/>
          <w:w w:val="100"/>
          <w:rFonts/>
          <w:caps w:val="0"/>
        </w:rPr>
        <w:t>more</w:t>
      </w:r>
      <w:r w:rsidRPr="00CB75E4">
        <w:rPr>
          <w:szCs w:val="24"/>
          <w:b w:val="0"/>
          <w:i w:val="0"/>
          <w:sz w:val="24"/>
          <w:spacing w:val="0"/>
          <w:w w:val="100"/>
          <w:rFonts/>
          <w:caps w:val="0"/>
        </w:rPr>
        <w:t> </w:t>
      </w:r>
      <w:r w:rsidRPr="00CB75E4">
        <w:rPr>
          <w:szCs w:val="24"/>
          <w:b w:val="0"/>
          <w:i w:val="0"/>
          <w:sz w:val="24"/>
          <w:spacing w:val="0"/>
          <w:w w:val="100"/>
          <w:rFonts/>
          <w:caps w:val="0"/>
        </w:rPr>
        <w:t>useful</w:t>
      </w:r>
      <w:r w:rsidRPr="00CB75E4">
        <w:rPr>
          <w:szCs w:val="24"/>
          <w:b w:val="0"/>
          <w:i w:val="0"/>
          <w:sz w:val="24"/>
          <w:spacing w:val="0"/>
          <w:w w:val="100"/>
          <w:rFonts/>
          <w:caps w:val="0"/>
        </w:rPr>
        <w:t> </w:t>
      </w:r>
      <w:r w:rsidRPr="00CB75E4">
        <w:rPr>
          <w:szCs w:val="24"/>
          <w:b w:val="0"/>
          <w:i w:val="0"/>
          <w:sz w:val="24"/>
          <w:spacing w:val="0"/>
          <w:w w:val="100"/>
          <w:rFonts/>
          <w:caps w:val="0"/>
        </w:rPr>
        <w:t>in</w:t>
      </w:r>
      <w:r w:rsidRPr="00CB75E4">
        <w:rPr>
          <w:szCs w:val="24"/>
          <w:b w:val="0"/>
          <w:i w:val="0"/>
          <w:sz w:val="24"/>
          <w:spacing w:val="0"/>
          <w:w w:val="100"/>
          <w:rFonts/>
          <w:caps w:val="0"/>
        </w:rPr>
        <w:t> </w:t>
      </w:r>
      <w:r w:rsidRPr="00CB75E4">
        <w:rPr>
          <w:szCs w:val="24"/>
          <w:b w:val="0"/>
          <w:i w:val="0"/>
          <w:sz w:val="24"/>
          <w:spacing w:val="0"/>
          <w:w w:val="100"/>
          <w:rFonts/>
          <w:caps w:val="0"/>
        </w:rPr>
        <w:t>other</w:t>
      </w:r>
      <w:r w:rsidRPr="00CB75E4">
        <w:rPr>
          <w:szCs w:val="24"/>
          <w:b w:val="0"/>
          <w:i w:val="0"/>
          <w:sz w:val="24"/>
          <w:spacing w:val="0"/>
          <w:w w:val="100"/>
          <w:rFonts/>
          <w:caps w:val="0"/>
        </w:rPr>
        <w:t> </w:t>
      </w:r>
      <w:r w:rsidRPr="00CB75E4">
        <w:rPr>
          <w:szCs w:val="24"/>
          <w:b w:val="0"/>
          <w:i w:val="0"/>
          <w:sz w:val="24"/>
          <w:spacing w:val="0"/>
          <w:w w:val="100"/>
          <w:rFonts/>
          <w:caps w:val="0"/>
        </w:rPr>
        <w:t>contexts.</w:t>
      </w:r>
      <w:r w:rsidRPr="00CB75E4">
        <w:rPr>
          <w:szCs w:val="24"/>
          <w:b w:val="0"/>
          <w:i w:val="0"/>
          <w:sz w:val="24"/>
          <w:spacing w:val="0"/>
          <w:w w:val="100"/>
          <w:rFonts/>
          <w:caps w:val="0"/>
        </w:rPr>
        <w:t> </w:t>
      </w:r>
      <w:r w:rsidRPr="00CB75E4">
        <w:rPr>
          <w:szCs w:val="24"/>
          <w:b w:val="0"/>
          <w:i w:val="0"/>
          <w:sz w:val="24"/>
          <w:spacing w:val="0"/>
          <w:w w:val="100"/>
          <w:rFonts/>
          <w:caps w:val="0"/>
        </w:rPr>
        <w:t>Storms</w:t>
      </w:r>
      <w:r w:rsidRPr="00CB75E4">
        <w:rPr>
          <w:szCs w:val="24"/>
          <w:b w:val="0"/>
          <w:i w:val="0"/>
          <w:sz w:val="24"/>
          <w:spacing w:val="0"/>
          <w:w w:val="100"/>
          <w:rFonts/>
          <w:caps w:val="0"/>
        </w:rPr>
        <w:t> </w:t>
      </w:r>
      <w:r w:rsidRPr="00CB75E4">
        <w:rPr>
          <w:szCs w:val="24"/>
          <w:b w:val="0"/>
          <w:i w:val="0"/>
          <w:sz w:val="24"/>
          <w:spacing w:val="0"/>
          <w:w w:val="100"/>
          <w:rFonts/>
          <w:caps w:val="0"/>
        </w:rPr>
        <w:t>get</w:t>
      </w:r>
      <w:r w:rsidRPr="00CB75E4">
        <w:rPr>
          <w:szCs w:val="24"/>
          <w:b w:val="0"/>
          <w:i w:val="0"/>
          <w:sz w:val="24"/>
          <w:spacing w:val="0"/>
          <w:w w:val="100"/>
          <w:rFonts/>
          <w:caps w:val="0"/>
        </w:rPr>
        <w:t> </w:t>
      </w:r>
      <w:r w:rsidRPr="00CB75E4">
        <w:rPr>
          <w:szCs w:val="24"/>
          <w:b w:val="0"/>
          <w:i w:val="0"/>
          <w:sz w:val="24"/>
          <w:spacing w:val="0"/>
          <w:w w:val="100"/>
          <w:rFonts/>
          <w:caps w:val="0"/>
        </w:rPr>
        <w:t>much</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their</w:t>
      </w:r>
      <w:r w:rsidRPr="00CB75E4">
        <w:rPr>
          <w:szCs w:val="24"/>
          <w:b w:val="0"/>
          <w:i w:val="0"/>
          <w:sz w:val="24"/>
          <w:spacing w:val="0"/>
          <w:w w:val="100"/>
          <w:rFonts/>
          <w:caps w:val="0"/>
        </w:rPr>
        <w:t> </w:t>
      </w:r>
      <w:r w:rsidRPr="00CB75E4">
        <w:rPr>
          <w:szCs w:val="24"/>
          <w:b w:val="0"/>
          <w:i w:val="0"/>
          <w:sz w:val="24"/>
          <w:spacing w:val="0"/>
          <w:w w:val="100"/>
          <w:rFonts/>
          <w:caps w:val="0"/>
        </w:rPr>
        <w:t>energy</w:t>
      </w:r>
      <w:r w:rsidRPr="00CB75E4">
        <w:rPr>
          <w:szCs w:val="24"/>
          <w:b w:val="0"/>
          <w:i w:val="0"/>
          <w:sz w:val="24"/>
          <w:spacing w:val="0"/>
          <w:w w:val="100"/>
          <w:rFonts/>
          <w:caps w:val="0"/>
        </w:rPr>
        <w:t> </w:t>
      </w:r>
      <w:r w:rsidRPr="00CB75E4">
        <w:rPr>
          <w:szCs w:val="24"/>
          <w:b w:val="0"/>
          <w:i w:val="0"/>
          <w:sz w:val="24"/>
          <w:spacing w:val="0"/>
          <w:w w:val="100"/>
          <w:rFonts/>
          <w:caps w:val="0"/>
        </w:rPr>
        <w:t>from</w:t>
      </w:r>
      <w:r w:rsidRPr="00CB75E4">
        <w:rPr>
          <w:szCs w:val="24"/>
          <w:b w:val="0"/>
          <w:i w:val="0"/>
          <w:sz w:val="24"/>
          <w:spacing w:val="0"/>
          <w:w w:val="100"/>
          <w:rFonts/>
          <w:caps w:val="0"/>
        </w:rPr>
        <w:t> </w:t>
      </w:r>
      <w:r w:rsidRPr="00CB75E4">
        <w:rPr>
          <w:szCs w:val="24"/>
          <w:b w:val="0"/>
          <w:i w:val="0"/>
          <w:sz w:val="24"/>
          <w:spacing w:val="0"/>
          <w:w w:val="100"/>
          <w:rFonts/>
          <w:caps w:val="0"/>
        </w:rPr>
        <w:t>water</w:t>
      </w:r>
      <w:r w:rsidRPr="00CB75E4">
        <w:rPr>
          <w:szCs w:val="24"/>
          <w:b w:val="0"/>
          <w:i w:val="0"/>
          <w:sz w:val="24"/>
          <w:spacing w:val="0"/>
          <w:w w:val="100"/>
          <w:rFonts/>
          <w:caps w:val="0"/>
        </w:rPr>
        <w:t> </w:t>
      </w:r>
      <w:r w:rsidRPr="00CB75E4">
        <w:rPr>
          <w:szCs w:val="24"/>
          <w:b w:val="0"/>
          <w:i w:val="0"/>
          <w:sz w:val="24"/>
          <w:spacing w:val="0"/>
          <w:w w:val="100"/>
          <w:rFonts/>
          <w:caps w:val="0"/>
        </w:rPr>
        <w:t>vapor</w:t>
      </w:r>
      <w:r w:rsidRPr="00CB75E4">
        <w:rPr>
          <w:szCs w:val="24"/>
          <w:b w:val="0"/>
          <w:i w:val="0"/>
          <w:sz w:val="24"/>
          <w:spacing w:val="0"/>
          <w:w w:val="100"/>
          <w:rFonts/>
          <w:caps w:val="0"/>
        </w:rPr>
        <w:t> </w:t>
      </w:r>
      <w:r w:rsidRPr="00CB75E4">
        <w:rPr>
          <w:szCs w:val="24"/>
          <w:b w:val="0"/>
          <w:i w:val="0"/>
          <w:sz w:val="24"/>
          <w:spacing w:val="0"/>
          <w:w w:val="100"/>
          <w:rFonts/>
          <w:caps w:val="0"/>
        </w:rPr>
        <w:t>when</w:t>
      </w:r>
      <w:r w:rsidRPr="00CB75E4">
        <w:rPr>
          <w:szCs w:val="24"/>
          <w:b w:val="0"/>
          <w:i w:val="0"/>
          <w:sz w:val="24"/>
          <w:spacing w:val="0"/>
          <w:w w:val="100"/>
          <w:rFonts/>
          <w:caps w:val="0"/>
        </w:rPr>
        <w:t> </w:t>
      </w:r>
      <w:r w:rsidRPr="00CB75E4">
        <w:rPr>
          <w:szCs w:val="24"/>
          <w:b w:val="0"/>
          <w:i w:val="0"/>
          <w:sz w:val="24"/>
          <w:spacing w:val="0"/>
          <w:w w:val="100"/>
          <w:rFonts/>
          <w:caps w:val="0"/>
        </w:rPr>
        <w:t>water</w:t>
      </w:r>
      <w:r w:rsidRPr="00CB75E4">
        <w:rPr>
          <w:szCs w:val="24"/>
          <w:b w:val="0"/>
          <w:i w:val="0"/>
          <w:sz w:val="24"/>
          <w:spacing w:val="0"/>
          <w:w w:val="100"/>
          <w:rFonts/>
          <w:caps w:val="0"/>
        </w:rPr>
        <w:t> </w:t>
      </w:r>
      <w:r w:rsidRPr="00CB75E4">
        <w:rPr>
          <w:szCs w:val="24"/>
          <w:b w:val="0"/>
          <w:i w:val="0"/>
          <w:sz w:val="24"/>
          <w:spacing w:val="0"/>
          <w:w w:val="100"/>
          <w:rFonts/>
          <w:caps w:val="0"/>
        </w:rPr>
        <w:t>vapor</w:t>
      </w:r>
      <w:r w:rsidRPr="00CB75E4">
        <w:rPr>
          <w:szCs w:val="24"/>
          <w:b w:val="0"/>
          <w:i w:val="0"/>
          <w:sz w:val="24"/>
          <w:spacing w:val="0"/>
          <w:w w:val="100"/>
          <w:rFonts/>
          <w:caps w:val="0"/>
        </w:rPr>
        <w:t> </w:t>
      </w:r>
      <w:r w:rsidRPr="00CB75E4">
        <w:rPr>
          <w:szCs w:val="24"/>
          <w:b w:val="0"/>
          <w:i w:val="0"/>
          <w:sz w:val="24"/>
          <w:spacing w:val="0"/>
          <w:w w:val="100"/>
          <w:rFonts/>
          <w:caps w:val="0"/>
        </w:rPr>
        <w:t>condenses</w:t>
      </w:r>
      <w:r w:rsidRPr="00CB75E4">
        <w:rPr>
          <w:szCs w:val="24"/>
          <w:b w:val="0"/>
          <w:i w:val="0"/>
          <w:sz w:val="24"/>
          <w:spacing w:val="0"/>
          <w:w w:val="100"/>
          <w:rFonts/>
          <w:caps w:val="0"/>
        </w:rPr>
        <w:t> </w:t>
      </w:r>
      <w:r w:rsidRPr="00CB75E4">
        <w:rPr>
          <w:szCs w:val="24"/>
          <w:b w:val="0"/>
          <w:i w:val="0"/>
          <w:sz w:val="24"/>
          <w:spacing w:val="0"/>
          <w:w w:val="100"/>
          <w:rFonts/>
          <w:caps w:val="0"/>
        </w:rPr>
        <w:t>or</w:t>
      </w:r>
      <w:r w:rsidRPr="00CB75E4">
        <w:rPr>
          <w:szCs w:val="24"/>
          <w:b w:val="0"/>
          <w:i w:val="0"/>
          <w:sz w:val="24"/>
          <w:spacing w:val="0"/>
          <w:w w:val="100"/>
          <w:rFonts/>
          <w:caps w:val="0"/>
        </w:rPr>
        <w:t> </w:t>
      </w:r>
      <w:r w:rsidRPr="00CB75E4">
        <w:rPr>
          <w:szCs w:val="24"/>
          <w:b w:val="0"/>
          <w:i w:val="0"/>
          <w:sz w:val="24"/>
          <w:spacing w:val="0"/>
          <w:w w:val="100"/>
          <w:rFonts/>
          <w:caps w:val="0"/>
        </w:rPr>
        <w:t>freezes</w:t>
      </w:r>
      <w:r w:rsidRPr="00CB75E4">
        <w:rPr>
          <w:szCs w:val="24"/>
          <w:b w:val="0"/>
          <w:i w:val="0"/>
          <w:sz w:val="24"/>
          <w:spacing w:val="0"/>
          <w:w w:val="100"/>
          <w:rFonts/>
          <w:caps w:val="0"/>
        </w:rPr>
        <w:t> </w:t>
      </w:r>
      <w:r w:rsidRPr="00CB75E4">
        <w:rPr>
          <w:szCs w:val="24"/>
          <w:b w:val="0"/>
          <w:i w:val="0"/>
          <w:sz w:val="24"/>
          <w:spacing w:val="0"/>
          <w:w w:val="100"/>
          <w:rFonts/>
          <w:caps w:val="0"/>
        </w:rPr>
        <w:t>it</w:t>
      </w:r>
      <w:r w:rsidRPr="00CB75E4">
        <w:rPr>
          <w:szCs w:val="24"/>
          <w:b w:val="0"/>
          <w:i w:val="0"/>
          <w:sz w:val="24"/>
          <w:spacing w:val="0"/>
          <w:w w:val="100"/>
          <w:rFonts/>
          <w:caps w:val="0"/>
        </w:rPr>
        <w:t> </w:t>
      </w:r>
      <w:r w:rsidRPr="00CB75E4">
        <w:rPr>
          <w:szCs w:val="24"/>
          <w:b w:val="0"/>
          <w:i w:val="0"/>
          <w:sz w:val="24"/>
          <w:spacing w:val="0"/>
          <w:w w:val="100"/>
          <w:rFonts/>
          <w:caps w:val="0"/>
        </w:rPr>
        <w:t>releases</w:t>
      </w:r>
      <w:r w:rsidRPr="00CB75E4">
        <w:rPr>
          <w:szCs w:val="24"/>
          <w:b w:val="0"/>
          <w:i w:val="0"/>
          <w:sz w:val="24"/>
          <w:spacing w:val="0"/>
          <w:w w:val="100"/>
          <w:rFonts/>
          <w:caps w:val="0"/>
        </w:rPr>
        <w:t> </w:t>
      </w:r>
      <w:r w:rsidRPr="00CB75E4">
        <w:rPr>
          <w:szCs w:val="24"/>
          <w:b w:val="0"/>
          <w:i w:val="0"/>
          <w:sz w:val="24"/>
          <w:spacing w:val="0"/>
          <w:w w:val="100"/>
          <w:rFonts/>
          <w:caps w:val="0"/>
        </w:rPr>
        <w:t>latent</w:t>
      </w:r>
      <w:r w:rsidRPr="00CB75E4">
        <w:rPr>
          <w:szCs w:val="24"/>
          <w:b w:val="0"/>
          <w:i w:val="0"/>
          <w:sz w:val="24"/>
          <w:spacing w:val="0"/>
          <w:w w:val="100"/>
          <w:rFonts/>
          <w:caps w:val="0"/>
        </w:rPr>
        <w:t> </w:t>
      </w:r>
      <w:r w:rsidRPr="00CB75E4">
        <w:rPr>
          <w:szCs w:val="24"/>
          <w:b w:val="0"/>
          <w:i w:val="0"/>
          <w:sz w:val="24"/>
          <w:spacing w:val="0"/>
          <w:w w:val="100"/>
          <w:rFonts/>
          <w:caps w:val="0"/>
        </w:rPr>
        <w:t>heat.</w:t>
      </w:r>
      <w:r w:rsidRPr="00CB75E4">
        <w:rPr>
          <w:szCs w:val="24"/>
          <w:b w:val="0"/>
          <w:i w:val="0"/>
          <w:sz w:val="24"/>
          <w:spacing w:val="0"/>
          <w:w w:val="100"/>
          <w:rFonts/>
          <w:caps w:val="0"/>
        </w:rPr>
        <w:t> </w:t>
      </w:r>
      <w:r w:rsidRPr="00CB75E4">
        <w:rPr>
          <w:szCs w:val="24"/>
          <w:b w:val="0"/>
          <w:i w:val="0"/>
          <w:sz w:val="24"/>
          <w:spacing w:val="0"/>
          <w:w w:val="100"/>
          <w:rFonts/>
          <w:caps w:val="0"/>
        </w:rPr>
        <w:t>For</w:t>
      </w:r>
      <w:r w:rsidRPr="00CB75E4">
        <w:rPr>
          <w:szCs w:val="24"/>
          <w:b w:val="0"/>
          <w:i w:val="0"/>
          <w:sz w:val="24"/>
          <w:spacing w:val="0"/>
          <w:w w:val="100"/>
          <w:rFonts/>
          <w:caps w:val="0"/>
        </w:rPr>
        <w:t> </w:t>
      </w:r>
      <w:r w:rsidRPr="00CB75E4">
        <w:rPr>
          <w:szCs w:val="24"/>
          <w:b w:val="0"/>
          <w:i w:val="0"/>
          <w:sz w:val="24"/>
          <w:spacing w:val="0"/>
          <w:w w:val="100"/>
          <w:rFonts/>
          <w:caps w:val="0"/>
        </w:rPr>
        <w:t>this</w:t>
      </w:r>
      <w:r w:rsidRPr="00CB75E4">
        <w:rPr>
          <w:szCs w:val="24"/>
          <w:b w:val="0"/>
          <w:i w:val="0"/>
          <w:sz w:val="24"/>
          <w:spacing w:val="0"/>
          <w:w w:val="100"/>
          <w:rFonts/>
          <w:caps w:val="0"/>
        </w:rPr>
        <w:t> </w:t>
      </w:r>
      <w:r w:rsidRPr="00CB75E4">
        <w:rPr>
          <w:szCs w:val="24"/>
          <w:b w:val="0"/>
          <w:i w:val="0"/>
          <w:sz w:val="24"/>
          <w:spacing w:val="0"/>
          <w:w w:val="100"/>
          <w:rFonts/>
          <w:caps w:val="0"/>
        </w:rPr>
        <w:t>reason</w:t>
      </w:r>
      <w:r w:rsidRPr="00CB75E4">
        <w:rPr>
          <w:szCs w:val="24"/>
          <w:b w:val="0"/>
          <w:i w:val="0"/>
          <w:sz w:val="24"/>
          <w:spacing w:val="0"/>
          <w:w w:val="100"/>
          <w:rFonts/>
          <w:caps w:val="0"/>
        </w:rPr>
        <w:t> </w:t>
      </w:r>
      <w:r w:rsidRPr="00CB75E4">
        <w:rPr>
          <w:szCs w:val="24"/>
          <w:b w:val="0"/>
          <w:i w:val="0"/>
          <w:sz w:val="24"/>
          <w:spacing w:val="0"/>
          <w:w w:val="100"/>
          <w:rFonts/>
          <w:caps w:val="0"/>
        </w:rPr>
        <w:t>we</w:t>
      </w:r>
      <w:r w:rsidRPr="00CB75E4">
        <w:rPr>
          <w:szCs w:val="24"/>
          <w:b w:val="0"/>
          <w:i w:val="0"/>
          <w:sz w:val="24"/>
          <w:spacing w:val="0"/>
          <w:w w:val="100"/>
          <w:rFonts/>
          <w:caps w:val="0"/>
        </w:rPr>
        <w:t> </w:t>
      </w:r>
      <w:r w:rsidRPr="00CB75E4">
        <w:rPr>
          <w:szCs w:val="24"/>
          <w:b w:val="0"/>
          <w:i w:val="0"/>
          <w:sz w:val="24"/>
          <w:spacing w:val="0"/>
          <w:w w:val="100"/>
          <w:rFonts/>
          <w:caps w:val="0"/>
        </w:rPr>
        <w:t>carefully</w:t>
      </w:r>
      <w:r w:rsidRPr="00CB75E4">
        <w:rPr>
          <w:szCs w:val="24"/>
          <w:b w:val="0"/>
          <w:i w:val="0"/>
          <w:sz w:val="24"/>
          <w:spacing w:val="0"/>
          <w:w w:val="100"/>
          <w:rFonts/>
          <w:caps w:val="0"/>
        </w:rPr>
        <w:t> </w:t>
      </w:r>
      <w:r w:rsidRPr="00CB75E4">
        <w:rPr>
          <w:szCs w:val="24"/>
          <w:b w:val="0"/>
          <w:i w:val="0"/>
          <w:sz w:val="24"/>
          <w:spacing w:val="0"/>
          <w:w w:val="100"/>
          <w:rFonts/>
          <w:caps w:val="0"/>
        </w:rPr>
        <w:t>track</w:t>
      </w:r>
      <w:r w:rsidRPr="00CB75E4">
        <w:rPr>
          <w:szCs w:val="24"/>
          <w:b w:val="0"/>
          <w:i w:val="0"/>
          <w:sz w:val="24"/>
          <w:spacing w:val="0"/>
          <w:w w:val="100"/>
          <w:rFonts/>
          <w:caps w:val="0"/>
        </w:rPr>
        <w:t> </w:t>
      </w:r>
      <w:r w:rsidRPr="00CB75E4">
        <w:rPr>
          <w:szCs w:val="24"/>
          <w:b w:val="0"/>
          <w:i w:val="0"/>
          <w:sz w:val="24"/>
          <w:spacing w:val="0"/>
          <w:w w:val="100"/>
          <w:rFonts/>
          <w:caps w:val="0"/>
        </w:rPr>
        <w:t>water</w:t>
      </w:r>
      <w:r w:rsidRPr="00CB75E4">
        <w:rPr>
          <w:szCs w:val="24"/>
          <w:b w:val="0"/>
          <w:i w:val="0"/>
          <w:sz w:val="24"/>
          <w:spacing w:val="0"/>
          <w:w w:val="100"/>
          <w:rFonts/>
          <w:caps w:val="0"/>
        </w:rPr>
        <w:t> </w:t>
      </w:r>
      <w:r w:rsidRPr="00CB75E4">
        <w:rPr>
          <w:szCs w:val="24"/>
          <w:b w:val="0"/>
          <w:i w:val="0"/>
          <w:sz w:val="24"/>
          <w:spacing w:val="0"/>
          <w:w w:val="100"/>
          <w:rFonts/>
          <w:caps w:val="0"/>
        </w:rPr>
        <w:t>vapor</w:t>
      </w:r>
      <w:r w:rsidRPr="00CB75E4">
        <w:rPr>
          <w:szCs w:val="24"/>
          <w:b w:val="0"/>
          <w:i w:val="0"/>
          <w:sz w:val="24"/>
          <w:spacing w:val="0"/>
          <w:w w:val="100"/>
          <w:rFonts/>
          <w:caps w:val="0"/>
        </w:rPr>
        <w:t> </w:t>
      </w:r>
      <w:r w:rsidRPr="00CB75E4">
        <w:rPr>
          <w:szCs w:val="24"/>
          <w:b w:val="0"/>
          <w:i w:val="0"/>
          <w:sz w:val="24"/>
          <w:spacing w:val="0"/>
          <w:w w:val="100"/>
          <w:rFonts/>
          <w:caps w:val="0"/>
        </w:rPr>
        <w:t>as</w:t>
      </w:r>
      <w:r w:rsidRPr="00CB75E4">
        <w:rPr>
          <w:szCs w:val="24"/>
          <w:b w:val="0"/>
          <w:i w:val="0"/>
          <w:sz w:val="24"/>
          <w:spacing w:val="0"/>
          <w:w w:val="100"/>
          <w:rFonts/>
          <w:caps w:val="0"/>
        </w:rPr>
        <w:t> </w:t>
      </w:r>
      <w:r w:rsidRPr="00CB75E4">
        <w:rPr>
          <w:szCs w:val="24"/>
          <w:b w:val="0"/>
          <w:i w:val="0"/>
          <w:sz w:val="24"/>
          <w:spacing w:val="0"/>
          <w:w w:val="100"/>
          <w:rFonts/>
          <w:caps w:val="0"/>
        </w:rPr>
        <w:t>it</w:t>
      </w:r>
      <w:r w:rsidRPr="00CB75E4">
        <w:rPr>
          <w:szCs w:val="24"/>
          <w:b w:val="0"/>
          <w:i w:val="0"/>
          <w:sz w:val="24"/>
          <w:spacing w:val="0"/>
          <w:w w:val="100"/>
          <w:rFonts/>
          <w:caps w:val="0"/>
        </w:rPr>
        <w:t> </w:t>
      </w:r>
      <w:r w:rsidRPr="00CB75E4">
        <w:rPr>
          <w:szCs w:val="24"/>
          <w:b w:val="0"/>
          <w:i w:val="0"/>
          <w:sz w:val="24"/>
          <w:spacing w:val="0"/>
          <w:w w:val="100"/>
          <w:rFonts/>
          <w:caps w:val="0"/>
        </w:rPr>
        <w:t>rises</w:t>
      </w:r>
      <w:r w:rsidRPr="00CB75E4">
        <w:rPr>
          <w:szCs w:val="24"/>
          <w:b w:val="0"/>
          <w:i w:val="0"/>
          <w:sz w:val="24"/>
          <w:spacing w:val="0"/>
          <w:w w:val="100"/>
          <w:rFonts/>
          <w:caps w:val="0"/>
        </w:rPr>
        <w:t> </w:t>
      </w:r>
      <w:r w:rsidRPr="00CB75E4">
        <w:rPr>
          <w:szCs w:val="24"/>
          <w:b w:val="0"/>
          <w:i w:val="0"/>
          <w:sz w:val="24"/>
          <w:spacing w:val="0"/>
          <w:w w:val="100"/>
          <w:rFonts/>
          <w:caps w:val="0"/>
        </w:rPr>
        <w:t>in</w:t>
      </w:r>
      <w:r w:rsidRPr="00CB75E4">
        <w:rPr>
          <w:szCs w:val="24"/>
          <w:b w:val="0"/>
          <w:i w:val="0"/>
          <w:sz w:val="24"/>
          <w:spacing w:val="0"/>
          <w:w w:val="100"/>
          <w:rFonts/>
          <w:caps w:val="0"/>
        </w:rPr>
        <w:t> </w:t>
      </w:r>
      <w:r w:rsidRPr="00CB75E4">
        <w:rPr>
          <w:szCs w:val="24"/>
          <w:b w:val="0"/>
          <w:i w:val="0"/>
          <w:sz w:val="24"/>
          <w:spacing w:val="0"/>
          <w:w w:val="100"/>
          <w:rFonts/>
          <w:caps w:val="0"/>
        </w:rPr>
        <w:t>buoyant</w:t>
      </w:r>
      <w:r w:rsidRPr="00CB75E4">
        <w:rPr>
          <w:szCs w:val="24"/>
          <w:b w:val="0"/>
          <w:i w:val="0"/>
          <w:sz w:val="24"/>
          <w:spacing w:val="0"/>
          <w:w w:val="100"/>
          <w:rFonts/>
          <w:caps w:val="0"/>
        </w:rPr>
        <w:t> </w:t>
      </w:r>
      <w:r w:rsidRPr="00CB75E4">
        <w:rPr>
          <w:szCs w:val="24"/>
          <w:b w:val="0"/>
          <w:i w:val="0"/>
          <w:sz w:val="24"/>
          <w:spacing w:val="0"/>
          <w:w w:val="100"/>
          <w:rFonts/>
          <w:caps w:val="0"/>
        </w:rPr>
        <w:t>thermals</w:t>
      </w:r>
      <w:r w:rsidRPr="00CB75E4">
        <w:rPr>
          <w:szCs w:val="24"/>
          <w:b w:val="0"/>
          <w:i w:val="0"/>
          <w:sz w:val="24"/>
          <w:spacing w:val="0"/>
          <w:w w:val="100"/>
          <w:rFonts/>
          <w:caps w:val="0"/>
        </w:rPr>
        <w:t> </w:t>
      </w:r>
      <w:r w:rsidRPr="00CB75E4">
        <w:rPr>
          <w:szCs w:val="24"/>
          <w:b w:val="0"/>
          <w:i w:val="0"/>
          <w:sz w:val="24"/>
          <w:spacing w:val="0"/>
          <w:w w:val="100"/>
          <w:rFonts/>
          <w:caps w:val="0"/>
        </w:rPr>
        <w:t>or</w:t>
      </w:r>
      <w:r w:rsidRPr="00CB75E4">
        <w:rPr>
          <w:szCs w:val="24"/>
          <w:b w:val="0"/>
          <w:i w:val="0"/>
          <w:sz w:val="24"/>
          <w:spacing w:val="0"/>
          <w:w w:val="100"/>
          <w:rFonts/>
          <w:caps w:val="0"/>
        </w:rPr>
        <w:t> </w:t>
      </w:r>
      <w:r w:rsidRPr="00CB75E4">
        <w:rPr>
          <w:szCs w:val="24"/>
          <w:b w:val="0"/>
          <w:i w:val="0"/>
          <w:sz w:val="24"/>
          <w:spacing w:val="0"/>
          <w:w w:val="100"/>
          <w:rFonts/>
          <w:caps w:val="0"/>
        </w:rPr>
        <w:t>is</w:t>
      </w:r>
      <w:r w:rsidRPr="00CB75E4">
        <w:rPr>
          <w:szCs w:val="24"/>
          <w:b w:val="0"/>
          <w:i w:val="0"/>
          <w:sz w:val="24"/>
          <w:spacing w:val="0"/>
          <w:w w:val="100"/>
          <w:rFonts/>
          <w:caps w:val="0"/>
        </w:rPr>
        <w:t> </w:t>
      </w:r>
      <w:r w:rsidRPr="00CB75E4">
        <w:rPr>
          <w:szCs w:val="24"/>
          <w:b w:val="0"/>
          <w:i w:val="0"/>
          <w:sz w:val="24"/>
          <w:spacing w:val="0"/>
          <w:w w:val="100"/>
          <w:rFonts/>
          <w:caps w:val="0"/>
        </w:rPr>
        <w:t>carried</w:t>
      </w:r>
      <w:r w:rsidRPr="00CB75E4">
        <w:rPr>
          <w:szCs w:val="24"/>
          <w:b w:val="0"/>
          <w:i w:val="0"/>
          <w:sz w:val="24"/>
          <w:spacing w:val="0"/>
          <w:w w:val="100"/>
          <w:rFonts/>
          <w:caps w:val="0"/>
        </w:rPr>
        <w:t> </w:t>
      </w:r>
      <w:r w:rsidRPr="00CB75E4">
        <w:rPr>
          <w:szCs w:val="24"/>
          <w:b w:val="0"/>
          <w:i w:val="0"/>
          <w:sz w:val="24"/>
          <w:spacing w:val="0"/>
          <w:w w:val="100"/>
          <w:rFonts/>
          <w:caps w:val="0"/>
        </w:rPr>
        <w:t>by</w:t>
      </w:r>
      <w:r w:rsidRPr="00CB75E4">
        <w:rPr>
          <w:szCs w:val="24"/>
          <w:b w:val="0"/>
          <w:i w:val="0"/>
          <w:sz w:val="24"/>
          <w:spacing w:val="0"/>
          <w:w w:val="100"/>
          <w:rFonts/>
          <w:caps w:val="0"/>
        </w:rPr>
        <w:t> </w:t>
      </w:r>
      <w:r w:rsidRPr="00CB75E4">
        <w:rPr>
          <w:szCs w:val="24"/>
          <w:b w:val="0"/>
          <w:i w:val="0"/>
          <w:sz w:val="24"/>
          <w:spacing w:val="0"/>
          <w:w w:val="100"/>
          <w:rFonts/>
          <w:caps w:val="0"/>
        </w:rPr>
        <w:t>horizontal</w:t>
      </w:r>
      <w:r w:rsidRPr="00CB75E4">
        <w:rPr>
          <w:szCs w:val="24"/>
          <w:b w:val="0"/>
          <w:i w:val="0"/>
          <w:sz w:val="24"/>
          <w:spacing w:val="0"/>
          <w:w w:val="100"/>
          <w:rFonts/>
          <w:caps w:val="0"/>
        </w:rPr>
        <w:t> </w:t>
      </w:r>
      <w:r w:rsidRPr="00CB75E4">
        <w:rPr>
          <w:szCs w:val="24"/>
          <w:b w:val="0"/>
          <w:i w:val="0"/>
          <w:sz w:val="24"/>
          <w:spacing w:val="0"/>
          <w:w w:val="100"/>
          <w:rFonts/>
          <w:caps w:val="0"/>
        </w:rPr>
        <w:t>winds.</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amount</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moisture</w:t>
      </w:r>
      <w:r w:rsidRPr="00CB75E4">
        <w:rPr>
          <w:szCs w:val="24"/>
          <w:b w:val="0"/>
          <w:i w:val="0"/>
          <w:sz w:val="24"/>
          <w:spacing w:val="0"/>
          <w:w w:val="100"/>
          <w:rFonts/>
          <w:caps w:val="0"/>
        </w:rPr>
        <w:t> </w:t>
      </w:r>
      <w:r w:rsidRPr="00CB75E4">
        <w:rPr>
          <w:szCs w:val="24"/>
          <w:b w:val="0"/>
          <w:i w:val="0"/>
          <w:sz w:val="24"/>
          <w:spacing w:val="0"/>
          <w:w w:val="100"/>
          <w:rFonts/>
          <w:caps w:val="0"/>
        </w:rPr>
        <w:t>available</w:t>
      </w:r>
      <w:r w:rsidRPr="00CB75E4">
        <w:rPr>
          <w:szCs w:val="24"/>
          <w:b w:val="0"/>
          <w:i w:val="0"/>
          <w:sz w:val="24"/>
          <w:spacing w:val="0"/>
          <w:w w:val="100"/>
          <w:rFonts/>
          <w:caps w:val="0"/>
        </w:rPr>
        <w:t> </w:t>
      </w:r>
      <w:r w:rsidRPr="00CB75E4">
        <w:rPr>
          <w:szCs w:val="24"/>
          <w:b w:val="0"/>
          <w:i w:val="0"/>
          <w:sz w:val="24"/>
          <w:spacing w:val="0"/>
          <w:w w:val="100"/>
          <w:rFonts/>
          <w:caps w:val="0"/>
        </w:rPr>
        <w:t>to</w:t>
      </w:r>
      <w:r w:rsidRPr="00CB75E4">
        <w:rPr>
          <w:szCs w:val="24"/>
          <w:b w:val="0"/>
          <w:i w:val="0"/>
          <w:sz w:val="24"/>
          <w:spacing w:val="0"/>
          <w:w w:val="100"/>
          <w:rFonts/>
          <w:caps w:val="0"/>
        </w:rPr>
        <w:t> </w:t>
      </w:r>
      <w:r w:rsidRPr="00CB75E4">
        <w:rPr>
          <w:szCs w:val="24"/>
          <w:b w:val="0"/>
          <w:i w:val="0"/>
          <w:sz w:val="24"/>
          <w:spacing w:val="0"/>
          <w:w w:val="100"/>
          <w:rFonts/>
          <w:caps w:val="0"/>
        </w:rPr>
        <w:t>a</w:t>
      </w:r>
      <w:r w:rsidRPr="00CB75E4">
        <w:rPr>
          <w:szCs w:val="24"/>
          <w:b w:val="0"/>
          <w:i w:val="0"/>
          <w:sz w:val="24"/>
          <w:spacing w:val="0"/>
          <w:w w:val="100"/>
          <w:rFonts/>
          <w:caps w:val="0"/>
        </w:rPr>
        <w:t> </w:t>
      </w:r>
      <w:r w:rsidRPr="00CB75E4">
        <w:rPr>
          <w:szCs w:val="24"/>
          <w:b w:val="0"/>
          <w:i w:val="0"/>
          <w:sz w:val="24"/>
          <w:spacing w:val="0"/>
          <w:w w:val="100"/>
          <w:rFonts/>
          <w:caps w:val="0"/>
        </w:rPr>
        <w:t>storm</w:t>
      </w:r>
      <w:r w:rsidRPr="00CB75E4">
        <w:rPr>
          <w:szCs w:val="24"/>
          <w:b w:val="0"/>
          <w:i w:val="0"/>
          <w:sz w:val="24"/>
          <w:spacing w:val="0"/>
          <w:w w:val="100"/>
          <w:rFonts/>
          <w:caps w:val="0"/>
        </w:rPr>
        <w:t> </w:t>
      </w:r>
      <w:r w:rsidRPr="00CB75E4">
        <w:rPr>
          <w:szCs w:val="24"/>
          <w:b w:val="0"/>
          <w:i w:val="0"/>
          <w:sz w:val="24"/>
          <w:spacing w:val="0"/>
          <w:w w:val="100"/>
          <w:rFonts/>
          <w:caps w:val="0"/>
        </w:rPr>
        <w:t>also</w:t>
      </w:r>
      <w:r w:rsidRPr="00CB75E4">
        <w:rPr>
          <w:szCs w:val="24"/>
          <w:b w:val="0"/>
          <w:i w:val="0"/>
          <w:sz w:val="24"/>
          <w:spacing w:val="0"/>
          <w:w w:val="100"/>
          <w:rFonts/>
          <w:caps w:val="0"/>
        </w:rPr>
        <w:t> </w:t>
      </w:r>
      <w:r w:rsidRPr="00CB75E4">
        <w:rPr>
          <w:szCs w:val="24"/>
          <w:b w:val="0"/>
          <w:i w:val="0"/>
          <w:sz w:val="24"/>
          <w:spacing w:val="0"/>
          <w:w w:val="100"/>
          <w:rFonts/>
          <w:caps w:val="0"/>
        </w:rPr>
        <w:t>regulates</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amount</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rain</w:t>
      </w:r>
      <w:r w:rsidRPr="00CB75E4">
        <w:rPr>
          <w:szCs w:val="24"/>
          <w:b w:val="0"/>
          <w:i w:val="0"/>
          <w:sz w:val="24"/>
          <w:spacing w:val="0"/>
          <w:w w:val="100"/>
          <w:rFonts/>
          <w:caps w:val="0"/>
        </w:rPr>
        <w:t> </w:t>
      </w:r>
      <w:r w:rsidRPr="00CB75E4">
        <w:rPr>
          <w:szCs w:val="24"/>
          <w:b w:val="0"/>
          <w:i w:val="0"/>
          <w:sz w:val="24"/>
          <w:spacing w:val="0"/>
          <w:w w:val="100"/>
          <w:rFonts/>
          <w:caps w:val="0"/>
        </w:rPr>
        <w:t>or</w:t>
      </w:r>
      <w:r w:rsidRPr="00CB75E4">
        <w:rPr>
          <w:szCs w:val="24"/>
          <w:b w:val="0"/>
          <w:i w:val="0"/>
          <w:sz w:val="24"/>
          <w:spacing w:val="0"/>
          <w:w w:val="100"/>
          <w:rFonts/>
          <w:caps w:val="0"/>
        </w:rPr>
        <w:t> </w:t>
      </w:r>
      <w:r w:rsidRPr="00CB75E4">
        <w:rPr>
          <w:szCs w:val="24"/>
          <w:b w:val="0"/>
          <w:i w:val="0"/>
          <w:sz w:val="24"/>
          <w:spacing w:val="0"/>
          <w:w w:val="100"/>
          <w:rFonts/>
          <w:caps w:val="0"/>
        </w:rPr>
        <w:t>snow</w:t>
      </w:r>
      <w:r w:rsidRPr="00CB75E4">
        <w:rPr>
          <w:szCs w:val="24"/>
          <w:b w:val="0"/>
          <w:i w:val="0"/>
          <w:sz w:val="24"/>
          <w:spacing w:val="0"/>
          <w:w w:val="100"/>
          <w:rFonts/>
          <w:caps w:val="0"/>
        </w:rPr>
        <w:t> </w:t>
      </w:r>
      <w:r w:rsidRPr="00CB75E4">
        <w:rPr>
          <w:szCs w:val="24"/>
          <w:b w:val="0"/>
          <w:i w:val="0"/>
          <w:sz w:val="24"/>
          <w:spacing w:val="0"/>
          <w:w w:val="100"/>
          <w:rFonts/>
          <w:caps w:val="0"/>
        </w:rPr>
        <w:t>precipitating</w:t>
      </w:r>
      <w:r w:rsidRPr="00CB75E4">
        <w:rPr>
          <w:szCs w:val="24"/>
          <w:b w:val="0"/>
          <w:i w:val="0"/>
          <w:sz w:val="24"/>
          <w:spacing w:val="0"/>
          <w:w w:val="100"/>
          <w:rFonts/>
          <w:caps w:val="0"/>
        </w:rPr>
        <w:t> </w:t>
      </w:r>
      <w:r w:rsidRPr="00CB75E4">
        <w:rPr>
          <w:szCs w:val="24"/>
          <w:b w:val="0"/>
          <w:i w:val="0"/>
          <w:sz w:val="24"/>
          <w:spacing w:val="0"/>
          <w:w w:val="100"/>
          <w:rFonts/>
          <w:caps w:val="0"/>
        </w:rPr>
        <w:t>out.</w:t>
      </w:r>
      <w:r w:rsidRPr="00CB75E4">
        <w:rPr>
          <w:szCs w:val="24"/>
          <w:b w:val="0"/>
          <w:i w:val="0"/>
          <w:sz w:val="24"/>
          <w:spacing w:val="0"/>
          <w:w w:val="100"/>
          <w:rFonts/>
          <w:caps w:val="0"/>
        </w:rPr>
        <w:t> </w:t>
      </w:r>
      <w:r w:rsidRPr="00CB75E4">
        <w:rPr>
          <w:szCs w:val="24"/>
          <w:b w:val="0"/>
          <w:i w:val="0"/>
          <w:sz w:val="24"/>
          <w:spacing w:val="0"/>
          <w:w w:val="100"/>
          <w:rFonts/>
          <w:caps w:val="0"/>
        </w:rPr>
        <w:t>What</w:t>
      </w:r>
      <w:r w:rsidRPr="00CB75E4">
        <w:rPr>
          <w:szCs w:val="24"/>
          <w:b w:val="0"/>
          <w:i w:val="0"/>
          <w:sz w:val="24"/>
          <w:spacing w:val="0"/>
          <w:w w:val="100"/>
          <w:rFonts/>
          <w:caps w:val="0"/>
        </w:rPr>
        <w:t> </w:t>
      </w:r>
      <w:r w:rsidRPr="00CB75E4">
        <w:rPr>
          <w:szCs w:val="24"/>
          <w:b w:val="0"/>
          <w:i w:val="0"/>
          <w:sz w:val="24"/>
          <w:spacing w:val="0"/>
          <w:w w:val="100"/>
          <w:rFonts/>
          <w:caps w:val="0"/>
        </w:rPr>
        <w:t>allows</w:t>
      </w:r>
      <w:r w:rsidRPr="00CB75E4">
        <w:rPr>
          <w:szCs w:val="24"/>
          <w:b w:val="0"/>
          <w:i w:val="0"/>
          <w:sz w:val="24"/>
          <w:spacing w:val="0"/>
          <w:w w:val="100"/>
          <w:rFonts/>
          <w:caps w:val="0"/>
        </w:rPr>
        <w:t> </w:t>
      </w:r>
      <w:r w:rsidRPr="00CB75E4">
        <w:rPr>
          <w:szCs w:val="24"/>
          <w:b w:val="0"/>
          <w:i w:val="0"/>
          <w:sz w:val="24"/>
          <w:spacing w:val="0"/>
          <w:w w:val="100"/>
          <w:rFonts/>
          <w:caps w:val="0"/>
        </w:rPr>
        <w:t>air</w:t>
      </w:r>
      <w:r w:rsidRPr="00CB75E4">
        <w:rPr>
          <w:szCs w:val="24"/>
          <w:b w:val="0"/>
          <w:i w:val="0"/>
          <w:sz w:val="24"/>
          <w:spacing w:val="0"/>
          <w:w w:val="100"/>
          <w:rFonts/>
          <w:caps w:val="0"/>
        </w:rPr>
        <w:t> </w:t>
      </w:r>
      <w:r w:rsidRPr="00CB75E4">
        <w:rPr>
          <w:szCs w:val="24"/>
          <w:b w:val="0"/>
          <w:i w:val="0"/>
          <w:sz w:val="24"/>
          <w:spacing w:val="0"/>
          <w:w w:val="100"/>
          <w:rFonts/>
          <w:caps w:val="0"/>
        </w:rPr>
        <w:t>to</w:t>
      </w:r>
      <w:r w:rsidRPr="00CB75E4">
        <w:rPr>
          <w:szCs w:val="24"/>
          <w:b w:val="0"/>
          <w:i w:val="0"/>
          <w:sz w:val="24"/>
          <w:spacing w:val="0"/>
          <w:w w:val="100"/>
          <w:rFonts/>
          <w:caps w:val="0"/>
        </w:rPr>
        <w:t> </w:t>
      </w:r>
      <w:r w:rsidRPr="00CB75E4">
        <w:rPr>
          <w:szCs w:val="24"/>
          <w:b w:val="0"/>
          <w:i w:val="0"/>
          <w:sz w:val="24"/>
          <w:spacing w:val="0"/>
          <w:w w:val="100"/>
          <w:rFonts/>
          <w:caps w:val="0"/>
        </w:rPr>
        <w:t>hold</w:t>
      </w:r>
      <w:r w:rsidRPr="00CB75E4">
        <w:rPr>
          <w:szCs w:val="24"/>
          <w:b w:val="0"/>
          <w:i w:val="0"/>
          <w:sz w:val="24"/>
          <w:spacing w:val="0"/>
          <w:w w:val="100"/>
          <w:rFonts/>
          <w:caps w:val="0"/>
        </w:rPr>
        <w:t> </w:t>
      </w:r>
      <w:r w:rsidRPr="00CB75E4">
        <w:rPr>
          <w:szCs w:val="24"/>
          <w:b w:val="0"/>
          <w:i w:val="0"/>
          <w:sz w:val="24"/>
          <w:spacing w:val="0"/>
          <w:w w:val="100"/>
          <w:rFonts/>
          <w:caps w:val="0"/>
        </w:rPr>
        <w:t>water</w:t>
      </w:r>
      <w:r w:rsidRPr="00CB75E4">
        <w:rPr>
          <w:szCs w:val="24"/>
          <w:b w:val="0"/>
          <w:i w:val="0"/>
          <w:sz w:val="24"/>
          <w:spacing w:val="0"/>
          <w:w w:val="100"/>
          <w:rFonts/>
          <w:caps w:val="0"/>
        </w:rPr>
        <w:t> </w:t>
      </w:r>
      <w:r w:rsidRPr="00CB75E4">
        <w:rPr>
          <w:szCs w:val="24"/>
          <w:b w:val="0"/>
          <w:i w:val="0"/>
          <w:sz w:val="24"/>
          <w:spacing w:val="0"/>
          <w:w w:val="100"/>
          <w:rFonts/>
          <w:caps w:val="0"/>
        </w:rPr>
        <w:t>as</w:t>
      </w:r>
      <w:r w:rsidRPr="00CB75E4">
        <w:rPr>
          <w:szCs w:val="24"/>
          <w:b w:val="0"/>
          <w:i w:val="0"/>
          <w:sz w:val="24"/>
          <w:spacing w:val="0"/>
          <w:w w:val="100"/>
          <w:rFonts/>
          <w:caps w:val="0"/>
        </w:rPr>
        <w:t> </w:t>
      </w:r>
      <w:r w:rsidRPr="00CB75E4">
        <w:rPr>
          <w:szCs w:val="24"/>
          <w:b w:val="0"/>
          <w:i w:val="0"/>
          <w:sz w:val="24"/>
          <w:spacing w:val="0"/>
          <w:w w:val="100"/>
          <w:rFonts/>
          <w:caps w:val="0"/>
        </w:rPr>
        <w:t>vapor</w:t>
      </w:r>
      <w:r w:rsidRPr="00CB75E4">
        <w:rPr>
          <w:szCs w:val="24"/>
          <w:b w:val="0"/>
          <w:i w:val="0"/>
          <w:sz w:val="24"/>
          <w:spacing w:val="0"/>
          <w:w w:val="100"/>
          <w:rFonts/>
          <w:caps w:val="0"/>
        </w:rPr>
        <w:t> </w:t>
      </w:r>
      <w:r w:rsidRPr="00CB75E4">
        <w:rPr>
          <w:szCs w:val="24"/>
          <w:b w:val="0"/>
          <w:i w:val="0"/>
          <w:sz w:val="24"/>
          <w:spacing w:val="0"/>
          <w:w w:val="100"/>
          <w:rFonts/>
          <w:caps w:val="0"/>
        </w:rPr>
        <w:t>in</w:t>
      </w:r>
      <w:r w:rsidRPr="00CB75E4">
        <w:rPr>
          <w:szCs w:val="24"/>
          <w:b w:val="0"/>
          <w:i w:val="0"/>
          <w:sz w:val="24"/>
          <w:spacing w:val="0"/>
          <w:w w:val="100"/>
          <w:rFonts/>
          <w:caps w:val="0"/>
        </w:rPr>
        <w:t> </w:t>
      </w:r>
      <w:r w:rsidRPr="00CB75E4">
        <w:rPr>
          <w:szCs w:val="24"/>
          <w:b w:val="0"/>
          <w:i w:val="0"/>
          <w:sz w:val="24"/>
          <w:spacing w:val="0"/>
          <w:w w:val="100"/>
          <w:rFonts/>
          <w:caps w:val="0"/>
        </w:rPr>
        <w:t>one</w:t>
      </w:r>
      <w:r w:rsidRPr="00CB75E4">
        <w:rPr>
          <w:szCs w:val="24"/>
          <w:b w:val="0"/>
          <w:i w:val="0"/>
          <w:sz w:val="24"/>
          <w:spacing w:val="0"/>
          <w:w w:val="100"/>
          <w:rFonts/>
          <w:caps w:val="0"/>
        </w:rPr>
        <w:t> </w:t>
      </w:r>
      <w:r w:rsidRPr="00CB75E4">
        <w:rPr>
          <w:szCs w:val="24"/>
          <w:b w:val="0"/>
          <w:i w:val="0"/>
          <w:sz w:val="24"/>
          <w:spacing w:val="0"/>
          <w:w w:val="100"/>
          <w:rFonts/>
          <w:caps w:val="0"/>
        </w:rPr>
        <w:t>case,</w:t>
      </w:r>
      <w:r w:rsidRPr="00CB75E4">
        <w:rPr>
          <w:szCs w:val="24"/>
          <w:b w:val="0"/>
          <w:i w:val="0"/>
          <w:sz w:val="24"/>
          <w:spacing w:val="0"/>
          <w:w w:val="100"/>
          <w:rFonts/>
          <w:caps w:val="0"/>
        </w:rPr>
        <w:t> </w:t>
      </w:r>
      <w:r w:rsidRPr="00CB75E4">
        <w:rPr>
          <w:szCs w:val="24"/>
          <w:b w:val="0"/>
          <w:i w:val="0"/>
          <w:sz w:val="24"/>
          <w:spacing w:val="0"/>
          <w:w w:val="100"/>
          <w:rFonts/>
          <w:caps w:val="0"/>
        </w:rPr>
        <w:t>but</w:t>
      </w:r>
      <w:r w:rsidRPr="00CB75E4">
        <w:rPr>
          <w:szCs w:val="24"/>
          <w:b w:val="0"/>
          <w:i w:val="0"/>
          <w:sz w:val="24"/>
          <w:spacing w:val="0"/>
          <w:w w:val="100"/>
          <w:rFonts/>
          <w:caps w:val="0"/>
        </w:rPr>
        <w:t> </w:t>
      </w:r>
      <w:r w:rsidRPr="00CB75E4">
        <w:rPr>
          <w:szCs w:val="24"/>
          <w:b w:val="0"/>
          <w:i w:val="0"/>
          <w:sz w:val="24"/>
          <w:spacing w:val="0"/>
          <w:w w:val="100"/>
          <w:rFonts/>
          <w:caps w:val="0"/>
        </w:rPr>
        <w:t>forces</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vapor</w:t>
      </w:r>
      <w:r w:rsidRPr="00CB75E4">
        <w:rPr>
          <w:szCs w:val="24"/>
          <w:b w:val="0"/>
          <w:i w:val="0"/>
          <w:sz w:val="24"/>
          <w:spacing w:val="0"/>
          <w:w w:val="100"/>
          <w:rFonts/>
          <w:caps w:val="0"/>
        </w:rPr>
        <w:t> </w:t>
      </w:r>
      <w:r w:rsidRPr="00CB75E4">
        <w:rPr>
          <w:szCs w:val="24"/>
          <w:b w:val="0"/>
          <w:i w:val="0"/>
          <w:sz w:val="24"/>
          <w:spacing w:val="0"/>
          <w:w w:val="100"/>
          <w:rFonts/>
          <w:caps w:val="0"/>
        </w:rPr>
        <w:t>to</w:t>
      </w:r>
      <w:r w:rsidRPr="00CB75E4">
        <w:rPr>
          <w:szCs w:val="24"/>
          <w:b w:val="0"/>
          <w:i w:val="0"/>
          <w:sz w:val="24"/>
          <w:spacing w:val="0"/>
          <w:w w:val="100"/>
          <w:rFonts/>
          <w:caps w:val="0"/>
        </w:rPr>
        <w:t> </w:t>
      </w:r>
      <w:r w:rsidRPr="00CB75E4">
        <w:rPr>
          <w:szCs w:val="24"/>
          <w:b w:val="0"/>
          <w:i w:val="0"/>
          <w:sz w:val="24"/>
          <w:spacing w:val="0"/>
          <w:w w:val="100"/>
          <w:rFonts/>
          <w:caps w:val="0"/>
        </w:rPr>
        <w:t>condense</w:t>
      </w:r>
      <w:r w:rsidRPr="00CB75E4">
        <w:rPr>
          <w:szCs w:val="24"/>
          <w:b w:val="0"/>
          <w:i w:val="0"/>
          <w:sz w:val="24"/>
          <w:spacing w:val="0"/>
          <w:w w:val="100"/>
          <w:rFonts/>
          <w:caps w:val="0"/>
        </w:rPr>
        <w:t> </w:t>
      </w:r>
      <w:r w:rsidRPr="00CB75E4">
        <w:rPr>
          <w:szCs w:val="24"/>
          <w:b w:val="0"/>
          <w:i w:val="0"/>
          <w:sz w:val="24"/>
          <w:spacing w:val="0"/>
          <w:w w:val="100"/>
          <w:rFonts/>
          <w:caps w:val="0"/>
        </w:rPr>
        <w:t>in</w:t>
      </w:r>
      <w:r w:rsidRPr="00CB75E4">
        <w:rPr>
          <w:szCs w:val="24"/>
          <w:b w:val="0"/>
          <w:i w:val="0"/>
          <w:sz w:val="24"/>
          <w:spacing w:val="0"/>
          <w:w w:val="100"/>
          <w:rFonts/>
          <w:caps w:val="0"/>
        </w:rPr>
        <w:t> </w:t>
      </w:r>
      <w:r w:rsidRPr="00CB75E4">
        <w:rPr>
          <w:szCs w:val="24"/>
          <w:b w:val="0"/>
          <w:i w:val="0"/>
          <w:sz w:val="24"/>
          <w:spacing w:val="0"/>
          <w:w w:val="100"/>
          <w:rFonts/>
          <w:caps w:val="0"/>
        </w:rPr>
        <w:t>another?</w:t>
      </w:r>
      <w:r w:rsidRPr="00CB75E4">
        <w:rPr>
          <w:szCs w:val="24"/>
          <w:b w:val="0"/>
          <w:i w:val="0"/>
          <w:sz w:val="24"/>
          <w:spacing w:val="0"/>
          <w:w w:val="100"/>
          <w:rFonts/>
          <w:caps w:val="0"/>
        </w:rPr>
        <w:t> </w:t>
      </w:r>
      <w:r w:rsidRPr="00CB75E4">
        <w:rPr>
          <w:szCs w:val="24"/>
          <w:b w:val="0"/>
          <w:i w:val="0"/>
          <w:sz w:val="24"/>
          <w:spacing w:val="0"/>
          <w:w w:val="100"/>
          <w:rFonts/>
          <w:caps w:val="0"/>
        </w:rPr>
        <w:t>This</w:t>
      </w:r>
      <w:r w:rsidRPr="00CB75E4">
        <w:rPr>
          <w:szCs w:val="24"/>
          <w:b w:val="0"/>
          <w:i w:val="0"/>
          <w:sz w:val="24"/>
          <w:spacing w:val="0"/>
          <w:w w:val="100"/>
          <w:rFonts/>
          <w:caps w:val="0"/>
        </w:rPr>
        <w:t> </w:t>
      </w:r>
      <w:r w:rsidRPr="00CB75E4">
        <w:rPr>
          <w:szCs w:val="24"/>
          <w:b w:val="0"/>
          <w:i w:val="0"/>
          <w:sz w:val="24"/>
          <w:spacing w:val="0"/>
          <w:w w:val="100"/>
          <w:rFonts/>
          <w:caps w:val="0"/>
        </w:rPr>
        <w:t>depends</w:t>
      </w:r>
      <w:r w:rsidRPr="00CB75E4">
        <w:rPr>
          <w:szCs w:val="24"/>
          <w:b w:val="0"/>
          <w:i w:val="0"/>
          <w:sz w:val="24"/>
          <w:spacing w:val="0"/>
          <w:w w:val="100"/>
          <w:rFonts/>
          <w:caps w:val="0"/>
        </w:rPr>
        <w:t> </w:t>
      </w:r>
      <w:r w:rsidRPr="00CB75E4">
        <w:rPr>
          <w:szCs w:val="24"/>
          <w:b w:val="0"/>
          <w:i w:val="0"/>
          <w:sz w:val="24"/>
          <w:spacing w:val="0"/>
          <w:w w:val="100"/>
          <w:rFonts/>
          <w:caps w:val="0"/>
        </w:rPr>
        <w:t>on</w:t>
      </w:r>
      <w:r w:rsidRPr="00CB75E4">
        <w:rPr>
          <w:szCs w:val="24"/>
          <w:b w:val="0"/>
          <w:i w:val="0"/>
          <w:sz w:val="24"/>
          <w:spacing w:val="0"/>
          <w:w w:val="100"/>
          <w:rFonts/>
          <w:caps w:val="0"/>
        </w:rPr>
        <w:t> </w:t>
      </w:r>
      <w:r w:rsidRPr="00CB75E4">
        <w:rPr>
          <w:szCs w:val="24"/>
          <w:b w:val="0"/>
          <w:i w:val="0"/>
          <w:sz w:val="24"/>
          <w:spacing w:val="0"/>
          <w:w w:val="100"/>
          <w:rFonts/>
          <w:caps w:val="0"/>
        </w:rPr>
        <w:t>a</w:t>
      </w:r>
      <w:r w:rsidRPr="00CB75E4">
        <w:rPr>
          <w:szCs w:val="24"/>
          <w:b w:val="0"/>
          <w:i w:val="0"/>
          <w:sz w:val="24"/>
          <w:spacing w:val="0"/>
          <w:w w:val="100"/>
          <w:rFonts/>
          <w:caps w:val="0"/>
        </w:rPr>
        <w:t> </w:t>
      </w:r>
      <w:r w:rsidRPr="00CB75E4">
        <w:rPr>
          <w:szCs w:val="24"/>
          <w:b w:val="0"/>
          <w:i w:val="0"/>
          <w:sz w:val="24"/>
          <w:spacing w:val="0"/>
          <w:w w:val="100"/>
          <w:rFonts/>
          <w:caps w:val="0"/>
        </w:rPr>
        <w:t>concept</w:t>
      </w:r>
      <w:r w:rsidRPr="00CB75E4">
        <w:rPr>
          <w:szCs w:val="24"/>
          <w:b w:val="0"/>
          <w:i w:val="0"/>
          <w:sz w:val="24"/>
          <w:spacing w:val="0"/>
          <w:w w:val="100"/>
          <w:rFonts/>
          <w:caps w:val="0"/>
        </w:rPr>
        <w:t> </w:t>
      </w:r>
      <w:r w:rsidRPr="00CB75E4">
        <w:rPr>
          <w:szCs w:val="24"/>
          <w:b w:val="0"/>
          <w:i w:val="0"/>
          <w:sz w:val="24"/>
          <w:spacing w:val="0"/>
          <w:w w:val="100"/>
          <w:rFonts/>
          <w:caps w:val="0"/>
        </w:rPr>
        <w:t>called</w:t>
      </w:r>
      <w:r w:rsidRPr="00CB75E4">
        <w:rPr>
          <w:szCs w:val="24"/>
          <w:b w:val="0"/>
          <w:i w:val="0"/>
          <w:sz w:val="24"/>
          <w:spacing w:val="0"/>
          <w:w w:val="100"/>
          <w:rFonts/>
          <w:caps w:val="0"/>
        </w:rPr>
        <w:t> </w:t>
      </w:r>
      <w:r w:rsidRPr="00CB75E4">
        <w:rPr>
          <w:szCs w:val="24"/>
          <w:b w:val="0"/>
          <w:i w:val="0"/>
          <w:sz w:val="24"/>
          <w:spacing w:val="0"/>
          <w:w w:val="100"/>
          <w:rFonts/>
          <w:caps w:val="0"/>
        </w:rPr>
        <w:t>“saturation”</w:t>
      </w:r>
      <w:r w:rsidRPr="00CB75E4">
        <w:rPr>
          <w:szCs w:val="24"/>
          <w:b w:val="1"/>
          <w:i w:val="0"/>
          <w:sz w:val="24"/>
          <w:spacing w:val="0"/>
          <w:w w:val="100"/>
          <w:rFonts/>
          <w:caps w:val="0"/>
        </w:rPr>
        <w:t> </w:t>
      </w:r>
      <w:r>
        <w:rPr>
          <w:szCs w:val="24"/>
          <w:noProof/>
          <w:b w:val="0"/>
          <w:i w:val="0"/>
          <w:sz w:val="24"/>
          <w:spacing w:val="0"/>
          <w:w w:val="100"/>
          <w:rFonts/>
          <w:caps w:val="0"/>
        </w:rPr>
        <w:t>(Wang,</w:t>
      </w:r>
      <w:r>
        <w:rPr>
          <w:szCs w:val="24"/>
          <w:noProof/>
          <w:b w:val="0"/>
          <w:i w:val="0"/>
          <w:sz w:val="24"/>
          <w:spacing w:val="0"/>
          <w:w w:val="100"/>
          <w:rFonts/>
          <w:caps w:val="0"/>
        </w:rPr>
        <w:t> </w:t>
      </w:r>
      <w:r>
        <w:rPr>
          <w:szCs w:val="24"/>
          <w:noProof/>
          <w:b w:val="0"/>
          <w:i w:val="0"/>
          <w:sz w:val="24"/>
          <w:spacing w:val="0"/>
          <w:w w:val="100"/>
          <w:rFonts/>
          <w:caps w:val="0"/>
        </w:rPr>
        <w:t>2017)</w:t>
      </w:r>
      <w:r w:rsidRPr="00CB75E4">
        <w:fldChar w:fldCharType="begin" w:fldLock="1"/>
        <w:rPr>
          <w:szCs w:val="24"/>
          <w:b w:val="0"/>
          <w:i w:val="0"/>
          <w:sz w:val="24"/>
          <w:spacing w:val="0"/>
          <w:w w:val="100"/>
          <w:caps w:val="0"/>
        </w:rPr>
      </w:r>
      <w:r w:rsidRPr="00CB75E4">
        <w:rPr>
          <w:szCs w:val="24"/>
          <w:b w:val="1"/>
          <w:i w:val="0"/>
          <w:sz w:val="24"/>
          <w:spacing w:val="0"/>
          <w:w w:val="100"/>
          <w:rFonts/>
          <w:caps w:val="0"/>
        </w:rPr>
        <w:t>.</w:t>
      </w:r>
    </w:p>
    <w:p w14:paraId="18E165AF" w14:textId="77777777" w:rsidR="00E849EA" w:rsidRPr="00C04C52"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49190DD8" w14:textId="77777777" w:rsidR="00CB75E4" w:rsidRDefault="00CB75E4"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48BB029E" w14:textId="77777777" w:rsidR="00CB75E4" w:rsidRDefault="00CB75E4"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1A06AE89" w14:textId="6134FC2C" w:rsidR="00E849EA" w:rsidRPr="00C04C52"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szCs w:val="28"/>
          <w:b w:val="1"/>
          <w:i w:val="0"/>
          <w:sz w:val="28"/>
          <w:spacing w:val="0"/>
          <w:w w:val="100"/>
          <w:rFonts/>
          <w:caps w:val="0"/>
        </w:rPr>
        <w:t>5</w:t>
      </w:r>
    </w:p>
    <w:p w14:paraId="0D628DF2" w14:textId="77777777" w:rsidR="00E849EA" w:rsidRPr="00C04C52"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szCs w:val="28"/>
          <w:b w:val="1"/>
          <w:i w:val="0"/>
          <w:sz w:val="28"/>
          <w:spacing w:val="0"/>
          <w:w w:val="100"/>
          <w:rFonts/>
          <w:caps w:val="0"/>
        </w:rPr>
        <w:t>2.4</w:t>
      </w:r>
      <w:r>
        <w:rPr>
          <w:szCs w:val="28"/>
          <w:b w:val="1"/>
          <w:i w:val="0"/>
          <w:sz w:val="28"/>
          <w:spacing w:val="0"/>
          <w:w w:val="100"/>
          <w:rFonts/>
          <w:caps w:val="0"/>
        </w:rPr>
        <w:t>   </w:t>
      </w:r>
      <w:r w:rsidRPr="00C04C52">
        <w:rPr>
          <w:szCs w:val="28"/>
          <w:b w:val="1"/>
          <w:i w:val="0"/>
          <w:sz w:val="28"/>
          <w:spacing w:val="0"/>
          <w:w w:val="100"/>
          <w:rFonts/>
          <w:caps w:val="0"/>
        </w:rPr>
        <w:t>SATURATED</w:t>
      </w:r>
      <w:r w:rsidRPr="00C04C52">
        <w:rPr>
          <w:szCs w:val="28"/>
          <w:b w:val="1"/>
          <w:i w:val="0"/>
          <w:sz w:val="28"/>
          <w:spacing w:val="0"/>
          <w:w w:val="100"/>
          <w:rFonts/>
          <w:caps w:val="0"/>
        </w:rPr>
        <w:t> </w:t>
      </w:r>
      <w:r w:rsidRPr="00C04C52">
        <w:rPr>
          <w:szCs w:val="28"/>
          <w:b w:val="1"/>
          <w:i w:val="0"/>
          <w:sz w:val="28"/>
          <w:spacing w:val="0"/>
          <w:w w:val="100"/>
          <w:rFonts/>
          <w:caps w:val="0"/>
        </w:rPr>
        <w:t>WATER</w:t>
      </w:r>
      <w:r w:rsidRPr="00C04C52">
        <w:rPr>
          <w:szCs w:val="28"/>
          <w:b w:val="1"/>
          <w:i w:val="0"/>
          <w:sz w:val="28"/>
          <w:spacing w:val="0"/>
          <w:w w:val="100"/>
          <w:rFonts/>
          <w:caps w:val="0"/>
        </w:rPr>
        <w:t> </w:t>
      </w:r>
      <w:r w:rsidRPr="00C04C52">
        <w:rPr>
          <w:szCs w:val="28"/>
          <w:b w:val="1"/>
          <w:i w:val="0"/>
          <w:sz w:val="28"/>
          <w:spacing w:val="0"/>
          <w:w w:val="100"/>
          <w:rFonts/>
          <w:caps w:val="0"/>
        </w:rPr>
        <w:t>VAPOR</w:t>
      </w:r>
    </w:p>
    <w:p w14:paraId="18EC3E08" w14:textId="77777777" w:rsidR="00E849EA" w:rsidRPr="00CB75E4" w:rsidRDefault="00E849EA" w:rsidP="00E849EA">
      <w:pPr>
        <w:spacing w:before="0" w:beforeAutospacing="0" w:after="160" w:afterAutospacing="0" w:lineRule="auto" w:line="259"/>
        <w:rPr>
          <w:szCs w:val="24"/>
          <w:b w:val="1"/>
          <w:i w:val="0"/>
          <w:sz w:val="24"/>
          <w:spacing w:val="0"/>
          <w:w w:val="100"/>
          <w:caps w:val="0"/>
        </w:rPr>
        <w:snapToGrid w:val="0"/>
        <w:textAlignment w:val="baseline"/>
      </w:pPr>
      <w:r w:rsidRPr="00CB75E4">
        <w:rPr>
          <w:szCs w:val="24"/>
          <w:b w:val="0"/>
          <w:i w:val="0"/>
          <w:sz w:val="24"/>
          <w:spacing w:val="0"/>
          <w:w w:val="100"/>
          <w:rFonts/>
          <w:caps w:val="0"/>
        </w:rPr>
        <w:t>A</w:t>
      </w:r>
      <w:r w:rsidRPr="00CB75E4">
        <w:rPr>
          <w:szCs w:val="24"/>
          <w:b w:val="0"/>
          <w:i w:val="0"/>
          <w:sz w:val="24"/>
          <w:spacing w:val="0"/>
          <w:w w:val="100"/>
          <w:rFonts/>
          <w:caps w:val="0"/>
        </w:rPr>
        <w:t> </w:t>
      </w:r>
      <w:r w:rsidRPr="00CB75E4">
        <w:rPr>
          <w:szCs w:val="24"/>
          <w:b w:val="0"/>
          <w:i w:val="0"/>
          <w:sz w:val="24"/>
          <w:spacing w:val="0"/>
          <w:w w:val="100"/>
          <w:rFonts/>
          <w:caps w:val="0"/>
        </w:rPr>
        <w:t>saturated</w:t>
      </w:r>
      <w:r w:rsidRPr="00CB75E4">
        <w:rPr>
          <w:szCs w:val="24"/>
          <w:b w:val="0"/>
          <w:i w:val="0"/>
          <w:sz w:val="24"/>
          <w:spacing w:val="0"/>
          <w:w w:val="100"/>
          <w:rFonts/>
          <w:caps w:val="0"/>
        </w:rPr>
        <w:t> </w:t>
      </w:r>
      <w:r w:rsidRPr="00CB75E4">
        <w:rPr>
          <w:szCs w:val="24"/>
          <w:b w:val="0"/>
          <w:i w:val="0"/>
          <w:sz w:val="24"/>
          <w:spacing w:val="0"/>
          <w:w w:val="100"/>
          <w:rFonts/>
          <w:caps w:val="0"/>
        </w:rPr>
        <w:t>vapor</w:t>
      </w:r>
      <w:r w:rsidRPr="00CB75E4">
        <w:rPr>
          <w:szCs w:val="24"/>
          <w:b w:val="0"/>
          <w:i w:val="0"/>
          <w:sz w:val="24"/>
          <w:spacing w:val="0"/>
          <w:w w:val="100"/>
          <w:rFonts/>
          <w:caps w:val="0"/>
        </w:rPr>
        <w:t> </w:t>
      </w:r>
      <w:r w:rsidRPr="00CB75E4">
        <w:rPr>
          <w:szCs w:val="24"/>
          <w:b w:val="0"/>
          <w:i w:val="0"/>
          <w:sz w:val="24"/>
          <w:spacing w:val="0"/>
          <w:w w:val="100"/>
          <w:rFonts/>
          <w:caps w:val="0"/>
        </w:rPr>
        <w:t>is</w:t>
      </w:r>
      <w:r w:rsidRPr="00CB75E4">
        <w:rPr>
          <w:szCs w:val="24"/>
          <w:b w:val="0"/>
          <w:i w:val="0"/>
          <w:sz w:val="24"/>
          <w:spacing w:val="0"/>
          <w:w w:val="100"/>
          <w:rFonts/>
          <w:caps w:val="0"/>
        </w:rPr>
        <w:t> </w:t>
      </w:r>
      <w:r w:rsidRPr="00CB75E4">
        <w:rPr>
          <w:szCs w:val="24"/>
          <w:b w:val="0"/>
          <w:i w:val="0"/>
          <w:sz w:val="24"/>
          <w:spacing w:val="0"/>
          <w:w w:val="100"/>
          <w:rFonts/>
          <w:caps w:val="0"/>
        </w:rPr>
        <w:t>a</w:t>
      </w:r>
      <w:r w:rsidRPr="00CB75E4">
        <w:rPr>
          <w:szCs w:val="24"/>
          <w:b w:val="0"/>
          <w:i w:val="0"/>
          <w:sz w:val="24"/>
          <w:spacing w:val="0"/>
          <w:w w:val="100"/>
          <w:rFonts/>
          <w:caps w:val="0"/>
        </w:rPr>
        <w:t> </w:t>
      </w:r>
      <w:r w:rsidRPr="00CB75E4">
        <w:rPr>
          <w:szCs w:val="24"/>
          <w:b w:val="0"/>
          <w:i w:val="0"/>
          <w:sz w:val="24"/>
          <w:spacing w:val="0"/>
          <w:w w:val="100"/>
          <w:rFonts/>
          <w:caps w:val="0"/>
        </w:rPr>
        <w:t>vapor</w:t>
      </w:r>
      <w:r w:rsidRPr="00CB75E4">
        <w:rPr>
          <w:szCs w:val="24"/>
          <w:b w:val="0"/>
          <w:i w:val="0"/>
          <w:sz w:val="24"/>
          <w:spacing w:val="0"/>
          <w:w w:val="100"/>
          <w:rFonts/>
          <w:caps w:val="0"/>
        </w:rPr>
        <w:t> </w:t>
      </w:r>
      <w:r w:rsidRPr="00CB75E4">
        <w:rPr>
          <w:szCs w:val="24"/>
          <w:b w:val="0"/>
          <w:i w:val="0"/>
          <w:sz w:val="24"/>
          <w:spacing w:val="0"/>
          <w:w w:val="100"/>
          <w:rFonts/>
          <w:caps w:val="0"/>
        </w:rPr>
        <w:t>that</w:t>
      </w:r>
      <w:r w:rsidRPr="00CB75E4">
        <w:rPr>
          <w:szCs w:val="24"/>
          <w:b w:val="0"/>
          <w:i w:val="0"/>
          <w:sz w:val="24"/>
          <w:spacing w:val="0"/>
          <w:w w:val="100"/>
          <w:rFonts/>
          <w:caps w:val="0"/>
        </w:rPr>
        <w:t> </w:t>
      </w:r>
      <w:r w:rsidRPr="00CB75E4">
        <w:rPr>
          <w:szCs w:val="24"/>
          <w:b w:val="0"/>
          <w:i w:val="0"/>
          <w:sz w:val="24"/>
          <w:spacing w:val="0"/>
          <w:w w:val="100"/>
          <w:rFonts/>
          <w:caps w:val="0"/>
        </w:rPr>
        <w:t>is</w:t>
      </w:r>
      <w:r w:rsidRPr="00CB75E4">
        <w:rPr>
          <w:szCs w:val="24"/>
          <w:b w:val="0"/>
          <w:i w:val="0"/>
          <w:sz w:val="24"/>
          <w:spacing w:val="0"/>
          <w:w w:val="100"/>
          <w:rFonts/>
          <w:caps w:val="0"/>
        </w:rPr>
        <w:t> </w:t>
      </w:r>
      <w:r w:rsidRPr="00CB75E4">
        <w:rPr>
          <w:szCs w:val="24"/>
          <w:b w:val="0"/>
          <w:i w:val="0"/>
          <w:sz w:val="24"/>
          <w:spacing w:val="0"/>
          <w:w w:val="100"/>
          <w:rFonts/>
          <w:caps w:val="0"/>
        </w:rPr>
        <w:t>in</w:t>
      </w:r>
      <w:r w:rsidRPr="00CB75E4">
        <w:rPr>
          <w:szCs w:val="24"/>
          <w:b w:val="0"/>
          <w:i w:val="0"/>
          <w:sz w:val="24"/>
          <w:spacing w:val="0"/>
          <w:w w:val="100"/>
          <w:rFonts/>
          <w:caps w:val="0"/>
        </w:rPr>
        <w:t> </w:t>
      </w:r>
      <w:r w:rsidRPr="00CB75E4">
        <w:rPr>
          <w:szCs w:val="24"/>
          <w:b w:val="0"/>
          <w:i w:val="0"/>
          <w:sz w:val="24"/>
          <w:spacing w:val="0"/>
          <w:w w:val="100"/>
          <w:rFonts/>
          <w:caps w:val="0"/>
        </w:rPr>
        <w:t>contact</w:t>
      </w:r>
      <w:r w:rsidRPr="00CB75E4">
        <w:rPr>
          <w:szCs w:val="24"/>
          <w:b w:val="0"/>
          <w:i w:val="0"/>
          <w:sz w:val="24"/>
          <w:spacing w:val="0"/>
          <w:w w:val="100"/>
          <w:rFonts/>
          <w:caps w:val="0"/>
        </w:rPr>
        <w:t> </w:t>
      </w:r>
      <w:r w:rsidRPr="00CB75E4">
        <w:rPr>
          <w:szCs w:val="24"/>
          <w:b w:val="0"/>
          <w:i w:val="0"/>
          <w:sz w:val="24"/>
          <w:spacing w:val="0"/>
          <w:w w:val="100"/>
          <w:rFonts/>
          <w:caps w:val="0"/>
        </w:rPr>
        <w:t>with</w:t>
      </w:r>
      <w:r w:rsidRPr="00CB75E4">
        <w:rPr>
          <w:szCs w:val="24"/>
          <w:b w:val="0"/>
          <w:i w:val="0"/>
          <w:sz w:val="24"/>
          <w:spacing w:val="0"/>
          <w:w w:val="100"/>
          <w:rFonts/>
          <w:caps w:val="0"/>
        </w:rPr>
        <w:t> </w:t>
      </w:r>
      <w:r w:rsidRPr="00CB75E4">
        <w:rPr>
          <w:szCs w:val="24"/>
          <w:b w:val="0"/>
          <w:i w:val="0"/>
          <w:sz w:val="24"/>
          <w:spacing w:val="0"/>
          <w:w w:val="100"/>
          <w:rFonts/>
          <w:caps w:val="0"/>
        </w:rPr>
        <w:t>its</w:t>
      </w:r>
      <w:r w:rsidRPr="00CB75E4">
        <w:rPr>
          <w:szCs w:val="24"/>
          <w:b w:val="0"/>
          <w:i w:val="0"/>
          <w:sz w:val="24"/>
          <w:spacing w:val="0"/>
          <w:w w:val="100"/>
          <w:rFonts/>
          <w:caps w:val="0"/>
        </w:rPr>
        <w:t> </w:t>
      </w:r>
      <w:r w:rsidRPr="00CB75E4">
        <w:rPr>
          <w:szCs w:val="24"/>
          <w:b w:val="0"/>
          <w:i w:val="0"/>
          <w:sz w:val="24"/>
          <w:spacing w:val="0"/>
          <w:w w:val="100"/>
          <w:rFonts/>
          <w:caps w:val="0"/>
        </w:rPr>
        <w:t>own</w:t>
      </w:r>
      <w:r w:rsidRPr="00CB75E4">
        <w:rPr>
          <w:szCs w:val="24"/>
          <w:b w:val="0"/>
          <w:i w:val="0"/>
          <w:sz w:val="24"/>
          <w:spacing w:val="0"/>
          <w:w w:val="100"/>
          <w:rFonts/>
          <w:caps w:val="0"/>
        </w:rPr>
        <w:t> </w:t>
      </w:r>
      <w:r w:rsidRPr="00CB75E4">
        <w:rPr>
          <w:szCs w:val="24"/>
          <w:b w:val="0"/>
          <w:i w:val="0"/>
          <w:sz w:val="24"/>
          <w:spacing w:val="0"/>
          <w:w w:val="100"/>
          <w:rFonts/>
          <w:caps w:val="0"/>
        </w:rPr>
        <w:t>liquid</w:t>
      </w:r>
      <w:r w:rsidRPr="00CB75E4">
        <w:rPr>
          <w:szCs w:val="24"/>
          <w:b w:val="0"/>
          <w:i w:val="0"/>
          <w:sz w:val="24"/>
          <w:spacing w:val="0"/>
          <w:w w:val="100"/>
          <w:rFonts/>
          <w:caps w:val="0"/>
        </w:rPr>
        <w:t> </w:t>
      </w:r>
      <w:r w:rsidRPr="00CB75E4">
        <w:rPr>
          <w:szCs w:val="24"/>
          <w:b w:val="0"/>
          <w:i w:val="0"/>
          <w:sz w:val="24"/>
          <w:spacing w:val="0"/>
          <w:w w:val="100"/>
          <w:rFonts/>
          <w:caps w:val="0"/>
        </w:rPr>
        <w:t>within</w:t>
      </w:r>
      <w:r w:rsidRPr="00CB75E4">
        <w:rPr>
          <w:szCs w:val="24"/>
          <w:b w:val="0"/>
          <w:i w:val="0"/>
          <w:sz w:val="24"/>
          <w:spacing w:val="0"/>
          <w:w w:val="100"/>
          <w:rFonts/>
          <w:caps w:val="0"/>
        </w:rPr>
        <w:t> </w:t>
      </w:r>
      <w:r w:rsidRPr="00CB75E4">
        <w:rPr>
          <w:szCs w:val="24"/>
          <w:b w:val="0"/>
          <w:i w:val="0"/>
          <w:sz w:val="24"/>
          <w:spacing w:val="0"/>
          <w:w w:val="100"/>
          <w:rFonts/>
          <w:caps w:val="0"/>
        </w:rPr>
        <w:t>a</w:t>
      </w:r>
      <w:r w:rsidRPr="00CB75E4">
        <w:rPr>
          <w:szCs w:val="24"/>
          <w:b w:val="0"/>
          <w:i w:val="0"/>
          <w:sz w:val="24"/>
          <w:spacing w:val="0"/>
          <w:w w:val="100"/>
          <w:rFonts/>
          <w:caps w:val="0"/>
        </w:rPr>
        <w:t> </w:t>
      </w:r>
      <w:r w:rsidRPr="00CB75E4">
        <w:rPr>
          <w:szCs w:val="24"/>
          <w:b w:val="0"/>
          <w:i w:val="0"/>
          <w:sz w:val="24"/>
          <w:spacing w:val="0"/>
          <w:w w:val="100"/>
          <w:rFonts/>
          <w:caps w:val="0"/>
        </w:rPr>
        <w:t>confined</w:t>
      </w:r>
      <w:r w:rsidRPr="00CB75E4">
        <w:rPr>
          <w:szCs w:val="24"/>
          <w:b w:val="0"/>
          <w:i w:val="0"/>
          <w:sz w:val="24"/>
          <w:spacing w:val="0"/>
          <w:w w:val="100"/>
          <w:rFonts/>
          <w:caps w:val="0"/>
        </w:rPr>
        <w:t> </w:t>
      </w:r>
      <w:r w:rsidRPr="00CB75E4">
        <w:rPr>
          <w:szCs w:val="24"/>
          <w:b w:val="0"/>
          <w:i w:val="0"/>
          <w:sz w:val="24"/>
          <w:spacing w:val="0"/>
          <w:w w:val="100"/>
          <w:rFonts/>
          <w:caps w:val="0"/>
        </w:rPr>
        <w:t>space.</w:t>
      </w:r>
      <w:r w:rsidRPr="00CB75E4">
        <w:rPr>
          <w:szCs w:val="24"/>
          <w:b w:val="0"/>
          <w:i w:val="0"/>
          <w:sz w:val="24"/>
          <w:spacing w:val="0"/>
          <w:w w:val="100"/>
          <w:rFonts/>
          <w:caps w:val="0"/>
        </w:rPr>
        <w:t> </w:t>
      </w:r>
      <w:r w:rsidRPr="00CB75E4">
        <w:rPr>
          <w:szCs w:val="24"/>
          <w:b w:val="0"/>
          <w:i w:val="0"/>
          <w:sz w:val="24"/>
          <w:spacing w:val="0"/>
          <w:w w:val="100"/>
          <w:rFonts/>
          <w:caps w:val="0"/>
        </w:rPr>
        <w:t>When</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enclosed</w:t>
      </w:r>
      <w:r w:rsidRPr="00CB75E4">
        <w:rPr>
          <w:szCs w:val="24"/>
          <w:b w:val="0"/>
          <w:i w:val="0"/>
          <w:sz w:val="24"/>
          <w:spacing w:val="0"/>
          <w:w w:val="100"/>
          <w:rFonts/>
          <w:caps w:val="0"/>
        </w:rPr>
        <w:t> </w:t>
      </w:r>
      <w:r w:rsidRPr="00CB75E4">
        <w:rPr>
          <w:szCs w:val="24"/>
          <w:b w:val="0"/>
          <w:i w:val="0"/>
          <w:sz w:val="24"/>
          <w:spacing w:val="0"/>
          <w:w w:val="100"/>
          <w:rFonts/>
          <w:caps w:val="0"/>
        </w:rPr>
        <w:t>space</w:t>
      </w:r>
      <w:r w:rsidRPr="00CB75E4">
        <w:rPr>
          <w:szCs w:val="24"/>
          <w:b w:val="0"/>
          <w:i w:val="0"/>
          <w:sz w:val="24"/>
          <w:spacing w:val="0"/>
          <w:w w:val="100"/>
          <w:rFonts/>
          <w:caps w:val="0"/>
        </w:rPr>
        <w:t> </w:t>
      </w:r>
      <w:r w:rsidRPr="00CB75E4">
        <w:rPr>
          <w:szCs w:val="24"/>
          <w:b w:val="0"/>
          <w:i w:val="0"/>
          <w:sz w:val="24"/>
          <w:spacing w:val="0"/>
          <w:w w:val="100"/>
          <w:rFonts/>
          <w:caps w:val="0"/>
        </w:rPr>
        <w:t>above</w:t>
      </w:r>
      <w:r w:rsidRPr="00CB75E4">
        <w:rPr>
          <w:szCs w:val="24"/>
          <w:b w:val="0"/>
          <w:i w:val="0"/>
          <w:sz w:val="24"/>
          <w:spacing w:val="0"/>
          <w:w w:val="100"/>
          <w:rFonts/>
          <w:caps w:val="0"/>
        </w:rPr>
        <w:t> </w:t>
      </w:r>
      <w:r w:rsidRPr="00CB75E4">
        <w:rPr>
          <w:szCs w:val="24"/>
          <w:b w:val="0"/>
          <w:i w:val="0"/>
          <w:sz w:val="24"/>
          <w:spacing w:val="0"/>
          <w:w w:val="100"/>
          <w:rFonts/>
          <w:caps w:val="0"/>
        </w:rPr>
        <w:t>a</w:t>
      </w:r>
      <w:r w:rsidRPr="00CB75E4">
        <w:rPr>
          <w:szCs w:val="24"/>
          <w:b w:val="0"/>
          <w:i w:val="0"/>
          <w:sz w:val="24"/>
          <w:spacing w:val="0"/>
          <w:w w:val="100"/>
          <w:rFonts/>
          <w:caps w:val="0"/>
        </w:rPr>
        <w:t> </w:t>
      </w:r>
      <w:r w:rsidRPr="00CB75E4">
        <w:rPr>
          <w:szCs w:val="24"/>
          <w:b w:val="0"/>
          <w:i w:val="0"/>
          <w:sz w:val="24"/>
          <w:spacing w:val="0"/>
          <w:w w:val="100"/>
          <w:rFonts/>
          <w:caps w:val="0"/>
        </w:rPr>
        <w:t>liquid</w:t>
      </w:r>
      <w:r w:rsidRPr="00CB75E4">
        <w:rPr>
          <w:szCs w:val="24"/>
          <w:b w:val="0"/>
          <w:i w:val="0"/>
          <w:sz w:val="24"/>
          <w:spacing w:val="0"/>
          <w:w w:val="100"/>
          <w:rFonts/>
          <w:caps w:val="0"/>
        </w:rPr>
        <w:t> </w:t>
      </w:r>
      <w:r w:rsidRPr="00CB75E4">
        <w:rPr>
          <w:szCs w:val="24"/>
          <w:b w:val="0"/>
          <w:i w:val="0"/>
          <w:sz w:val="24"/>
          <w:spacing w:val="0"/>
          <w:w w:val="100"/>
          <w:rFonts/>
          <w:caps w:val="0"/>
        </w:rPr>
        <w:t>is</w:t>
      </w:r>
      <w:r w:rsidRPr="00CB75E4">
        <w:rPr>
          <w:szCs w:val="24"/>
          <w:b w:val="0"/>
          <w:i w:val="0"/>
          <w:sz w:val="24"/>
          <w:spacing w:val="0"/>
          <w:w w:val="100"/>
          <w:rFonts/>
          <w:caps w:val="0"/>
        </w:rPr>
        <w:t> </w:t>
      </w:r>
      <w:r w:rsidRPr="00CB75E4">
        <w:rPr>
          <w:szCs w:val="24"/>
          <w:b w:val="0"/>
          <w:i w:val="0"/>
          <w:sz w:val="24"/>
          <w:spacing w:val="0"/>
          <w:w w:val="100"/>
          <w:rFonts/>
          <w:caps w:val="0"/>
        </w:rPr>
        <w:t>saturated</w:t>
      </w:r>
      <w:r w:rsidRPr="00CB75E4">
        <w:rPr>
          <w:szCs w:val="24"/>
          <w:b w:val="0"/>
          <w:i w:val="0"/>
          <w:sz w:val="24"/>
          <w:spacing w:val="0"/>
          <w:w w:val="100"/>
          <w:rFonts/>
          <w:caps w:val="0"/>
        </w:rPr>
        <w:t> </w:t>
      </w:r>
      <w:r w:rsidRPr="00CB75E4">
        <w:rPr>
          <w:szCs w:val="24"/>
          <w:b w:val="0"/>
          <w:i w:val="0"/>
          <w:sz w:val="24"/>
          <w:spacing w:val="0"/>
          <w:w w:val="100"/>
          <w:rFonts/>
          <w:caps w:val="0"/>
        </w:rPr>
        <w:t>with</w:t>
      </w:r>
      <w:r w:rsidRPr="00CB75E4">
        <w:rPr>
          <w:szCs w:val="24"/>
          <w:b w:val="0"/>
          <w:i w:val="0"/>
          <w:sz w:val="24"/>
          <w:spacing w:val="0"/>
          <w:w w:val="100"/>
          <w:rFonts/>
          <w:caps w:val="0"/>
        </w:rPr>
        <w:t> </w:t>
      </w:r>
      <w:r w:rsidRPr="00CB75E4">
        <w:rPr>
          <w:szCs w:val="24"/>
          <w:b w:val="0"/>
          <w:i w:val="0"/>
          <w:sz w:val="24"/>
          <w:spacing w:val="0"/>
          <w:w w:val="100"/>
          <w:rFonts/>
          <w:caps w:val="0"/>
        </w:rPr>
        <w:t>vapor</w:t>
      </w:r>
      <w:r w:rsidRPr="00CB75E4">
        <w:rPr>
          <w:szCs w:val="24"/>
          <w:b w:val="0"/>
          <w:i w:val="0"/>
          <w:sz w:val="24"/>
          <w:spacing w:val="0"/>
          <w:w w:val="100"/>
          <w:rFonts/>
          <w:caps w:val="0"/>
        </w:rPr>
        <w:t> </w:t>
      </w:r>
      <w:r w:rsidRPr="00CB75E4">
        <w:rPr>
          <w:szCs w:val="24"/>
          <w:b w:val="0"/>
          <w:i w:val="0"/>
          <w:sz w:val="24"/>
          <w:spacing w:val="0"/>
          <w:w w:val="100"/>
          <w:rFonts/>
          <w:caps w:val="0"/>
        </w:rPr>
        <w:t>molecules</w:t>
      </w:r>
      <w:r w:rsidRPr="00CB75E4">
        <w:rPr>
          <w:szCs w:val="24"/>
          <w:b w:val="0"/>
          <w:i w:val="0"/>
          <w:sz w:val="24"/>
          <w:spacing w:val="0"/>
          <w:w w:val="100"/>
          <w:rFonts/>
          <w:caps w:val="0"/>
        </w:rPr>
        <w:t> </w:t>
      </w:r>
      <w:r w:rsidRPr="00CB75E4">
        <w:rPr>
          <w:szCs w:val="24"/>
          <w:b w:val="0"/>
          <w:i w:val="0"/>
          <w:sz w:val="24"/>
          <w:spacing w:val="0"/>
          <w:w w:val="100"/>
          <w:rFonts/>
          <w:caps w:val="0"/>
        </w:rPr>
        <w:t>and</w:t>
      </w:r>
      <w:r w:rsidRPr="00CB75E4">
        <w:rPr>
          <w:szCs w:val="24"/>
          <w:b w:val="0"/>
          <w:i w:val="0"/>
          <w:sz w:val="24"/>
          <w:spacing w:val="0"/>
          <w:w w:val="100"/>
          <w:rFonts/>
          <w:caps w:val="0"/>
        </w:rPr>
        <w:t> </w:t>
      </w:r>
      <w:r w:rsidRPr="00CB75E4">
        <w:rPr>
          <w:szCs w:val="24"/>
          <w:b w:val="0"/>
          <w:i w:val="0"/>
          <w:sz w:val="24"/>
          <w:spacing w:val="0"/>
          <w:w w:val="100"/>
          <w:rFonts/>
          <w:caps w:val="0"/>
        </w:rPr>
        <w:t>can</w:t>
      </w:r>
      <w:r w:rsidRPr="00CB75E4">
        <w:rPr>
          <w:szCs w:val="24"/>
          <w:b w:val="0"/>
          <w:i w:val="0"/>
          <w:sz w:val="24"/>
          <w:spacing w:val="0"/>
          <w:w w:val="100"/>
          <w:rFonts/>
          <w:caps w:val="0"/>
        </w:rPr>
        <w:t> </w:t>
      </w:r>
      <w:r w:rsidRPr="00CB75E4">
        <w:rPr>
          <w:szCs w:val="24"/>
          <w:b w:val="0"/>
          <w:i w:val="0"/>
          <w:sz w:val="24"/>
          <w:spacing w:val="0"/>
          <w:w w:val="100"/>
          <w:rFonts/>
          <w:caps w:val="0"/>
        </w:rPr>
        <w:t>hold</w:t>
      </w:r>
      <w:r w:rsidRPr="00CB75E4">
        <w:rPr>
          <w:szCs w:val="24"/>
          <w:b w:val="0"/>
          <w:i w:val="0"/>
          <w:sz w:val="24"/>
          <w:spacing w:val="0"/>
          <w:w w:val="100"/>
          <w:rFonts/>
          <w:caps w:val="0"/>
        </w:rPr>
        <w:t> </w:t>
      </w:r>
      <w:r w:rsidRPr="00CB75E4">
        <w:rPr>
          <w:szCs w:val="24"/>
          <w:b w:val="0"/>
          <w:i w:val="0"/>
          <w:sz w:val="24"/>
          <w:spacing w:val="0"/>
          <w:w w:val="100"/>
          <w:rFonts/>
          <w:caps w:val="0"/>
        </w:rPr>
        <w:t>no</w:t>
      </w:r>
      <w:r w:rsidRPr="00CB75E4">
        <w:rPr>
          <w:szCs w:val="24"/>
          <w:b w:val="0"/>
          <w:i w:val="0"/>
          <w:sz w:val="24"/>
          <w:spacing w:val="0"/>
          <w:w w:val="100"/>
          <w:rFonts/>
          <w:caps w:val="0"/>
        </w:rPr>
        <w:t> </w:t>
      </w:r>
      <w:r w:rsidRPr="00CB75E4">
        <w:rPr>
          <w:szCs w:val="24"/>
          <w:b w:val="0"/>
          <w:i w:val="0"/>
          <w:sz w:val="24"/>
          <w:spacing w:val="0"/>
          <w:w w:val="100"/>
          <w:rFonts/>
          <w:caps w:val="0"/>
        </w:rPr>
        <w:t>more</w:t>
      </w:r>
      <w:r w:rsidRPr="00CB75E4">
        <w:rPr>
          <w:szCs w:val="24"/>
          <w:b w:val="0"/>
          <w:i w:val="0"/>
          <w:sz w:val="24"/>
          <w:spacing w:val="0"/>
          <w:w w:val="100"/>
          <w:rFonts/>
          <w:caps w:val="0"/>
        </w:rPr>
        <w:t> </w:t>
      </w:r>
      <w:r w:rsidRPr="00CB75E4">
        <w:rPr>
          <w:szCs w:val="24"/>
          <w:b w:val="0"/>
          <w:i w:val="0"/>
          <w:sz w:val="24"/>
          <w:spacing w:val="0"/>
          <w:w w:val="100"/>
          <w:rFonts/>
          <w:caps w:val="0"/>
        </w:rPr>
        <w:t>molecules,</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pressure</w:t>
      </w:r>
      <w:r w:rsidRPr="00CB75E4">
        <w:rPr>
          <w:szCs w:val="24"/>
          <w:b w:val="0"/>
          <w:i w:val="0"/>
          <w:sz w:val="24"/>
          <w:spacing w:val="0"/>
          <w:w w:val="100"/>
          <w:rFonts/>
          <w:caps w:val="0"/>
        </w:rPr>
        <w:t> </w:t>
      </w:r>
      <w:r w:rsidRPr="00CB75E4">
        <w:rPr>
          <w:szCs w:val="24"/>
          <w:b w:val="0"/>
          <w:i w:val="0"/>
          <w:sz w:val="24"/>
          <w:spacing w:val="0"/>
          <w:w w:val="100"/>
          <w:rFonts/>
          <w:caps w:val="0"/>
        </w:rPr>
        <w:t>exerted</w:t>
      </w:r>
      <w:r w:rsidRPr="00CB75E4">
        <w:rPr>
          <w:szCs w:val="24"/>
          <w:b w:val="0"/>
          <w:i w:val="0"/>
          <w:sz w:val="24"/>
          <w:spacing w:val="0"/>
          <w:w w:val="100"/>
          <w:rFonts/>
          <w:caps w:val="0"/>
        </w:rPr>
        <w:t> </w:t>
      </w:r>
      <w:r w:rsidRPr="00CB75E4">
        <w:rPr>
          <w:szCs w:val="24"/>
          <w:b w:val="0"/>
          <w:i w:val="0"/>
          <w:sz w:val="24"/>
          <w:spacing w:val="0"/>
          <w:w w:val="100"/>
          <w:rFonts/>
          <w:caps w:val="0"/>
        </w:rPr>
        <w:t>by</w:t>
      </w:r>
      <w:r w:rsidRPr="00CB75E4">
        <w:rPr>
          <w:szCs w:val="24"/>
          <w:b w:val="0"/>
          <w:i w:val="0"/>
          <w:sz w:val="24"/>
          <w:spacing w:val="0"/>
          <w:w w:val="100"/>
          <w:rFonts/>
          <w:caps w:val="0"/>
        </w:rPr>
        <w:t> </w:t>
      </w:r>
      <w:r w:rsidRPr="00CB75E4">
        <w:rPr>
          <w:szCs w:val="24"/>
          <w:b w:val="0"/>
          <w:i w:val="0"/>
          <w:sz w:val="24"/>
          <w:spacing w:val="0"/>
          <w:w w:val="100"/>
          <w:rFonts/>
          <w:caps w:val="0"/>
        </w:rPr>
        <w:t>this</w:t>
      </w:r>
      <w:r w:rsidRPr="00CB75E4">
        <w:rPr>
          <w:szCs w:val="24"/>
          <w:b w:val="0"/>
          <w:i w:val="0"/>
          <w:sz w:val="24"/>
          <w:spacing w:val="0"/>
          <w:w w:val="100"/>
          <w:rFonts/>
          <w:caps w:val="0"/>
        </w:rPr>
        <w:t> </w:t>
      </w:r>
      <w:r w:rsidRPr="00CB75E4">
        <w:rPr>
          <w:szCs w:val="24"/>
          <w:b w:val="0"/>
          <w:i w:val="0"/>
          <w:sz w:val="24"/>
          <w:spacing w:val="0"/>
          <w:w w:val="100"/>
          <w:rFonts/>
          <w:caps w:val="0"/>
        </w:rPr>
        <w:t>saturated</w:t>
      </w:r>
      <w:r w:rsidRPr="00CB75E4">
        <w:rPr>
          <w:szCs w:val="24"/>
          <w:b w:val="0"/>
          <w:i w:val="0"/>
          <w:sz w:val="24"/>
          <w:spacing w:val="0"/>
          <w:w w:val="100"/>
          <w:rFonts/>
          <w:caps w:val="0"/>
        </w:rPr>
        <w:t> </w:t>
      </w:r>
      <w:r w:rsidRPr="00CB75E4">
        <w:rPr>
          <w:szCs w:val="24"/>
          <w:b w:val="0"/>
          <w:i w:val="0"/>
          <w:sz w:val="24"/>
          <w:spacing w:val="0"/>
          <w:w w:val="100"/>
          <w:rFonts/>
          <w:caps w:val="0"/>
        </w:rPr>
        <w:t>vapor</w:t>
      </w:r>
      <w:r w:rsidRPr="00CB75E4">
        <w:rPr>
          <w:szCs w:val="24"/>
          <w:b w:val="0"/>
          <w:i w:val="0"/>
          <w:sz w:val="24"/>
          <w:spacing w:val="0"/>
          <w:w w:val="100"/>
          <w:rFonts/>
          <w:caps w:val="0"/>
        </w:rPr>
        <w:t> </w:t>
      </w:r>
      <w:r w:rsidRPr="00CB75E4">
        <w:rPr>
          <w:szCs w:val="24"/>
          <w:b w:val="0"/>
          <w:i w:val="0"/>
          <w:sz w:val="24"/>
          <w:spacing w:val="0"/>
          <w:w w:val="100"/>
          <w:rFonts/>
          <w:caps w:val="0"/>
        </w:rPr>
        <w:t>is</w:t>
      </w:r>
      <w:r w:rsidRPr="00CB75E4">
        <w:rPr>
          <w:szCs w:val="24"/>
          <w:b w:val="0"/>
          <w:i w:val="0"/>
          <w:sz w:val="24"/>
          <w:spacing w:val="0"/>
          <w:w w:val="100"/>
          <w:rFonts/>
          <w:caps w:val="0"/>
        </w:rPr>
        <w:t> </w:t>
      </w:r>
      <w:r w:rsidRPr="00CB75E4">
        <w:rPr>
          <w:szCs w:val="24"/>
          <w:b w:val="0"/>
          <w:i w:val="0"/>
          <w:sz w:val="24"/>
          <w:spacing w:val="0"/>
          <w:w w:val="100"/>
          <w:rFonts/>
          <w:caps w:val="0"/>
        </w:rPr>
        <w:t>said</w:t>
      </w:r>
      <w:r w:rsidRPr="00CB75E4">
        <w:rPr>
          <w:szCs w:val="24"/>
          <w:b w:val="0"/>
          <w:i w:val="0"/>
          <w:sz w:val="24"/>
          <w:spacing w:val="0"/>
          <w:w w:val="100"/>
          <w:rFonts/>
          <w:caps w:val="0"/>
        </w:rPr>
        <w:t> </w:t>
      </w:r>
      <w:r w:rsidRPr="00CB75E4">
        <w:rPr>
          <w:szCs w:val="24"/>
          <w:b w:val="0"/>
          <w:i w:val="0"/>
          <w:sz w:val="24"/>
          <w:spacing w:val="0"/>
          <w:w w:val="100"/>
          <w:rFonts/>
          <w:caps w:val="0"/>
        </w:rPr>
        <w:t>to</w:t>
      </w:r>
      <w:r w:rsidRPr="00CB75E4">
        <w:rPr>
          <w:szCs w:val="24"/>
          <w:b w:val="0"/>
          <w:i w:val="0"/>
          <w:sz w:val="24"/>
          <w:spacing w:val="0"/>
          <w:w w:val="100"/>
          <w:rFonts/>
          <w:caps w:val="0"/>
        </w:rPr>
        <w:t> </w:t>
      </w:r>
      <w:r w:rsidRPr="00CB75E4">
        <w:rPr>
          <w:szCs w:val="24"/>
          <w:b w:val="0"/>
          <w:i w:val="0"/>
          <w:sz w:val="24"/>
          <w:spacing w:val="0"/>
          <w:w w:val="100"/>
          <w:rFonts/>
          <w:caps w:val="0"/>
        </w:rPr>
        <w:t>be</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saturated</w:t>
      </w:r>
      <w:r w:rsidRPr="00CB75E4">
        <w:rPr>
          <w:szCs w:val="24"/>
          <w:b w:val="0"/>
          <w:i w:val="0"/>
          <w:sz w:val="24"/>
          <w:spacing w:val="0"/>
          <w:w w:val="100"/>
          <w:rFonts/>
          <w:caps w:val="0"/>
        </w:rPr>
        <w:t> </w:t>
      </w:r>
      <w:r w:rsidRPr="00CB75E4">
        <w:rPr>
          <w:szCs w:val="24"/>
          <w:b w:val="0"/>
          <w:i w:val="0"/>
          <w:sz w:val="24"/>
          <w:spacing w:val="0"/>
          <w:w w:val="100"/>
          <w:rFonts/>
          <w:caps w:val="0"/>
        </w:rPr>
        <w:t>vapor</w:t>
      </w:r>
      <w:r w:rsidRPr="00CB75E4">
        <w:rPr>
          <w:szCs w:val="24"/>
          <w:b w:val="0"/>
          <w:i w:val="0"/>
          <w:sz w:val="24"/>
          <w:spacing w:val="0"/>
          <w:w w:val="100"/>
          <w:rFonts/>
          <w:caps w:val="0"/>
        </w:rPr>
        <w:t> </w:t>
      </w:r>
      <w:r w:rsidRPr="00CB75E4">
        <w:rPr>
          <w:szCs w:val="24"/>
          <w:b w:val="0"/>
          <w:i w:val="0"/>
          <w:sz w:val="24"/>
          <w:spacing w:val="0"/>
          <w:w w:val="100"/>
          <w:rFonts/>
          <w:caps w:val="0"/>
        </w:rPr>
        <w:t>pressure</w:t>
      </w:r>
      <w:r w:rsidRPr="00CB75E4">
        <w:rPr>
          <w:szCs w:val="24"/>
          <w:b w:val="0"/>
          <w:i w:val="0"/>
          <w:sz w:val="24"/>
          <w:spacing w:val="0"/>
          <w:w w:val="100"/>
          <w:rFonts/>
          <w:caps w:val="0"/>
        </w:rPr>
        <w:t> </w:t>
      </w:r>
      <w:r w:rsidRPr="00CB75E4">
        <w:rPr>
          <w:szCs w:val="24"/>
          <w:b w:val="0"/>
          <w:i w:val="0"/>
          <w:sz w:val="24"/>
          <w:spacing w:val="0"/>
          <w:w w:val="100"/>
          <w:rFonts/>
          <w:caps w:val="0"/>
        </w:rPr>
        <w:t>(s.</w:t>
      </w:r>
      <w:r w:rsidRPr="00CB75E4">
        <w:rPr>
          <w:szCs w:val="24"/>
          <w:b w:val="0"/>
          <w:i w:val="0"/>
          <w:sz w:val="24"/>
          <w:spacing w:val="0"/>
          <w:w w:val="100"/>
          <w:rFonts/>
          <w:caps w:val="0"/>
        </w:rPr>
        <w:t> </w:t>
      </w:r>
      <w:r w:rsidRPr="00CB75E4">
        <w:rPr>
          <w:szCs w:val="24"/>
          <w:b w:val="0"/>
          <w:i w:val="0"/>
          <w:sz w:val="24"/>
          <w:spacing w:val="0"/>
          <w:w w:val="100"/>
          <w:rFonts/>
          <w:caps w:val="0"/>
        </w:rPr>
        <w:t>v.</w:t>
      </w:r>
      <w:r w:rsidRPr="00CB75E4">
        <w:rPr>
          <w:szCs w:val="24"/>
          <w:b w:val="0"/>
          <w:i w:val="0"/>
          <w:sz w:val="24"/>
          <w:spacing w:val="0"/>
          <w:w w:val="100"/>
          <w:rFonts/>
          <w:caps w:val="0"/>
        </w:rPr>
        <w:t> </w:t>
      </w:r>
      <w:r w:rsidRPr="00CB75E4">
        <w:rPr>
          <w:szCs w:val="24"/>
          <w:b w:val="0"/>
          <w:i w:val="0"/>
          <w:sz w:val="24"/>
          <w:spacing w:val="0"/>
          <w:w w:val="100"/>
          <w:rFonts/>
          <w:caps w:val="0"/>
        </w:rPr>
        <w:t>p)</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liquid.</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vapor</w:t>
      </w:r>
      <w:r w:rsidRPr="00CB75E4">
        <w:rPr>
          <w:szCs w:val="24"/>
          <w:b w:val="0"/>
          <w:i w:val="0"/>
          <w:sz w:val="24"/>
          <w:spacing w:val="0"/>
          <w:w w:val="100"/>
          <w:rFonts/>
          <w:caps w:val="0"/>
        </w:rPr>
        <w:t> </w:t>
      </w:r>
      <w:r w:rsidRPr="00CB75E4">
        <w:rPr>
          <w:szCs w:val="24"/>
          <w:b w:val="0"/>
          <w:i w:val="0"/>
          <w:sz w:val="24"/>
          <w:spacing w:val="0"/>
          <w:w w:val="100"/>
          <w:rFonts/>
          <w:caps w:val="0"/>
        </w:rPr>
        <w:t>is</w:t>
      </w:r>
      <w:r w:rsidRPr="00CB75E4">
        <w:rPr>
          <w:szCs w:val="24"/>
          <w:b w:val="0"/>
          <w:i w:val="0"/>
          <w:sz w:val="24"/>
          <w:spacing w:val="0"/>
          <w:w w:val="100"/>
          <w:rFonts/>
          <w:caps w:val="0"/>
        </w:rPr>
        <w:t> </w:t>
      </w:r>
      <w:r w:rsidRPr="00CB75E4">
        <w:rPr>
          <w:szCs w:val="24"/>
          <w:b w:val="0"/>
          <w:i w:val="0"/>
          <w:sz w:val="24"/>
          <w:spacing w:val="0"/>
          <w:w w:val="100"/>
          <w:rFonts/>
          <w:caps w:val="0"/>
        </w:rPr>
        <w:t>said</w:t>
      </w:r>
      <w:r w:rsidRPr="00CB75E4">
        <w:rPr>
          <w:szCs w:val="24"/>
          <w:b w:val="0"/>
          <w:i w:val="0"/>
          <w:sz w:val="24"/>
          <w:spacing w:val="0"/>
          <w:w w:val="100"/>
          <w:rFonts/>
          <w:caps w:val="0"/>
        </w:rPr>
        <w:t> </w:t>
      </w:r>
      <w:r w:rsidRPr="00CB75E4">
        <w:rPr>
          <w:szCs w:val="24"/>
          <w:b w:val="0"/>
          <w:i w:val="0"/>
          <w:sz w:val="24"/>
          <w:spacing w:val="0"/>
          <w:w w:val="100"/>
          <w:rFonts/>
          <w:caps w:val="0"/>
        </w:rPr>
        <w:t>to</w:t>
      </w:r>
      <w:r w:rsidRPr="00CB75E4">
        <w:rPr>
          <w:szCs w:val="24"/>
          <w:b w:val="0"/>
          <w:i w:val="0"/>
          <w:sz w:val="24"/>
          <w:spacing w:val="0"/>
          <w:w w:val="100"/>
          <w:rFonts/>
          <w:caps w:val="0"/>
        </w:rPr>
        <w:t> </w:t>
      </w:r>
      <w:r w:rsidRPr="00CB75E4">
        <w:rPr>
          <w:szCs w:val="24"/>
          <w:b w:val="0"/>
          <w:i w:val="0"/>
          <w:sz w:val="24"/>
          <w:spacing w:val="0"/>
          <w:w w:val="100"/>
          <w:rFonts/>
          <w:caps w:val="0"/>
        </w:rPr>
        <w:t>be</w:t>
      </w:r>
      <w:r w:rsidRPr="00CB75E4">
        <w:rPr>
          <w:szCs w:val="24"/>
          <w:b w:val="0"/>
          <w:i w:val="0"/>
          <w:sz w:val="24"/>
          <w:spacing w:val="0"/>
          <w:w w:val="100"/>
          <w:rFonts/>
          <w:caps w:val="0"/>
        </w:rPr>
        <w:t> </w:t>
      </w:r>
      <w:r w:rsidRPr="00CB75E4">
        <w:rPr>
          <w:szCs w:val="24"/>
          <w:b w:val="0"/>
          <w:i w:val="0"/>
          <w:sz w:val="24"/>
          <w:spacing w:val="0"/>
          <w:w w:val="100"/>
          <w:rFonts/>
          <w:caps w:val="0"/>
        </w:rPr>
        <w:t>saturated</w:t>
      </w:r>
      <w:r w:rsidRPr="00CB75E4">
        <w:rPr>
          <w:szCs w:val="24"/>
          <w:b w:val="0"/>
          <w:i w:val="0"/>
          <w:sz w:val="24"/>
          <w:spacing w:val="0"/>
          <w:w w:val="100"/>
          <w:rFonts/>
          <w:caps w:val="0"/>
        </w:rPr>
        <w:t> </w:t>
      </w:r>
      <w:r w:rsidRPr="00CB75E4">
        <w:rPr>
          <w:szCs w:val="24"/>
          <w:b w:val="0"/>
          <w:i w:val="0"/>
          <w:sz w:val="24"/>
          <w:spacing w:val="0"/>
          <w:w w:val="100"/>
          <w:rFonts/>
          <w:caps w:val="0"/>
        </w:rPr>
        <w:t>when</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number</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molecules</w:t>
      </w:r>
      <w:r w:rsidRPr="00CB75E4">
        <w:rPr>
          <w:szCs w:val="24"/>
          <w:b w:val="0"/>
          <w:i w:val="0"/>
          <w:sz w:val="24"/>
          <w:spacing w:val="0"/>
          <w:w w:val="100"/>
          <w:rFonts/>
          <w:caps w:val="0"/>
        </w:rPr>
        <w:t> </w:t>
      </w:r>
      <w:r w:rsidRPr="00CB75E4">
        <w:rPr>
          <w:szCs w:val="24"/>
          <w:b w:val="0"/>
          <w:i w:val="0"/>
          <w:sz w:val="24"/>
          <w:spacing w:val="0"/>
          <w:w w:val="100"/>
          <w:rFonts/>
          <w:caps w:val="0"/>
        </w:rPr>
        <w:t>escaping</w:t>
      </w:r>
      <w:r w:rsidRPr="00CB75E4">
        <w:rPr>
          <w:szCs w:val="24"/>
          <w:b w:val="0"/>
          <w:i w:val="0"/>
          <w:sz w:val="24"/>
          <w:spacing w:val="0"/>
          <w:w w:val="100"/>
          <w:rFonts/>
          <w:caps w:val="0"/>
        </w:rPr>
        <w:t> </w:t>
      </w:r>
      <w:r w:rsidRPr="00CB75E4">
        <w:rPr>
          <w:szCs w:val="24"/>
          <w:b w:val="0"/>
          <w:i w:val="0"/>
          <w:sz w:val="24"/>
          <w:spacing w:val="0"/>
          <w:w w:val="100"/>
          <w:rFonts/>
          <w:caps w:val="0"/>
        </w:rPr>
        <w:t>from</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liquid</w:t>
      </w:r>
      <w:r w:rsidRPr="00CB75E4">
        <w:rPr>
          <w:szCs w:val="24"/>
          <w:b w:val="0"/>
          <w:i w:val="0"/>
          <w:sz w:val="24"/>
          <w:spacing w:val="0"/>
          <w:w w:val="100"/>
          <w:rFonts/>
          <w:caps w:val="0"/>
        </w:rPr>
        <w:t> </w:t>
      </w:r>
      <w:r w:rsidRPr="00CB75E4">
        <w:rPr>
          <w:szCs w:val="24"/>
          <w:b w:val="0"/>
          <w:i w:val="0"/>
          <w:sz w:val="24"/>
          <w:spacing w:val="0"/>
          <w:w w:val="100"/>
          <w:rFonts/>
          <w:caps w:val="0"/>
        </w:rPr>
        <w:t>per</w:t>
      </w:r>
      <w:r w:rsidRPr="00CB75E4">
        <w:rPr>
          <w:szCs w:val="24"/>
          <w:b w:val="0"/>
          <w:i w:val="0"/>
          <w:sz w:val="24"/>
          <w:spacing w:val="0"/>
          <w:w w:val="100"/>
          <w:rFonts/>
          <w:caps w:val="0"/>
        </w:rPr>
        <w:t> </w:t>
      </w:r>
      <w:r w:rsidRPr="00CB75E4">
        <w:rPr>
          <w:szCs w:val="24"/>
          <w:b w:val="0"/>
          <w:i w:val="0"/>
          <w:sz w:val="24"/>
          <w:spacing w:val="0"/>
          <w:w w:val="100"/>
          <w:rFonts/>
          <w:caps w:val="0"/>
        </w:rPr>
        <w:t>unit</w:t>
      </w:r>
      <w:r w:rsidRPr="00CB75E4">
        <w:rPr>
          <w:szCs w:val="24"/>
          <w:b w:val="0"/>
          <w:i w:val="0"/>
          <w:sz w:val="24"/>
          <w:spacing w:val="0"/>
          <w:w w:val="100"/>
          <w:rFonts/>
          <w:caps w:val="0"/>
        </w:rPr>
        <w:t> </w:t>
      </w:r>
      <w:r w:rsidRPr="00CB75E4">
        <w:rPr>
          <w:szCs w:val="24"/>
          <w:b w:val="0"/>
          <w:i w:val="0"/>
          <w:sz w:val="24"/>
          <w:spacing w:val="0"/>
          <w:w w:val="100"/>
          <w:rFonts/>
          <w:caps w:val="0"/>
        </w:rPr>
        <w:t>is</w:t>
      </w:r>
      <w:r w:rsidRPr="00CB75E4">
        <w:rPr>
          <w:szCs w:val="24"/>
          <w:b w:val="0"/>
          <w:i w:val="0"/>
          <w:sz w:val="24"/>
          <w:spacing w:val="0"/>
          <w:w w:val="100"/>
          <w:rFonts/>
          <w:caps w:val="0"/>
        </w:rPr>
        <w:t> </w:t>
      </w:r>
      <w:r w:rsidRPr="00CB75E4">
        <w:rPr>
          <w:szCs w:val="24"/>
          <w:b w:val="0"/>
          <w:i w:val="0"/>
          <w:sz w:val="24"/>
          <w:spacing w:val="0"/>
          <w:w w:val="100"/>
          <w:rFonts/>
          <w:caps w:val="0"/>
        </w:rPr>
        <w:t>equal</w:t>
      </w:r>
      <w:r w:rsidRPr="00CB75E4">
        <w:rPr>
          <w:szCs w:val="24"/>
          <w:b w:val="0"/>
          <w:i w:val="0"/>
          <w:sz w:val="24"/>
          <w:spacing w:val="0"/>
          <w:w w:val="100"/>
          <w:rFonts/>
          <w:caps w:val="0"/>
        </w:rPr>
        <w:t> </w:t>
      </w:r>
      <w:r w:rsidRPr="00CB75E4">
        <w:rPr>
          <w:szCs w:val="24"/>
          <w:b w:val="0"/>
          <w:i w:val="0"/>
          <w:sz w:val="24"/>
          <w:spacing w:val="0"/>
          <w:w w:val="100"/>
          <w:rFonts/>
          <w:caps w:val="0"/>
        </w:rPr>
        <w:t>to</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number</w:t>
      </w:r>
      <w:r w:rsidRPr="00CB75E4">
        <w:rPr>
          <w:szCs w:val="24"/>
          <w:b w:val="0"/>
          <w:i w:val="0"/>
          <w:sz w:val="24"/>
          <w:spacing w:val="0"/>
          <w:w w:val="100"/>
          <w:rFonts/>
          <w:caps w:val="0"/>
        </w:rPr>
        <w:t> </w:t>
      </w:r>
      <w:r w:rsidRPr="00CB75E4">
        <w:rPr>
          <w:szCs w:val="24"/>
          <w:b w:val="0"/>
          <w:i w:val="0"/>
          <w:sz w:val="24"/>
          <w:spacing w:val="0"/>
          <w:w w:val="100"/>
          <w:rFonts/>
          <w:caps w:val="0"/>
        </w:rPr>
        <w:t>returning</w:t>
      </w:r>
      <w:r w:rsidRPr="00CB75E4">
        <w:rPr>
          <w:szCs w:val="24"/>
          <w:b w:val="0"/>
          <w:i w:val="0"/>
          <w:sz w:val="24"/>
          <w:spacing w:val="0"/>
          <w:w w:val="100"/>
          <w:rFonts/>
          <w:caps w:val="0"/>
        </w:rPr>
        <w:t> </w:t>
      </w:r>
      <w:r w:rsidRPr="00CB75E4">
        <w:rPr>
          <w:szCs w:val="24"/>
          <w:b w:val="0"/>
          <w:i w:val="0"/>
          <w:sz w:val="24"/>
          <w:spacing w:val="0"/>
          <w:w w:val="100"/>
          <w:rFonts/>
          <w:caps w:val="0"/>
        </w:rPr>
        <w:t>to</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liquid</w:t>
      </w:r>
      <w:r w:rsidRPr="00CB75E4">
        <w:rPr>
          <w:szCs w:val="24"/>
          <w:b w:val="0"/>
          <w:i w:val="0"/>
          <w:sz w:val="24"/>
          <w:spacing w:val="0"/>
          <w:w w:val="100"/>
          <w:rFonts/>
          <w:caps w:val="0"/>
        </w:rPr>
        <w:t> </w:t>
      </w:r>
      <w:r w:rsidRPr="00CB75E4">
        <w:rPr>
          <w:szCs w:val="24"/>
          <w:b w:val="0"/>
          <w:i w:val="0"/>
          <w:sz w:val="24"/>
          <w:spacing w:val="0"/>
          <w:w w:val="100"/>
          <w:rFonts/>
          <w:caps w:val="0"/>
        </w:rPr>
        <w:t>per</w:t>
      </w:r>
      <w:r w:rsidRPr="00CB75E4">
        <w:rPr>
          <w:szCs w:val="24"/>
          <w:b w:val="0"/>
          <w:i w:val="0"/>
          <w:sz w:val="24"/>
          <w:spacing w:val="0"/>
          <w:w w:val="100"/>
          <w:rFonts/>
          <w:caps w:val="0"/>
        </w:rPr>
        <w:t> </w:t>
      </w:r>
      <w:r w:rsidRPr="00CB75E4">
        <w:rPr>
          <w:szCs w:val="24"/>
          <w:b w:val="0"/>
          <w:i w:val="0"/>
          <w:sz w:val="24"/>
          <w:spacing w:val="0"/>
          <w:w w:val="100"/>
          <w:rFonts/>
          <w:caps w:val="0"/>
        </w:rPr>
        <w:t>unit</w:t>
      </w:r>
      <w:r w:rsidRPr="00CB75E4">
        <w:rPr>
          <w:szCs w:val="24"/>
          <w:b w:val="0"/>
          <w:i w:val="0"/>
          <w:sz w:val="24"/>
          <w:spacing w:val="0"/>
          <w:w w:val="100"/>
          <w:rFonts/>
          <w:caps w:val="0"/>
        </w:rPr>
        <w:t> </w:t>
      </w:r>
      <w:r w:rsidRPr="00CB75E4">
        <w:rPr>
          <w:szCs w:val="24"/>
          <w:b w:val="0"/>
          <w:i w:val="0"/>
          <w:sz w:val="24"/>
          <w:spacing w:val="0"/>
          <w:w w:val="100"/>
          <w:rFonts/>
          <w:caps w:val="0"/>
        </w:rPr>
        <w:t>time.</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saturated</w:t>
      </w:r>
      <w:r w:rsidRPr="00CB75E4">
        <w:rPr>
          <w:szCs w:val="24"/>
          <w:b w:val="0"/>
          <w:i w:val="0"/>
          <w:sz w:val="24"/>
          <w:spacing w:val="0"/>
          <w:w w:val="100"/>
          <w:rFonts/>
          <w:caps w:val="0"/>
        </w:rPr>
        <w:t> </w:t>
      </w:r>
      <w:r w:rsidRPr="00CB75E4">
        <w:rPr>
          <w:szCs w:val="24"/>
          <w:b w:val="0"/>
          <w:i w:val="0"/>
          <w:sz w:val="24"/>
          <w:spacing w:val="0"/>
          <w:w w:val="100"/>
          <w:rFonts/>
          <w:caps w:val="0"/>
        </w:rPr>
        <w:t>vapor</w:t>
      </w:r>
      <w:r w:rsidRPr="00CB75E4">
        <w:rPr>
          <w:szCs w:val="24"/>
          <w:b w:val="0"/>
          <w:i w:val="0"/>
          <w:sz w:val="24"/>
          <w:spacing w:val="0"/>
          <w:w w:val="100"/>
          <w:rFonts/>
          <w:caps w:val="0"/>
        </w:rPr>
        <w:t> </w:t>
      </w:r>
      <w:r w:rsidRPr="00CB75E4">
        <w:rPr>
          <w:szCs w:val="24"/>
          <w:b w:val="0"/>
          <w:i w:val="0"/>
          <w:sz w:val="24"/>
          <w:spacing w:val="0"/>
          <w:w w:val="100"/>
          <w:rFonts/>
          <w:caps w:val="0"/>
        </w:rPr>
        <w:t>is</w:t>
      </w:r>
      <w:r w:rsidRPr="00CB75E4">
        <w:rPr>
          <w:szCs w:val="24"/>
          <w:b w:val="0"/>
          <w:i w:val="0"/>
          <w:sz w:val="24"/>
          <w:spacing w:val="0"/>
          <w:w w:val="100"/>
          <w:rFonts/>
          <w:caps w:val="0"/>
        </w:rPr>
        <w:t> </w:t>
      </w:r>
      <w:r w:rsidRPr="00CB75E4">
        <w:rPr>
          <w:szCs w:val="24"/>
          <w:b w:val="0"/>
          <w:i w:val="0"/>
          <w:sz w:val="24"/>
          <w:spacing w:val="0"/>
          <w:w w:val="100"/>
          <w:rFonts/>
          <w:caps w:val="0"/>
        </w:rPr>
        <w:t>thus</w:t>
      </w:r>
      <w:r w:rsidRPr="00CB75E4">
        <w:rPr>
          <w:szCs w:val="24"/>
          <w:b w:val="0"/>
          <w:i w:val="0"/>
          <w:sz w:val="24"/>
          <w:spacing w:val="0"/>
          <w:w w:val="100"/>
          <w:rFonts/>
          <w:caps w:val="0"/>
        </w:rPr>
        <w:t> </w:t>
      </w:r>
      <w:r w:rsidRPr="00CB75E4">
        <w:rPr>
          <w:szCs w:val="24"/>
          <w:b w:val="0"/>
          <w:i w:val="0"/>
          <w:sz w:val="24"/>
          <w:spacing w:val="0"/>
          <w:w w:val="100"/>
          <w:rFonts/>
          <w:caps w:val="0"/>
        </w:rPr>
        <w:t>said</w:t>
      </w:r>
      <w:r w:rsidRPr="00CB75E4">
        <w:rPr>
          <w:szCs w:val="24"/>
          <w:b w:val="0"/>
          <w:i w:val="0"/>
          <w:sz w:val="24"/>
          <w:spacing w:val="0"/>
          <w:w w:val="100"/>
          <w:rFonts/>
          <w:caps w:val="0"/>
        </w:rPr>
        <w:t> </w:t>
      </w:r>
      <w:r w:rsidRPr="00CB75E4">
        <w:rPr>
          <w:szCs w:val="24"/>
          <w:b w:val="0"/>
          <w:i w:val="0"/>
          <w:sz w:val="24"/>
          <w:spacing w:val="0"/>
          <w:w w:val="100"/>
          <w:rFonts/>
          <w:caps w:val="0"/>
        </w:rPr>
        <w:t>to</w:t>
      </w:r>
      <w:r w:rsidRPr="00CB75E4">
        <w:rPr>
          <w:szCs w:val="24"/>
          <w:b w:val="0"/>
          <w:i w:val="0"/>
          <w:sz w:val="24"/>
          <w:spacing w:val="0"/>
          <w:w w:val="100"/>
          <w:rFonts/>
          <w:caps w:val="0"/>
        </w:rPr>
        <w:t> </w:t>
      </w:r>
      <w:r w:rsidRPr="00CB75E4">
        <w:rPr>
          <w:szCs w:val="24"/>
          <w:b w:val="0"/>
          <w:i w:val="0"/>
          <w:sz w:val="24"/>
          <w:spacing w:val="0"/>
          <w:w w:val="100"/>
          <w:rFonts/>
          <w:caps w:val="0"/>
        </w:rPr>
        <w:t>be</w:t>
      </w:r>
      <w:r w:rsidRPr="00CB75E4">
        <w:rPr>
          <w:szCs w:val="24"/>
          <w:b w:val="0"/>
          <w:i w:val="0"/>
          <w:sz w:val="24"/>
          <w:spacing w:val="0"/>
          <w:w w:val="100"/>
          <w:rFonts/>
          <w:caps w:val="0"/>
        </w:rPr>
        <w:t> </w:t>
      </w:r>
      <w:r w:rsidRPr="00CB75E4">
        <w:rPr>
          <w:szCs w:val="24"/>
          <w:b w:val="0"/>
          <w:i w:val="0"/>
          <w:sz w:val="24"/>
          <w:spacing w:val="0"/>
          <w:w w:val="100"/>
          <w:rFonts/>
          <w:caps w:val="0"/>
        </w:rPr>
        <w:t>in</w:t>
      </w:r>
      <w:r w:rsidRPr="00CB75E4">
        <w:rPr>
          <w:szCs w:val="24"/>
          <w:b w:val="0"/>
          <w:i w:val="0"/>
          <w:sz w:val="24"/>
          <w:spacing w:val="0"/>
          <w:w w:val="100"/>
          <w:rFonts/>
          <w:caps w:val="0"/>
        </w:rPr>
        <w:t> </w:t>
      </w:r>
      <w:r w:rsidRPr="00CB75E4">
        <w:rPr>
          <w:szCs w:val="24"/>
          <w:b w:val="0"/>
          <w:i w:val="0"/>
          <w:sz w:val="24"/>
          <w:spacing w:val="0"/>
          <w:w w:val="100"/>
          <w:rFonts/>
          <w:caps w:val="0"/>
        </w:rPr>
        <w:t>a</w:t>
      </w:r>
      <w:r w:rsidRPr="00CB75E4">
        <w:rPr>
          <w:szCs w:val="24"/>
          <w:b w:val="0"/>
          <w:i w:val="0"/>
          <w:sz w:val="24"/>
          <w:spacing w:val="0"/>
          <w:w w:val="100"/>
          <w:rFonts/>
          <w:caps w:val="0"/>
        </w:rPr>
        <w:t> </w:t>
      </w:r>
      <w:r w:rsidRPr="00CB75E4">
        <w:rPr>
          <w:szCs w:val="24"/>
          <w:b w:val="0"/>
          <w:i w:val="0"/>
          <w:sz w:val="24"/>
          <w:spacing w:val="0"/>
          <w:w w:val="100"/>
          <w:rFonts/>
          <w:caps w:val="0"/>
        </w:rPr>
        <w:t>state</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dynamic</w:t>
      </w:r>
      <w:r w:rsidRPr="00CB75E4">
        <w:rPr>
          <w:szCs w:val="24"/>
          <w:b w:val="0"/>
          <w:i w:val="0"/>
          <w:sz w:val="24"/>
          <w:spacing w:val="0"/>
          <w:w w:val="100"/>
          <w:rFonts/>
          <w:caps w:val="0"/>
        </w:rPr>
        <w:t> </w:t>
      </w:r>
      <w:r w:rsidRPr="00CB75E4">
        <w:rPr>
          <w:szCs w:val="24"/>
          <w:b w:val="0"/>
          <w:i w:val="0"/>
          <w:sz w:val="24"/>
          <w:spacing w:val="0"/>
          <w:w w:val="100"/>
          <w:rFonts/>
          <w:caps w:val="0"/>
        </w:rPr>
        <w:t>equilibrium</w:t>
      </w:r>
      <w:r w:rsidRPr="00CB75E4">
        <w:rPr>
          <w:szCs w:val="24"/>
          <w:b w:val="0"/>
          <w:i w:val="0"/>
          <w:sz w:val="24"/>
          <w:spacing w:val="0"/>
          <w:w w:val="100"/>
          <w:rFonts/>
          <w:caps w:val="0"/>
        </w:rPr>
        <w:t> </w:t>
      </w:r>
      <w:r w:rsidRPr="00CB75E4">
        <w:rPr>
          <w:szCs w:val="24"/>
          <w:b w:val="0"/>
          <w:i w:val="0"/>
          <w:sz w:val="24"/>
          <w:spacing w:val="0"/>
          <w:w w:val="100"/>
          <w:rFonts/>
          <w:caps w:val="0"/>
        </w:rPr>
        <w:t>with</w:t>
      </w:r>
      <w:r w:rsidRPr="00CB75E4">
        <w:rPr>
          <w:szCs w:val="24"/>
          <w:b w:val="0"/>
          <w:i w:val="0"/>
          <w:sz w:val="24"/>
          <w:spacing w:val="0"/>
          <w:w w:val="100"/>
          <w:rFonts/>
          <w:caps w:val="0"/>
        </w:rPr>
        <w:t> </w:t>
      </w:r>
      <w:r w:rsidRPr="00CB75E4">
        <w:rPr>
          <w:szCs w:val="24"/>
          <w:b w:val="0"/>
          <w:i w:val="0"/>
          <w:sz w:val="24"/>
          <w:spacing w:val="0"/>
          <w:w w:val="100"/>
          <w:rFonts/>
          <w:caps w:val="0"/>
        </w:rPr>
        <w:t>its</w:t>
      </w:r>
      <w:r w:rsidRPr="00CB75E4">
        <w:rPr>
          <w:szCs w:val="24"/>
          <w:b w:val="0"/>
          <w:i w:val="0"/>
          <w:sz w:val="24"/>
          <w:spacing w:val="0"/>
          <w:w w:val="100"/>
          <w:rFonts/>
          <w:caps w:val="0"/>
        </w:rPr>
        <w:t> </w:t>
      </w:r>
      <w:r w:rsidRPr="00CB75E4">
        <w:rPr>
          <w:szCs w:val="24"/>
          <w:b w:val="0"/>
          <w:i w:val="0"/>
          <w:sz w:val="24"/>
          <w:spacing w:val="0"/>
          <w:w w:val="100"/>
          <w:rFonts/>
          <w:caps w:val="0"/>
        </w:rPr>
        <w:t>own</w:t>
      </w:r>
      <w:r w:rsidRPr="00CB75E4">
        <w:rPr>
          <w:szCs w:val="24"/>
          <w:b w:val="0"/>
          <w:i w:val="0"/>
          <w:sz w:val="24"/>
          <w:spacing w:val="0"/>
          <w:w w:val="100"/>
          <w:rFonts/>
          <w:caps w:val="0"/>
        </w:rPr>
        <w:t> </w:t>
      </w:r>
      <w:r w:rsidRPr="00CB75E4">
        <w:rPr>
          <w:szCs w:val="24"/>
          <w:b w:val="0"/>
          <w:i w:val="0"/>
          <w:sz w:val="24"/>
          <w:spacing w:val="0"/>
          <w:w w:val="100"/>
          <w:rFonts/>
          <w:caps w:val="0"/>
        </w:rPr>
        <w:t>liquid.</w:t>
      </w:r>
      <w:r w:rsidRPr="00CB75E4">
        <w:rPr>
          <w:szCs w:val="24"/>
          <w:b w:val="0"/>
          <w:i w:val="0"/>
          <w:sz w:val="24"/>
          <w:spacing w:val="0"/>
          <w:w w:val="100"/>
          <w:rFonts/>
          <w:caps w:val="0"/>
        </w:rPr>
        <w:t> </w:t>
      </w:r>
      <w:r w:rsidRPr="00CB75E4">
        <w:rPr>
          <w:szCs w:val="24"/>
          <w:b w:val="0"/>
          <w:i w:val="0"/>
          <w:sz w:val="24"/>
          <w:spacing w:val="0"/>
          <w:w w:val="100"/>
          <w:rFonts/>
          <w:caps w:val="0"/>
        </w:rPr>
        <w:t>Saturated</w:t>
      </w:r>
      <w:r w:rsidRPr="00CB75E4">
        <w:rPr>
          <w:szCs w:val="24"/>
          <w:b w:val="0"/>
          <w:i w:val="0"/>
          <w:sz w:val="24"/>
          <w:spacing w:val="0"/>
          <w:w w:val="100"/>
          <w:rFonts/>
          <w:caps w:val="0"/>
        </w:rPr>
        <w:t> </w:t>
      </w:r>
      <w:r w:rsidRPr="00CB75E4">
        <w:rPr>
          <w:szCs w:val="24"/>
          <w:b w:val="0"/>
          <w:i w:val="0"/>
          <w:sz w:val="24"/>
          <w:spacing w:val="0"/>
          <w:w w:val="100"/>
          <w:rFonts/>
          <w:caps w:val="0"/>
        </w:rPr>
        <w:t>vapor</w:t>
      </w:r>
      <w:r w:rsidRPr="00CB75E4">
        <w:rPr>
          <w:szCs w:val="24"/>
          <w:b w:val="0"/>
          <w:i w:val="0"/>
          <w:sz w:val="24"/>
          <w:spacing w:val="0"/>
          <w:w w:val="100"/>
          <w:rFonts/>
          <w:caps w:val="0"/>
        </w:rPr>
        <w:t> </w:t>
      </w:r>
      <w:r w:rsidRPr="00CB75E4">
        <w:rPr>
          <w:szCs w:val="24"/>
          <w:b w:val="0"/>
          <w:i w:val="0"/>
          <w:sz w:val="24"/>
          <w:spacing w:val="0"/>
          <w:w w:val="100"/>
          <w:rFonts/>
          <w:caps w:val="0"/>
        </w:rPr>
        <w:t>pressure</w:t>
      </w:r>
      <w:r w:rsidRPr="00CB75E4">
        <w:rPr>
          <w:szCs w:val="24"/>
          <w:b w:val="0"/>
          <w:i w:val="0"/>
          <w:sz w:val="24"/>
          <w:spacing w:val="0"/>
          <w:w w:val="100"/>
          <w:rFonts/>
          <w:caps w:val="0"/>
        </w:rPr>
        <w:t> </w:t>
      </w:r>
      <w:r w:rsidRPr="00CB75E4">
        <w:rPr>
          <w:szCs w:val="24"/>
          <w:b w:val="0"/>
          <w:i w:val="0"/>
          <w:sz w:val="24"/>
          <w:spacing w:val="0"/>
          <w:w w:val="100"/>
          <w:rFonts/>
          <w:caps w:val="0"/>
        </w:rPr>
        <w:t>increases</w:t>
      </w:r>
      <w:r w:rsidRPr="00CB75E4">
        <w:rPr>
          <w:szCs w:val="24"/>
          <w:b w:val="0"/>
          <w:i w:val="0"/>
          <w:sz w:val="24"/>
          <w:spacing w:val="0"/>
          <w:w w:val="100"/>
          <w:rFonts/>
          <w:caps w:val="0"/>
        </w:rPr>
        <w:t> </w:t>
      </w:r>
      <w:r w:rsidRPr="00CB75E4">
        <w:rPr>
          <w:szCs w:val="24"/>
          <w:b w:val="0"/>
          <w:i w:val="0"/>
          <w:sz w:val="24"/>
          <w:spacing w:val="0"/>
          <w:w w:val="100"/>
          <w:rFonts/>
          <w:caps w:val="0"/>
        </w:rPr>
        <w:t>with</w:t>
      </w:r>
      <w:r w:rsidRPr="00CB75E4">
        <w:rPr>
          <w:szCs w:val="24"/>
          <w:b w:val="0"/>
          <w:i w:val="0"/>
          <w:sz w:val="24"/>
          <w:spacing w:val="0"/>
          <w:w w:val="100"/>
          <w:rFonts/>
          <w:caps w:val="0"/>
        </w:rPr>
        <w:t> </w:t>
      </w:r>
      <w:r w:rsidRPr="00CB75E4">
        <w:rPr>
          <w:szCs w:val="24"/>
          <w:b w:val="0"/>
          <w:i w:val="0"/>
          <w:sz w:val="24"/>
          <w:spacing w:val="0"/>
          <w:w w:val="100"/>
          <w:rFonts/>
          <w:caps w:val="0"/>
        </w:rPr>
        <w:t>temperature</w:t>
      </w:r>
      <w:r w:rsidRPr="00CB75E4">
        <w:rPr>
          <w:szCs w:val="24"/>
          <w:b w:val="0"/>
          <w:i w:val="0"/>
          <w:sz w:val="24"/>
          <w:spacing w:val="0"/>
          <w:w w:val="100"/>
          <w:rFonts/>
          <w:caps w:val="0"/>
        </w:rPr>
        <w:t> </w:t>
      </w:r>
      <w:r>
        <w:rPr>
          <w:szCs w:val="24"/>
          <w:noProof/>
          <w:b w:val="0"/>
          <w:i w:val="0"/>
          <w:sz w:val="24"/>
          <w:spacing w:val="0"/>
          <w:w w:val="100"/>
          <w:rFonts/>
          <w:caps w:val="0"/>
        </w:rPr>
        <w:t>(Ummah,</w:t>
      </w:r>
      <w:r>
        <w:rPr>
          <w:szCs w:val="24"/>
          <w:noProof/>
          <w:b w:val="0"/>
          <w:i w:val="0"/>
          <w:sz w:val="24"/>
          <w:spacing w:val="0"/>
          <w:w w:val="100"/>
          <w:rFonts/>
          <w:caps w:val="0"/>
        </w:rPr>
        <w:t> </w:t>
      </w:r>
      <w:r>
        <w:rPr>
          <w:szCs w:val="24"/>
          <w:noProof/>
          <w:b w:val="0"/>
          <w:i w:val="0"/>
          <w:sz w:val="24"/>
          <w:spacing w:val="0"/>
          <w:w w:val="100"/>
          <w:rFonts/>
          <w:caps w:val="0"/>
        </w:rPr>
        <w:t>2019)</w:t>
      </w:r>
      <w:r w:rsidRPr="00CB75E4">
        <w:fldChar w:fldCharType="begin" w:fldLock="1"/>
        <w:rPr>
          <w:szCs w:val="24"/>
          <w:b w:val="0"/>
          <w:i w:val="0"/>
          <w:sz w:val="24"/>
          <w:spacing w:val="0"/>
          <w:w w:val="100"/>
          <w:caps w:val="0"/>
        </w:rPr>
      </w:r>
    </w:p>
    <w:p w14:paraId="3A146677" w14:textId="77777777" w:rsidR="00E849EA" w:rsidRPr="00C04C52"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3BABA77E" w14:textId="77777777" w:rsidR="00E849EA" w:rsidRPr="00C04C52"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szCs w:val="28"/>
          <w:b w:val="1"/>
          <w:i w:val="0"/>
          <w:sz w:val="28"/>
          <w:spacing w:val="0"/>
          <w:w w:val="100"/>
          <w:rFonts/>
          <w:caps w:val="0"/>
        </w:rPr>
        <w:t>2.5</w:t>
      </w:r>
      <w:r>
        <w:rPr>
          <w:szCs w:val="28"/>
          <w:b w:val="1"/>
          <w:i w:val="0"/>
          <w:sz w:val="28"/>
          <w:spacing w:val="0"/>
          <w:w w:val="100"/>
          <w:rFonts/>
          <w:caps w:val="0"/>
        </w:rPr>
        <w:t>   </w:t>
      </w:r>
      <w:r w:rsidRPr="00C04C52">
        <w:rPr>
          <w:szCs w:val="28"/>
          <w:b w:val="1"/>
          <w:i w:val="0"/>
          <w:sz w:val="28"/>
          <w:spacing w:val="0"/>
          <w:w w:val="100"/>
          <w:rFonts/>
          <w:caps w:val="0"/>
        </w:rPr>
        <w:t>ATMOSPHERIC</w:t>
      </w:r>
      <w:r w:rsidRPr="00C04C52">
        <w:rPr>
          <w:szCs w:val="28"/>
          <w:b w:val="1"/>
          <w:i w:val="0"/>
          <w:sz w:val="28"/>
          <w:spacing w:val="0"/>
          <w:w w:val="100"/>
          <w:rFonts/>
          <w:caps w:val="0"/>
        </w:rPr>
        <w:t> </w:t>
      </w:r>
      <w:r w:rsidRPr="00C04C52">
        <w:rPr>
          <w:szCs w:val="28"/>
          <w:b w:val="1"/>
          <w:i w:val="0"/>
          <w:sz w:val="28"/>
          <w:spacing w:val="0"/>
          <w:w w:val="100"/>
          <w:rFonts/>
          <w:caps w:val="0"/>
        </w:rPr>
        <w:t>PRESSURE</w:t>
      </w:r>
    </w:p>
    <w:p w14:paraId="43455275" w14:textId="77777777" w:rsidR="00E849EA" w:rsidRPr="00CB75E4" w:rsidRDefault="00E849EA" w:rsidP="00E849EA">
      <w:pPr>
        <w:spacing w:before="0" w:beforeAutospacing="0" w:after="160" w:afterAutospacing="0" w:lineRule="auto" w:line="259"/>
        <w:rPr>
          <w:szCs w:val="24"/>
          <w:b w:val="1"/>
          <w:i w:val="0"/>
          <w:sz w:val="24"/>
          <w:spacing w:val="0"/>
          <w:w w:val="100"/>
          <w:caps w:val="0"/>
        </w:rPr>
        <w:snapToGrid w:val="0"/>
        <w:textAlignment w:val="baseline"/>
      </w:pP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air</w:t>
      </w:r>
      <w:r w:rsidRPr="00CB75E4">
        <w:rPr>
          <w:szCs w:val="24"/>
          <w:b w:val="0"/>
          <w:i w:val="0"/>
          <w:sz w:val="24"/>
          <w:spacing w:val="0"/>
          <w:w w:val="100"/>
          <w:rFonts/>
          <w:caps w:val="0"/>
        </w:rPr>
        <w:t> </w:t>
      </w:r>
      <w:r w:rsidRPr="00CB75E4">
        <w:rPr>
          <w:szCs w:val="24"/>
          <w:b w:val="0"/>
          <w:i w:val="0"/>
          <w:sz w:val="24"/>
          <w:spacing w:val="0"/>
          <w:w w:val="100"/>
          <w:rFonts/>
          <w:caps w:val="0"/>
        </w:rPr>
        <w:t>around</w:t>
      </w:r>
      <w:r w:rsidRPr="00CB75E4">
        <w:rPr>
          <w:szCs w:val="24"/>
          <w:b w:val="0"/>
          <w:i w:val="0"/>
          <w:sz w:val="24"/>
          <w:spacing w:val="0"/>
          <w:w w:val="100"/>
          <w:rFonts/>
          <w:caps w:val="0"/>
        </w:rPr>
        <w:t> </w:t>
      </w:r>
      <w:r w:rsidRPr="00CB75E4">
        <w:rPr>
          <w:szCs w:val="24"/>
          <w:b w:val="0"/>
          <w:i w:val="0"/>
          <w:sz w:val="24"/>
          <w:spacing w:val="0"/>
          <w:w w:val="100"/>
          <w:rFonts/>
          <w:caps w:val="0"/>
        </w:rPr>
        <w:t>you</w:t>
      </w:r>
      <w:r w:rsidRPr="00CB75E4">
        <w:rPr>
          <w:szCs w:val="24"/>
          <w:b w:val="0"/>
          <w:i w:val="0"/>
          <w:sz w:val="24"/>
          <w:spacing w:val="0"/>
          <w:w w:val="100"/>
          <w:rFonts/>
          <w:caps w:val="0"/>
        </w:rPr>
        <w:t> </w:t>
      </w:r>
      <w:r w:rsidRPr="00CB75E4">
        <w:rPr>
          <w:szCs w:val="24"/>
          <w:b w:val="0"/>
          <w:i w:val="0"/>
          <w:sz w:val="24"/>
          <w:spacing w:val="0"/>
          <w:w w:val="100"/>
          <w:rFonts/>
          <w:caps w:val="0"/>
        </w:rPr>
        <w:t>has</w:t>
      </w:r>
      <w:r w:rsidRPr="00CB75E4">
        <w:rPr>
          <w:szCs w:val="24"/>
          <w:b w:val="0"/>
          <w:i w:val="0"/>
          <w:sz w:val="24"/>
          <w:spacing w:val="0"/>
          <w:w w:val="100"/>
          <w:rFonts/>
          <w:caps w:val="0"/>
        </w:rPr>
        <w:t> </w:t>
      </w:r>
      <w:r w:rsidRPr="00CB75E4">
        <w:rPr>
          <w:szCs w:val="24"/>
          <w:b w:val="0"/>
          <w:i w:val="0"/>
          <w:sz w:val="24"/>
          <w:spacing w:val="0"/>
          <w:w w:val="100"/>
          <w:rFonts/>
          <w:caps w:val="0"/>
        </w:rPr>
        <w:t>weight,</w:t>
      </w:r>
      <w:r w:rsidRPr="00CB75E4">
        <w:rPr>
          <w:szCs w:val="24"/>
          <w:b w:val="0"/>
          <w:i w:val="0"/>
          <w:sz w:val="24"/>
          <w:spacing w:val="0"/>
          <w:w w:val="100"/>
          <w:rFonts/>
          <w:caps w:val="0"/>
        </w:rPr>
        <w:t> </w:t>
      </w:r>
      <w:r w:rsidRPr="00CB75E4">
        <w:rPr>
          <w:szCs w:val="24"/>
          <w:b w:val="0"/>
          <w:i w:val="0"/>
          <w:sz w:val="24"/>
          <w:spacing w:val="0"/>
          <w:w w:val="100"/>
          <w:rFonts/>
          <w:caps w:val="0"/>
        </w:rPr>
        <w:t>and</w:t>
      </w:r>
      <w:r w:rsidRPr="00CB75E4">
        <w:rPr>
          <w:szCs w:val="24"/>
          <w:b w:val="0"/>
          <w:i w:val="0"/>
          <w:sz w:val="24"/>
          <w:spacing w:val="0"/>
          <w:w w:val="100"/>
          <w:rFonts/>
          <w:caps w:val="0"/>
        </w:rPr>
        <w:t> </w:t>
      </w:r>
      <w:r w:rsidRPr="00CB75E4">
        <w:rPr>
          <w:szCs w:val="24"/>
          <w:b w:val="0"/>
          <w:i w:val="0"/>
          <w:sz w:val="24"/>
          <w:spacing w:val="0"/>
          <w:w w:val="100"/>
          <w:rFonts/>
          <w:caps w:val="0"/>
        </w:rPr>
        <w:t>it</w:t>
      </w:r>
      <w:r w:rsidRPr="00CB75E4">
        <w:rPr>
          <w:szCs w:val="24"/>
          <w:b w:val="0"/>
          <w:i w:val="0"/>
          <w:sz w:val="24"/>
          <w:spacing w:val="0"/>
          <w:w w:val="100"/>
          <w:rFonts/>
          <w:caps w:val="0"/>
        </w:rPr>
        <w:t> </w:t>
      </w:r>
      <w:r w:rsidRPr="00CB75E4">
        <w:rPr>
          <w:szCs w:val="24"/>
          <w:b w:val="0"/>
          <w:i w:val="0"/>
          <w:sz w:val="24"/>
          <w:spacing w:val="0"/>
          <w:w w:val="100"/>
          <w:rFonts/>
          <w:caps w:val="0"/>
        </w:rPr>
        <w:t>presses</w:t>
      </w:r>
      <w:r w:rsidRPr="00CB75E4">
        <w:rPr>
          <w:szCs w:val="24"/>
          <w:b w:val="0"/>
          <w:i w:val="0"/>
          <w:sz w:val="24"/>
          <w:spacing w:val="0"/>
          <w:w w:val="100"/>
          <w:rFonts/>
          <w:caps w:val="0"/>
        </w:rPr>
        <w:t> </w:t>
      </w:r>
      <w:r w:rsidRPr="00CB75E4">
        <w:rPr>
          <w:szCs w:val="24"/>
          <w:b w:val="0"/>
          <w:i w:val="0"/>
          <w:sz w:val="24"/>
          <w:spacing w:val="0"/>
          <w:w w:val="100"/>
          <w:rFonts/>
          <w:caps w:val="0"/>
        </w:rPr>
        <w:t>against</w:t>
      </w:r>
      <w:r w:rsidRPr="00CB75E4">
        <w:rPr>
          <w:szCs w:val="24"/>
          <w:b w:val="0"/>
          <w:i w:val="0"/>
          <w:sz w:val="24"/>
          <w:spacing w:val="0"/>
          <w:w w:val="100"/>
          <w:rFonts/>
          <w:caps w:val="0"/>
        </w:rPr>
        <w:t> </w:t>
      </w:r>
      <w:r w:rsidRPr="00CB75E4">
        <w:rPr>
          <w:szCs w:val="24"/>
          <w:b w:val="0"/>
          <w:i w:val="0"/>
          <w:sz w:val="24"/>
          <w:spacing w:val="0"/>
          <w:w w:val="100"/>
          <w:rFonts/>
          <w:caps w:val="0"/>
        </w:rPr>
        <w:t>everything</w:t>
      </w:r>
      <w:r w:rsidRPr="00CB75E4">
        <w:rPr>
          <w:szCs w:val="24"/>
          <w:b w:val="0"/>
          <w:i w:val="0"/>
          <w:sz w:val="24"/>
          <w:spacing w:val="0"/>
          <w:w w:val="100"/>
          <w:rFonts/>
          <w:caps w:val="0"/>
        </w:rPr>
        <w:t> </w:t>
      </w:r>
      <w:r w:rsidRPr="00CB75E4">
        <w:rPr>
          <w:szCs w:val="24"/>
          <w:b w:val="0"/>
          <w:i w:val="0"/>
          <w:sz w:val="24"/>
          <w:spacing w:val="0"/>
          <w:w w:val="100"/>
          <w:rFonts/>
          <w:caps w:val="0"/>
        </w:rPr>
        <w:t>it</w:t>
      </w:r>
      <w:r w:rsidRPr="00CB75E4">
        <w:rPr>
          <w:szCs w:val="24"/>
          <w:b w:val="0"/>
          <w:i w:val="0"/>
          <w:sz w:val="24"/>
          <w:spacing w:val="0"/>
          <w:w w:val="100"/>
          <w:rFonts/>
          <w:caps w:val="0"/>
        </w:rPr>
        <w:t> </w:t>
      </w:r>
      <w:r w:rsidRPr="00CB75E4">
        <w:rPr>
          <w:szCs w:val="24"/>
          <w:b w:val="0"/>
          <w:i w:val="0"/>
          <w:sz w:val="24"/>
          <w:spacing w:val="0"/>
          <w:w w:val="100"/>
          <w:rFonts/>
          <w:caps w:val="0"/>
        </w:rPr>
        <w:t>touches.</w:t>
      </w:r>
      <w:r w:rsidRPr="00CB75E4">
        <w:rPr>
          <w:szCs w:val="24"/>
          <w:b w:val="0"/>
          <w:i w:val="0"/>
          <w:sz w:val="24"/>
          <w:spacing w:val="0"/>
          <w:w w:val="100"/>
          <w:rFonts/>
          <w:caps w:val="0"/>
        </w:rPr>
        <w:t> </w:t>
      </w:r>
      <w:r w:rsidRPr="00CB75E4">
        <w:rPr>
          <w:szCs w:val="24"/>
          <w:b w:val="0"/>
          <w:i w:val="0"/>
          <w:sz w:val="24"/>
          <w:spacing w:val="0"/>
          <w:w w:val="100"/>
          <w:rFonts/>
          <w:caps w:val="0"/>
        </w:rPr>
        <w:t>That</w:t>
      </w:r>
      <w:r w:rsidRPr="00CB75E4">
        <w:rPr>
          <w:szCs w:val="24"/>
          <w:b w:val="0"/>
          <w:i w:val="0"/>
          <w:sz w:val="24"/>
          <w:spacing w:val="0"/>
          <w:w w:val="100"/>
          <w:rFonts/>
          <w:caps w:val="0"/>
        </w:rPr>
        <w:t> </w:t>
      </w:r>
      <w:r w:rsidRPr="00CB75E4">
        <w:rPr>
          <w:szCs w:val="24"/>
          <w:b w:val="0"/>
          <w:i w:val="0"/>
          <w:sz w:val="24"/>
          <w:spacing w:val="0"/>
          <w:w w:val="100"/>
          <w:rFonts/>
          <w:caps w:val="0"/>
        </w:rPr>
        <w:t>pressure</w:t>
      </w:r>
      <w:r w:rsidRPr="00CB75E4">
        <w:rPr>
          <w:szCs w:val="24"/>
          <w:b w:val="0"/>
          <w:i w:val="0"/>
          <w:sz w:val="24"/>
          <w:spacing w:val="0"/>
          <w:w w:val="100"/>
          <w:rFonts/>
          <w:caps w:val="0"/>
        </w:rPr>
        <w:t> </w:t>
      </w:r>
      <w:r w:rsidRPr="00CB75E4">
        <w:rPr>
          <w:szCs w:val="24"/>
          <w:b w:val="0"/>
          <w:i w:val="0"/>
          <w:sz w:val="24"/>
          <w:spacing w:val="0"/>
          <w:w w:val="100"/>
          <w:rFonts/>
          <w:caps w:val="0"/>
        </w:rPr>
        <w:t>is</w:t>
      </w:r>
      <w:r w:rsidRPr="00CB75E4">
        <w:rPr>
          <w:szCs w:val="24"/>
          <w:b w:val="0"/>
          <w:i w:val="0"/>
          <w:sz w:val="24"/>
          <w:spacing w:val="0"/>
          <w:w w:val="100"/>
          <w:rFonts/>
          <w:caps w:val="0"/>
        </w:rPr>
        <w:t> </w:t>
      </w:r>
      <w:r w:rsidRPr="00CB75E4">
        <w:rPr>
          <w:szCs w:val="24"/>
          <w:b w:val="0"/>
          <w:i w:val="0"/>
          <w:sz w:val="24"/>
          <w:spacing w:val="0"/>
          <w:w w:val="100"/>
          <w:rFonts/>
          <w:caps w:val="0"/>
        </w:rPr>
        <w:t>called</w:t>
      </w:r>
      <w:r w:rsidRPr="00CB75E4">
        <w:rPr>
          <w:szCs w:val="24"/>
          <w:b w:val="0"/>
          <w:i w:val="0"/>
          <w:sz w:val="24"/>
          <w:spacing w:val="0"/>
          <w:w w:val="100"/>
          <w:rFonts/>
          <w:caps w:val="0"/>
        </w:rPr>
        <w:t> </w:t>
      </w:r>
      <w:r w:rsidRPr="00CB75E4">
        <w:rPr>
          <w:szCs w:val="24"/>
          <w:b w:val="0"/>
          <w:i w:val="0"/>
          <w:sz w:val="24"/>
          <w:spacing w:val="0"/>
          <w:w w:val="100"/>
          <w:rFonts/>
          <w:caps w:val="0"/>
        </w:rPr>
        <w:t>atmospheric</w:t>
      </w:r>
      <w:r w:rsidRPr="00CB75E4">
        <w:rPr>
          <w:szCs w:val="24"/>
          <w:b w:val="0"/>
          <w:i w:val="0"/>
          <w:sz w:val="24"/>
          <w:spacing w:val="0"/>
          <w:w w:val="100"/>
          <w:rFonts/>
          <w:caps w:val="0"/>
        </w:rPr>
        <w:t> </w:t>
      </w:r>
      <w:r w:rsidRPr="00CB75E4">
        <w:rPr>
          <w:szCs w:val="24"/>
          <w:b w:val="0"/>
          <w:i w:val="0"/>
          <w:sz w:val="24"/>
          <w:spacing w:val="0"/>
          <w:w w:val="100"/>
          <w:rFonts/>
          <w:caps w:val="0"/>
        </w:rPr>
        <w:t>pressure,</w:t>
      </w:r>
      <w:r w:rsidRPr="00CB75E4">
        <w:rPr>
          <w:szCs w:val="24"/>
          <w:b w:val="0"/>
          <w:i w:val="0"/>
          <w:sz w:val="24"/>
          <w:spacing w:val="0"/>
          <w:w w:val="100"/>
          <w:rFonts/>
          <w:caps w:val="0"/>
        </w:rPr>
        <w:t> </w:t>
      </w:r>
      <w:r w:rsidRPr="00CB75E4">
        <w:rPr>
          <w:szCs w:val="24"/>
          <w:b w:val="0"/>
          <w:i w:val="0"/>
          <w:sz w:val="24"/>
          <w:spacing w:val="0"/>
          <w:w w:val="100"/>
          <w:rFonts/>
          <w:caps w:val="0"/>
        </w:rPr>
        <w:t>or</w:t>
      </w:r>
      <w:r w:rsidRPr="00CB75E4">
        <w:rPr>
          <w:szCs w:val="24"/>
          <w:b w:val="0"/>
          <w:i w:val="0"/>
          <w:sz w:val="24"/>
          <w:spacing w:val="0"/>
          <w:w w:val="100"/>
          <w:rFonts/>
          <w:caps w:val="0"/>
        </w:rPr>
        <w:t> </w:t>
      </w:r>
      <w:r w:rsidRPr="00CB75E4">
        <w:rPr>
          <w:szCs w:val="24"/>
          <w:b w:val="0"/>
          <w:i w:val="0"/>
          <w:sz w:val="24"/>
          <w:spacing w:val="0"/>
          <w:w w:val="100"/>
          <w:rFonts/>
          <w:caps w:val="0"/>
        </w:rPr>
        <w:t>air</w:t>
      </w:r>
      <w:r w:rsidRPr="00CB75E4">
        <w:rPr>
          <w:szCs w:val="24"/>
          <w:b w:val="0"/>
          <w:i w:val="0"/>
          <w:sz w:val="24"/>
          <w:spacing w:val="0"/>
          <w:w w:val="100"/>
          <w:rFonts/>
          <w:caps w:val="0"/>
        </w:rPr>
        <w:t> </w:t>
      </w:r>
      <w:r w:rsidRPr="00CB75E4">
        <w:rPr>
          <w:szCs w:val="24"/>
          <w:b w:val="0"/>
          <w:i w:val="0"/>
          <w:sz w:val="24"/>
          <w:spacing w:val="0"/>
          <w:w w:val="100"/>
          <w:rFonts/>
          <w:caps w:val="0"/>
        </w:rPr>
        <w:t>pressure.</w:t>
      </w:r>
      <w:r w:rsidRPr="00CB75E4">
        <w:rPr>
          <w:szCs w:val="24"/>
          <w:b w:val="0"/>
          <w:i w:val="0"/>
          <w:sz w:val="24"/>
          <w:spacing w:val="0"/>
          <w:w w:val="100"/>
          <w:rFonts/>
          <w:caps w:val="0"/>
        </w:rPr>
        <w:t> </w:t>
      </w:r>
      <w:r w:rsidRPr="00CB75E4">
        <w:rPr>
          <w:szCs w:val="24"/>
          <w:b w:val="0"/>
          <w:i w:val="0"/>
          <w:sz w:val="24"/>
          <w:spacing w:val="0"/>
          <w:w w:val="100"/>
          <w:rFonts/>
          <w:caps w:val="0"/>
        </w:rPr>
        <w:t>It</w:t>
      </w:r>
      <w:r w:rsidRPr="00CB75E4">
        <w:rPr>
          <w:szCs w:val="24"/>
          <w:b w:val="0"/>
          <w:i w:val="0"/>
          <w:sz w:val="24"/>
          <w:spacing w:val="0"/>
          <w:w w:val="100"/>
          <w:rFonts/>
          <w:caps w:val="0"/>
        </w:rPr>
        <w:t> </w:t>
      </w:r>
      <w:r w:rsidRPr="00CB75E4">
        <w:rPr>
          <w:szCs w:val="24"/>
          <w:b w:val="0"/>
          <w:i w:val="0"/>
          <w:sz w:val="24"/>
          <w:spacing w:val="0"/>
          <w:w w:val="100"/>
          <w:rFonts/>
          <w:caps w:val="0"/>
        </w:rPr>
        <w:t>is</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force</w:t>
      </w:r>
      <w:r w:rsidRPr="00CB75E4">
        <w:rPr>
          <w:szCs w:val="24"/>
          <w:b w:val="0"/>
          <w:i w:val="0"/>
          <w:sz w:val="24"/>
          <w:spacing w:val="0"/>
          <w:w w:val="100"/>
          <w:rFonts/>
          <w:caps w:val="0"/>
        </w:rPr>
        <w:t> </w:t>
      </w:r>
      <w:r w:rsidRPr="00CB75E4">
        <w:rPr>
          <w:szCs w:val="24"/>
          <w:b w:val="0"/>
          <w:i w:val="0"/>
          <w:sz w:val="24"/>
          <w:spacing w:val="0"/>
          <w:w w:val="100"/>
          <w:rFonts/>
          <w:caps w:val="0"/>
        </w:rPr>
        <w:t>exerted</w:t>
      </w:r>
      <w:r w:rsidRPr="00CB75E4">
        <w:rPr>
          <w:szCs w:val="24"/>
          <w:b w:val="0"/>
          <w:i w:val="0"/>
          <w:sz w:val="24"/>
          <w:spacing w:val="0"/>
          <w:w w:val="100"/>
          <w:rFonts/>
          <w:caps w:val="0"/>
        </w:rPr>
        <w:t> </w:t>
      </w:r>
      <w:r w:rsidRPr="00CB75E4">
        <w:rPr>
          <w:szCs w:val="24"/>
          <w:b w:val="0"/>
          <w:i w:val="0"/>
          <w:sz w:val="24"/>
          <w:spacing w:val="0"/>
          <w:w w:val="100"/>
          <w:rFonts/>
          <w:caps w:val="0"/>
        </w:rPr>
        <w:t>on</w:t>
      </w:r>
      <w:r w:rsidRPr="00CB75E4">
        <w:rPr>
          <w:szCs w:val="24"/>
          <w:b w:val="0"/>
          <w:i w:val="0"/>
          <w:sz w:val="24"/>
          <w:spacing w:val="0"/>
          <w:w w:val="100"/>
          <w:rFonts/>
          <w:caps w:val="0"/>
        </w:rPr>
        <w:t> </w:t>
      </w:r>
      <w:r w:rsidRPr="00CB75E4">
        <w:rPr>
          <w:szCs w:val="24"/>
          <w:b w:val="0"/>
          <w:i w:val="0"/>
          <w:sz w:val="24"/>
          <w:spacing w:val="0"/>
          <w:w w:val="100"/>
          <w:rFonts/>
          <w:caps w:val="0"/>
        </w:rPr>
        <w:t>a</w:t>
      </w:r>
      <w:r w:rsidRPr="00CB75E4">
        <w:rPr>
          <w:szCs w:val="24"/>
          <w:b w:val="0"/>
          <w:i w:val="0"/>
          <w:sz w:val="24"/>
          <w:spacing w:val="0"/>
          <w:w w:val="100"/>
          <w:rFonts/>
          <w:caps w:val="0"/>
        </w:rPr>
        <w:t> </w:t>
      </w:r>
      <w:r w:rsidRPr="00CB75E4">
        <w:rPr>
          <w:szCs w:val="24"/>
          <w:b w:val="0"/>
          <w:i w:val="0"/>
          <w:sz w:val="24"/>
          <w:spacing w:val="0"/>
          <w:w w:val="100"/>
          <w:rFonts/>
          <w:caps w:val="0"/>
        </w:rPr>
        <w:t>surface</w:t>
      </w:r>
      <w:r w:rsidRPr="00CB75E4">
        <w:rPr>
          <w:szCs w:val="24"/>
          <w:b w:val="0"/>
          <w:i w:val="0"/>
          <w:sz w:val="24"/>
          <w:spacing w:val="0"/>
          <w:w w:val="100"/>
          <w:rFonts/>
          <w:caps w:val="0"/>
        </w:rPr>
        <w:t> </w:t>
      </w:r>
      <w:r w:rsidRPr="00CB75E4">
        <w:rPr>
          <w:szCs w:val="24"/>
          <w:b w:val="0"/>
          <w:i w:val="0"/>
          <w:sz w:val="24"/>
          <w:spacing w:val="0"/>
          <w:w w:val="100"/>
          <w:rFonts/>
          <w:caps w:val="0"/>
        </w:rPr>
        <w:t>by</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air</w:t>
      </w:r>
      <w:r w:rsidRPr="00CB75E4">
        <w:rPr>
          <w:szCs w:val="24"/>
          <w:b w:val="0"/>
          <w:i w:val="0"/>
          <w:sz w:val="24"/>
          <w:spacing w:val="0"/>
          <w:w w:val="100"/>
          <w:rFonts/>
          <w:caps w:val="0"/>
        </w:rPr>
        <w:t> </w:t>
      </w:r>
      <w:r w:rsidRPr="00CB75E4">
        <w:rPr>
          <w:szCs w:val="24"/>
          <w:b w:val="0"/>
          <w:i w:val="0"/>
          <w:sz w:val="24"/>
          <w:spacing w:val="0"/>
          <w:w w:val="100"/>
          <w:rFonts/>
          <w:caps w:val="0"/>
        </w:rPr>
        <w:t>above</w:t>
      </w:r>
      <w:r w:rsidRPr="00CB75E4">
        <w:rPr>
          <w:szCs w:val="24"/>
          <w:b w:val="0"/>
          <w:i w:val="0"/>
          <w:sz w:val="24"/>
          <w:spacing w:val="0"/>
          <w:w w:val="100"/>
          <w:rFonts/>
          <w:caps w:val="0"/>
        </w:rPr>
        <w:t> </w:t>
      </w:r>
      <w:r w:rsidRPr="00CB75E4">
        <w:rPr>
          <w:szCs w:val="24"/>
          <w:b w:val="0"/>
          <w:i w:val="0"/>
          <w:sz w:val="24"/>
          <w:spacing w:val="0"/>
          <w:w w:val="100"/>
          <w:rFonts/>
          <w:caps w:val="0"/>
        </w:rPr>
        <w:t>it</w:t>
      </w:r>
      <w:r w:rsidRPr="00CB75E4">
        <w:rPr>
          <w:szCs w:val="24"/>
          <w:b w:val="0"/>
          <w:i w:val="0"/>
          <w:sz w:val="24"/>
          <w:spacing w:val="0"/>
          <w:w w:val="100"/>
          <w:rFonts/>
          <w:caps w:val="0"/>
        </w:rPr>
        <w:t> </w:t>
      </w:r>
      <w:r w:rsidRPr="00CB75E4">
        <w:rPr>
          <w:szCs w:val="24"/>
          <w:b w:val="0"/>
          <w:i w:val="0"/>
          <w:sz w:val="24"/>
          <w:spacing w:val="0"/>
          <w:w w:val="100"/>
          <w:rFonts/>
          <w:caps w:val="0"/>
        </w:rPr>
        <w:t>as</w:t>
      </w:r>
      <w:r w:rsidRPr="00CB75E4">
        <w:rPr>
          <w:szCs w:val="24"/>
          <w:b w:val="0"/>
          <w:i w:val="0"/>
          <w:sz w:val="24"/>
          <w:spacing w:val="0"/>
          <w:w w:val="100"/>
          <w:rFonts/>
          <w:caps w:val="0"/>
        </w:rPr>
        <w:t> </w:t>
      </w:r>
      <w:r w:rsidRPr="00CB75E4">
        <w:rPr>
          <w:szCs w:val="24"/>
          <w:b w:val="0"/>
          <w:i w:val="0"/>
          <w:sz w:val="24"/>
          <w:spacing w:val="0"/>
          <w:w w:val="100"/>
          <w:rFonts/>
          <w:caps w:val="0"/>
        </w:rPr>
        <w:t>gravity</w:t>
      </w:r>
      <w:r w:rsidRPr="00CB75E4">
        <w:rPr>
          <w:szCs w:val="24"/>
          <w:b w:val="0"/>
          <w:i w:val="0"/>
          <w:sz w:val="24"/>
          <w:spacing w:val="0"/>
          <w:w w:val="100"/>
          <w:rFonts/>
          <w:caps w:val="0"/>
        </w:rPr>
        <w:t> </w:t>
      </w:r>
      <w:r w:rsidRPr="00CB75E4">
        <w:rPr>
          <w:szCs w:val="24"/>
          <w:b w:val="0"/>
          <w:i w:val="0"/>
          <w:sz w:val="24"/>
          <w:spacing w:val="0"/>
          <w:w w:val="100"/>
          <w:rFonts/>
          <w:caps w:val="0"/>
        </w:rPr>
        <w:t>pulls</w:t>
      </w:r>
      <w:r w:rsidRPr="00CB75E4">
        <w:rPr>
          <w:szCs w:val="24"/>
          <w:b w:val="0"/>
          <w:i w:val="0"/>
          <w:sz w:val="24"/>
          <w:spacing w:val="0"/>
          <w:w w:val="100"/>
          <w:rFonts/>
          <w:caps w:val="0"/>
        </w:rPr>
        <w:t> </w:t>
      </w:r>
      <w:r w:rsidRPr="00CB75E4">
        <w:rPr>
          <w:szCs w:val="24"/>
          <w:b w:val="0"/>
          <w:i w:val="0"/>
          <w:sz w:val="24"/>
          <w:spacing w:val="0"/>
          <w:w w:val="100"/>
          <w:rFonts/>
          <w:caps w:val="0"/>
        </w:rPr>
        <w:t>it</w:t>
      </w:r>
      <w:r w:rsidRPr="00CB75E4">
        <w:rPr>
          <w:szCs w:val="24"/>
          <w:b w:val="0"/>
          <w:i w:val="0"/>
          <w:sz w:val="24"/>
          <w:spacing w:val="0"/>
          <w:w w:val="100"/>
          <w:rFonts/>
          <w:caps w:val="0"/>
        </w:rPr>
        <w:t> </w:t>
      </w:r>
      <w:r w:rsidRPr="00CB75E4">
        <w:rPr>
          <w:szCs w:val="24"/>
          <w:b w:val="0"/>
          <w:i w:val="0"/>
          <w:sz w:val="24"/>
          <w:spacing w:val="0"/>
          <w:w w:val="100"/>
          <w:rFonts/>
          <w:caps w:val="0"/>
        </w:rPr>
        <w:t>to</w:t>
      </w:r>
      <w:r w:rsidRPr="00CB75E4">
        <w:rPr>
          <w:szCs w:val="24"/>
          <w:b w:val="0"/>
          <w:i w:val="0"/>
          <w:sz w:val="24"/>
          <w:spacing w:val="0"/>
          <w:w w:val="100"/>
          <w:rFonts/>
          <w:caps w:val="0"/>
        </w:rPr>
        <w:t> </w:t>
      </w:r>
      <w:r w:rsidRPr="00CB75E4">
        <w:rPr>
          <w:szCs w:val="24"/>
          <w:b w:val="0"/>
          <w:i w:val="0"/>
          <w:sz w:val="24"/>
          <w:spacing w:val="0"/>
          <w:w w:val="100"/>
          <w:rFonts/>
          <w:caps w:val="0"/>
        </w:rPr>
        <w:t>Earth.</w:t>
      </w:r>
      <w:r w:rsidRPr="00CB75E4">
        <w:rPr>
          <w:szCs w:val="24"/>
          <w:b w:val="0"/>
          <w:i w:val="0"/>
          <w:sz w:val="24"/>
          <w:spacing w:val="0"/>
          <w:w w:val="100"/>
          <w:rFonts/>
          <w:caps w:val="0"/>
        </w:rPr>
        <w:t> </w:t>
      </w:r>
      <w:r w:rsidRPr="00CB75E4">
        <w:rPr>
          <w:szCs w:val="24"/>
          <w:b w:val="0"/>
          <w:i w:val="0"/>
          <w:sz w:val="24"/>
          <w:spacing w:val="0"/>
          <w:w w:val="100"/>
          <w:rFonts/>
          <w:caps w:val="0"/>
        </w:rPr>
        <w:t>Atmospheric</w:t>
      </w:r>
      <w:r w:rsidRPr="00CB75E4">
        <w:rPr>
          <w:szCs w:val="24"/>
          <w:b w:val="0"/>
          <w:i w:val="0"/>
          <w:sz w:val="24"/>
          <w:spacing w:val="0"/>
          <w:w w:val="100"/>
          <w:rFonts/>
          <w:caps w:val="0"/>
        </w:rPr>
        <w:t> </w:t>
      </w:r>
      <w:r w:rsidRPr="00CB75E4">
        <w:rPr>
          <w:szCs w:val="24"/>
          <w:b w:val="0"/>
          <w:i w:val="0"/>
          <w:sz w:val="24"/>
          <w:spacing w:val="0"/>
          <w:w w:val="100"/>
          <w:rFonts/>
          <w:caps w:val="0"/>
        </w:rPr>
        <w:t>pressure</w:t>
      </w:r>
      <w:r w:rsidRPr="00CB75E4">
        <w:rPr>
          <w:szCs w:val="24"/>
          <w:b w:val="0"/>
          <w:i w:val="0"/>
          <w:sz w:val="24"/>
          <w:spacing w:val="0"/>
          <w:w w:val="100"/>
          <w:rFonts/>
          <w:caps w:val="0"/>
        </w:rPr>
        <w:t> </w:t>
      </w:r>
      <w:r w:rsidRPr="00CB75E4">
        <w:rPr>
          <w:szCs w:val="24"/>
          <w:b w:val="0"/>
          <w:i w:val="0"/>
          <w:sz w:val="24"/>
          <w:spacing w:val="0"/>
          <w:w w:val="100"/>
          <w:rFonts/>
          <w:caps w:val="0"/>
        </w:rPr>
        <w:t>is</w:t>
      </w:r>
      <w:r w:rsidRPr="00CB75E4">
        <w:rPr>
          <w:szCs w:val="24"/>
          <w:b w:val="0"/>
          <w:i w:val="0"/>
          <w:sz w:val="24"/>
          <w:spacing w:val="0"/>
          <w:w w:val="100"/>
          <w:rFonts/>
          <w:caps w:val="0"/>
        </w:rPr>
        <w:t> </w:t>
      </w:r>
      <w:r w:rsidRPr="00CB75E4">
        <w:rPr>
          <w:szCs w:val="24"/>
          <w:b w:val="0"/>
          <w:i w:val="0"/>
          <w:sz w:val="24"/>
          <w:spacing w:val="0"/>
          <w:w w:val="100"/>
          <w:rFonts/>
          <w:caps w:val="0"/>
        </w:rPr>
        <w:t>commonly</w:t>
      </w:r>
      <w:r w:rsidRPr="00CB75E4">
        <w:rPr>
          <w:szCs w:val="24"/>
          <w:b w:val="0"/>
          <w:i w:val="0"/>
          <w:sz w:val="24"/>
          <w:spacing w:val="0"/>
          <w:w w:val="100"/>
          <w:rFonts/>
          <w:caps w:val="0"/>
        </w:rPr>
        <w:t> </w:t>
      </w:r>
      <w:r w:rsidRPr="00CB75E4">
        <w:rPr>
          <w:szCs w:val="24"/>
          <w:b w:val="0"/>
          <w:i w:val="0"/>
          <w:sz w:val="24"/>
          <w:spacing w:val="0"/>
          <w:w w:val="100"/>
          <w:rFonts/>
          <w:caps w:val="0"/>
        </w:rPr>
        <w:t>measured</w:t>
      </w:r>
      <w:r w:rsidRPr="00CB75E4">
        <w:rPr>
          <w:szCs w:val="24"/>
          <w:b w:val="0"/>
          <w:i w:val="0"/>
          <w:sz w:val="24"/>
          <w:spacing w:val="0"/>
          <w:w w:val="100"/>
          <w:rFonts/>
          <w:caps w:val="0"/>
        </w:rPr>
        <w:t> </w:t>
      </w:r>
      <w:r w:rsidRPr="00CB75E4">
        <w:rPr>
          <w:szCs w:val="24"/>
          <w:b w:val="0"/>
          <w:i w:val="0"/>
          <w:sz w:val="24"/>
          <w:spacing w:val="0"/>
          <w:w w:val="100"/>
          <w:rFonts/>
          <w:caps w:val="0"/>
        </w:rPr>
        <w:t>with</w:t>
      </w:r>
      <w:r w:rsidRPr="00CB75E4">
        <w:rPr>
          <w:szCs w:val="24"/>
          <w:b w:val="0"/>
          <w:i w:val="0"/>
          <w:sz w:val="24"/>
          <w:spacing w:val="0"/>
          <w:w w:val="100"/>
          <w:rFonts/>
          <w:caps w:val="0"/>
        </w:rPr>
        <w:t> </w:t>
      </w:r>
      <w:r w:rsidRPr="00CB75E4">
        <w:rPr>
          <w:szCs w:val="24"/>
          <w:b w:val="0"/>
          <w:i w:val="0"/>
          <w:sz w:val="24"/>
          <w:spacing w:val="0"/>
          <w:w w:val="100"/>
          <w:rFonts/>
          <w:caps w:val="0"/>
        </w:rPr>
        <w:t>a</w:t>
      </w:r>
      <w:r w:rsidRPr="00CB75E4">
        <w:rPr>
          <w:szCs w:val="24"/>
          <w:b w:val="0"/>
          <w:i w:val="0"/>
          <w:sz w:val="24"/>
          <w:spacing w:val="0"/>
          <w:w w:val="100"/>
          <w:rFonts/>
          <w:caps w:val="0"/>
        </w:rPr>
        <w:t> </w:t>
      </w:r>
      <w:r w:rsidRPr="00CB75E4">
        <w:rPr>
          <w:szCs w:val="24"/>
          <w:b w:val="0"/>
          <w:i w:val="0"/>
          <w:sz w:val="24"/>
          <w:spacing w:val="0"/>
          <w:w w:val="100"/>
          <w:rFonts/>
          <w:caps w:val="0"/>
        </w:rPr>
        <w:t>barometer.</w:t>
      </w:r>
      <w:r w:rsidRPr="00CB75E4">
        <w:rPr>
          <w:szCs w:val="24"/>
          <w:b w:val="0"/>
          <w:i w:val="0"/>
          <w:sz w:val="24"/>
          <w:spacing w:val="0"/>
          <w:w w:val="100"/>
          <w:rFonts/>
          <w:caps w:val="0"/>
        </w:rPr>
        <w:t> </w:t>
      </w:r>
      <w:r w:rsidRPr="00CB75E4">
        <w:rPr>
          <w:szCs w:val="24"/>
          <w:b w:val="0"/>
          <w:i w:val="0"/>
          <w:sz w:val="24"/>
          <w:spacing w:val="0"/>
          <w:w w:val="100"/>
          <w:rFonts/>
          <w:caps w:val="0"/>
        </w:rPr>
        <w:t>In</w:t>
      </w:r>
      <w:r w:rsidRPr="00CB75E4">
        <w:rPr>
          <w:szCs w:val="24"/>
          <w:b w:val="0"/>
          <w:i w:val="0"/>
          <w:sz w:val="24"/>
          <w:spacing w:val="0"/>
          <w:w w:val="100"/>
          <w:rFonts/>
          <w:caps w:val="0"/>
        </w:rPr>
        <w:t> </w:t>
      </w:r>
      <w:r w:rsidRPr="00CB75E4">
        <w:rPr>
          <w:szCs w:val="24"/>
          <w:b w:val="0"/>
          <w:i w:val="0"/>
          <w:sz w:val="24"/>
          <w:spacing w:val="0"/>
          <w:w w:val="100"/>
          <w:rFonts/>
          <w:caps w:val="0"/>
        </w:rPr>
        <w:t>a</w:t>
      </w:r>
      <w:r w:rsidRPr="00CB75E4">
        <w:rPr>
          <w:szCs w:val="24"/>
          <w:b w:val="0"/>
          <w:i w:val="0"/>
          <w:sz w:val="24"/>
          <w:spacing w:val="0"/>
          <w:w w:val="100"/>
          <w:rFonts/>
          <w:caps w:val="0"/>
        </w:rPr>
        <w:t> </w:t>
      </w:r>
      <w:r w:rsidRPr="00CB75E4">
        <w:rPr>
          <w:szCs w:val="24"/>
          <w:b w:val="0"/>
          <w:i w:val="0"/>
          <w:sz w:val="24"/>
          <w:spacing w:val="0"/>
          <w:w w:val="100"/>
          <w:rFonts/>
          <w:caps w:val="0"/>
        </w:rPr>
        <w:t>barometer,</w:t>
      </w:r>
      <w:r w:rsidRPr="00CB75E4">
        <w:rPr>
          <w:szCs w:val="24"/>
          <w:b w:val="0"/>
          <w:i w:val="0"/>
          <w:sz w:val="24"/>
          <w:spacing w:val="0"/>
          <w:w w:val="100"/>
          <w:rFonts/>
          <w:caps w:val="0"/>
        </w:rPr>
        <w:t> </w:t>
      </w:r>
      <w:r w:rsidRPr="00CB75E4">
        <w:rPr>
          <w:szCs w:val="24"/>
          <w:b w:val="0"/>
          <w:i w:val="0"/>
          <w:sz w:val="24"/>
          <w:spacing w:val="0"/>
          <w:w w:val="100"/>
          <w:rFonts/>
          <w:caps w:val="0"/>
        </w:rPr>
        <w:t>a</w:t>
      </w:r>
      <w:r w:rsidRPr="00CB75E4">
        <w:rPr>
          <w:szCs w:val="24"/>
          <w:b w:val="0"/>
          <w:i w:val="0"/>
          <w:sz w:val="24"/>
          <w:spacing w:val="0"/>
          <w:w w:val="100"/>
          <w:rFonts/>
          <w:caps w:val="0"/>
        </w:rPr>
        <w:t> </w:t>
      </w:r>
      <w:r w:rsidRPr="00CB75E4">
        <w:rPr>
          <w:szCs w:val="24"/>
          <w:b w:val="0"/>
          <w:i w:val="0"/>
          <w:sz w:val="24"/>
          <w:spacing w:val="0"/>
          <w:w w:val="100"/>
          <w:rFonts/>
          <w:caps w:val="0"/>
        </w:rPr>
        <w:t>column</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mercury</w:t>
      </w:r>
      <w:r w:rsidRPr="00CB75E4">
        <w:rPr>
          <w:szCs w:val="24"/>
          <w:b w:val="0"/>
          <w:i w:val="0"/>
          <w:sz w:val="24"/>
          <w:spacing w:val="0"/>
          <w:w w:val="100"/>
          <w:rFonts/>
          <w:caps w:val="0"/>
        </w:rPr>
        <w:t> </w:t>
      </w:r>
      <w:r w:rsidRPr="00CB75E4">
        <w:rPr>
          <w:szCs w:val="24"/>
          <w:b w:val="0"/>
          <w:i w:val="0"/>
          <w:sz w:val="24"/>
          <w:spacing w:val="0"/>
          <w:w w:val="100"/>
          <w:rFonts/>
          <w:caps w:val="0"/>
        </w:rPr>
        <w:t>in</w:t>
      </w:r>
      <w:r w:rsidRPr="00CB75E4">
        <w:rPr>
          <w:szCs w:val="24"/>
          <w:b w:val="0"/>
          <w:i w:val="0"/>
          <w:sz w:val="24"/>
          <w:spacing w:val="0"/>
          <w:w w:val="100"/>
          <w:rFonts/>
          <w:caps w:val="0"/>
        </w:rPr>
        <w:t> </w:t>
      </w:r>
      <w:r w:rsidRPr="00CB75E4">
        <w:rPr>
          <w:szCs w:val="24"/>
          <w:b w:val="0"/>
          <w:i w:val="0"/>
          <w:sz w:val="24"/>
          <w:spacing w:val="0"/>
          <w:w w:val="100"/>
          <w:rFonts/>
          <w:caps w:val="0"/>
        </w:rPr>
        <w:t>a</w:t>
      </w:r>
      <w:r w:rsidRPr="00CB75E4">
        <w:rPr>
          <w:szCs w:val="24"/>
          <w:b w:val="0"/>
          <w:i w:val="0"/>
          <w:sz w:val="24"/>
          <w:spacing w:val="0"/>
          <w:w w:val="100"/>
          <w:rFonts/>
          <w:caps w:val="0"/>
        </w:rPr>
        <w:t> </w:t>
      </w:r>
      <w:r w:rsidRPr="00CB75E4">
        <w:rPr>
          <w:szCs w:val="24"/>
          <w:b w:val="0"/>
          <w:i w:val="0"/>
          <w:sz w:val="24"/>
          <w:spacing w:val="0"/>
          <w:w w:val="100"/>
          <w:rFonts/>
          <w:caps w:val="0"/>
        </w:rPr>
        <w:t>glass</w:t>
      </w:r>
      <w:r w:rsidRPr="00CB75E4">
        <w:rPr>
          <w:szCs w:val="24"/>
          <w:b w:val="0"/>
          <w:i w:val="0"/>
          <w:sz w:val="24"/>
          <w:spacing w:val="0"/>
          <w:w w:val="100"/>
          <w:rFonts/>
          <w:caps w:val="0"/>
        </w:rPr>
        <w:t> </w:t>
      </w:r>
      <w:r w:rsidRPr="00CB75E4">
        <w:rPr>
          <w:szCs w:val="24"/>
          <w:b w:val="0"/>
          <w:i w:val="0"/>
          <w:sz w:val="24"/>
          <w:spacing w:val="0"/>
          <w:w w:val="100"/>
          <w:rFonts/>
          <w:caps w:val="0"/>
        </w:rPr>
        <w:t>tube</w:t>
      </w:r>
      <w:r w:rsidRPr="00CB75E4">
        <w:rPr>
          <w:szCs w:val="24"/>
          <w:b w:val="0"/>
          <w:i w:val="0"/>
          <w:sz w:val="24"/>
          <w:spacing w:val="0"/>
          <w:w w:val="100"/>
          <w:rFonts/>
          <w:caps w:val="0"/>
        </w:rPr>
        <w:t> </w:t>
      </w:r>
      <w:r w:rsidRPr="00CB75E4">
        <w:rPr>
          <w:szCs w:val="24"/>
          <w:b w:val="0"/>
          <w:i w:val="0"/>
          <w:sz w:val="24"/>
          <w:spacing w:val="0"/>
          <w:w w:val="100"/>
          <w:rFonts/>
          <w:caps w:val="0"/>
        </w:rPr>
        <w:t>rises</w:t>
      </w:r>
      <w:r w:rsidRPr="00CB75E4">
        <w:rPr>
          <w:szCs w:val="24"/>
          <w:b w:val="0"/>
          <w:i w:val="0"/>
          <w:sz w:val="24"/>
          <w:spacing w:val="0"/>
          <w:w w:val="100"/>
          <w:rFonts/>
          <w:caps w:val="0"/>
        </w:rPr>
        <w:t> </w:t>
      </w:r>
      <w:r w:rsidRPr="00CB75E4">
        <w:rPr>
          <w:szCs w:val="24"/>
          <w:b w:val="0"/>
          <w:i w:val="0"/>
          <w:sz w:val="24"/>
          <w:spacing w:val="0"/>
          <w:w w:val="100"/>
          <w:rFonts/>
          <w:caps w:val="0"/>
        </w:rPr>
        <w:t>or</w:t>
      </w:r>
      <w:r w:rsidRPr="00CB75E4">
        <w:rPr>
          <w:szCs w:val="24"/>
          <w:b w:val="0"/>
          <w:i w:val="0"/>
          <w:sz w:val="24"/>
          <w:spacing w:val="0"/>
          <w:w w:val="100"/>
          <w:rFonts/>
          <w:caps w:val="0"/>
        </w:rPr>
        <w:t> </w:t>
      </w:r>
      <w:r w:rsidRPr="00CB75E4">
        <w:rPr>
          <w:szCs w:val="24"/>
          <w:b w:val="0"/>
          <w:i w:val="0"/>
          <w:sz w:val="24"/>
          <w:spacing w:val="0"/>
          <w:w w:val="100"/>
          <w:rFonts/>
          <w:caps w:val="0"/>
        </w:rPr>
        <w:t>falls</w:t>
      </w:r>
      <w:r w:rsidRPr="00CB75E4">
        <w:rPr>
          <w:szCs w:val="24"/>
          <w:b w:val="0"/>
          <w:i w:val="0"/>
          <w:sz w:val="24"/>
          <w:spacing w:val="0"/>
          <w:w w:val="100"/>
          <w:rFonts/>
          <w:caps w:val="0"/>
        </w:rPr>
        <w:t> </w:t>
      </w:r>
      <w:r w:rsidRPr="00CB75E4">
        <w:rPr>
          <w:szCs w:val="24"/>
          <w:b w:val="0"/>
          <w:i w:val="0"/>
          <w:sz w:val="24"/>
          <w:spacing w:val="0"/>
          <w:w w:val="100"/>
          <w:rFonts/>
          <w:caps w:val="0"/>
        </w:rPr>
        <w:t>as</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weight</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atmosphere</w:t>
      </w:r>
      <w:r w:rsidRPr="00CB75E4">
        <w:rPr>
          <w:szCs w:val="24"/>
          <w:b w:val="0"/>
          <w:i w:val="0"/>
          <w:sz w:val="24"/>
          <w:spacing w:val="0"/>
          <w:w w:val="100"/>
          <w:rFonts/>
          <w:caps w:val="0"/>
        </w:rPr>
        <w:t> </w:t>
      </w:r>
      <w:r w:rsidRPr="00CB75E4">
        <w:rPr>
          <w:szCs w:val="24"/>
          <w:b w:val="0"/>
          <w:i w:val="0"/>
          <w:sz w:val="24"/>
          <w:spacing w:val="0"/>
          <w:w w:val="100"/>
          <w:rFonts/>
          <w:caps w:val="0"/>
        </w:rPr>
        <w:t>changes.</w:t>
      </w:r>
      <w:r w:rsidRPr="00CB75E4">
        <w:rPr>
          <w:szCs w:val="24"/>
          <w:b w:val="0"/>
          <w:i w:val="0"/>
          <w:sz w:val="24"/>
          <w:spacing w:val="0"/>
          <w:w w:val="100"/>
          <w:rFonts/>
          <w:caps w:val="0"/>
        </w:rPr>
        <w:t> </w:t>
      </w:r>
      <w:r w:rsidRPr="00CB75E4">
        <w:rPr>
          <w:szCs w:val="24"/>
          <w:b w:val="0"/>
          <w:i w:val="0"/>
          <w:sz w:val="24"/>
          <w:spacing w:val="0"/>
          <w:w w:val="100"/>
          <w:rFonts/>
          <w:caps w:val="0"/>
        </w:rPr>
        <w:t>An</w:t>
      </w:r>
      <w:r w:rsidRPr="00CB75E4">
        <w:rPr>
          <w:szCs w:val="24"/>
          <w:b w:val="0"/>
          <w:i w:val="0"/>
          <w:sz w:val="24"/>
          <w:spacing w:val="0"/>
          <w:w w:val="100"/>
          <w:rFonts/>
          <w:caps w:val="0"/>
        </w:rPr>
        <w:t> </w:t>
      </w:r>
      <w:r w:rsidRPr="00CB75E4">
        <w:rPr>
          <w:szCs w:val="24"/>
          <w:b w:val="0"/>
          <w:i w:val="0"/>
          <w:sz w:val="24"/>
          <w:spacing w:val="0"/>
          <w:w w:val="100"/>
          <w:rFonts/>
          <w:caps w:val="0"/>
        </w:rPr>
        <w:t>atmosphere</w:t>
      </w:r>
      <w:r w:rsidRPr="00CB75E4">
        <w:rPr>
          <w:szCs w:val="24"/>
          <w:b w:val="0"/>
          <w:i w:val="0"/>
          <w:sz w:val="24"/>
          <w:spacing w:val="0"/>
          <w:w w:val="100"/>
          <w:rFonts/>
          <w:caps w:val="0"/>
        </w:rPr>
        <w:t> </w:t>
      </w:r>
      <w:r w:rsidRPr="00CB75E4">
        <w:rPr>
          <w:szCs w:val="24"/>
          <w:b w:val="0"/>
          <w:i w:val="0"/>
          <w:sz w:val="24"/>
          <w:spacing w:val="0"/>
          <w:w w:val="100"/>
          <w:rFonts/>
          <w:caps w:val="0"/>
        </w:rPr>
        <w:t>is</w:t>
      </w:r>
      <w:r w:rsidRPr="00CB75E4">
        <w:rPr>
          <w:szCs w:val="24"/>
          <w:b w:val="0"/>
          <w:i w:val="0"/>
          <w:sz w:val="24"/>
          <w:spacing w:val="0"/>
          <w:w w:val="100"/>
          <w:rFonts/>
          <w:caps w:val="0"/>
        </w:rPr>
        <w:t> </w:t>
      </w:r>
      <w:r w:rsidRPr="00CB75E4">
        <w:rPr>
          <w:szCs w:val="24"/>
          <w:b w:val="0"/>
          <w:i w:val="0"/>
          <w:sz w:val="24"/>
          <w:spacing w:val="0"/>
          <w:w w:val="100"/>
          <w:rFonts/>
          <w:caps w:val="0"/>
        </w:rPr>
        <w:t>a</w:t>
      </w:r>
      <w:r w:rsidRPr="00CB75E4">
        <w:rPr>
          <w:szCs w:val="24"/>
          <w:b w:val="0"/>
          <w:i w:val="0"/>
          <w:sz w:val="24"/>
          <w:spacing w:val="0"/>
          <w:w w:val="100"/>
          <w:rFonts/>
          <w:caps w:val="0"/>
        </w:rPr>
        <w:t> </w:t>
      </w:r>
      <w:r w:rsidRPr="00CB75E4">
        <w:rPr>
          <w:szCs w:val="24"/>
          <w:b w:val="0"/>
          <w:i w:val="0"/>
          <w:sz w:val="24"/>
          <w:spacing w:val="0"/>
          <w:w w:val="100"/>
          <w:rFonts/>
          <w:caps w:val="0"/>
        </w:rPr>
        <w:t>unit</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measurement</w:t>
      </w:r>
      <w:r w:rsidRPr="00CB75E4">
        <w:rPr>
          <w:szCs w:val="24"/>
          <w:b w:val="0"/>
          <w:i w:val="0"/>
          <w:sz w:val="24"/>
          <w:spacing w:val="0"/>
          <w:w w:val="100"/>
          <w:rFonts/>
          <w:caps w:val="0"/>
        </w:rPr>
        <w:t> </w:t>
      </w:r>
      <w:r w:rsidRPr="00CB75E4">
        <w:rPr>
          <w:szCs w:val="24"/>
          <w:b w:val="0"/>
          <w:i w:val="0"/>
          <w:sz w:val="24"/>
          <w:spacing w:val="0"/>
          <w:w w:val="100"/>
          <w:rFonts/>
          <w:caps w:val="0"/>
        </w:rPr>
        <w:t>equal</w:t>
      </w:r>
      <w:r w:rsidRPr="00CB75E4">
        <w:rPr>
          <w:szCs w:val="24"/>
          <w:b w:val="0"/>
          <w:i w:val="0"/>
          <w:sz w:val="24"/>
          <w:spacing w:val="0"/>
          <w:w w:val="100"/>
          <w:rFonts/>
          <w:caps w:val="0"/>
        </w:rPr>
        <w:t> </w:t>
      </w:r>
      <w:r w:rsidRPr="00CB75E4">
        <w:rPr>
          <w:szCs w:val="24"/>
          <w:b w:val="0"/>
          <w:i w:val="0"/>
          <w:sz w:val="24"/>
          <w:spacing w:val="0"/>
          <w:w w:val="100"/>
          <w:rFonts/>
          <w:caps w:val="0"/>
        </w:rPr>
        <w:t>to</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average</w:t>
      </w:r>
      <w:r w:rsidRPr="00CB75E4">
        <w:rPr>
          <w:szCs w:val="24"/>
          <w:b w:val="0"/>
          <w:i w:val="0"/>
          <w:sz w:val="24"/>
          <w:spacing w:val="0"/>
          <w:w w:val="100"/>
          <w:rFonts/>
          <w:caps w:val="0"/>
        </w:rPr>
        <w:t> </w:t>
      </w:r>
      <w:r w:rsidRPr="00CB75E4">
        <w:rPr>
          <w:szCs w:val="24"/>
          <w:b w:val="0"/>
          <w:i w:val="0"/>
          <w:sz w:val="24"/>
          <w:spacing w:val="0"/>
          <w:w w:val="100"/>
          <w:rFonts/>
          <w:caps w:val="0"/>
        </w:rPr>
        <w:t>air</w:t>
      </w:r>
      <w:r w:rsidRPr="00CB75E4">
        <w:rPr>
          <w:szCs w:val="24"/>
          <w:b w:val="0"/>
          <w:i w:val="0"/>
          <w:sz w:val="24"/>
          <w:spacing w:val="0"/>
          <w:w w:val="100"/>
          <w:rFonts/>
          <w:caps w:val="0"/>
        </w:rPr>
        <w:t> </w:t>
      </w:r>
      <w:r w:rsidRPr="00CB75E4">
        <w:rPr>
          <w:szCs w:val="24"/>
          <w:b w:val="0"/>
          <w:i w:val="0"/>
          <w:sz w:val="24"/>
          <w:spacing w:val="0"/>
          <w:w w:val="100"/>
          <w:rFonts/>
          <w:caps w:val="0"/>
        </w:rPr>
        <w:t>pressure</w:t>
      </w:r>
      <w:r w:rsidRPr="00CB75E4">
        <w:rPr>
          <w:szCs w:val="24"/>
          <w:b w:val="0"/>
          <w:i w:val="0"/>
          <w:sz w:val="24"/>
          <w:spacing w:val="0"/>
          <w:w w:val="100"/>
          <w:rFonts/>
          <w:caps w:val="0"/>
        </w:rPr>
        <w:t> </w:t>
      </w:r>
      <w:r w:rsidRPr="00CB75E4">
        <w:rPr>
          <w:szCs w:val="24"/>
          <w:b w:val="0"/>
          <w:i w:val="0"/>
          <w:sz w:val="24"/>
          <w:spacing w:val="0"/>
          <w:w w:val="100"/>
          <w:rFonts/>
          <w:caps w:val="0"/>
        </w:rPr>
        <w:t>at</w:t>
      </w:r>
      <w:r w:rsidRPr="00CB75E4">
        <w:rPr>
          <w:szCs w:val="24"/>
          <w:b w:val="0"/>
          <w:i w:val="0"/>
          <w:sz w:val="24"/>
          <w:spacing w:val="0"/>
          <w:w w:val="100"/>
          <w:rFonts/>
          <w:caps w:val="0"/>
        </w:rPr>
        <w:t> </w:t>
      </w:r>
      <w:r w:rsidRPr="00CB75E4">
        <w:rPr>
          <w:szCs w:val="24"/>
          <w:b w:val="0"/>
          <w:i w:val="0"/>
          <w:sz w:val="24"/>
          <w:spacing w:val="0"/>
          <w:w w:val="100"/>
          <w:rFonts/>
          <w:caps w:val="0"/>
        </w:rPr>
        <w:t>sea</w:t>
      </w:r>
      <w:r w:rsidRPr="00CB75E4">
        <w:rPr>
          <w:szCs w:val="24"/>
          <w:b w:val="0"/>
          <w:i w:val="0"/>
          <w:sz w:val="24"/>
          <w:spacing w:val="0"/>
          <w:w w:val="100"/>
          <w:rFonts/>
          <w:caps w:val="0"/>
        </w:rPr>
        <w:t> </w:t>
      </w:r>
      <w:r w:rsidRPr="00CB75E4">
        <w:rPr>
          <w:szCs w:val="24"/>
          <w:b w:val="0"/>
          <w:i w:val="0"/>
          <w:sz w:val="24"/>
          <w:spacing w:val="0"/>
          <w:w w:val="100"/>
          <w:rFonts/>
          <w:caps w:val="0"/>
        </w:rPr>
        <w:t>level</w:t>
      </w:r>
      <w:r w:rsidRPr="00CB75E4">
        <w:rPr>
          <w:szCs w:val="24"/>
          <w:b w:val="0"/>
          <w:i w:val="0"/>
          <w:sz w:val="24"/>
          <w:spacing w:val="0"/>
          <w:w w:val="100"/>
          <w:rFonts/>
          <w:caps w:val="0"/>
        </w:rPr>
        <w:t> </w:t>
      </w:r>
      <w:r w:rsidRPr="00CB75E4">
        <w:rPr>
          <w:szCs w:val="24"/>
          <w:b w:val="0"/>
          <w:i w:val="0"/>
          <w:sz w:val="24"/>
          <w:spacing w:val="0"/>
          <w:w w:val="100"/>
          <w:rFonts/>
          <w:caps w:val="0"/>
        </w:rPr>
        <w:t>at</w:t>
      </w:r>
      <w:r w:rsidRPr="00CB75E4">
        <w:rPr>
          <w:szCs w:val="24"/>
          <w:b w:val="0"/>
          <w:i w:val="0"/>
          <w:sz w:val="24"/>
          <w:spacing w:val="0"/>
          <w:w w:val="100"/>
          <w:rFonts/>
          <w:caps w:val="0"/>
        </w:rPr>
        <w:t> </w:t>
      </w:r>
      <w:r w:rsidRPr="00CB75E4">
        <w:rPr>
          <w:szCs w:val="24"/>
          <w:b w:val="0"/>
          <w:i w:val="0"/>
          <w:sz w:val="24"/>
          <w:spacing w:val="0"/>
          <w:w w:val="100"/>
          <w:rFonts/>
          <w:caps w:val="0"/>
        </w:rPr>
        <w:t>a</w:t>
      </w:r>
      <w:r w:rsidRPr="00CB75E4">
        <w:rPr>
          <w:szCs w:val="24"/>
          <w:b w:val="0"/>
          <w:i w:val="0"/>
          <w:sz w:val="24"/>
          <w:spacing w:val="0"/>
          <w:w w:val="100"/>
          <w:rFonts/>
          <w:caps w:val="0"/>
        </w:rPr>
        <w:t> </w:t>
      </w:r>
      <w:r w:rsidRPr="00CB75E4">
        <w:rPr>
          <w:szCs w:val="24"/>
          <w:b w:val="0"/>
          <w:i w:val="0"/>
          <w:sz w:val="24"/>
          <w:spacing w:val="0"/>
          <w:w w:val="100"/>
          <w:rFonts/>
          <w:caps w:val="0"/>
        </w:rPr>
        <w:t>temperature</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15</w:t>
      </w:r>
      <w:r w:rsidRPr="00CB75E4">
        <w:rPr>
          <w:szCs w:val="24"/>
          <w:b w:val="0"/>
          <w:i w:val="0"/>
          <w:sz w:val="24"/>
          <w:spacing w:val="0"/>
          <w:w w:val="100"/>
          <w:rFonts/>
          <w:caps w:val="0"/>
        </w:rPr>
        <w:t> </w:t>
      </w:r>
      <w:r w:rsidRPr="00CB75E4">
        <w:rPr>
          <w:szCs w:val="24"/>
          <w:b w:val="0"/>
          <w:i w:val="0"/>
          <w:sz w:val="24"/>
          <w:spacing w:val="0"/>
          <w:w w:val="100"/>
          <w:rFonts/>
          <w:caps w:val="0"/>
        </w:rPr>
        <w:t>degrees</w:t>
      </w:r>
      <w:r w:rsidRPr="00CB75E4">
        <w:rPr>
          <w:szCs w:val="24"/>
          <w:b w:val="0"/>
          <w:i w:val="0"/>
          <w:sz w:val="24"/>
          <w:spacing w:val="0"/>
          <w:w w:val="100"/>
          <w:rFonts/>
          <w:caps w:val="0"/>
        </w:rPr>
        <w:t> </w:t>
      </w:r>
      <w:r w:rsidRPr="00CB75E4">
        <w:rPr>
          <w:szCs w:val="24"/>
          <w:b w:val="0"/>
          <w:i w:val="0"/>
          <w:sz w:val="24"/>
          <w:spacing w:val="0"/>
          <w:w w:val="100"/>
          <w:rFonts/>
          <w:caps w:val="0"/>
        </w:rPr>
        <w:t>Celsius.</w:t>
      </w:r>
      <w:r w:rsidRPr="00CB75E4">
        <w:rPr>
          <w:szCs w:val="24"/>
          <w:b w:val="0"/>
          <w:i w:val="0"/>
          <w:sz w:val="24"/>
          <w:spacing w:val="0"/>
          <w:w w:val="100"/>
          <w:rFonts/>
          <w:caps w:val="0"/>
        </w:rPr>
        <w:t> </w:t>
      </w:r>
      <w:r w:rsidRPr="00CB75E4">
        <w:rPr>
          <w:szCs w:val="24"/>
          <w:b w:val="0"/>
          <w:i w:val="0"/>
          <w:sz w:val="24"/>
          <w:spacing w:val="0"/>
          <w:w w:val="100"/>
          <w:rFonts/>
          <w:caps w:val="0"/>
        </w:rPr>
        <w:t>One</w:t>
      </w:r>
      <w:r w:rsidRPr="00CB75E4">
        <w:rPr>
          <w:szCs w:val="24"/>
          <w:b w:val="0"/>
          <w:i w:val="0"/>
          <w:sz w:val="24"/>
          <w:spacing w:val="0"/>
          <w:w w:val="100"/>
          <w:rFonts/>
          <w:caps w:val="0"/>
        </w:rPr>
        <w:t> </w:t>
      </w:r>
      <w:r w:rsidRPr="00CB75E4">
        <w:rPr>
          <w:szCs w:val="24"/>
          <w:b w:val="0"/>
          <w:i w:val="0"/>
          <w:sz w:val="24"/>
          <w:spacing w:val="0"/>
          <w:w w:val="100"/>
          <w:rFonts/>
          <w:caps w:val="0"/>
        </w:rPr>
        <w:t>atmosphere</w:t>
      </w:r>
      <w:r w:rsidRPr="00CB75E4">
        <w:rPr>
          <w:szCs w:val="24"/>
          <w:b w:val="0"/>
          <w:i w:val="0"/>
          <w:sz w:val="24"/>
          <w:spacing w:val="0"/>
          <w:w w:val="100"/>
          <w:rFonts/>
          <w:caps w:val="0"/>
        </w:rPr>
        <w:t> </w:t>
      </w:r>
      <w:r w:rsidRPr="00CB75E4">
        <w:rPr>
          <w:szCs w:val="24"/>
          <w:b w:val="0"/>
          <w:i w:val="0"/>
          <w:sz w:val="24"/>
          <w:spacing w:val="0"/>
          <w:w w:val="100"/>
          <w:rFonts/>
          <w:caps w:val="0"/>
        </w:rPr>
        <w:t>is</w:t>
      </w:r>
      <w:r w:rsidRPr="00CB75E4">
        <w:rPr>
          <w:szCs w:val="24"/>
          <w:b w:val="0"/>
          <w:i w:val="0"/>
          <w:sz w:val="24"/>
          <w:spacing w:val="0"/>
          <w:w w:val="100"/>
          <w:rFonts/>
          <w:caps w:val="0"/>
        </w:rPr>
        <w:t> </w:t>
      </w:r>
      <w:r w:rsidRPr="00CB75E4">
        <w:rPr>
          <w:szCs w:val="24"/>
          <w:b w:val="0"/>
          <w:i w:val="0"/>
          <w:sz w:val="24"/>
          <w:spacing w:val="0"/>
          <w:w w:val="100"/>
          <w:rFonts/>
          <w:caps w:val="0"/>
        </w:rPr>
        <w:t>760</w:t>
      </w:r>
      <w:r w:rsidRPr="00CB75E4">
        <w:rPr>
          <w:szCs w:val="24"/>
          <w:b w:val="0"/>
          <w:i w:val="0"/>
          <w:sz w:val="24"/>
          <w:spacing w:val="0"/>
          <w:w w:val="100"/>
          <w:rFonts/>
          <w:caps w:val="0"/>
        </w:rPr>
        <w:t> </w:t>
      </w:r>
      <w:r w:rsidRPr="00CB75E4">
        <w:rPr>
          <w:szCs w:val="24"/>
          <w:b w:val="0"/>
          <w:i w:val="0"/>
          <w:sz w:val="24"/>
          <w:spacing w:val="0"/>
          <w:w w:val="100"/>
          <w:rFonts/>
          <w:caps w:val="0"/>
        </w:rPr>
        <w:t>millimeters</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mercury</w:t>
      </w:r>
      <w:r w:rsidRPr="00CB75E4">
        <w:rPr>
          <w:szCs w:val="24"/>
          <w:b w:val="0"/>
          <w:i w:val="0"/>
          <w:sz w:val="24"/>
          <w:spacing w:val="0"/>
          <w:w w:val="100"/>
          <w:rFonts/>
          <w:caps w:val="0"/>
        </w:rPr>
        <w:t> </w:t>
      </w:r>
      <w:r>
        <w:rPr>
          <w:szCs w:val="24"/>
          <w:noProof/>
          <w:b w:val="0"/>
          <w:i w:val="0"/>
          <w:sz w:val="24"/>
          <w:spacing w:val="0"/>
          <w:w w:val="100"/>
          <w:rFonts/>
          <w:caps w:val="0"/>
        </w:rPr>
        <w:t>(Atkinson</w:t>
      </w:r>
      <w:r>
        <w:rPr>
          <w:szCs w:val="24"/>
          <w:noProof/>
          <w:b w:val="0"/>
          <w:i w:val="0"/>
          <w:sz w:val="24"/>
          <w:spacing w:val="0"/>
          <w:w w:val="100"/>
          <w:rFonts/>
          <w:caps w:val="0"/>
        </w:rPr>
        <w:t> </w:t>
      </w:r>
      <w:r>
        <w:rPr>
          <w:szCs w:val="24"/>
          <w:noProof/>
          <w:b w:val="0"/>
          <w:i w:val="0"/>
          <w:sz w:val="24"/>
          <w:spacing w:val="0"/>
          <w:w w:val="100"/>
          <w:rFonts/>
          <w:caps w:val="0"/>
        </w:rPr>
        <w:t>&amp;</w:t>
      </w:r>
      <w:r>
        <w:rPr>
          <w:szCs w:val="24"/>
          <w:noProof/>
          <w:b w:val="0"/>
          <w:i w:val="0"/>
          <w:sz w:val="24"/>
          <w:spacing w:val="0"/>
          <w:w w:val="100"/>
          <w:rFonts/>
          <w:caps w:val="0"/>
        </w:rPr>
        <w:t> </w:t>
      </w:r>
      <w:r>
        <w:rPr>
          <w:szCs w:val="24"/>
          <w:noProof/>
          <w:b w:val="0"/>
          <w:i w:val="0"/>
          <w:sz w:val="24"/>
          <w:spacing w:val="0"/>
          <w:w w:val="100"/>
          <w:rFonts/>
          <w:caps w:val="0"/>
        </w:rPr>
        <w:t>Aschmann,</w:t>
      </w:r>
      <w:r>
        <w:rPr>
          <w:szCs w:val="24"/>
          <w:noProof/>
          <w:b w:val="0"/>
          <w:i w:val="0"/>
          <w:sz w:val="24"/>
          <w:spacing w:val="0"/>
          <w:w w:val="100"/>
          <w:rFonts/>
          <w:caps w:val="0"/>
        </w:rPr>
        <w:t> </w:t>
      </w:r>
      <w:r>
        <w:rPr>
          <w:szCs w:val="24"/>
          <w:noProof/>
          <w:b w:val="0"/>
          <w:i w:val="0"/>
          <w:sz w:val="24"/>
          <w:spacing w:val="0"/>
          <w:w w:val="100"/>
          <w:rFonts/>
          <w:caps w:val="0"/>
        </w:rPr>
        <w:t>1985)</w:t>
      </w:r>
      <w:r w:rsidRPr="00CB75E4">
        <w:fldChar w:fldCharType="begin" w:fldLock="1"/>
        <w:rPr>
          <w:szCs w:val="24"/>
          <w:b w:val="0"/>
          <w:i w:val="0"/>
          <w:sz w:val="24"/>
          <w:spacing w:val="0"/>
          <w:w w:val="100"/>
          <w:caps w:val="0"/>
        </w:rPr>
      </w:r>
    </w:p>
    <w:p w14:paraId="5579297F"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2439C28F"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56E99E1F"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5B63F19D"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2438F286"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37BCB408"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5D5356F8"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613C4D8C"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6177CB73"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4BC4E194"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szCs w:val="28"/>
          <w:b w:val="1"/>
          <w:i w:val="0"/>
          <w:sz w:val="28"/>
          <w:spacing w:val="0"/>
          <w:w w:val="100"/>
          <w:rFonts/>
          <w:caps w:val="0"/>
        </w:rPr>
        <w:t>6</w:t>
      </w:r>
    </w:p>
    <w:p w14:paraId="1D87BB85" w14:textId="77777777" w:rsidR="00CB75E4" w:rsidRDefault="00CB75E4"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38EB3DA4" w14:textId="77777777" w:rsidR="00CB75E4" w:rsidRDefault="00CB75E4"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5B0ECCB2" w14:textId="7B3199EE"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szCs w:val="28"/>
          <w:b w:val="1"/>
          <w:i w:val="0"/>
          <w:sz w:val="28"/>
          <w:spacing w:val="0"/>
          <w:w w:val="100"/>
          <w:rFonts/>
          <w:caps w:val="0"/>
        </w:rPr>
        <w:t>CHAPTER</w:t>
      </w:r>
      <w:r>
        <w:rPr>
          <w:szCs w:val="28"/>
          <w:b w:val="1"/>
          <w:i w:val="0"/>
          <w:sz w:val="28"/>
          <w:spacing w:val="0"/>
          <w:w w:val="100"/>
          <w:rFonts/>
          <w:caps w:val="0"/>
        </w:rPr>
        <w:t> </w:t>
      </w:r>
      <w:r>
        <w:rPr>
          <w:szCs w:val="28"/>
          <w:b w:val="1"/>
          <w:i w:val="0"/>
          <w:sz w:val="28"/>
          <w:spacing w:val="0"/>
          <w:w w:val="100"/>
          <w:rFonts/>
          <w:caps w:val="0"/>
        </w:rPr>
        <w:t>THREE</w:t>
      </w:r>
    </w:p>
    <w:p w14:paraId="61CFB203"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szCs w:val="28"/>
          <w:b w:val="1"/>
          <w:i w:val="0"/>
          <w:sz w:val="28"/>
          <w:spacing w:val="0"/>
          <w:w w:val="100"/>
          <w:rFonts/>
          <w:caps w:val="0"/>
        </w:rPr>
        <w:t>3.1</w:t>
      </w:r>
      <w:r>
        <w:rPr>
          <w:szCs w:val="28"/>
          <w:b w:val="1"/>
          <w:i w:val="0"/>
          <w:sz w:val="28"/>
          <w:spacing w:val="0"/>
          <w:w w:val="100"/>
          <w:rFonts/>
          <w:caps w:val="0"/>
        </w:rPr>
        <w:t>   </w:t>
      </w:r>
      <w:r>
        <w:rPr>
          <w:szCs w:val="28"/>
          <w:b w:val="1"/>
          <w:i w:val="0"/>
          <w:sz w:val="28"/>
          <w:spacing w:val="0"/>
          <w:w w:val="100"/>
          <w:rFonts/>
          <w:caps w:val="0"/>
        </w:rPr>
        <w:t>STUDY</w:t>
      </w:r>
      <w:r>
        <w:rPr>
          <w:szCs w:val="28"/>
          <w:b w:val="1"/>
          <w:i w:val="0"/>
          <w:sz w:val="28"/>
          <w:spacing w:val="0"/>
          <w:w w:val="100"/>
          <w:rFonts/>
          <w:caps w:val="0"/>
        </w:rPr>
        <w:t> </w:t>
      </w:r>
      <w:r>
        <w:rPr>
          <w:szCs w:val="28"/>
          <w:b w:val="1"/>
          <w:i w:val="0"/>
          <w:sz w:val="28"/>
          <w:spacing w:val="0"/>
          <w:w w:val="100"/>
          <w:rFonts/>
          <w:caps w:val="0"/>
        </w:rPr>
        <w:t>AREA</w:t>
      </w:r>
    </w:p>
    <w:p w14:paraId="77ED05C3" w14:textId="77777777" w:rsidR="00E849EA" w:rsidRPr="00CB75E4" w:rsidRDefault="00E849EA" w:rsidP="00E849EA">
      <w:pPr>
        <w:spacing w:before="0" w:beforeAutospacing="0" w:after="160" w:afterAutospacing="0" w:lineRule="auto" w:line="259"/>
        <w:rPr>
          <w:szCs w:val="24"/>
          <w:b w:val="1"/>
          <w:i w:val="0"/>
          <w:sz w:val="24"/>
          <w:spacing w:val="0"/>
          <w:w w:val="100"/>
          <w:caps w:val="0"/>
        </w:rPr>
        <w:snapToGrid w:val="0"/>
        <w:textAlignment w:val="baseline"/>
      </w:pP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study</w:t>
      </w:r>
      <w:r w:rsidRPr="00CB75E4">
        <w:rPr>
          <w:szCs w:val="24"/>
          <w:bCs/>
          <w:b w:val="0"/>
          <w:i w:val="0"/>
          <w:sz w:val="24"/>
          <w:spacing w:val="0"/>
          <w:w w:val="100"/>
          <w:rFonts/>
          <w:caps w:val="0"/>
        </w:rPr>
        <w:t> </w:t>
      </w:r>
      <w:r w:rsidRPr="00CB75E4">
        <w:rPr>
          <w:szCs w:val="24"/>
          <w:bCs/>
          <w:b w:val="0"/>
          <w:i w:val="0"/>
          <w:sz w:val="24"/>
          <w:spacing w:val="0"/>
          <w:w w:val="100"/>
          <w:rFonts/>
          <w:caps w:val="0"/>
        </w:rPr>
        <w:t>area</w:t>
      </w:r>
      <w:r w:rsidRPr="00CB75E4">
        <w:rPr>
          <w:szCs w:val="24"/>
          <w:bCs/>
          <w:b w:val="0"/>
          <w:i w:val="0"/>
          <w:sz w:val="24"/>
          <w:spacing w:val="0"/>
          <w:w w:val="100"/>
          <w:rFonts/>
          <w:caps w:val="0"/>
        </w:rPr>
        <w:t> </w:t>
      </w:r>
      <w:r w:rsidRPr="00CB75E4">
        <w:rPr>
          <w:szCs w:val="24"/>
          <w:bCs/>
          <w:b w:val="0"/>
          <w:i w:val="0"/>
          <w:sz w:val="24"/>
          <w:spacing w:val="0"/>
          <w:w w:val="100"/>
          <w:rFonts/>
          <w:caps w:val="0"/>
        </w:rPr>
        <w:t>is</w:t>
      </w:r>
      <w:r w:rsidRPr="00CB75E4">
        <w:rPr>
          <w:szCs w:val="24"/>
          <w:bCs/>
          <w:b w:val="0"/>
          <w:i w:val="0"/>
          <w:sz w:val="24"/>
          <w:spacing w:val="0"/>
          <w:w w:val="100"/>
          <w:rFonts/>
          <w:caps w:val="0"/>
        </w:rPr>
        <w:t> </w:t>
      </w:r>
      <w:r w:rsidRPr="00CB75E4">
        <w:rPr>
          <w:szCs w:val="24"/>
          <w:bCs/>
          <w:b w:val="0"/>
          <w:i w:val="0"/>
          <w:sz w:val="24"/>
          <w:spacing w:val="0"/>
          <w:w w:val="100"/>
          <w:rFonts/>
          <w:caps w:val="0"/>
        </w:rPr>
        <w:t>Zaria,</w:t>
      </w:r>
      <w:r w:rsidRPr="00CB75E4">
        <w:rPr>
          <w:szCs w:val="24"/>
          <w:bCs/>
          <w:b w:val="0"/>
          <w:i w:val="0"/>
          <w:sz w:val="24"/>
          <w:spacing w:val="0"/>
          <w:w w:val="100"/>
          <w:rFonts/>
          <w:caps w:val="0"/>
        </w:rPr>
        <w:t> </w:t>
      </w:r>
      <w:r w:rsidRPr="00CB75E4">
        <w:rPr>
          <w:szCs w:val="24"/>
          <w:bCs/>
          <w:b w:val="0"/>
          <w:i w:val="0"/>
          <w:sz w:val="24"/>
          <w:spacing w:val="0"/>
          <w:w w:val="100"/>
          <w:rFonts/>
          <w:caps w:val="0"/>
        </w:rPr>
        <w:t>Kaduna</w:t>
      </w:r>
      <w:r w:rsidRPr="00CB75E4">
        <w:rPr>
          <w:szCs w:val="24"/>
          <w:bCs/>
          <w:b w:val="0"/>
          <w:i w:val="0"/>
          <w:sz w:val="24"/>
          <w:spacing w:val="0"/>
          <w:w w:val="100"/>
          <w:rFonts/>
          <w:caps w:val="0"/>
        </w:rPr>
        <w:t> </w:t>
      </w:r>
      <w:r w:rsidRPr="00CB75E4">
        <w:rPr>
          <w:szCs w:val="24"/>
          <w:bCs/>
          <w:b w:val="0"/>
          <w:i w:val="0"/>
          <w:sz w:val="24"/>
          <w:spacing w:val="0"/>
          <w:w w:val="100"/>
          <w:rFonts/>
          <w:caps w:val="0"/>
        </w:rPr>
        <w:t>State,</w:t>
      </w:r>
      <w:r w:rsidRPr="00CB75E4">
        <w:rPr>
          <w:szCs w:val="24"/>
          <w:bCs/>
          <w:b w:val="0"/>
          <w:i w:val="0"/>
          <w:sz w:val="24"/>
          <w:spacing w:val="0"/>
          <w:w w:val="100"/>
          <w:rFonts/>
          <w:caps w:val="0"/>
        </w:rPr>
        <w:t> </w:t>
      </w:r>
      <w:r w:rsidRPr="00CB75E4">
        <w:rPr>
          <w:szCs w:val="24"/>
          <w:bCs/>
          <w:b w:val="0"/>
          <w:i w:val="0"/>
          <w:sz w:val="24"/>
          <w:spacing w:val="0"/>
          <w:w w:val="100"/>
          <w:rFonts/>
          <w:caps w:val="0"/>
        </w:rPr>
        <w:t>Nigeria.</w:t>
      </w:r>
      <w:r w:rsidRPr="00CB75E4">
        <w:rPr>
          <w:szCs w:val="24"/>
          <w:bCs/>
          <w:b w:val="0"/>
          <w:i w:val="0"/>
          <w:sz w:val="24"/>
          <w:spacing w:val="0"/>
          <w:w w:val="100"/>
          <w:rFonts/>
          <w:caps w:val="0"/>
        </w:rPr>
        <w:t> </w:t>
      </w:r>
      <w:r w:rsidRPr="00CB75E4">
        <w:rPr>
          <w:szCs w:val="24"/>
          <w:bCs/>
          <w:b w:val="0"/>
          <w:i w:val="0"/>
          <w:sz w:val="24"/>
          <w:spacing w:val="0"/>
          <w:w w:val="100"/>
          <w:rFonts/>
          <w:caps w:val="0"/>
        </w:rPr>
        <w:t>It</w:t>
      </w:r>
      <w:r w:rsidRPr="00CB75E4">
        <w:rPr>
          <w:szCs w:val="24"/>
          <w:bCs/>
          <w:b w:val="0"/>
          <w:i w:val="0"/>
          <w:sz w:val="24"/>
          <w:spacing w:val="0"/>
          <w:w w:val="100"/>
          <w:rFonts/>
          <w:caps w:val="0"/>
        </w:rPr>
        <w:t> </w:t>
      </w:r>
      <w:r w:rsidRPr="00CB75E4">
        <w:rPr>
          <w:szCs w:val="24"/>
          <w:bCs/>
          <w:b w:val="0"/>
          <w:i w:val="0"/>
          <w:sz w:val="24"/>
          <w:spacing w:val="0"/>
          <w:w w:val="100"/>
          <w:rFonts/>
          <w:caps w:val="0"/>
        </w:rPr>
        <w:t>is</w:t>
      </w:r>
      <w:r w:rsidRPr="00CB75E4">
        <w:rPr>
          <w:szCs w:val="24"/>
          <w:bCs/>
          <w:b w:val="0"/>
          <w:i w:val="0"/>
          <w:sz w:val="24"/>
          <w:spacing w:val="0"/>
          <w:w w:val="100"/>
          <w:rFonts/>
          <w:caps w:val="0"/>
        </w:rPr>
        <w:t> </w:t>
      </w:r>
      <w:r w:rsidRPr="00CB75E4">
        <w:rPr>
          <w:szCs w:val="24"/>
          <w:bCs/>
          <w:b w:val="0"/>
          <w:i w:val="0"/>
          <w:sz w:val="24"/>
          <w:spacing w:val="0"/>
          <w:w w:val="100"/>
          <w:rFonts/>
          <w:caps w:val="0"/>
        </w:rPr>
        <w:t>one</w:t>
      </w:r>
      <w:r w:rsidRPr="00CB75E4">
        <w:rPr>
          <w:szCs w:val="24"/>
          <w:bCs/>
          <w:b w:val="0"/>
          <w:i w:val="0"/>
          <w:sz w:val="24"/>
          <w:spacing w:val="0"/>
          <w:w w:val="100"/>
          <w:rFonts/>
          <w:caps w:val="0"/>
        </w:rPr>
        <w:t> </w:t>
      </w:r>
      <w:r w:rsidRPr="00CB75E4">
        <w:rPr>
          <w:szCs w:val="24"/>
          <w:bCs/>
          <w:b w:val="0"/>
          <w:i w:val="0"/>
          <w:sz w:val="24"/>
          <w:spacing w:val="0"/>
          <w:w w:val="100"/>
          <w:rFonts/>
          <w:caps w:val="0"/>
        </w:rPr>
        <w:t>of</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aviation</w:t>
      </w:r>
      <w:r w:rsidRPr="00CB75E4">
        <w:rPr>
          <w:szCs w:val="24"/>
          <w:bCs/>
          <w:b w:val="0"/>
          <w:i w:val="0"/>
          <w:sz w:val="24"/>
          <w:spacing w:val="0"/>
          <w:w w:val="100"/>
          <w:rFonts/>
          <w:caps w:val="0"/>
        </w:rPr>
        <w:t> </w:t>
      </w:r>
      <w:r w:rsidRPr="00CB75E4">
        <w:rPr>
          <w:szCs w:val="24"/>
          <w:bCs/>
          <w:b w:val="0"/>
          <w:i w:val="0"/>
          <w:sz w:val="24"/>
          <w:spacing w:val="0"/>
          <w:w w:val="100"/>
          <w:rFonts/>
          <w:caps w:val="0"/>
        </w:rPr>
        <w:t>campus</w:t>
      </w:r>
      <w:r w:rsidRPr="00CB75E4">
        <w:rPr>
          <w:szCs w:val="24"/>
          <w:bCs/>
          <w:b w:val="0"/>
          <w:i w:val="0"/>
          <w:sz w:val="24"/>
          <w:spacing w:val="0"/>
          <w:w w:val="100"/>
          <w:rFonts/>
          <w:caps w:val="0"/>
        </w:rPr>
        <w:t> </w:t>
      </w:r>
      <w:r w:rsidRPr="00CB75E4">
        <w:rPr>
          <w:szCs w:val="24"/>
          <w:bCs/>
          <w:b w:val="0"/>
          <w:i w:val="0"/>
          <w:sz w:val="24"/>
          <w:spacing w:val="0"/>
          <w:w w:val="100"/>
          <w:rFonts/>
          <w:caps w:val="0"/>
        </w:rPr>
        <w:t>representing</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North-West</w:t>
      </w:r>
      <w:r w:rsidRPr="00CB75E4">
        <w:rPr>
          <w:szCs w:val="24"/>
          <w:bCs/>
          <w:b w:val="0"/>
          <w:i w:val="0"/>
          <w:sz w:val="24"/>
          <w:spacing w:val="0"/>
          <w:w w:val="100"/>
          <w:rFonts/>
          <w:caps w:val="0"/>
        </w:rPr>
        <w:t> </w:t>
      </w:r>
      <w:r w:rsidRPr="00CB75E4">
        <w:rPr>
          <w:szCs w:val="24"/>
          <w:bCs/>
          <w:b w:val="0"/>
          <w:i w:val="0"/>
          <w:sz w:val="24"/>
          <w:spacing w:val="0"/>
          <w:w w:val="100"/>
          <w:rFonts/>
          <w:caps w:val="0"/>
        </w:rPr>
        <w:t>aviation</w:t>
      </w:r>
      <w:r w:rsidRPr="00CB75E4">
        <w:rPr>
          <w:szCs w:val="24"/>
          <w:bCs/>
          <w:b w:val="0"/>
          <w:i w:val="0"/>
          <w:sz w:val="24"/>
          <w:spacing w:val="0"/>
          <w:w w:val="100"/>
          <w:rFonts/>
          <w:caps w:val="0"/>
        </w:rPr>
        <w:t> </w:t>
      </w:r>
      <w:r w:rsidRPr="00CB75E4">
        <w:rPr>
          <w:szCs w:val="24"/>
          <w:bCs/>
          <w:b w:val="0"/>
          <w:i w:val="0"/>
          <w:sz w:val="24"/>
          <w:spacing w:val="0"/>
          <w:w w:val="100"/>
          <w:rFonts/>
          <w:caps w:val="0"/>
        </w:rPr>
        <w:t>college</w:t>
      </w:r>
      <w:r w:rsidRPr="00CB75E4">
        <w:rPr>
          <w:szCs w:val="24"/>
          <w:bCs/>
          <w:b w:val="0"/>
          <w:i w:val="0"/>
          <w:sz w:val="24"/>
          <w:spacing w:val="0"/>
          <w:w w:val="100"/>
          <w:rFonts/>
          <w:caps w:val="0"/>
        </w:rPr>
        <w:t> </w:t>
      </w:r>
      <w:r w:rsidRPr="00CB75E4">
        <w:rPr>
          <w:szCs w:val="24"/>
          <w:bCs/>
          <w:b w:val="0"/>
          <w:i w:val="0"/>
          <w:sz w:val="24"/>
          <w:spacing w:val="0"/>
          <w:w w:val="100"/>
          <w:rFonts/>
          <w:caps w:val="0"/>
        </w:rPr>
        <w:t>.</w:t>
      </w:r>
      <w:r w:rsidRPr="00CB75E4">
        <w:rPr>
          <w:szCs w:val="24"/>
          <w:bCs/>
          <w:b w:val="0"/>
          <w:i w:val="0"/>
          <w:sz w:val="24"/>
          <w:spacing w:val="0"/>
          <w:w w:val="100"/>
          <w:rFonts/>
          <w:caps w:val="0"/>
        </w:rPr>
        <w:t> </w:t>
      </w:r>
      <w:r w:rsidRPr="00CB75E4">
        <w:rPr>
          <w:szCs w:val="24"/>
          <w:bCs/>
          <w:b w:val="0"/>
          <w:i w:val="0"/>
          <w:sz w:val="24"/>
          <w:spacing w:val="0"/>
          <w:w w:val="100"/>
          <w:rFonts/>
          <w:caps w:val="0"/>
        </w:rPr>
        <w:t>It</w:t>
      </w:r>
      <w:r w:rsidRPr="00CB75E4">
        <w:rPr>
          <w:szCs w:val="24"/>
          <w:bCs/>
          <w:b w:val="0"/>
          <w:i w:val="0"/>
          <w:sz w:val="24"/>
          <w:spacing w:val="0"/>
          <w:w w:val="100"/>
          <w:rFonts/>
          <w:caps w:val="0"/>
        </w:rPr>
        <w:t> </w:t>
      </w:r>
      <w:r w:rsidRPr="00CB75E4">
        <w:rPr>
          <w:szCs w:val="24"/>
          <w:bCs/>
          <w:b w:val="0"/>
          <w:i w:val="0"/>
          <w:sz w:val="24"/>
          <w:spacing w:val="0"/>
          <w:w w:val="100"/>
          <w:rFonts/>
          <w:caps w:val="0"/>
        </w:rPr>
        <w:t>is</w:t>
      </w:r>
      <w:r w:rsidRPr="00CB75E4">
        <w:rPr>
          <w:szCs w:val="24"/>
          <w:bCs/>
          <w:b w:val="0"/>
          <w:i w:val="0"/>
          <w:sz w:val="24"/>
          <w:spacing w:val="0"/>
          <w:w w:val="100"/>
          <w:rFonts/>
          <w:caps w:val="0"/>
        </w:rPr>
        <w:t> </w:t>
      </w:r>
      <w:r w:rsidRPr="00CB75E4">
        <w:rPr>
          <w:szCs w:val="24"/>
          <w:bCs/>
          <w:b w:val="0"/>
          <w:i w:val="0"/>
          <w:sz w:val="24"/>
          <w:spacing w:val="0"/>
          <w:w w:val="100"/>
          <w:rFonts/>
          <w:caps w:val="0"/>
        </w:rPr>
        <w:t>located</w:t>
      </w:r>
      <w:r w:rsidRPr="00CB75E4">
        <w:rPr>
          <w:szCs w:val="24"/>
          <w:bCs/>
          <w:b w:val="0"/>
          <w:i w:val="0"/>
          <w:sz w:val="24"/>
          <w:spacing w:val="0"/>
          <w:w w:val="100"/>
          <w:rFonts/>
          <w:caps w:val="0"/>
        </w:rPr>
        <w:t> </w:t>
      </w:r>
      <w:r w:rsidRPr="00CB75E4">
        <w:rPr>
          <w:szCs w:val="24"/>
          <w:bCs/>
          <w:b w:val="0"/>
          <w:i w:val="0"/>
          <w:sz w:val="24"/>
          <w:spacing w:val="0"/>
          <w:w w:val="100"/>
          <w:rFonts/>
          <w:caps w:val="0"/>
        </w:rPr>
        <w:t>between</w:t>
      </w:r>
      <w:r w:rsidRPr="00CB75E4">
        <w:rPr>
          <w:szCs w:val="24"/>
          <w:bCs/>
          <w:b w:val="0"/>
          <w:i w:val="0"/>
          <w:sz w:val="24"/>
          <w:spacing w:val="0"/>
          <w:w w:val="100"/>
          <w:rFonts/>
          <w:caps w:val="0"/>
        </w:rPr>
        <w:t> </w:t>
      </w:r>
      <w:r w:rsidRPr="00CB75E4">
        <w:rPr>
          <w:szCs w:val="24"/>
          <w:bCs/>
          <w:b w:val="0"/>
          <w:i w:val="0"/>
          <w:sz w:val="24"/>
          <w:spacing w:val="0"/>
          <w:w w:val="100"/>
          <w:rFonts/>
          <w:caps w:val="0"/>
        </w:rPr>
        <w:t>Latitude</w:t>
      </w:r>
      <w:r w:rsidRPr="00CB75E4">
        <w:rPr>
          <w:szCs w:val="24"/>
          <w:bCs/>
          <w:b w:val="0"/>
          <w:i w:val="0"/>
          <w:sz w:val="24"/>
          <w:spacing w:val="0"/>
          <w:w w:val="100"/>
          <w:rFonts/>
          <w:caps w:val="0"/>
        </w:rPr>
        <w:t> </w:t>
      </w:r>
      <m:oMath>
        <m:r>
          <w:wRPr>
            <w:rFonts w:ascii="Cambria Math" w:hAnsi="Cambria Math" w:cs="Times New Roman"/>
            <w:sz w:val="24"/>
            <w:szCs w:val="24"/>
          </w:wRPr>
          <m:t>11°</m:t>
        </m:r>
      </m:oMath>
      <w:r w:rsidRPr="00CB75E4">
        <w:rPr>
          <w:szCs w:val="24"/>
          <w:b w:val="0"/>
          <w:i w:val="0"/>
          <w:sz w:val="24"/>
          <w:spacing w:val="0"/>
          <w:w w:val="100"/>
          <w:rFonts w:ascii="Times New Roman" w:cs="Times New Roman" w:hAnsi="Times New Roman"/>
          <w:caps w:val="0"/>
        </w:rPr>
        <w:t>0</w:t>
      </w:r>
      <w:r w:rsidRPr="00CB75E4">
        <w:rPr>
          <w:szCs w:val="24"/>
          <w:b w:val="0"/>
          <w:i w:val="0"/>
          <w:sz w:val="24"/>
          <w:spacing w:val="0"/>
          <w:w w:val="100"/>
          <w:rFonts/>
          <w:caps w:val="0"/>
        </w:rPr>
        <w:t>'N</w:t>
      </w:r>
      <w:r w:rsidRPr="00CB75E4">
        <w:rPr>
          <w:szCs w:val="24"/>
          <w:b w:val="0"/>
          <w:i w:val="0"/>
          <w:sz w:val="24"/>
          <w:spacing w:val="0"/>
          <w:w w:val="100"/>
          <w:rFonts/>
          <w:caps w:val="0"/>
        </w:rPr>
        <w:t> </w:t>
      </w:r>
      <w:r w:rsidRPr="00CB75E4">
        <w:rPr>
          <w:szCs w:val="24"/>
          <w:b w:val="0"/>
          <w:i w:val="0"/>
          <w:sz w:val="24"/>
          <w:spacing w:val="0"/>
          <w:w w:val="100"/>
          <w:rFonts/>
          <w:caps w:val="0"/>
        </w:rPr>
        <w:t>and</w:t>
      </w:r>
      <w:r w:rsidRPr="00CB75E4">
        <w:rPr>
          <w:szCs w:val="24"/>
          <w:b w:val="0"/>
          <w:i w:val="0"/>
          <w:sz w:val="24"/>
          <w:spacing w:val="0"/>
          <w:w w:val="100"/>
          <w:rFonts/>
          <w:caps w:val="0"/>
        </w:rPr>
        <w:t> </w:t>
      </w:r>
      <m:oMath>
        <m:r>
          <w:wRPr>
            <w:rFonts w:ascii="Cambria Math" w:hAnsi="Cambria Math" w:cs="Times New Roman"/>
            <w:sz w:val="24"/>
            <w:szCs w:val="24"/>
          </w:wRPr>
          <m:t>11°</m:t>
        </m:r>
      </m:oMath>
      <w:r w:rsidRPr="00CB75E4">
        <w:rPr>
          <w:szCs w:val="24"/>
          <w:b w:val="0"/>
          <w:i w:val="0"/>
          <w:sz w:val="24"/>
          <w:spacing w:val="0"/>
          <w:w w:val="100"/>
          <w:rFonts/>
          <w:caps w:val="0"/>
        </w:rPr>
        <w:t>10'N</w:t>
      </w:r>
      <w:r w:rsidRPr="00CB75E4">
        <w:rPr>
          <w:szCs w:val="24"/>
          <w:b w:val="0"/>
          <w:i w:val="0"/>
          <w:sz w:val="24"/>
          <w:spacing w:val="0"/>
          <w:w w:val="100"/>
          <w:rFonts/>
          <w:caps w:val="0"/>
        </w:rPr>
        <w:t>  </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between</w:t>
      </w:r>
      <w:r w:rsidRPr="00CB75E4">
        <w:rPr>
          <w:szCs w:val="24"/>
          <w:bCs/>
          <w:b w:val="0"/>
          <w:i w:val="0"/>
          <w:sz w:val="24"/>
          <w:spacing w:val="0"/>
          <w:w w:val="100"/>
          <w:rFonts/>
          <w:caps w:val="0"/>
        </w:rPr>
        <w:t> </w:t>
      </w:r>
      <w:r w:rsidRPr="00CB75E4">
        <w:rPr>
          <w:szCs w:val="24"/>
          <w:bCs/>
          <w:b w:val="0"/>
          <w:i w:val="0"/>
          <w:sz w:val="24"/>
          <w:spacing w:val="0"/>
          <w:w w:val="100"/>
          <w:rFonts/>
          <w:caps w:val="0"/>
        </w:rPr>
        <w:t>Longitudes</w:t>
      </w:r>
      <w:r w:rsidRPr="00CB75E4">
        <w:rPr>
          <w:szCs w:val="24"/>
          <w:bCs/>
          <w:b w:val="0"/>
          <w:i w:val="0"/>
          <w:sz w:val="24"/>
          <w:spacing w:val="0"/>
          <w:w w:val="100"/>
          <w:rFonts/>
          <w:caps w:val="0"/>
        </w:rPr>
        <w:t> </w:t>
      </w:r>
      <w:r w:rsidRPr="00CB75E4">
        <w:rPr>
          <w:szCs w:val="24"/>
          <w:bCs/>
          <w:b w:val="0"/>
          <w:i w:val="0"/>
          <w:sz w:val="24"/>
          <w:spacing w:val="0"/>
          <w:w w:val="100"/>
          <w:rFonts/>
          <w:caps w:val="0"/>
        </w:rPr>
        <w:t>7º34'E</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7º48'E.</w:t>
      </w:r>
      <w:r w:rsidRPr="00CB75E4">
        <w:rPr>
          <w:szCs w:val="24"/>
          <w:bCs/>
          <w:b w:val="0"/>
          <w:i w:val="0"/>
          <w:sz w:val="24"/>
          <w:spacing w:val="0"/>
          <w:w w:val="100"/>
          <w:rFonts/>
          <w:caps w:val="0"/>
        </w:rPr>
        <w:t> </w:t>
      </w:r>
      <w:r w:rsidRPr="00CB75E4">
        <w:rPr>
          <w:szCs w:val="24"/>
          <w:bCs/>
          <w:b w:val="0"/>
          <w:i w:val="0"/>
          <w:sz w:val="24"/>
          <w:spacing w:val="0"/>
          <w:w w:val="100"/>
          <w:rFonts/>
          <w:caps w:val="0"/>
        </w:rPr>
        <w:t>It</w:t>
      </w:r>
      <w:r w:rsidRPr="00CB75E4">
        <w:rPr>
          <w:szCs w:val="24"/>
          <w:bCs/>
          <w:b w:val="0"/>
          <w:i w:val="0"/>
          <w:sz w:val="24"/>
          <w:spacing w:val="0"/>
          <w:w w:val="100"/>
          <w:rFonts/>
          <w:caps w:val="0"/>
        </w:rPr>
        <w:t> </w:t>
      </w:r>
      <w:r w:rsidRPr="00CB75E4">
        <w:rPr>
          <w:szCs w:val="24"/>
          <w:bCs/>
          <w:b w:val="0"/>
          <w:i w:val="0"/>
          <w:sz w:val="24"/>
          <w:spacing w:val="0"/>
          <w:w w:val="100"/>
          <w:rFonts/>
          <w:caps w:val="0"/>
        </w:rPr>
        <w:t>comprises</w:t>
      </w:r>
      <w:r w:rsidRPr="00CB75E4">
        <w:rPr>
          <w:szCs w:val="24"/>
          <w:bCs/>
          <w:b w:val="0"/>
          <w:i w:val="0"/>
          <w:sz w:val="24"/>
          <w:spacing w:val="0"/>
          <w:w w:val="100"/>
          <w:rFonts/>
          <w:caps w:val="0"/>
        </w:rPr>
        <w:t> </w:t>
      </w:r>
      <w:r w:rsidRPr="00CB75E4">
        <w:rPr>
          <w:szCs w:val="24"/>
          <w:bCs/>
          <w:b w:val="0"/>
          <w:i w:val="0"/>
          <w:sz w:val="24"/>
          <w:spacing w:val="0"/>
          <w:w w:val="100"/>
          <w:rFonts/>
          <w:caps w:val="0"/>
        </w:rPr>
        <w:t>two</w:t>
      </w:r>
      <w:r w:rsidRPr="00CB75E4">
        <w:rPr>
          <w:szCs w:val="24"/>
          <w:bCs/>
          <w:b w:val="0"/>
          <w:i w:val="0"/>
          <w:sz w:val="24"/>
          <w:spacing w:val="0"/>
          <w:w w:val="100"/>
          <w:rFonts/>
          <w:caps w:val="0"/>
        </w:rPr>
        <w:t> </w:t>
      </w:r>
      <w:r w:rsidRPr="00CB75E4">
        <w:rPr>
          <w:szCs w:val="24"/>
          <w:bCs/>
          <w:b w:val="0"/>
          <w:i w:val="0"/>
          <w:sz w:val="24"/>
          <w:spacing w:val="0"/>
          <w:w w:val="100"/>
          <w:rFonts/>
          <w:caps w:val="0"/>
        </w:rPr>
        <w:t>Local</w:t>
      </w:r>
      <w:r w:rsidRPr="00CB75E4">
        <w:rPr>
          <w:szCs w:val="24"/>
          <w:bCs/>
          <w:b w:val="0"/>
          <w:i w:val="0"/>
          <w:sz w:val="24"/>
          <w:spacing w:val="0"/>
          <w:w w:val="100"/>
          <w:rFonts/>
          <w:caps w:val="0"/>
        </w:rPr>
        <w:t> </w:t>
      </w:r>
      <w:r w:rsidRPr="00CB75E4">
        <w:rPr>
          <w:szCs w:val="24"/>
          <w:bCs/>
          <w:b w:val="0"/>
          <w:i w:val="0"/>
          <w:sz w:val="24"/>
          <w:spacing w:val="0"/>
          <w:w w:val="100"/>
          <w:rFonts/>
          <w:caps w:val="0"/>
        </w:rPr>
        <w:t>Government</w:t>
      </w:r>
      <w:r w:rsidRPr="00CB75E4">
        <w:rPr>
          <w:szCs w:val="24"/>
          <w:bCs/>
          <w:b w:val="0"/>
          <w:i w:val="0"/>
          <w:sz w:val="24"/>
          <w:spacing w:val="0"/>
          <w:w w:val="100"/>
          <w:rFonts/>
          <w:caps w:val="0"/>
        </w:rPr>
        <w:t> </w:t>
      </w:r>
      <w:r w:rsidRPr="00CB75E4">
        <w:rPr>
          <w:szCs w:val="24"/>
          <w:bCs/>
          <w:b w:val="0"/>
          <w:i w:val="0"/>
          <w:sz w:val="24"/>
          <w:spacing w:val="0"/>
          <w:w w:val="100"/>
          <w:rFonts/>
          <w:caps w:val="0"/>
        </w:rPr>
        <w:t>Areas</w:t>
      </w:r>
      <w:r w:rsidRPr="00CB75E4">
        <w:rPr>
          <w:szCs w:val="24"/>
          <w:bCs/>
          <w:b w:val="0"/>
          <w:i w:val="0"/>
          <w:sz w:val="24"/>
          <w:spacing w:val="0"/>
          <w:w w:val="100"/>
          <w:rFonts/>
          <w:caps w:val="0"/>
        </w:rPr>
        <w:t> </w:t>
      </w:r>
      <w:r w:rsidRPr="00CB75E4">
        <w:rPr>
          <w:szCs w:val="24"/>
          <w:bCs/>
          <w:b w:val="0"/>
          <w:i w:val="0"/>
          <w:sz w:val="24"/>
          <w:spacing w:val="0"/>
          <w:w w:val="100"/>
          <w:rFonts/>
          <w:caps w:val="0"/>
        </w:rPr>
        <w:t>(LGAs)</w:t>
      </w:r>
      <w:r w:rsidRPr="00CB75E4">
        <w:rPr>
          <w:szCs w:val="24"/>
          <w:bCs/>
          <w:b w:val="0"/>
          <w:i w:val="0"/>
          <w:sz w:val="24"/>
          <w:spacing w:val="0"/>
          <w:w w:val="100"/>
          <w:rFonts/>
          <w:caps w:val="0"/>
        </w:rPr>
        <w:t> </w:t>
      </w:r>
      <w:r w:rsidRPr="00CB75E4">
        <w:rPr>
          <w:szCs w:val="24"/>
          <w:bCs/>
          <w:b w:val="0"/>
          <w:i w:val="0"/>
          <w:sz w:val="24"/>
          <w:spacing w:val="0"/>
          <w:w w:val="100"/>
          <w:rFonts/>
          <w:caps w:val="0"/>
        </w:rPr>
        <w:t>of</w:t>
      </w:r>
      <w:r w:rsidRPr="00CB75E4">
        <w:rPr>
          <w:szCs w:val="24"/>
          <w:bCs/>
          <w:b w:val="0"/>
          <w:i w:val="0"/>
          <w:sz w:val="24"/>
          <w:spacing w:val="0"/>
          <w:w w:val="100"/>
          <w:rFonts/>
          <w:caps w:val="0"/>
        </w:rPr>
        <w:t> </w:t>
      </w:r>
      <w:r w:rsidRPr="00CB75E4">
        <w:rPr>
          <w:szCs w:val="24"/>
          <w:bCs/>
          <w:b w:val="0"/>
          <w:i w:val="0"/>
          <w:sz w:val="24"/>
          <w:spacing w:val="0"/>
          <w:w w:val="100"/>
          <w:rFonts/>
          <w:caps w:val="0"/>
        </w:rPr>
        <w:t>Sabon-Gari</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Zaria.</w:t>
      </w:r>
      <w:r w:rsidRPr="00CB75E4">
        <w:rPr>
          <w:szCs w:val="24"/>
          <w:bCs/>
          <w:b w:val="0"/>
          <w:i w:val="0"/>
          <w:sz w:val="24"/>
          <w:spacing w:val="0"/>
          <w:w w:val="100"/>
          <w:rFonts/>
          <w:caps w:val="0"/>
        </w:rPr>
        <w:t> </w:t>
      </w:r>
      <w:r w:rsidRPr="00CB75E4">
        <w:rPr>
          <w:szCs w:val="24"/>
          <w:bCs/>
          <w:b w:val="0"/>
          <w:i w:val="0"/>
          <w:sz w:val="24"/>
          <w:spacing w:val="0"/>
          <w:w w:val="100"/>
          <w:rFonts/>
          <w:caps w:val="0"/>
        </w:rPr>
        <w:t>Bounded</w:t>
      </w:r>
      <w:r w:rsidRPr="00CB75E4">
        <w:rPr>
          <w:szCs w:val="24"/>
          <w:bCs/>
          <w:b w:val="0"/>
          <w:i w:val="0"/>
          <w:sz w:val="24"/>
          <w:spacing w:val="0"/>
          <w:w w:val="100"/>
          <w:rFonts/>
          <w:caps w:val="0"/>
        </w:rPr>
        <w:t> </w:t>
      </w:r>
      <w:r w:rsidRPr="00CB75E4">
        <w:rPr>
          <w:szCs w:val="24"/>
          <w:bCs/>
          <w:b w:val="0"/>
          <w:i w:val="0"/>
          <w:sz w:val="24"/>
          <w:spacing w:val="0"/>
          <w:w w:val="100"/>
          <w:rFonts/>
          <w:caps w:val="0"/>
        </w:rPr>
        <w:t>to</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west</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North-</w:t>
      </w:r>
      <w:r w:rsidRPr="00CB75E4">
        <w:rPr>
          <w:szCs w:val="24"/>
          <w:bCs/>
          <w:b w:val="0"/>
          <w:i w:val="0"/>
          <w:sz w:val="24"/>
          <w:spacing w:val="0"/>
          <w:w w:val="100"/>
          <w:rFonts/>
          <w:caps w:val="0"/>
        </w:rPr>
        <w:t> </w:t>
      </w:r>
      <w:r w:rsidRPr="00CB75E4">
        <w:rPr>
          <w:szCs w:val="24"/>
          <w:bCs/>
          <w:b w:val="0"/>
          <w:i w:val="0"/>
          <w:sz w:val="24"/>
          <w:spacing w:val="0"/>
          <w:w w:val="100"/>
          <w:rFonts/>
          <w:caps w:val="0"/>
        </w:rPr>
        <w:t>west</w:t>
      </w:r>
      <w:r w:rsidRPr="00CB75E4">
        <w:rPr>
          <w:szCs w:val="24"/>
          <w:bCs/>
          <w:b w:val="0"/>
          <w:i w:val="0"/>
          <w:sz w:val="24"/>
          <w:spacing w:val="0"/>
          <w:w w:val="100"/>
          <w:rFonts/>
          <w:caps w:val="0"/>
        </w:rPr>
        <w:t> </w:t>
      </w:r>
      <w:r w:rsidRPr="00CB75E4">
        <w:rPr>
          <w:szCs w:val="24"/>
          <w:bCs/>
          <w:b w:val="0"/>
          <w:i w:val="0"/>
          <w:sz w:val="24"/>
          <w:spacing w:val="0"/>
          <w:w w:val="100"/>
          <w:rFonts/>
          <w:caps w:val="0"/>
        </w:rPr>
        <w:t>by</w:t>
      </w:r>
      <w:r w:rsidRPr="00CB75E4">
        <w:rPr>
          <w:szCs w:val="24"/>
          <w:bCs/>
          <w:b w:val="0"/>
          <w:i w:val="0"/>
          <w:sz w:val="24"/>
          <w:spacing w:val="0"/>
          <w:w w:val="100"/>
          <w:rFonts/>
          <w:caps w:val="0"/>
        </w:rPr>
        <w:t> </w:t>
      </w:r>
      <w:r w:rsidRPr="00CB75E4">
        <w:rPr>
          <w:szCs w:val="24"/>
          <w:bCs/>
          <w:b w:val="0"/>
          <w:i w:val="0"/>
          <w:sz w:val="24"/>
          <w:spacing w:val="0"/>
          <w:w w:val="100"/>
          <w:rFonts/>
          <w:caps w:val="0"/>
        </w:rPr>
        <w:t>Giwa</w:t>
      </w:r>
      <w:r w:rsidRPr="00CB75E4">
        <w:rPr>
          <w:szCs w:val="24"/>
          <w:bCs/>
          <w:b w:val="0"/>
          <w:i w:val="0"/>
          <w:sz w:val="24"/>
          <w:spacing w:val="0"/>
          <w:w w:val="100"/>
          <w:rFonts/>
          <w:caps w:val="0"/>
        </w:rPr>
        <w:t> </w:t>
      </w:r>
      <w:r w:rsidRPr="00CB75E4">
        <w:rPr>
          <w:szCs w:val="24"/>
          <w:bCs/>
          <w:b w:val="0"/>
          <w:i w:val="0"/>
          <w:sz w:val="24"/>
          <w:spacing w:val="0"/>
          <w:w w:val="100"/>
          <w:rFonts/>
          <w:caps w:val="0"/>
        </w:rPr>
        <w:t>LGA,</w:t>
      </w:r>
      <w:r w:rsidRPr="00CB75E4">
        <w:rPr>
          <w:szCs w:val="24"/>
          <w:bCs/>
          <w:b w:val="0"/>
          <w:i w:val="0"/>
          <w:sz w:val="24"/>
          <w:spacing w:val="0"/>
          <w:w w:val="100"/>
          <w:rFonts/>
          <w:caps w:val="0"/>
        </w:rPr>
        <w:t> </w:t>
      </w:r>
      <w:r w:rsidRPr="00CB75E4">
        <w:rPr>
          <w:szCs w:val="24"/>
          <w:bCs/>
          <w:b w:val="0"/>
          <w:i w:val="0"/>
          <w:sz w:val="24"/>
          <w:spacing w:val="0"/>
          <w:w w:val="100"/>
          <w:rFonts/>
          <w:caps w:val="0"/>
        </w:rPr>
        <w:t>to</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South</w:t>
      </w:r>
      <w:r w:rsidRPr="00CB75E4">
        <w:rPr>
          <w:szCs w:val="24"/>
          <w:bCs/>
          <w:b w:val="0"/>
          <w:i w:val="0"/>
          <w:sz w:val="24"/>
          <w:spacing w:val="0"/>
          <w:w w:val="100"/>
          <w:rFonts/>
          <w:caps w:val="0"/>
        </w:rPr>
        <w:t> </w:t>
      </w:r>
      <w:r w:rsidRPr="00CB75E4">
        <w:rPr>
          <w:szCs w:val="24"/>
          <w:bCs/>
          <w:b w:val="0"/>
          <w:i w:val="0"/>
          <w:sz w:val="24"/>
          <w:spacing w:val="0"/>
          <w:w w:val="100"/>
          <w:rFonts/>
          <w:caps w:val="0"/>
        </w:rPr>
        <w:t>by</w:t>
      </w:r>
      <w:r w:rsidRPr="00CB75E4">
        <w:rPr>
          <w:szCs w:val="24"/>
          <w:bCs/>
          <w:b w:val="0"/>
          <w:i w:val="0"/>
          <w:sz w:val="24"/>
          <w:spacing w:val="0"/>
          <w:w w:val="100"/>
          <w:rFonts/>
          <w:caps w:val="0"/>
        </w:rPr>
        <w:t> </w:t>
      </w:r>
      <w:r w:rsidRPr="00CB75E4">
        <w:rPr>
          <w:szCs w:val="24"/>
          <w:bCs/>
          <w:b w:val="0"/>
          <w:i w:val="0"/>
          <w:sz w:val="24"/>
          <w:spacing w:val="0"/>
          <w:w w:val="100"/>
          <w:rFonts/>
          <w:caps w:val="0"/>
        </w:rPr>
        <w:t>Igabi,</w:t>
      </w:r>
      <w:r w:rsidRPr="00CB75E4">
        <w:rPr>
          <w:szCs w:val="24"/>
          <w:bCs/>
          <w:b w:val="0"/>
          <w:i w:val="0"/>
          <w:sz w:val="24"/>
          <w:spacing w:val="0"/>
          <w:w w:val="100"/>
          <w:rFonts/>
          <w:caps w:val="0"/>
        </w:rPr>
        <w:t> </w:t>
      </w:r>
      <w:r w:rsidRPr="00CB75E4">
        <w:rPr>
          <w:szCs w:val="24"/>
          <w:bCs/>
          <w:b w:val="0"/>
          <w:i w:val="0"/>
          <w:sz w:val="24"/>
          <w:spacing w:val="0"/>
          <w:w w:val="100"/>
          <w:rFonts/>
          <w:caps w:val="0"/>
        </w:rPr>
        <w:t>to</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North-</w:t>
      </w:r>
      <w:r w:rsidRPr="00CB75E4">
        <w:rPr>
          <w:szCs w:val="24"/>
          <w:bCs/>
          <w:b w:val="0"/>
          <w:i w:val="0"/>
          <w:sz w:val="24"/>
          <w:spacing w:val="0"/>
          <w:w w:val="100"/>
          <w:rFonts/>
          <w:caps w:val="0"/>
        </w:rPr>
        <w:t> </w:t>
      </w:r>
      <w:r w:rsidRPr="00CB75E4">
        <w:rPr>
          <w:szCs w:val="24"/>
          <w:bCs/>
          <w:b w:val="0"/>
          <w:i w:val="0"/>
          <w:sz w:val="24"/>
          <w:spacing w:val="0"/>
          <w:w w:val="100"/>
          <w:rFonts/>
          <w:caps w:val="0"/>
        </w:rPr>
        <w:t>east</w:t>
      </w:r>
      <w:r w:rsidRPr="00CB75E4">
        <w:rPr>
          <w:szCs w:val="24"/>
          <w:bCs/>
          <w:b w:val="0"/>
          <w:i w:val="0"/>
          <w:sz w:val="24"/>
          <w:spacing w:val="0"/>
          <w:w w:val="100"/>
          <w:rFonts/>
          <w:caps w:val="0"/>
        </w:rPr>
        <w:t> </w:t>
      </w:r>
      <w:r w:rsidRPr="00CB75E4">
        <w:rPr>
          <w:szCs w:val="24"/>
          <w:bCs/>
          <w:b w:val="0"/>
          <w:i w:val="0"/>
          <w:sz w:val="24"/>
          <w:spacing w:val="0"/>
          <w:w w:val="100"/>
          <w:rFonts/>
          <w:caps w:val="0"/>
        </w:rPr>
        <w:t>by</w:t>
      </w:r>
      <w:r w:rsidRPr="00CB75E4">
        <w:rPr>
          <w:szCs w:val="24"/>
          <w:bCs/>
          <w:b w:val="0"/>
          <w:i w:val="0"/>
          <w:sz w:val="24"/>
          <w:spacing w:val="0"/>
          <w:w w:val="100"/>
          <w:rFonts/>
          <w:caps w:val="0"/>
        </w:rPr>
        <w:t> </w:t>
      </w:r>
      <w:r w:rsidRPr="00CB75E4">
        <w:rPr>
          <w:szCs w:val="24"/>
          <w:bCs/>
          <w:b w:val="0"/>
          <w:i w:val="0"/>
          <w:sz w:val="24"/>
          <w:spacing w:val="0"/>
          <w:w w:val="100"/>
          <w:rFonts/>
          <w:caps w:val="0"/>
        </w:rPr>
        <w:t>Kudan,</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to</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South-east</w:t>
      </w:r>
      <w:r w:rsidRPr="00CB75E4">
        <w:rPr>
          <w:szCs w:val="24"/>
          <w:bCs/>
          <w:b w:val="0"/>
          <w:i w:val="0"/>
          <w:sz w:val="24"/>
          <w:spacing w:val="0"/>
          <w:w w:val="100"/>
          <w:rFonts/>
          <w:caps w:val="0"/>
        </w:rPr>
        <w:t> </w:t>
      </w:r>
      <w:r w:rsidRPr="00CB75E4">
        <w:rPr>
          <w:szCs w:val="24"/>
          <w:bCs/>
          <w:b w:val="0"/>
          <w:i w:val="0"/>
          <w:sz w:val="24"/>
          <w:spacing w:val="0"/>
          <w:w w:val="100"/>
          <w:rFonts/>
          <w:caps w:val="0"/>
        </w:rPr>
        <w:t>by</w:t>
      </w:r>
      <w:r w:rsidRPr="00CB75E4">
        <w:rPr>
          <w:szCs w:val="24"/>
          <w:bCs/>
          <w:b w:val="0"/>
          <w:i w:val="0"/>
          <w:sz w:val="24"/>
          <w:spacing w:val="0"/>
          <w:w w:val="100"/>
          <w:rFonts/>
          <w:caps w:val="0"/>
        </w:rPr>
        <w:t> </w:t>
      </w:r>
      <w:r w:rsidRPr="00CB75E4">
        <w:rPr>
          <w:szCs w:val="24"/>
          <w:bCs/>
          <w:b w:val="0"/>
          <w:i w:val="0"/>
          <w:sz w:val="24"/>
          <w:spacing w:val="0"/>
          <w:w w:val="100"/>
          <w:rFonts/>
          <w:caps w:val="0"/>
        </w:rPr>
        <w:t>Soba</w:t>
      </w:r>
      <w:r w:rsidRPr="00CB75E4">
        <w:rPr>
          <w:szCs w:val="24"/>
          <w:bCs/>
          <w:b w:val="0"/>
          <w:i w:val="0"/>
          <w:sz w:val="24"/>
          <w:spacing w:val="0"/>
          <w:w w:val="100"/>
          <w:rFonts/>
          <w:caps w:val="0"/>
        </w:rPr>
        <w:t> </w:t>
      </w:r>
      <w:r w:rsidRPr="00CB75E4">
        <w:rPr>
          <w:szCs w:val="24"/>
          <w:bCs/>
          <w:b w:val="0"/>
          <w:i w:val="0"/>
          <w:sz w:val="24"/>
          <w:spacing w:val="0"/>
          <w:w w:val="100"/>
          <w:rFonts/>
          <w:caps w:val="0"/>
        </w:rPr>
        <w:t>L.G.As</w:t>
      </w:r>
      <w:r w:rsidRPr="00CB75E4">
        <w:rPr>
          <w:szCs w:val="24"/>
          <w:bCs/>
          <w:b w:val="0"/>
          <w:i w:val="0"/>
          <w:sz w:val="24"/>
          <w:spacing w:val="0"/>
          <w:w w:val="100"/>
          <w:rFonts/>
          <w:caps w:val="0"/>
        </w:rPr>
        <w:t> </w:t>
      </w:r>
      <w:r w:rsidRPr="00CB75E4">
        <w:rPr>
          <w:szCs w:val="24"/>
          <w:bCs/>
          <w:b w:val="0"/>
          <w:i w:val="0"/>
          <w:sz w:val="24"/>
          <w:spacing w:val="0"/>
          <w:w w:val="100"/>
          <w:rFonts/>
          <w:caps w:val="0"/>
        </w:rPr>
        <w:t>of</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State.</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study</w:t>
      </w:r>
      <w:r w:rsidRPr="00CB75E4">
        <w:rPr>
          <w:szCs w:val="24"/>
          <w:bCs/>
          <w:b w:val="0"/>
          <w:i w:val="0"/>
          <w:sz w:val="24"/>
          <w:spacing w:val="0"/>
          <w:w w:val="100"/>
          <w:rFonts/>
          <w:caps w:val="0"/>
        </w:rPr>
        <w:t> </w:t>
      </w:r>
      <w:r w:rsidRPr="00CB75E4">
        <w:rPr>
          <w:szCs w:val="24"/>
          <w:bCs/>
          <w:b w:val="0"/>
          <w:i w:val="0"/>
          <w:sz w:val="24"/>
          <w:spacing w:val="0"/>
          <w:w w:val="100"/>
          <w:rFonts/>
          <w:caps w:val="0"/>
        </w:rPr>
        <w:t>area</w:t>
      </w:r>
      <w:r w:rsidRPr="00CB75E4">
        <w:rPr>
          <w:szCs w:val="24"/>
          <w:bCs/>
          <w:b w:val="0"/>
          <w:i w:val="0"/>
          <w:sz w:val="24"/>
          <w:spacing w:val="0"/>
          <w:w w:val="100"/>
          <w:rFonts/>
          <w:caps w:val="0"/>
        </w:rPr>
        <w:t> </w:t>
      </w:r>
      <w:r w:rsidRPr="00CB75E4">
        <w:rPr>
          <w:szCs w:val="24"/>
          <w:bCs/>
          <w:b w:val="0"/>
          <w:i w:val="0"/>
          <w:sz w:val="24"/>
          <w:spacing w:val="0"/>
          <w:w w:val="100"/>
          <w:rFonts/>
          <w:caps w:val="0"/>
        </w:rPr>
        <w:t>is</w:t>
      </w:r>
      <w:r w:rsidRPr="00CB75E4">
        <w:rPr>
          <w:szCs w:val="24"/>
          <w:bCs/>
          <w:b w:val="0"/>
          <w:i w:val="0"/>
          <w:sz w:val="24"/>
          <w:spacing w:val="0"/>
          <w:w w:val="100"/>
          <w:rFonts/>
          <w:caps w:val="0"/>
        </w:rPr>
        <w:t> </w:t>
      </w:r>
      <w:r w:rsidRPr="00CB75E4">
        <w:rPr>
          <w:szCs w:val="24"/>
          <w:bCs/>
          <w:b w:val="0"/>
          <w:i w:val="0"/>
          <w:sz w:val="24"/>
          <w:spacing w:val="0"/>
          <w:w w:val="100"/>
          <w:rFonts/>
          <w:caps w:val="0"/>
        </w:rPr>
        <w:t>characterized</w:t>
      </w:r>
      <w:r w:rsidRPr="00CB75E4">
        <w:rPr>
          <w:szCs w:val="24"/>
          <w:bCs/>
          <w:b w:val="0"/>
          <w:i w:val="0"/>
          <w:sz w:val="24"/>
          <w:spacing w:val="0"/>
          <w:w w:val="100"/>
          <w:rFonts/>
          <w:caps w:val="0"/>
        </w:rPr>
        <w:t> </w:t>
      </w:r>
      <w:r w:rsidRPr="00CB75E4">
        <w:rPr>
          <w:szCs w:val="24"/>
          <w:bCs/>
          <w:b w:val="0"/>
          <w:i w:val="0"/>
          <w:sz w:val="24"/>
          <w:spacing w:val="0"/>
          <w:w w:val="100"/>
          <w:rFonts/>
          <w:caps w:val="0"/>
        </w:rPr>
        <w:t>by</w:t>
      </w:r>
      <w:r w:rsidRPr="00CB75E4">
        <w:rPr>
          <w:szCs w:val="24"/>
          <w:bCs/>
          <w:b w:val="0"/>
          <w:i w:val="0"/>
          <w:sz w:val="24"/>
          <w:spacing w:val="0"/>
          <w:w w:val="100"/>
          <w:rFonts/>
          <w:caps w:val="0"/>
        </w:rPr>
        <w:t> </w:t>
      </w:r>
      <w:r w:rsidRPr="00CB75E4">
        <w:rPr>
          <w:szCs w:val="24"/>
          <w:bCs/>
          <w:b w:val="0"/>
          <w:i w:val="0"/>
          <w:sz w:val="24"/>
          <w:spacing w:val="0"/>
          <w:w w:val="100"/>
          <w:rFonts/>
          <w:caps w:val="0"/>
        </w:rPr>
        <w:t>tropical</w:t>
      </w:r>
      <w:r w:rsidRPr="00CB75E4">
        <w:rPr>
          <w:szCs w:val="24"/>
          <w:bCs/>
          <w:b w:val="0"/>
          <w:i w:val="0"/>
          <w:sz w:val="24"/>
          <w:spacing w:val="0"/>
          <w:w w:val="100"/>
          <w:rFonts/>
          <w:caps w:val="0"/>
        </w:rPr>
        <w:t> </w:t>
      </w:r>
      <w:r w:rsidRPr="00CB75E4">
        <w:rPr>
          <w:szCs w:val="24"/>
          <w:bCs/>
          <w:b w:val="0"/>
          <w:i w:val="0"/>
          <w:sz w:val="24"/>
          <w:spacing w:val="0"/>
          <w:w w:val="100"/>
          <w:rFonts/>
          <w:caps w:val="0"/>
        </w:rPr>
        <w:t>continental</w:t>
      </w:r>
      <w:r w:rsidRPr="00CB75E4">
        <w:rPr>
          <w:szCs w:val="24"/>
          <w:bCs/>
          <w:b w:val="0"/>
          <w:i w:val="0"/>
          <w:sz w:val="24"/>
          <w:spacing w:val="0"/>
          <w:w w:val="100"/>
          <w:rFonts/>
          <w:caps w:val="0"/>
        </w:rPr>
        <w:t> </w:t>
      </w:r>
      <w:r w:rsidRPr="00CB75E4">
        <w:rPr>
          <w:szCs w:val="24"/>
          <w:bCs/>
          <w:b w:val="0"/>
          <w:i w:val="0"/>
          <w:sz w:val="24"/>
          <w:spacing w:val="0"/>
          <w:w w:val="100"/>
          <w:rFonts/>
          <w:caps w:val="0"/>
        </w:rPr>
        <w:t>climate</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Koppen’s</w:t>
      </w:r>
      <w:r w:rsidRPr="00CB75E4">
        <w:rPr>
          <w:szCs w:val="24"/>
          <w:bCs/>
          <w:b w:val="0"/>
          <w:i w:val="0"/>
          <w:sz w:val="24"/>
          <w:spacing w:val="0"/>
          <w:w w:val="100"/>
          <w:rFonts/>
          <w:caps w:val="0"/>
        </w:rPr>
        <w:t> </w:t>
      </w:r>
      <w:r w:rsidRPr="00CB75E4">
        <w:rPr>
          <w:szCs w:val="24"/>
          <w:bCs/>
          <w:b w:val="0"/>
          <w:i w:val="0"/>
          <w:sz w:val="24"/>
          <w:spacing w:val="0"/>
          <w:w w:val="100"/>
          <w:rFonts/>
          <w:caps w:val="0"/>
        </w:rPr>
        <w:t>Aw</w:t>
      </w:r>
      <w:r w:rsidRPr="00CB75E4">
        <w:rPr>
          <w:szCs w:val="24"/>
          <w:bCs/>
          <w:b w:val="0"/>
          <w:i w:val="0"/>
          <w:sz w:val="24"/>
          <w:spacing w:val="0"/>
          <w:w w:val="100"/>
          <w:rFonts/>
          <w:caps w:val="0"/>
        </w:rPr>
        <w:t> </w:t>
      </w:r>
      <w:r w:rsidRPr="00CB75E4">
        <w:rPr>
          <w:szCs w:val="24"/>
          <w:bCs/>
          <w:b w:val="0"/>
          <w:i w:val="0"/>
          <w:sz w:val="24"/>
          <w:spacing w:val="0"/>
          <w:w w:val="100"/>
          <w:rFonts/>
          <w:caps w:val="0"/>
        </w:rPr>
        <w:t>climate),</w:t>
      </w:r>
      <w:r w:rsidRPr="00CB75E4">
        <w:rPr>
          <w:szCs w:val="24"/>
          <w:bCs/>
          <w:b w:val="0"/>
          <w:i w:val="0"/>
          <w:sz w:val="24"/>
          <w:spacing w:val="0"/>
          <w:w w:val="100"/>
          <w:rFonts/>
          <w:caps w:val="0"/>
        </w:rPr>
        <w:t> </w:t>
      </w:r>
      <w:r w:rsidRPr="00CB75E4">
        <w:rPr>
          <w:szCs w:val="24"/>
          <w:bCs/>
          <w:b w:val="0"/>
          <w:i w:val="0"/>
          <w:sz w:val="24"/>
          <w:spacing w:val="0"/>
          <w:w w:val="100"/>
          <w:rFonts/>
          <w:caps w:val="0"/>
        </w:rPr>
        <w:t>with</w:t>
      </w:r>
      <w:r w:rsidRPr="00CB75E4">
        <w:rPr>
          <w:szCs w:val="24"/>
          <w:bCs/>
          <w:b w:val="0"/>
          <w:i w:val="0"/>
          <w:sz w:val="24"/>
          <w:spacing w:val="0"/>
          <w:w w:val="100"/>
          <w:rFonts/>
          <w:caps w:val="0"/>
        </w:rPr>
        <w:t> </w:t>
      </w:r>
      <w:r w:rsidRPr="00CB75E4">
        <w:rPr>
          <w:szCs w:val="24"/>
          <w:bCs/>
          <w:b w:val="0"/>
          <w:i w:val="0"/>
          <w:sz w:val="24"/>
          <w:spacing w:val="0"/>
          <w:w w:val="100"/>
          <w:rFonts/>
          <w:caps w:val="0"/>
        </w:rPr>
        <w:t>two</w:t>
      </w:r>
      <w:r w:rsidRPr="00CB75E4">
        <w:rPr>
          <w:szCs w:val="24"/>
          <w:bCs/>
          <w:b w:val="0"/>
          <w:i w:val="0"/>
          <w:sz w:val="24"/>
          <w:spacing w:val="0"/>
          <w:w w:val="100"/>
          <w:rFonts/>
          <w:caps w:val="0"/>
        </w:rPr>
        <w:t> </w:t>
      </w:r>
      <w:r w:rsidRPr="00CB75E4">
        <w:rPr>
          <w:szCs w:val="24"/>
          <w:bCs/>
          <w:b w:val="0"/>
          <w:i w:val="0"/>
          <w:sz w:val="24"/>
          <w:spacing w:val="0"/>
          <w:w w:val="100"/>
          <w:rFonts/>
          <w:caps w:val="0"/>
        </w:rPr>
        <w:t>well</w:t>
      </w:r>
      <w:r w:rsidRPr="00CB75E4">
        <w:rPr>
          <w:szCs w:val="24"/>
          <w:bCs/>
          <w:b w:val="0"/>
          <w:i w:val="0"/>
          <w:sz w:val="24"/>
          <w:spacing w:val="0"/>
          <w:w w:val="100"/>
          <w:rFonts/>
          <w:caps w:val="0"/>
        </w:rPr>
        <w:t> </w:t>
      </w:r>
      <w:r w:rsidRPr="00CB75E4">
        <w:rPr>
          <w:szCs w:val="24"/>
          <w:bCs/>
          <w:b w:val="0"/>
          <w:i w:val="0"/>
          <w:sz w:val="24"/>
          <w:spacing w:val="0"/>
          <w:w w:val="100"/>
          <w:rFonts/>
          <w:caps w:val="0"/>
        </w:rPr>
        <w:t>pronounced</w:t>
      </w:r>
      <w:r w:rsidRPr="00CB75E4">
        <w:rPr>
          <w:szCs w:val="24"/>
          <w:bCs/>
          <w:b w:val="0"/>
          <w:i w:val="0"/>
          <w:sz w:val="24"/>
          <w:spacing w:val="0"/>
          <w:w w:val="100"/>
          <w:rFonts/>
          <w:caps w:val="0"/>
        </w:rPr>
        <w:t> </w:t>
      </w:r>
      <w:r w:rsidRPr="00CB75E4">
        <w:rPr>
          <w:szCs w:val="24"/>
          <w:bCs/>
          <w:b w:val="0"/>
          <w:i w:val="0"/>
          <w:sz w:val="24"/>
          <w:spacing w:val="0"/>
          <w:w w:val="100"/>
          <w:rFonts/>
          <w:caps w:val="0"/>
        </w:rPr>
        <w:t>seasons</w:t>
      </w:r>
      <w:r w:rsidRPr="00CB75E4">
        <w:rPr>
          <w:szCs w:val="24"/>
          <w:bCs/>
          <w:b w:val="0"/>
          <w:i w:val="0"/>
          <w:sz w:val="24"/>
          <w:spacing w:val="0"/>
          <w:w w:val="100"/>
          <w:rFonts/>
          <w:caps w:val="0"/>
        </w:rPr>
        <w:t> </w:t>
      </w:r>
      <w:r w:rsidRPr="00CB75E4">
        <w:rPr>
          <w:szCs w:val="24"/>
          <w:bCs/>
          <w:b w:val="0"/>
          <w:i w:val="0"/>
          <w:sz w:val="24"/>
          <w:spacing w:val="0"/>
          <w:w w:val="100"/>
          <w:rFonts/>
          <w:caps w:val="0"/>
        </w:rPr>
        <w:t>(i.e.</w:t>
      </w:r>
      <w:r w:rsidRPr="00CB75E4">
        <w:rPr>
          <w:szCs w:val="24"/>
          <w:bCs/>
          <w:b w:val="0"/>
          <w:i w:val="0"/>
          <w:sz w:val="24"/>
          <w:spacing w:val="0"/>
          <w:w w:val="100"/>
          <w:rFonts/>
          <w:caps w:val="0"/>
        </w:rPr>
        <w:t> </w:t>
      </w:r>
      <w:r w:rsidRPr="00CB75E4">
        <w:rPr>
          <w:szCs w:val="24"/>
          <w:bCs/>
          <w:b w:val="0"/>
          <w:i w:val="0"/>
          <w:sz w:val="24"/>
          <w:spacing w:val="0"/>
          <w:w w:val="100"/>
          <w:rFonts/>
          <w:caps w:val="0"/>
        </w:rPr>
        <w:t>wet</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dry)</w:t>
      </w:r>
      <w:r w:rsidRPr="00CB75E4">
        <w:rPr>
          <w:szCs w:val="24"/>
          <w:bCs/>
          <w:b w:val="0"/>
          <w:i w:val="0"/>
          <w:sz w:val="24"/>
          <w:spacing w:val="0"/>
          <w:w w:val="100"/>
          <w:rFonts/>
          <w:caps w:val="0"/>
        </w:rPr>
        <w:t> </w:t>
      </w:r>
      <w:r>
        <w:rPr>
          <w:szCs w:val="24"/>
          <w:noProof/>
          <w:b w:val="0"/>
          <w:i w:val="0"/>
          <w:sz w:val="24"/>
          <w:spacing w:val="0"/>
          <w:w w:val="100"/>
          <w:rFonts/>
          <w:caps w:val="0"/>
        </w:rPr>
        <w:t>(Hazo</w:t>
      </w:r>
      <w:r>
        <w:rPr>
          <w:szCs w:val="24"/>
          <w:noProof/>
          <w:b w:val="0"/>
          <w:i w:val="0"/>
          <w:sz w:val="24"/>
          <w:spacing w:val="0"/>
          <w:w w:val="100"/>
          <w:rFonts/>
          <w:caps w:val="0"/>
        </w:rPr>
        <w:t> </w:t>
      </w:r>
      <w:r>
        <w:rPr>
          <w:szCs w:val="24"/>
          <w:noProof/>
          <w:b w:val="0"/>
          <w:i w:val="0"/>
          <w:sz w:val="24"/>
          <w:spacing w:val="0"/>
          <w:w w:val="100"/>
          <w:rFonts/>
          <w:caps w:val="0"/>
        </w:rPr>
        <w:t>et</w:t>
      </w:r>
      <w:r>
        <w:rPr>
          <w:szCs w:val="24"/>
          <w:noProof/>
          <w:b w:val="0"/>
          <w:i w:val="0"/>
          <w:sz w:val="24"/>
          <w:spacing w:val="0"/>
          <w:w w:val="100"/>
          <w:rFonts/>
          <w:caps w:val="0"/>
        </w:rPr>
        <w:t> </w:t>
      </w:r>
      <w:r>
        <w:rPr>
          <w:szCs w:val="24"/>
          <w:noProof/>
          <w:b w:val="0"/>
          <w:i w:val="0"/>
          <w:sz w:val="24"/>
          <w:spacing w:val="0"/>
          <w:w w:val="100"/>
          <w:rFonts/>
          <w:caps w:val="0"/>
        </w:rPr>
        <w:t>al.,</w:t>
      </w:r>
      <w:r>
        <w:rPr>
          <w:szCs w:val="24"/>
          <w:noProof/>
          <w:b w:val="0"/>
          <w:i w:val="0"/>
          <w:sz w:val="24"/>
          <w:spacing w:val="0"/>
          <w:w w:val="100"/>
          <w:rFonts/>
          <w:caps w:val="0"/>
        </w:rPr>
        <w:t> </w:t>
      </w:r>
      <w:r>
        <w:rPr>
          <w:szCs w:val="24"/>
          <w:noProof/>
          <w:b w:val="0"/>
          <w:i w:val="0"/>
          <w:sz w:val="24"/>
          <w:spacing w:val="0"/>
          <w:w w:val="100"/>
          <w:rFonts/>
          <w:caps w:val="0"/>
        </w:rPr>
        <w:t>2020)</w:t>
      </w:r>
      <w:r w:rsidRPr="00CB75E4">
        <w:fldChar w:fldCharType="begin" w:fldLock="1"/>
        <w:rPr>
          <w:szCs w:val="24"/>
          <w:b w:val="1"/>
          <w:i w:val="0"/>
          <w:sz w:val="24"/>
          <w:spacing w:val="0"/>
          <w:w w:val="100"/>
          <w:caps w:val="0"/>
        </w:rPr>
      </w:r>
      <w:r w:rsidRPr="00CB75E4">
        <w:rPr>
          <w:szCs w:val="24"/>
          <w:b w:val="1"/>
          <w:i w:val="0"/>
          <w:sz w:val="24"/>
          <w:spacing w:val="0"/>
          <w:w w:val="100"/>
          <w:rFonts/>
          <w:caps w:val="0"/>
        </w:rPr>
        <w:t>.</w:t>
      </w:r>
    </w:p>
    <w:p w14:paraId="5B030086"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1D380A18"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09E80666" w14:textId="77777777" w:rsidR="00E849EA" w:rsidRPr="00D734B2" w:rsidRDefault="00E849EA" w:rsidP="00E849EA">
      <w:pPr>
        <w:spacing w:before="312" w:beforeAutospacing="1" w:after="312" w:afterAutospacing="1" w:lineRule="auto" w:line="240"/>
        <w:rPr>
          <w:szCs w:val="24"/>
          <w:b w:val="0"/>
          <w:i w:val="0"/>
          <w:sz w:val="24"/>
          <w:spacing w:val="0"/>
          <w:w w:val="100"/>
          <w:rFonts w:ascii="Times New Roman" w:cs="Times New Roman" w:eastAsia="Times New Roman" w:hAnsi="Times New Roman"/>
          <w:caps w:val="0"/>
        </w:rPr>
        <w:snapToGrid w:val="0"/>
        <w:textAlignment w:val="baseline"/>
      </w:pPr>
      <w:r w:rsidRPr="00D734B2">
        <w:drawing>
          <wp:inline distT="0" distB="0" distL="0" distR="0" wp14:anchorId="7DE1DCA9" wp14:editId="5CDB2C1D">
            <wp:extent cx="6134632" cy="4336068"/>
            <wp:effectExtent l="0" t="0" r="8890" b="0"/>
            <wp:docPr id="2" name="Picture 2" descr="C:\Users\dell\Documents\Zaria Air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Zaria Airport.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rot="0">
                      <a:off x="0" y="0"/>
                      <a:ext cx="6134632" cy="4336068"/>
                    </a:xfrm>
                    <a:prstGeom prst="rect">
                      <a:avLst/>
                    </a:prstGeom>
                    <a:noFill/>
                    <a:ln>
                      <a:noFill/>
                    </a:ln>
                  </pic:spPr>
                </pic:pic>
              </a:graphicData>
            </a:graphic>
          </wp:inline>
        </w:drawing>
        <w:rPr>
          <w:szCs w:val="24"/>
          <w:noProof/>
          <w:b w:val="0"/>
          <w:i w:val="0"/>
          <w:sz w:val="24"/>
          <w:spacing w:val="0"/>
          <w:w w:val="100"/>
          <w:rFonts w:ascii="Times New Roman" w:cs="Times New Roman" w:eastAsia="Times New Roman" w:hAnsi="Times New Roman"/>
          <w:caps w:val="0"/>
        </w:rPr>
      </w:r>
    </w:p>
    <w:p w14:paraId="254A3C11" w14:textId="77777777" w:rsidR="00E849EA" w:rsidRDefault="00E849EA" w:rsidP="00E849EA">
      <w:pPr>
        <w:pStyle w:val="NormalWeb"/>
        <w:jc w:val="center"/>
        <w:spacing w:before="312" w:beforeAutospacing="1" w:after="312" w:afterAutospacing="1" w:lineRule="auto" w:line="240"/>
        <w:rPr>
          <w:b w:val="1"/>
          <w:i w:val="0"/>
          <w:sz w:val="24"/>
          <w:spacing w:val="0"/>
          <w:w w:val="100"/>
          <w:rFonts w:ascii="Times New Roman" w:cs="Times New Roman" w:eastAsia="Times New Roman" w:hAnsi="Times New Roman"/>
          <w:caps w:val="0"/>
        </w:rPr>
        <w:snapToGrid w:val="0"/>
        <w:textAlignment w:val="baseline"/>
      </w:pPr>
      <w:r w:rsidRPr="007448FF">
        <w:rPr>
          <w:b w:val="1"/>
          <w:i w:val="0"/>
          <w:sz w:val="24"/>
          <w:spacing w:val="0"/>
          <w:w w:val="100"/>
          <w:rFonts w:ascii="Times New Roman" w:cs="Times New Roman" w:eastAsia="Times New Roman" w:hAnsi="Times New Roman"/>
          <w:caps w:val="0"/>
        </w:rPr>
        <w:t>7</w:t>
      </w:r>
    </w:p>
    <w:p w14:paraId="6EA81BAD" w14:textId="77777777" w:rsidR="00CB75E4" w:rsidRDefault="00CB75E4" w:rsidP="00E849EA">
      <w:pPr>
        <w:pStyle w:val="NormalWeb"/>
        <w:jc w:val="center"/>
        <w:spacing w:before="312" w:beforeAutospacing="1" w:after="312" w:afterAutospacing="1" w:lineRule="auto" w:line="240"/>
        <w:rPr>
          <w:szCs w:val="28"/>
          <w:b w:val="1"/>
          <w:i w:val="0"/>
          <w:sz w:val="28"/>
          <w:spacing w:val="0"/>
          <w:w w:val="100"/>
          <w:rFonts w:ascii="Times New Roman" w:cs="Times New Roman" w:eastAsia="Times New Roman" w:hAnsi="Times New Roman"/>
          <w:caps w:val="0"/>
        </w:rPr>
        <w:snapToGrid w:val="0"/>
        <w:textAlignment w:val="baseline"/>
      </w:pPr>
      <w:r>
        <w:rPr>
          <w:b w:val="1"/>
          <w:i w:val="0"/>
          <w:sz w:val="28"/>
          <w:spacing w:val="0"/>
          <w:w w:val="100"/>
          <w:rFonts w:ascii="Times New Roman" w:cs="Times New Roman" w:eastAsia="Times New Roman" w:hAnsi="Times New Roman"/>
          <w:caps w:val="0"/>
        </w:rPr>
        <w:t/>
      </w:r>
    </w:p>
    <w:p w14:paraId="2BEF16D1" w14:textId="1EA9AEEA" w:rsidR="00E849EA" w:rsidRPr="007448FF" w:rsidRDefault="00E849EA" w:rsidP="00E849EA">
      <w:pPr>
        <w:pStyle w:val="NormalWeb"/>
        <w:jc w:val="center"/>
        <w:spacing w:before="312" w:beforeAutospacing="1" w:after="312" w:afterAutospacing="1" w:lineRule="auto" w:line="240"/>
        <w:rPr>
          <w:b w:val="1"/>
          <w:i w:val="0"/>
          <w:sz w:val="24"/>
          <w:spacing w:val="0"/>
          <w:w w:val="100"/>
          <w:rFonts w:ascii="Times New Roman" w:cs="Times New Roman" w:eastAsia="Times New Roman" w:hAnsi="Times New Roman"/>
          <w:caps w:val="0"/>
        </w:rPr>
        <w:snapToGrid w:val="0"/>
        <w:textAlignment w:val="baseline"/>
      </w:pPr>
      <w:r>
        <w:rPr>
          <w:szCs w:val="28"/>
          <w:b w:val="1"/>
          <w:i w:val="0"/>
          <w:sz w:val="28"/>
          <w:spacing w:val="0"/>
          <w:w w:val="100"/>
          <w:rFonts w:ascii="Times New Roman" w:cs="Times New Roman" w:eastAsia="Times New Roman" w:hAnsi="Times New Roman"/>
          <w:caps w:val="0"/>
        </w:rPr>
        <w:t>3.2</w:t>
      </w:r>
      <w:r>
        <w:rPr>
          <w:szCs w:val="28"/>
          <w:b w:val="1"/>
          <w:i w:val="0"/>
          <w:sz w:val="28"/>
          <w:spacing w:val="0"/>
          <w:w w:val="100"/>
          <w:rFonts w:ascii="Times New Roman" w:cs="Times New Roman" w:eastAsia="Times New Roman" w:hAnsi="Times New Roman"/>
          <w:caps w:val="0"/>
        </w:rPr>
        <w:t>   </w:t>
      </w:r>
      <w:r>
        <w:rPr>
          <w:szCs w:val="28"/>
          <w:b w:val="1"/>
          <w:i w:val="0"/>
          <w:sz w:val="28"/>
          <w:spacing w:val="0"/>
          <w:w w:val="100"/>
          <w:rFonts w:ascii="Times New Roman" w:cs="Times New Roman" w:eastAsia="Times New Roman" w:hAnsi="Times New Roman"/>
          <w:caps w:val="0"/>
        </w:rPr>
        <w:t>DATA</w:t>
      </w:r>
      <w:r>
        <w:rPr>
          <w:szCs w:val="28"/>
          <w:b w:val="1"/>
          <w:i w:val="0"/>
          <w:sz w:val="28"/>
          <w:spacing w:val="0"/>
          <w:w w:val="100"/>
          <w:rFonts w:ascii="Times New Roman" w:cs="Times New Roman" w:eastAsia="Times New Roman" w:hAnsi="Times New Roman"/>
          <w:caps w:val="0"/>
        </w:rPr>
        <w:t> </w:t>
      </w:r>
      <w:r>
        <w:rPr>
          <w:szCs w:val="28"/>
          <w:b w:val="1"/>
          <w:i w:val="0"/>
          <w:sz w:val="28"/>
          <w:spacing w:val="0"/>
          <w:w w:val="100"/>
          <w:rFonts w:ascii="Times New Roman" w:cs="Times New Roman" w:eastAsia="Times New Roman" w:hAnsi="Times New Roman"/>
          <w:caps w:val="0"/>
        </w:rPr>
        <w:t>ACQUISATION</w:t>
      </w:r>
    </w:p>
    <w:p w14:paraId="0E4B2413" w14:textId="77777777" w:rsidR="00E849EA" w:rsidRPr="00CB75E4" w:rsidRDefault="00E849EA" w:rsidP="00E849EA">
      <w:pPr>
        <w:spacing w:before="0" w:beforeAutospacing="0" w:after="160" w:afterAutospacing="0" w:lineRule="auto" w:line="259"/>
        <w:rPr>
          <w:szCs w:val="24"/>
          <w:bCs/>
          <w:b w:val="0"/>
          <w:i w:val="0"/>
          <w:sz w:val="24"/>
          <w:spacing w:val="0"/>
          <w:w w:val="100"/>
          <w:caps w:val="0"/>
        </w:rPr>
        <w:snapToGrid w:val="0"/>
        <w:textAlignment w:val="baseline"/>
      </w:pP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data</w:t>
      </w:r>
      <w:r w:rsidRPr="00CB75E4">
        <w:rPr>
          <w:szCs w:val="24"/>
          <w:bCs/>
          <w:b w:val="0"/>
          <w:i w:val="0"/>
          <w:sz w:val="24"/>
          <w:spacing w:val="0"/>
          <w:w w:val="100"/>
          <w:rFonts/>
          <w:caps w:val="0"/>
        </w:rPr>
        <w:t> </w:t>
      </w:r>
      <w:r w:rsidRPr="00CB75E4">
        <w:rPr>
          <w:szCs w:val="24"/>
          <w:bCs/>
          <w:b w:val="0"/>
          <w:i w:val="0"/>
          <w:sz w:val="24"/>
          <w:spacing w:val="0"/>
          <w:w w:val="100"/>
          <w:rFonts/>
          <w:caps w:val="0"/>
        </w:rPr>
        <w:t>used</w:t>
      </w:r>
      <w:r w:rsidRPr="00CB75E4">
        <w:rPr>
          <w:szCs w:val="24"/>
          <w:bCs/>
          <w:b w:val="0"/>
          <w:i w:val="0"/>
          <w:sz w:val="24"/>
          <w:spacing w:val="0"/>
          <w:w w:val="100"/>
          <w:rFonts/>
          <w:caps w:val="0"/>
        </w:rPr>
        <w:t> </w:t>
      </w:r>
      <w:r w:rsidRPr="00CB75E4">
        <w:rPr>
          <w:szCs w:val="24"/>
          <w:bCs/>
          <w:b w:val="0"/>
          <w:i w:val="0"/>
          <w:sz w:val="24"/>
          <w:spacing w:val="0"/>
          <w:w w:val="100"/>
          <w:rFonts/>
          <w:caps w:val="0"/>
        </w:rPr>
        <w:t>for</w:t>
      </w:r>
      <w:r w:rsidRPr="00CB75E4">
        <w:rPr>
          <w:szCs w:val="24"/>
          <w:bCs/>
          <w:b w:val="0"/>
          <w:i w:val="0"/>
          <w:sz w:val="24"/>
          <w:spacing w:val="0"/>
          <w:w w:val="100"/>
          <w:rFonts/>
          <w:caps w:val="0"/>
        </w:rPr>
        <w:t> </w:t>
      </w:r>
      <w:r w:rsidRPr="00CB75E4">
        <w:rPr>
          <w:szCs w:val="24"/>
          <w:bCs/>
          <w:b w:val="0"/>
          <w:i w:val="0"/>
          <w:sz w:val="24"/>
          <w:spacing w:val="0"/>
          <w:w w:val="100"/>
          <w:rFonts/>
          <w:caps w:val="0"/>
        </w:rPr>
        <w:t>this</w:t>
      </w:r>
      <w:r w:rsidRPr="00CB75E4">
        <w:rPr>
          <w:szCs w:val="24"/>
          <w:bCs/>
          <w:b w:val="0"/>
          <w:i w:val="0"/>
          <w:sz w:val="24"/>
          <w:spacing w:val="0"/>
          <w:w w:val="100"/>
          <w:rFonts/>
          <w:caps w:val="0"/>
        </w:rPr>
        <w:t> </w:t>
      </w:r>
      <w:r w:rsidRPr="00CB75E4">
        <w:rPr>
          <w:szCs w:val="24"/>
          <w:bCs/>
          <w:b w:val="0"/>
          <w:i w:val="0"/>
          <w:sz w:val="24"/>
          <w:spacing w:val="0"/>
          <w:w w:val="100"/>
          <w:rFonts/>
          <w:caps w:val="0"/>
        </w:rPr>
        <w:t>study</w:t>
      </w:r>
      <w:r w:rsidRPr="00CB75E4">
        <w:rPr>
          <w:szCs w:val="24"/>
          <w:bCs/>
          <w:b w:val="0"/>
          <w:i w:val="0"/>
          <w:sz w:val="24"/>
          <w:spacing w:val="0"/>
          <w:w w:val="100"/>
          <w:rFonts/>
          <w:caps w:val="0"/>
        </w:rPr>
        <w:t> </w:t>
      </w:r>
      <w:r w:rsidRPr="00CB75E4">
        <w:rPr>
          <w:szCs w:val="24"/>
          <w:bCs/>
          <w:b w:val="0"/>
          <w:i w:val="0"/>
          <w:sz w:val="24"/>
          <w:spacing w:val="0"/>
          <w:w w:val="100"/>
          <w:rFonts/>
          <w:caps w:val="0"/>
        </w:rPr>
        <w:t>were</w:t>
      </w:r>
      <w:r w:rsidRPr="00CB75E4">
        <w:rPr>
          <w:szCs w:val="24"/>
          <w:bCs/>
          <w:b w:val="0"/>
          <w:i w:val="0"/>
          <w:sz w:val="24"/>
          <w:spacing w:val="0"/>
          <w:w w:val="100"/>
          <w:rFonts/>
          <w:caps w:val="0"/>
        </w:rPr>
        <w:t> </w:t>
      </w:r>
      <w:r w:rsidRPr="00CB75E4">
        <w:rPr>
          <w:szCs w:val="24"/>
          <w:bCs/>
          <w:b w:val="0"/>
          <w:i w:val="0"/>
          <w:sz w:val="24"/>
          <w:spacing w:val="0"/>
          <w:w w:val="100"/>
          <w:rFonts/>
          <w:caps w:val="0"/>
        </w:rPr>
        <w:t>11-year</w:t>
      </w:r>
      <w:r w:rsidRPr="00CB75E4">
        <w:rPr>
          <w:szCs w:val="24"/>
          <w:bCs/>
          <w:b w:val="0"/>
          <w:i w:val="0"/>
          <w:sz w:val="24"/>
          <w:spacing w:val="0"/>
          <w:w w:val="100"/>
          <w:rFonts/>
          <w:caps w:val="0"/>
        </w:rPr>
        <w:t> </w:t>
      </w:r>
      <w:r w:rsidRPr="00CB75E4">
        <w:rPr>
          <w:szCs w:val="24"/>
          <w:bCs/>
          <w:b w:val="0"/>
          <w:i w:val="0"/>
          <w:sz w:val="24"/>
          <w:spacing w:val="0"/>
          <w:w w:val="100"/>
          <w:rFonts/>
          <w:caps w:val="0"/>
        </w:rPr>
        <w:t>period</w:t>
      </w:r>
      <w:r w:rsidRPr="00CB75E4">
        <w:rPr>
          <w:szCs w:val="24"/>
          <w:bCs/>
          <w:b w:val="0"/>
          <w:i w:val="0"/>
          <w:sz w:val="24"/>
          <w:spacing w:val="0"/>
          <w:w w:val="100"/>
          <w:rFonts/>
          <w:caps w:val="0"/>
        </w:rPr>
        <w:t> </w:t>
      </w:r>
      <w:r w:rsidRPr="00CB75E4">
        <w:rPr>
          <w:szCs w:val="24"/>
          <w:bCs/>
          <w:b w:val="0"/>
          <w:i w:val="0"/>
          <w:sz w:val="24"/>
          <w:spacing w:val="0"/>
          <w:w w:val="100"/>
          <w:rFonts/>
          <w:caps w:val="0"/>
        </w:rPr>
        <w:t>(2013</w:t>
      </w:r>
      <w:r w:rsidRPr="00CB75E4">
        <w:rPr>
          <w:szCs w:val="24"/>
          <w:bCs/>
          <w:b w:val="0"/>
          <w:i w:val="0"/>
          <w:sz w:val="24"/>
          <w:spacing w:val="0"/>
          <w:w w:val="100"/>
          <w:rFonts/>
          <w:caps w:val="0"/>
        </w:rPr>
        <w:t> </w:t>
      </w:r>
      <w:r w:rsidRPr="00CB75E4">
        <w:rPr>
          <w:szCs w:val="24"/>
          <w:bCs/>
          <w:b w:val="0"/>
          <w:i w:val="0"/>
          <w:sz w:val="24"/>
          <w:spacing w:val="0"/>
          <w:w w:val="100"/>
          <w:rFonts/>
          <w:caps w:val="0"/>
        </w:rPr>
        <w:t>to</w:t>
      </w:r>
      <w:r w:rsidRPr="00CB75E4">
        <w:rPr>
          <w:szCs w:val="24"/>
          <w:bCs/>
          <w:b w:val="0"/>
          <w:i w:val="0"/>
          <w:sz w:val="24"/>
          <w:spacing w:val="0"/>
          <w:w w:val="100"/>
          <w:rFonts/>
          <w:caps w:val="0"/>
        </w:rPr>
        <w:t> </w:t>
      </w:r>
      <w:r w:rsidRPr="00CB75E4">
        <w:rPr>
          <w:szCs w:val="24"/>
          <w:bCs/>
          <w:b w:val="0"/>
          <w:i w:val="0"/>
          <w:sz w:val="24"/>
          <w:spacing w:val="0"/>
          <w:w w:val="100"/>
          <w:rFonts/>
          <w:caps w:val="0"/>
        </w:rPr>
        <w:t>2024)</w:t>
      </w:r>
      <w:r w:rsidRPr="00CB75E4">
        <w:rPr>
          <w:szCs w:val="24"/>
          <w:bCs/>
          <w:b w:val="0"/>
          <w:i w:val="0"/>
          <w:sz w:val="24"/>
          <w:spacing w:val="0"/>
          <w:w w:val="100"/>
          <w:rFonts/>
          <w:caps w:val="0"/>
        </w:rPr>
        <w:t> </w:t>
      </w:r>
      <w:r w:rsidRPr="00CB75E4">
        <w:rPr>
          <w:szCs w:val="24"/>
          <w:bCs/>
          <w:b w:val="0"/>
          <w:i w:val="0"/>
          <w:sz w:val="24"/>
          <w:spacing w:val="0"/>
          <w:w w:val="100"/>
          <w:rFonts/>
          <w:caps w:val="0"/>
        </w:rPr>
        <w:t>of</w:t>
      </w:r>
      <w:r w:rsidRPr="00CB75E4">
        <w:rPr>
          <w:szCs w:val="24"/>
          <w:bCs/>
          <w:b w:val="0"/>
          <w:i w:val="0"/>
          <w:sz w:val="24"/>
          <w:spacing w:val="0"/>
          <w:w w:val="100"/>
          <w:rFonts/>
          <w:caps w:val="0"/>
        </w:rPr>
        <w:t> </w:t>
      </w:r>
      <w:r w:rsidRPr="00CB75E4">
        <w:rPr>
          <w:szCs w:val="24"/>
          <w:bCs/>
          <w:b w:val="0"/>
          <w:i w:val="0"/>
          <w:sz w:val="24"/>
          <w:spacing w:val="0"/>
          <w:w w:val="100"/>
          <w:rFonts/>
          <w:caps w:val="0"/>
        </w:rPr>
        <w:t>daily</w:t>
      </w:r>
      <w:r w:rsidRPr="00CB75E4">
        <w:rPr>
          <w:szCs w:val="24"/>
          <w:bCs/>
          <w:b w:val="0"/>
          <w:i w:val="0"/>
          <w:sz w:val="24"/>
          <w:spacing w:val="0"/>
          <w:w w:val="100"/>
          <w:rFonts/>
          <w:caps w:val="0"/>
        </w:rPr>
        <w:t> </w:t>
      </w:r>
      <w:r w:rsidRPr="00CB75E4">
        <w:rPr>
          <w:szCs w:val="24"/>
          <w:bCs/>
          <w:b w:val="0"/>
          <w:i w:val="0"/>
          <w:sz w:val="24"/>
          <w:spacing w:val="0"/>
          <w:w w:val="100"/>
          <w:rFonts/>
          <w:caps w:val="0"/>
        </w:rPr>
        <w:t>temperature,</w:t>
      </w:r>
      <w:r w:rsidRPr="00CB75E4">
        <w:rPr>
          <w:szCs w:val="24"/>
          <w:bCs/>
          <w:b w:val="0"/>
          <w:i w:val="0"/>
          <w:sz w:val="24"/>
          <w:spacing w:val="0"/>
          <w:w w:val="100"/>
          <w:rFonts/>
          <w:caps w:val="0"/>
        </w:rPr>
        <w:t> </w:t>
      </w:r>
      <w:r w:rsidRPr="00CB75E4">
        <w:rPr>
          <w:szCs w:val="24"/>
          <w:bCs/>
          <w:b w:val="0"/>
          <w:i w:val="0"/>
          <w:sz w:val="24"/>
          <w:spacing w:val="0"/>
          <w:w w:val="100"/>
          <w:rFonts/>
          <w:caps w:val="0"/>
        </w:rPr>
        <w:t>atmospheric</w:t>
      </w:r>
      <w:r w:rsidRPr="00CB75E4">
        <w:rPr>
          <w:szCs w:val="24"/>
          <w:bCs/>
          <w:b w:val="0"/>
          <w:i w:val="0"/>
          <w:sz w:val="24"/>
          <w:spacing w:val="0"/>
          <w:w w:val="100"/>
          <w:rFonts/>
          <w:caps w:val="0"/>
        </w:rPr>
        <w:t> </w:t>
      </w:r>
      <w:r w:rsidRPr="00CB75E4">
        <w:rPr>
          <w:szCs w:val="24"/>
          <w:bCs/>
          <w:b w:val="0"/>
          <w:i w:val="0"/>
          <w:sz w:val="24"/>
          <w:spacing w:val="0"/>
          <w:w w:val="100"/>
          <w:rFonts/>
          <w:caps w:val="0"/>
        </w:rPr>
        <w:t>pressure</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relative</w:t>
      </w:r>
      <w:r w:rsidRPr="00CB75E4">
        <w:rPr>
          <w:szCs w:val="24"/>
          <w:bCs/>
          <w:b w:val="0"/>
          <w:i w:val="0"/>
          <w:sz w:val="24"/>
          <w:spacing w:val="0"/>
          <w:w w:val="100"/>
          <w:rFonts/>
          <w:caps w:val="0"/>
        </w:rPr>
        <w:t> </w:t>
      </w:r>
      <w:r w:rsidRPr="00CB75E4">
        <w:rPr>
          <w:szCs w:val="24"/>
          <w:bCs/>
          <w:b w:val="0"/>
          <w:i w:val="0"/>
          <w:sz w:val="24"/>
          <w:spacing w:val="0"/>
          <w:w w:val="100"/>
          <w:rFonts/>
          <w:caps w:val="0"/>
        </w:rPr>
        <w:t>humidity</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9-</w:t>
      </w:r>
      <w:r w:rsidRPr="00CB75E4">
        <w:rPr>
          <w:szCs w:val="24"/>
          <w:bCs/>
          <w:b w:val="0"/>
          <w:i w:val="0"/>
          <w:sz w:val="24"/>
          <w:spacing w:val="0"/>
          <w:w w:val="100"/>
          <w:rFonts/>
          <w:caps w:val="0"/>
        </w:rPr>
        <w:t> </w:t>
      </w:r>
      <w:r w:rsidRPr="00CB75E4">
        <w:rPr>
          <w:szCs w:val="24"/>
          <w:bCs/>
          <w:b w:val="0"/>
          <w:i w:val="0"/>
          <w:sz w:val="24"/>
          <w:spacing w:val="0"/>
          <w:w w:val="100"/>
          <w:rFonts/>
          <w:caps w:val="0"/>
        </w:rPr>
        <w:t>years</w:t>
      </w:r>
      <w:r w:rsidRPr="00CB75E4">
        <w:rPr>
          <w:szCs w:val="24"/>
          <w:bCs/>
          <w:b w:val="0"/>
          <w:i w:val="0"/>
          <w:sz w:val="24"/>
          <w:spacing w:val="0"/>
          <w:w w:val="100"/>
          <w:rFonts/>
          <w:caps w:val="0"/>
        </w:rPr>
        <w:t> </w:t>
      </w:r>
      <w:r w:rsidRPr="00CB75E4">
        <w:rPr>
          <w:szCs w:val="24"/>
          <w:bCs/>
          <w:b w:val="0"/>
          <w:i w:val="0"/>
          <w:sz w:val="24"/>
          <w:spacing w:val="0"/>
          <w:w w:val="100"/>
          <w:rFonts/>
          <w:caps w:val="0"/>
        </w:rPr>
        <w:t>(2013-2022)</w:t>
      </w:r>
      <w:r w:rsidRPr="00CB75E4">
        <w:rPr>
          <w:szCs w:val="24"/>
          <w:bCs/>
          <w:b w:val="0"/>
          <w:i w:val="0"/>
          <w:sz w:val="24"/>
          <w:spacing w:val="0"/>
          <w:w w:val="100"/>
          <w:rFonts/>
          <w:caps w:val="0"/>
        </w:rPr>
        <w:t> </w:t>
      </w:r>
      <w:r w:rsidRPr="00CB75E4">
        <w:rPr>
          <w:szCs w:val="24"/>
          <w:bCs/>
          <w:b w:val="0"/>
          <w:i w:val="0"/>
          <w:sz w:val="24"/>
          <w:spacing w:val="0"/>
          <w:w w:val="100"/>
          <w:rFonts/>
          <w:caps w:val="0"/>
        </w:rPr>
        <w:t>of</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Monthly</w:t>
      </w:r>
      <w:r w:rsidRPr="00CB75E4">
        <w:rPr>
          <w:szCs w:val="24"/>
          <w:bCs/>
          <w:b w:val="0"/>
          <w:i w:val="0"/>
          <w:sz w:val="24"/>
          <w:spacing w:val="0"/>
          <w:w w:val="100"/>
          <w:rFonts/>
          <w:caps w:val="0"/>
        </w:rPr>
        <w:t> </w:t>
      </w:r>
      <w:r w:rsidRPr="00CB75E4">
        <w:rPr>
          <w:szCs w:val="24"/>
          <w:bCs/>
          <w:b w:val="0"/>
          <w:i w:val="0"/>
          <w:sz w:val="24"/>
          <w:spacing w:val="0"/>
          <w:w w:val="100"/>
          <w:rFonts/>
          <w:caps w:val="0"/>
        </w:rPr>
        <w:t>average</w:t>
      </w:r>
      <w:r w:rsidRPr="00CB75E4">
        <w:rPr>
          <w:szCs w:val="24"/>
          <w:bCs/>
          <w:b w:val="0"/>
          <w:i w:val="0"/>
          <w:sz w:val="24"/>
          <w:spacing w:val="0"/>
          <w:w w:val="100"/>
          <w:rFonts/>
          <w:caps w:val="0"/>
        </w:rPr>
        <w:t> </w:t>
      </w:r>
      <w:r w:rsidRPr="00CB75E4">
        <w:rPr>
          <w:szCs w:val="24"/>
          <w:bCs/>
          <w:b w:val="0"/>
          <w:i w:val="0"/>
          <w:sz w:val="24"/>
          <w:spacing w:val="0"/>
          <w:w w:val="100"/>
          <w:rFonts/>
          <w:caps w:val="0"/>
        </w:rPr>
        <w:t>temperature,</w:t>
      </w:r>
      <w:r w:rsidRPr="00CB75E4">
        <w:rPr>
          <w:szCs w:val="24"/>
          <w:bCs/>
          <w:b w:val="0"/>
          <w:i w:val="0"/>
          <w:sz w:val="24"/>
          <w:spacing w:val="0"/>
          <w:w w:val="100"/>
          <w:rFonts/>
          <w:caps w:val="0"/>
        </w:rPr>
        <w:t> </w:t>
      </w:r>
      <w:r w:rsidRPr="00CB75E4">
        <w:rPr>
          <w:szCs w:val="24"/>
          <w:bCs/>
          <w:b w:val="0"/>
          <w:i w:val="0"/>
          <w:sz w:val="24"/>
          <w:spacing w:val="0"/>
          <w:w w:val="100"/>
          <w:rFonts/>
          <w:caps w:val="0"/>
        </w:rPr>
        <w:t>atmospheric</w:t>
      </w:r>
      <w:r w:rsidRPr="00CB75E4">
        <w:rPr>
          <w:szCs w:val="24"/>
          <w:bCs/>
          <w:b w:val="0"/>
          <w:i w:val="0"/>
          <w:sz w:val="24"/>
          <w:spacing w:val="0"/>
          <w:w w:val="100"/>
          <w:rFonts/>
          <w:caps w:val="0"/>
        </w:rPr>
        <w:t> </w:t>
      </w:r>
      <w:r w:rsidRPr="00CB75E4">
        <w:rPr>
          <w:szCs w:val="24"/>
          <w:bCs/>
          <w:b w:val="0"/>
          <w:i w:val="0"/>
          <w:sz w:val="24"/>
          <w:spacing w:val="0"/>
          <w:w w:val="100"/>
          <w:rFonts/>
          <w:caps w:val="0"/>
        </w:rPr>
        <w:t>pressure</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relative</w:t>
      </w:r>
      <w:r w:rsidRPr="00CB75E4">
        <w:rPr>
          <w:szCs w:val="24"/>
          <w:bCs/>
          <w:b w:val="0"/>
          <w:i w:val="0"/>
          <w:sz w:val="24"/>
          <w:spacing w:val="0"/>
          <w:w w:val="100"/>
          <w:rFonts/>
          <w:caps w:val="0"/>
        </w:rPr>
        <w:t> </w:t>
      </w:r>
      <w:r w:rsidRPr="00CB75E4">
        <w:rPr>
          <w:szCs w:val="24"/>
          <w:bCs/>
          <w:b w:val="0"/>
          <w:i w:val="0"/>
          <w:sz w:val="24"/>
          <w:spacing w:val="0"/>
          <w:w w:val="100"/>
          <w:rFonts/>
          <w:caps w:val="0"/>
        </w:rPr>
        <w:t>humidity</w:t>
      </w:r>
      <w:r w:rsidRPr="00CB75E4">
        <w:rPr>
          <w:szCs w:val="24"/>
          <w:bCs/>
          <w:b w:val="0"/>
          <w:i w:val="0"/>
          <w:sz w:val="24"/>
          <w:spacing w:val="0"/>
          <w:w w:val="100"/>
          <w:rFonts/>
          <w:caps w:val="0"/>
        </w:rPr>
        <w:t> </w:t>
      </w:r>
      <w:r w:rsidRPr="00CB75E4">
        <w:rPr>
          <w:szCs w:val="24"/>
          <w:bCs/>
          <w:b w:val="0"/>
          <w:i w:val="0"/>
          <w:sz w:val="24"/>
          <w:spacing w:val="0"/>
          <w:w w:val="100"/>
          <w:rFonts/>
          <w:caps w:val="0"/>
        </w:rPr>
        <w:t>of</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study</w:t>
      </w:r>
      <w:r w:rsidRPr="00CB75E4">
        <w:rPr>
          <w:szCs w:val="24"/>
          <w:bCs/>
          <w:b w:val="0"/>
          <w:i w:val="0"/>
          <w:sz w:val="24"/>
          <w:spacing w:val="0"/>
          <w:w w:val="100"/>
          <w:rFonts/>
          <w:caps w:val="0"/>
        </w:rPr>
        <w:t> </w:t>
      </w:r>
      <w:r w:rsidRPr="00CB75E4">
        <w:rPr>
          <w:szCs w:val="24"/>
          <w:bCs/>
          <w:b w:val="0"/>
          <w:i w:val="0"/>
          <w:sz w:val="24"/>
          <w:spacing w:val="0"/>
          <w:w w:val="100"/>
          <w:rFonts/>
          <w:caps w:val="0"/>
        </w:rPr>
        <w:t>area.</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data</w:t>
      </w:r>
      <w:r w:rsidRPr="00CB75E4">
        <w:rPr>
          <w:szCs w:val="24"/>
          <w:bCs/>
          <w:b w:val="0"/>
          <w:i w:val="0"/>
          <w:sz w:val="24"/>
          <w:spacing w:val="0"/>
          <w:w w:val="100"/>
          <w:rFonts/>
          <w:caps w:val="0"/>
        </w:rPr>
        <w:t> </w:t>
      </w:r>
      <w:r w:rsidRPr="00CB75E4">
        <w:rPr>
          <w:szCs w:val="24"/>
          <w:bCs/>
          <w:b w:val="0"/>
          <w:i w:val="0"/>
          <w:sz w:val="24"/>
          <w:spacing w:val="0"/>
          <w:w w:val="100"/>
          <w:rFonts/>
          <w:caps w:val="0"/>
        </w:rPr>
        <w:t>were</w:t>
      </w:r>
      <w:r w:rsidRPr="00CB75E4">
        <w:rPr>
          <w:szCs w:val="24"/>
          <w:bCs/>
          <w:b w:val="0"/>
          <w:i w:val="0"/>
          <w:sz w:val="24"/>
          <w:spacing w:val="0"/>
          <w:w w:val="100"/>
          <w:rFonts/>
          <w:caps w:val="0"/>
        </w:rPr>
        <w:t> </w:t>
      </w:r>
      <w:r w:rsidRPr="00CB75E4">
        <w:rPr>
          <w:szCs w:val="24"/>
          <w:bCs/>
          <w:b w:val="0"/>
          <w:i w:val="0"/>
          <w:sz w:val="24"/>
          <w:spacing w:val="0"/>
          <w:w w:val="100"/>
          <w:rFonts/>
          <w:caps w:val="0"/>
        </w:rPr>
        <w:t>retrieved</w:t>
      </w:r>
      <w:r w:rsidRPr="00CB75E4">
        <w:rPr>
          <w:szCs w:val="24"/>
          <w:bCs/>
          <w:b w:val="0"/>
          <w:i w:val="0"/>
          <w:sz w:val="24"/>
          <w:spacing w:val="0"/>
          <w:w w:val="100"/>
          <w:rFonts/>
          <w:caps w:val="0"/>
        </w:rPr>
        <w:t> </w:t>
      </w:r>
      <w:r w:rsidRPr="00CB75E4">
        <w:rPr>
          <w:szCs w:val="24"/>
          <w:bCs/>
          <w:b w:val="0"/>
          <w:i w:val="0"/>
          <w:sz w:val="24"/>
          <w:spacing w:val="0"/>
          <w:w w:val="100"/>
          <w:rFonts/>
          <w:caps w:val="0"/>
        </w:rPr>
        <w:t>from</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archive</w:t>
      </w:r>
      <w:r w:rsidRPr="00CB75E4">
        <w:rPr>
          <w:szCs w:val="24"/>
          <w:bCs/>
          <w:b w:val="0"/>
          <w:i w:val="0"/>
          <w:sz w:val="24"/>
          <w:spacing w:val="0"/>
          <w:w w:val="100"/>
          <w:rFonts/>
          <w:caps w:val="0"/>
        </w:rPr>
        <w:t> </w:t>
      </w:r>
      <w:r w:rsidRPr="00CB75E4">
        <w:rPr>
          <w:szCs w:val="24"/>
          <w:bCs/>
          <w:b w:val="0"/>
          <w:i w:val="0"/>
          <w:sz w:val="24"/>
          <w:spacing w:val="0"/>
          <w:w w:val="100"/>
          <w:rFonts/>
          <w:caps w:val="0"/>
        </w:rPr>
        <w:t>of</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Nigeria</w:t>
      </w:r>
      <w:r w:rsidRPr="00CB75E4">
        <w:rPr>
          <w:szCs w:val="24"/>
          <w:bCs/>
          <w:b w:val="0"/>
          <w:i w:val="0"/>
          <w:sz w:val="24"/>
          <w:spacing w:val="0"/>
          <w:w w:val="100"/>
          <w:rFonts/>
          <w:caps w:val="0"/>
        </w:rPr>
        <w:t> </w:t>
      </w:r>
      <w:r w:rsidRPr="00CB75E4">
        <w:rPr>
          <w:szCs w:val="24"/>
          <w:bCs/>
          <w:b w:val="0"/>
          <w:i w:val="0"/>
          <w:sz w:val="24"/>
          <w:spacing w:val="0"/>
          <w:w w:val="100"/>
          <w:rFonts/>
          <w:caps w:val="0"/>
        </w:rPr>
        <w:t>Meteorological</w:t>
      </w:r>
      <w:r w:rsidRPr="00CB75E4">
        <w:rPr>
          <w:szCs w:val="24"/>
          <w:bCs/>
          <w:b w:val="0"/>
          <w:i w:val="0"/>
          <w:sz w:val="24"/>
          <w:spacing w:val="0"/>
          <w:w w:val="100"/>
          <w:rFonts/>
          <w:caps w:val="0"/>
        </w:rPr>
        <w:t> </w:t>
      </w:r>
      <w:r w:rsidRPr="00CB75E4">
        <w:rPr>
          <w:szCs w:val="24"/>
          <w:bCs/>
          <w:b w:val="0"/>
          <w:i w:val="0"/>
          <w:sz w:val="24"/>
          <w:spacing w:val="0"/>
          <w:w w:val="100"/>
          <w:rFonts/>
          <w:caps w:val="0"/>
        </w:rPr>
        <w:t>Agency</w:t>
      </w:r>
      <w:r w:rsidRPr="00CB75E4">
        <w:rPr>
          <w:szCs w:val="24"/>
          <w:bCs/>
          <w:b w:val="0"/>
          <w:i w:val="0"/>
          <w:sz w:val="24"/>
          <w:spacing w:val="0"/>
          <w:w w:val="100"/>
          <w:rFonts/>
          <w:caps w:val="0"/>
        </w:rPr>
        <w:t> </w:t>
      </w:r>
      <w:r w:rsidRPr="00CB75E4">
        <w:rPr>
          <w:szCs w:val="24"/>
          <w:bCs/>
          <w:b w:val="0"/>
          <w:i w:val="0"/>
          <w:sz w:val="24"/>
          <w:spacing w:val="0"/>
          <w:w w:val="100"/>
          <w:rFonts/>
          <w:caps w:val="0"/>
        </w:rPr>
        <w:t>(NIMET)</w:t>
      </w:r>
      <w:r w:rsidRPr="00CB75E4">
        <w:rPr>
          <w:szCs w:val="24"/>
          <w:bCs/>
          <w:b w:val="0"/>
          <w:i w:val="0"/>
          <w:sz w:val="24"/>
          <w:spacing w:val="0"/>
          <w:w w:val="100"/>
          <w:rFonts/>
          <w:caps w:val="0"/>
        </w:rPr>
        <w:t> </w:t>
      </w:r>
      <w:r w:rsidRPr="00CB75E4">
        <w:rPr>
          <w:szCs w:val="24"/>
          <w:bCs/>
          <w:b w:val="0"/>
          <w:i w:val="0"/>
          <w:sz w:val="24"/>
          <w:spacing w:val="0"/>
          <w:w w:val="100"/>
          <w:rFonts/>
          <w:caps w:val="0"/>
        </w:rPr>
        <w:t>Oshodi,</w:t>
      </w:r>
      <w:r w:rsidRPr="00CB75E4">
        <w:rPr>
          <w:szCs w:val="24"/>
          <w:bCs/>
          <w:b w:val="0"/>
          <w:i w:val="0"/>
          <w:sz w:val="24"/>
          <w:spacing w:val="0"/>
          <w:w w:val="100"/>
          <w:rFonts/>
          <w:caps w:val="0"/>
        </w:rPr>
        <w:t> </w:t>
      </w:r>
      <w:r w:rsidRPr="00CB75E4">
        <w:rPr>
          <w:szCs w:val="24"/>
          <w:bCs/>
          <w:b w:val="0"/>
          <w:i w:val="0"/>
          <w:sz w:val="24"/>
          <w:spacing w:val="0"/>
          <w:w w:val="100"/>
          <w:rFonts/>
          <w:caps w:val="0"/>
        </w:rPr>
        <w:t>Lagos,</w:t>
      </w:r>
      <w:r w:rsidRPr="00CB75E4">
        <w:rPr>
          <w:szCs w:val="24"/>
          <w:bCs/>
          <w:b w:val="0"/>
          <w:i w:val="0"/>
          <w:sz w:val="24"/>
          <w:spacing w:val="0"/>
          <w:w w:val="100"/>
          <w:rFonts/>
          <w:caps w:val="0"/>
        </w:rPr>
        <w:t> </w:t>
      </w:r>
      <w:r w:rsidRPr="00CB75E4">
        <w:rPr>
          <w:szCs w:val="24"/>
          <w:bCs/>
          <w:b w:val="0"/>
          <w:i w:val="0"/>
          <w:sz w:val="24"/>
          <w:spacing w:val="0"/>
          <w:w w:val="100"/>
          <w:rFonts/>
          <w:caps w:val="0"/>
        </w:rPr>
        <w:t>Nigeria.</w:t>
      </w:r>
    </w:p>
    <w:p w14:paraId="73B39FB3" w14:textId="77777777" w:rsidR="00E849EA" w:rsidRPr="004726B3" w:rsidRDefault="00E849EA" w:rsidP="00E849EA">
      <w:pPr>
        <w:spacing w:before="0" w:beforeAutospacing="0" w:after="160" w:afterAutospacing="0" w:lineRule="auto" w:line="259"/>
        <w:rPr>
          <w:szCs w:val="28"/>
          <w:bCs/>
          <w:b w:val="0"/>
          <w:i w:val="0"/>
          <w:sz w:val="28"/>
          <w:spacing w:val="0"/>
          <w:w w:val="100"/>
          <w:caps w:val="0"/>
        </w:rPr>
        <w:snapToGrid w:val="0"/>
        <w:textAlignment w:val="baseline"/>
      </w:pPr>
      <w:r>
        <w:rPr>
          <w:b w:val="0"/>
          <w:i w:val="0"/>
          <w:sz w:val="28"/>
          <w:spacing w:val="0"/>
          <w:w w:val="100"/>
          <w:caps w:val="0"/>
        </w:rPr>
        <w:t/>
      </w:r>
    </w:p>
    <w:p w14:paraId="4D029C13"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szCs w:val="28"/>
          <w:b w:val="1"/>
          <w:i w:val="0"/>
          <w:sz w:val="28"/>
          <w:spacing w:val="0"/>
          <w:w w:val="100"/>
          <w:rFonts/>
          <w:caps w:val="0"/>
        </w:rPr>
        <w:t>3.3</w:t>
      </w:r>
      <w:r>
        <w:rPr>
          <w:szCs w:val="28"/>
          <w:b w:val="1"/>
          <w:i w:val="0"/>
          <w:sz w:val="28"/>
          <w:spacing w:val="0"/>
          <w:w w:val="100"/>
          <w:rFonts/>
          <w:caps w:val="0"/>
        </w:rPr>
        <w:t>   </w:t>
      </w:r>
      <w:r>
        <w:rPr>
          <w:szCs w:val="28"/>
          <w:b w:val="1"/>
          <w:i w:val="0"/>
          <w:sz w:val="28"/>
          <w:spacing w:val="0"/>
          <w:w w:val="100"/>
          <w:rFonts/>
          <w:caps w:val="0"/>
        </w:rPr>
        <w:t>THEORETICAL</w:t>
      </w:r>
      <w:r>
        <w:rPr>
          <w:szCs w:val="28"/>
          <w:b w:val="1"/>
          <w:i w:val="0"/>
          <w:sz w:val="28"/>
          <w:spacing w:val="0"/>
          <w:w w:val="100"/>
          <w:rFonts/>
          <w:caps w:val="0"/>
        </w:rPr>
        <w:t> </w:t>
      </w:r>
      <w:r>
        <w:rPr>
          <w:szCs w:val="28"/>
          <w:b w:val="1"/>
          <w:i w:val="0"/>
          <w:sz w:val="28"/>
          <w:spacing w:val="0"/>
          <w:w w:val="100"/>
          <w:rFonts/>
          <w:caps w:val="0"/>
        </w:rPr>
        <w:t>BACKGROUND</w:t>
      </w:r>
    </w:p>
    <w:p w14:paraId="782A5D17" w14:textId="77777777" w:rsidR="00E849EA" w:rsidRPr="00CB75E4" w:rsidRDefault="00E849EA" w:rsidP="00E849EA">
      <w:pPr>
        <w:spacing w:before="0" w:beforeAutospacing="0" w:after="160" w:afterAutospacing="0" w:lineRule="auto" w:line="259"/>
        <w:rPr>
          <w:szCs w:val="24"/>
          <w:b w:val="0"/>
          <w:i w:val="0"/>
          <w:sz w:val="24"/>
          <w:spacing w:val="0"/>
          <w:w w:val="100"/>
          <w:caps w:val="0"/>
        </w:rPr>
        <w:snapToGrid w:val="0"/>
        <w:textAlignment w:val="baseline"/>
      </w:pPr>
      <w:r w:rsidRPr="00CB75E4">
        <w:rPr>
          <w:szCs w:val="24"/>
          <w:b w:val="0"/>
          <w:i w:val="0"/>
          <w:sz w:val="24"/>
          <w:spacing w:val="0"/>
          <w:w w:val="100"/>
          <w:rFonts/>
          <w:caps w:val="0"/>
        </w:rPr>
        <w:t>N</w:t>
      </w:r>
      <w:r w:rsidRPr="00CB75E4">
        <w:rPr>
          <w:szCs w:val="24"/>
          <w:b w:val="0"/>
          <w:i w:val="0"/>
          <w:sz w:val="24"/>
          <w:spacing w:val="0"/>
          <w:w w:val="100"/>
          <w:rFonts/>
          <w:caps w:val="0"/>
        </w:rPr>
        <w:t> </w:t>
      </w:r>
      <w:r w:rsidRPr="00CB75E4">
        <w:rPr>
          <w:szCs w:val="24"/>
          <w:b w:val="0"/>
          <w:i w:val="0"/>
          <w:sz w:val="24"/>
          <w:spacing w:val="0"/>
          <w:w w:val="100"/>
          <w:rFonts/>
          <w:caps w:val="0"/>
        </w:rPr>
        <w:t>=</w:t>
      </w:r>
      <w:r w:rsidRPr="00CB75E4">
        <w:rPr>
          <w:szCs w:val="24"/>
          <w:b w:val="0"/>
          <w:i w:val="0"/>
          <w:sz w:val="24"/>
          <w:spacing w:val="0"/>
          <w:w w:val="100"/>
          <w:rFonts/>
          <w:caps w:val="0"/>
        </w:rPr>
        <w:t> </w:t>
      </w:r>
      <w:r w:rsidRPr="00CB75E4">
        <w:rPr>
          <w:szCs w:val="24"/>
          <w:b w:val="0"/>
          <w:i w:val="0"/>
          <w:sz w:val="24"/>
          <w:spacing w:val="0"/>
          <w:w w:val="100"/>
          <w:rFonts/>
          <w:caps w:val="0"/>
        </w:rPr>
        <w:t>Refractivity,</w:t>
      </w:r>
      <w:r w:rsidRPr="00CB75E4">
        <w:rPr>
          <w:szCs w:val="24"/>
          <w:b w:val="0"/>
          <w:i w:val="0"/>
          <w:sz w:val="24"/>
          <w:spacing w:val="0"/>
          <w:w w:val="100"/>
          <w:rFonts/>
          <w:caps w:val="0"/>
        </w:rPr>
        <w:t> </w:t>
      </w:r>
      <w:r w:rsidRPr="00CB75E4">
        <w:rPr>
          <w:szCs w:val="24"/>
          <w:b w:val="0"/>
          <w:i w:val="0"/>
          <w:sz w:val="24"/>
          <w:spacing w:val="0"/>
          <w:w w:val="100"/>
          <w:rFonts/>
          <w:caps w:val="0"/>
        </w:rPr>
        <w:t>measured</w:t>
      </w:r>
      <w:r w:rsidRPr="00CB75E4">
        <w:rPr>
          <w:szCs w:val="24"/>
          <w:b w:val="0"/>
          <w:i w:val="0"/>
          <w:sz w:val="24"/>
          <w:spacing w:val="0"/>
          <w:w w:val="100"/>
          <w:rFonts/>
          <w:caps w:val="0"/>
        </w:rPr>
        <w:t> </w:t>
      </w:r>
      <w:r w:rsidRPr="00CB75E4">
        <w:rPr>
          <w:szCs w:val="24"/>
          <w:b w:val="0"/>
          <w:i w:val="0"/>
          <w:sz w:val="24"/>
          <w:spacing w:val="0"/>
          <w:w w:val="100"/>
          <w:rFonts/>
          <w:caps w:val="0"/>
        </w:rPr>
        <w:t>in</w:t>
      </w:r>
      <w:r w:rsidRPr="00CB75E4">
        <w:rPr>
          <w:szCs w:val="24"/>
          <w:b w:val="0"/>
          <w:i w:val="0"/>
          <w:sz w:val="24"/>
          <w:spacing w:val="0"/>
          <w:w w:val="100"/>
          <w:rFonts/>
          <w:caps w:val="0"/>
        </w:rPr>
        <w:t> </w:t>
      </w:r>
      <w:r w:rsidRPr="00CB75E4">
        <w:rPr>
          <w:szCs w:val="24"/>
          <w:b w:val="0"/>
          <w:i w:val="0"/>
          <w:sz w:val="24"/>
          <w:spacing w:val="0"/>
          <w:w w:val="100"/>
          <w:rFonts/>
          <w:caps w:val="0"/>
        </w:rPr>
        <w:t>N-unit</w:t>
      </w:r>
      <w:r w:rsidRPr="00CB75E4">
        <w:rPr>
          <w:szCs w:val="24"/>
          <w:b w:val="0"/>
          <w:i w:val="0"/>
          <w:sz w:val="24"/>
          <w:spacing w:val="0"/>
          <w:w w:val="100"/>
          <w:rFonts/>
          <w:caps w:val="0"/>
        </w:rPr>
        <w:t> </w:t>
      </w:r>
    </w:p>
    <w:p w14:paraId="0C42338B" w14:textId="77777777" w:rsidR="00E849EA" w:rsidRPr="00CB75E4" w:rsidRDefault="00E849EA" w:rsidP="00E849EA">
      <w:pPr>
        <w:spacing w:before="0" w:beforeAutospacing="0" w:after="160" w:afterAutospacing="0" w:lineRule="auto" w:line="259"/>
        <w:rPr>
          <w:szCs w:val="24"/>
          <w:b w:val="0"/>
          <w:i w:val="0"/>
          <w:sz w:val="24"/>
          <w:spacing w:val="0"/>
          <w:w w:val="100"/>
          <w:caps w:val="0"/>
        </w:rPr>
        <w:snapToGrid w:val="0"/>
        <w:textAlignment w:val="baseline"/>
      </w:pPr>
      <w:r>
        <w:rPr>
          <w:b w:val="0"/>
          <w:i w:val="0"/>
          <w:sz w:val="24"/>
          <w:spacing w:val="0"/>
          <w:w w:val="100"/>
          <w:caps w:val="0"/>
        </w:rPr>
        <w:t/>
      </w:r>
    </w:p>
    <w:p w14:paraId="62C01C75" w14:textId="77777777" w:rsidR="00E849EA" w:rsidRPr="00CB75E4" w:rsidRDefault="00E849EA" w:rsidP="00E849EA">
      <w:pPr>
        <w:spacing w:before="0" w:beforeAutospacing="0" w:after="160" w:afterAutospacing="0" w:lineRule="auto" w:line="259"/>
        <w:rPr>
          <w:szCs w:val="24"/>
          <w:bCs/>
          <w:b w:val="0"/>
          <w:i w:val="0"/>
          <w:sz w:val="24"/>
          <w:spacing w:val="0"/>
          <w:w w:val="100"/>
          <w:rFonts/>
          <w:caps w:val="0"/>
        </w:rPr>
        <w:snapToGrid w:val="0"/>
        <w:textAlignment w:val="baseline"/>
      </w:pPr>
      <w:r w:rsidRPr="00CB75E4">
        <w:rPr>
          <w:szCs w:val="24"/>
          <w:bCs/>
          <w:b w:val="0"/>
          <w:i w:val="0"/>
          <w:sz w:val="24"/>
          <w:spacing w:val="0"/>
          <w:w w:val="100"/>
          <w:rFonts/>
          <w:caps w:val="0"/>
        </w:rPr>
        <w:t>N=</w:t>
      </w:r>
      <w:r w:rsidRPr="00CB75E4">
        <w:rPr>
          <w:szCs w:val="24"/>
          <w:bCs/>
          <w:b w:val="0"/>
          <w:i w:val="0"/>
          <w:sz w:val="24"/>
          <w:spacing w:val="0"/>
          <w:w w:val="100"/>
          <w:rFonts/>
          <w:caps w:val="0"/>
        </w:rPr>
        <w:t> </w:t>
      </w:r>
      <w:bookmarkStart w:id="6" w:name="_Hlk198972070"/>
      <m:oMath>
        <m:f>
          <m:fPr>
            <m:ctrlPr>
              <w:rPr>
                <w:rFonts w:ascii="Cambria Math" w:hAnsi="Cambria Math"/>
                <w:bCs/>
                <w:i/>
                <w:sz w:val="24"/>
                <w:szCs w:val="24"/>
              </w:rPr>
            </m:ctrlPr>
          </m:fPr>
          <m:num>
            <m:r>
              <w:wRPr>
                <w:rFonts w:ascii="Cambria Math" w:hAnsi="Cambria Math"/>
                <w:sz w:val="24"/>
                <w:szCs w:val="24"/>
              </w:wRPr>
              <m:t>77.6</m:t>
            </m:r>
          </m:num>
          <m:den>
            <m:r>
              <w:wRPr>
                <w:rFonts w:ascii="Cambria Math" w:hAnsi="Cambria Math"/>
                <w:sz w:val="24"/>
                <w:szCs w:val="24"/>
              </w:wRPr>
              <m:t>T</m:t>
            </m:r>
          </m:den>
        </m:f>
        <m:d>
          <m:dPr>
            <m:ctrlPr>
              <w:rPr>
                <w:rFonts w:ascii="Cambria Math" w:hAnsi="Cambria Math"/>
                <w:bCs/>
                <w:i/>
                <w:sz w:val="24"/>
                <w:szCs w:val="24"/>
              </w:rPr>
            </m:ctrlPr>
          </m:dPr>
          <m:e>
            <m:r>
              <w:wRPr>
                <w:rFonts w:ascii="Cambria Math" w:hAnsi="Cambria Math"/>
                <w:sz w:val="24"/>
                <w:szCs w:val="24"/>
              </w:wRPr>
              <m:t>P+4810</m:t>
            </m:r>
            <m:f>
              <m:fPr>
                <m:ctrlPr>
                  <w:rPr>
                    <w:rFonts w:ascii="Cambria Math" w:hAnsi="Cambria Math"/>
                    <w:bCs/>
                    <w:i/>
                    <w:sz w:val="24"/>
                    <w:szCs w:val="24"/>
                  </w:rPr>
                </m:ctrlPr>
              </m:fPr>
              <m:num>
                <m:r>
                  <w:wRPr>
                    <w:rFonts w:ascii="Cambria Math" w:hAnsi="Cambria Math"/>
                    <w:sz w:val="24"/>
                    <w:szCs w:val="24"/>
                  </w:wRPr>
                  <m:t>e</m:t>
                </m:r>
              </m:num>
              <m:den>
                <m:r>
                  <w:wRPr>
                    <w:rFonts w:ascii="Cambria Math" w:hAnsi="Cambria Math"/>
                    <w:sz w:val="24"/>
                    <w:szCs w:val="24"/>
                  </w:wRPr>
                  <m:t>T</m:t>
                </m:r>
              </m:den>
            </m:f>
          </m:e>
        </m:d>
        <m:r>
          <w:wRPr>
            <w:rFonts w:ascii="Cambria Math" w:hAnsi="Cambria Math"/>
            <w:sz w:val="24"/>
            <w:szCs w:val="24"/>
          </w:wRPr>
          <m:t>=</m:t>
        </m:r>
        <m:sSub>
          <m:sSubPr>
            <m:ctrlPr>
              <w:rPr>
                <w:rFonts w:ascii="Cambria Math" w:hAnsi="Cambria Math"/>
                <w:bCs/>
                <w:i/>
                <w:sz w:val="24"/>
                <w:szCs w:val="24"/>
              </w:rPr>
            </m:ctrlPr>
          </m:sSubPr>
          <m:e>
            <m:r>
              <w:wRPr>
                <w:rFonts w:ascii="Cambria Math" w:hAnsi="Cambria Math"/>
                <w:sz w:val="24"/>
                <w:szCs w:val="24"/>
              </w:wRPr>
              <m:t>N</m:t>
            </m:r>
          </m:e>
          <m:sub>
            <m:r>
              <w:wRPr>
                <w:rFonts w:ascii="Cambria Math" w:hAnsi="Cambria Math"/>
                <w:sz w:val="24"/>
                <w:szCs w:val="24"/>
              </w:wRPr>
              <m:t>dry+</m:t>
            </m:r>
          </m:sub>
        </m:sSub>
        <m:sSub>
          <m:sSubPr>
            <m:ctrlPr>
              <w:rPr>
                <w:rFonts w:ascii="Cambria Math" w:hAnsi="Cambria Math"/>
                <w:bCs/>
                <w:i/>
                <w:sz w:val="24"/>
                <w:szCs w:val="24"/>
              </w:rPr>
            </m:ctrlPr>
          </m:sSubPr>
          <m:e>
            <m:r>
              <w:wRPr>
                <w:rFonts w:ascii="Cambria Math" w:hAnsi="Cambria Math"/>
                <w:sz w:val="24"/>
                <w:szCs w:val="24"/>
              </w:wRPr>
              <m:t>N</m:t>
            </m:r>
          </m:e>
          <m:sub>
            <m:r>
              <w:wRPr>
                <w:rFonts w:ascii="Cambria Math" w:hAnsi="Cambria Math"/>
                <w:sz w:val="24"/>
                <w:szCs w:val="24"/>
              </w:wRPr>
              <m:t>wet</m:t>
            </m:r>
          </m:sub>
        </m:sSub>
      </m:oMath>
      <w:r w:rsidRPr="00CB75E4">
        <w:rPr>
          <w:szCs w:val="24"/>
          <w:bCs/>
          <w:b w:val="0"/>
          <w:i w:val="0"/>
          <w:sz w:val="24"/>
          <w:spacing w:val="0"/>
          <w:w w:val="100"/>
          <w:rFonts/>
          <w:caps w:val="0"/>
        </w:rPr>
        <w:t>  </w:t>
      </w:r>
      <w:r w:rsidRPr="00CB75E4">
        <w:rPr>
          <w:szCs w:val="24"/>
          <w:bCs/>
          <w:b w:val="0"/>
          <w:i w:val="0"/>
          <w:sz w:val="24"/>
          <w:spacing w:val="0"/>
          <w:w w:val="100"/>
          <w:rFonts/>
          <w:caps w:val="0"/>
        </w:rPr>
        <w:t>……………………..</w:t>
      </w:r>
      <w:r w:rsidRPr="00CB75E4">
        <w:rPr>
          <w:szCs w:val="24"/>
          <w:bCs/>
          <w:b w:val="0"/>
          <w:i w:val="0"/>
          <w:sz w:val="24"/>
          <w:spacing w:val="0"/>
          <w:w w:val="100"/>
          <w:rFonts/>
          <w:caps w:val="0"/>
        </w:rPr>
        <w:t> </w:t>
      </w:r>
      <w:r w:rsidRPr="00CB75E4">
        <w:rPr>
          <w:szCs w:val="24"/>
          <w:bCs/>
          <w:b w:val="0"/>
          <w:i w:val="0"/>
          <w:sz w:val="24"/>
          <w:spacing w:val="0"/>
          <w:w w:val="100"/>
          <w:rFonts/>
          <w:caps w:val="0"/>
        </w:rPr>
        <w:t>(1)</w:t>
      </w:r>
    </w:p>
    <w:p w14:paraId="7F10A0D9" w14:textId="77777777" w:rsidR="00E849EA" w:rsidRPr="00CB75E4" w:rsidRDefault="00E849EA" w:rsidP="00E849EA">
      <w:pPr>
        <w:spacing w:before="0" w:beforeAutospacing="0" w:after="160" w:afterAutospacing="0" w:lineRule="auto" w:line="259"/>
        <w:rPr>
          <w:szCs w:val="24"/>
          <w:bCs/>
          <w:b w:val="0"/>
          <w:i w:val="0"/>
          <w:sz w:val="24"/>
          <w:spacing w:val="0"/>
          <w:w w:val="100"/>
          <w:rFonts/>
          <w:caps w:val="0"/>
        </w:rPr>
        <w:snapToGrid w:val="0"/>
        <w:textAlignment w:val="baseline"/>
      </w:pPr>
      <w:r>
        <w:rPr>
          <w:b w:val="0"/>
          <w:i w:val="0"/>
          <w:sz w:val="24"/>
          <w:spacing w:val="0"/>
          <w:w w:val="100"/>
          <w:rFonts/>
          <w:caps w:val="0"/>
        </w:rPr>
        <w:t/>
      </w:r>
    </w:p>
    <w:p w14:paraId="3BF797B3" w14:textId="77777777" w:rsidR="00E849EA" w:rsidRPr="00CB75E4" w:rsidRDefault="00E849EA" w:rsidP="00E849EA">
      <w:pPr>
        <w:spacing w:before="0" w:beforeAutospacing="0" w:after="160" w:afterAutospacing="0" w:lineRule="auto" w:line="259"/>
        <w:rPr>
          <w:szCs w:val="24"/>
          <w:bCs/>
          <w:b w:val="0"/>
          <w:i w:val="0"/>
          <w:sz w:val="24"/>
          <w:spacing w:val="0"/>
          <w:w w:val="100"/>
          <w:rFonts/>
          <w:caps w:val="0"/>
        </w:rPr>
        <w:snapToGrid w:val="0"/>
        <w:textAlignment w:val="baseline"/>
      </w:pPr>
      <w:r w:rsidRPr="00CB75E4">
        <w:rPr>
          <w:szCs w:val="24"/>
          <w:bCs/>
          <w:b w:val="0"/>
          <w:i w:val="0"/>
          <w:sz w:val="24"/>
          <w:spacing w:val="0"/>
          <w:w w:val="100"/>
          <w:rFonts/>
          <w:caps w:val="0"/>
        </w:rPr>
        <w:t>Expand</w:t>
      </w:r>
      <w:r w:rsidRPr="00CB75E4">
        <w:rPr>
          <w:szCs w:val="24"/>
          <w:bCs/>
          <w:b w:val="0"/>
          <w:i w:val="0"/>
          <w:sz w:val="24"/>
          <w:spacing w:val="0"/>
          <w:w w:val="100"/>
          <w:rFonts/>
          <w:caps w:val="0"/>
        </w:rPr>
        <w:t> </w:t>
      </w:r>
      <w:r w:rsidRPr="00CB75E4">
        <w:rPr>
          <w:szCs w:val="24"/>
          <w:bCs/>
          <w:b w:val="0"/>
          <w:i w:val="0"/>
          <w:sz w:val="24"/>
          <w:spacing w:val="0"/>
          <w:w w:val="100"/>
          <w:rFonts/>
          <w:caps w:val="0"/>
        </w:rPr>
        <w:t>to</w:t>
      </w:r>
      <w:r w:rsidRPr="00CB75E4">
        <w:rPr>
          <w:szCs w:val="24"/>
          <w:bCs/>
          <w:b w:val="0"/>
          <w:i w:val="0"/>
          <w:sz w:val="24"/>
          <w:spacing w:val="0"/>
          <w:w w:val="100"/>
          <w:rFonts/>
          <w:caps w:val="0"/>
        </w:rPr>
        <w:t> </w:t>
      </w:r>
      <w:r w:rsidRPr="00CB75E4">
        <w:rPr>
          <w:szCs w:val="24"/>
          <w:bCs/>
          <w:b w:val="0"/>
          <w:i w:val="0"/>
          <w:sz w:val="24"/>
          <w:spacing w:val="0"/>
          <w:w w:val="100"/>
          <w:rFonts/>
          <w:caps w:val="0"/>
        </w:rPr>
        <w:t>get</w:t>
      </w:r>
      <w:r w:rsidRPr="00CB75E4">
        <w:rPr>
          <w:szCs w:val="24"/>
          <w:bCs/>
          <w:b w:val="0"/>
          <w:i w:val="0"/>
          <w:sz w:val="24"/>
          <w:spacing w:val="0"/>
          <w:w w:val="100"/>
          <w:rFonts/>
          <w:caps w:val="0"/>
        </w:rPr>
        <w:t> </w:t>
      </w:r>
      <m:oMath>
        <m:sSub>
          <m:sSubPr>
            <m:ctrlPr>
              <w:rPr>
                <w:rFonts w:ascii="Cambria Math" w:eastAsiaTheme="minorEastAsia" w:hAnsi="Cambria Math"/>
                <w:bCs/>
                <w:i/>
                <w:sz w:val="24"/>
                <w:szCs w:val="24"/>
              </w:rPr>
            </m:ctrlPr>
          </m:sSubPr>
          <m:e>
            <m:r>
              <w:wRPr>
                <w:rFonts w:ascii="Cambria Math" w:eastAsiaTheme="minorEastAsia" w:hAnsi="Cambria Math"/>
                <w:sz w:val="24"/>
                <w:szCs w:val="24"/>
              </w:wRPr>
              <m:t>N</m:t>
            </m:r>
          </m:e>
          <m:sub>
            <m:r>
              <w:wRPr>
                <w:rFonts w:ascii="Cambria Math" w:eastAsiaTheme="minorEastAsia" w:hAnsi="Cambria Math"/>
                <w:sz w:val="24"/>
                <w:szCs w:val="24"/>
              </w:wRPr>
              <m:t>dry</m:t>
            </m:r>
          </m:sub>
        </m:sSub>
        <m:r>
          <w:wRPr>
            <w:rFonts w:ascii="Cambria Math" w:eastAsiaTheme="minorEastAsia" w:hAnsi="Cambria Math"/>
            <w:sz w:val="24"/>
            <w:szCs w:val="24"/>
          </w:wRPr>
          <m:t xml:space="preserve"> and </m:t>
        </m:r>
        <m:sSub>
          <m:sSubPr>
            <m:ctrlPr>
              <w:rPr>
                <w:rFonts w:ascii="Cambria Math" w:eastAsiaTheme="minorEastAsia" w:hAnsi="Cambria Math"/>
                <w:bCs/>
                <w:i/>
                <w:sz w:val="24"/>
                <w:szCs w:val="24"/>
              </w:rPr>
            </m:ctrlPr>
          </m:sSubPr>
          <m:e>
            <m:r>
              <w:wRPr>
                <w:rFonts w:ascii="Cambria Math" w:eastAsiaTheme="minorEastAsia" w:hAnsi="Cambria Math"/>
                <w:sz w:val="24"/>
                <w:szCs w:val="24"/>
              </w:wRPr>
              <m:t>N</m:t>
            </m:r>
          </m:e>
          <m:sub>
            <m:r>
              <w:wRPr>
                <w:rFonts w:ascii="Cambria Math" w:eastAsiaTheme="minorEastAsia" w:hAnsi="Cambria Math"/>
                <w:sz w:val="24"/>
                <w:szCs w:val="24"/>
              </w:wRPr>
              <m:t xml:space="preserve">wet </m:t>
            </m:r>
          </m:sub>
        </m:sSub>
      </m:oMath>
    </w:p>
    <w:p w14:paraId="2483730A" w14:textId="77777777" w:rsidR="00E849EA" w:rsidRPr="00CB75E4" w:rsidRDefault="00E849EA" w:rsidP="00E849EA">
      <w:pPr>
        <w:spacing w:before="0" w:beforeAutospacing="0" w:after="160" w:afterAutospacing="0" w:lineRule="auto" w:line="259"/>
        <w:rPr>
          <w:szCs w:val="24"/>
          <w:bCs/>
          <w:b w:val="0"/>
          <w:i w:val="0"/>
          <w:sz w:val="24"/>
          <w:spacing w:val="0"/>
          <w:w w:val="100"/>
          <w:rFonts/>
          <w:caps w:val="0"/>
        </w:rPr>
        <w:snapToGrid w:val="0"/>
        <w:textAlignment w:val="baseline"/>
      </w:pPr>
      <w:r>
        <w:rPr>
          <w:b w:val="0"/>
          <w:i w:val="0"/>
          <w:sz w:val="24"/>
          <w:spacing w:val="0"/>
          <w:w w:val="100"/>
          <w:rFonts/>
          <w:caps w:val="0"/>
        </w:rPr>
        <w:t/>
      </w:r>
    </w:p>
    <w:p w14:paraId="61E10545" w14:textId="77777777" w:rsidR="00E849EA" w:rsidRPr="00CB75E4" w:rsidRDefault="00E849EA" w:rsidP="00E849EA">
      <w:pPr>
        <w:spacing w:before="0" w:beforeAutospacing="0" w:after="160" w:afterAutospacing="0" w:lineRule="auto" w:line="259"/>
        <w:rPr>
          <w:szCs w:val="24"/>
          <w:bCs/>
          <w:b w:val="0"/>
          <w:i w:val="0"/>
          <w:sz w:val="24"/>
          <w:spacing w:val="0"/>
          <w:w w:val="100"/>
          <w:caps w:val="0"/>
        </w:rPr>
        <w:snapToGrid w:val="0"/>
        <w:textAlignment w:val="baseline"/>
      </w:pPr>
      <w:r w:rsidRPr="00CB75E4">
        <w:rPr>
          <w:szCs w:val="24"/>
          <w:bCs/>
          <w:b w:val="0"/>
          <w:i w:val="0"/>
          <w:sz w:val="24"/>
          <w:spacing w:val="0"/>
          <w:w w:val="100"/>
          <w:rFonts/>
          <w:caps w:val="0"/>
        </w:rPr>
        <w:t>With</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dry</w:t>
      </w:r>
      <w:r w:rsidRPr="00CB75E4">
        <w:rPr>
          <w:szCs w:val="24"/>
          <w:bCs/>
          <w:b w:val="0"/>
          <w:i w:val="0"/>
          <w:sz w:val="24"/>
          <w:spacing w:val="0"/>
          <w:w w:val="100"/>
          <w:rFonts/>
          <w:caps w:val="0"/>
        </w:rPr>
        <w:t> </w:t>
      </w:r>
      <w:r w:rsidRPr="00CB75E4">
        <w:rPr>
          <w:szCs w:val="24"/>
          <w:bCs/>
          <w:b w:val="0"/>
          <w:i w:val="0"/>
          <w:sz w:val="24"/>
          <w:spacing w:val="0"/>
          <w:w w:val="100"/>
          <w:rFonts/>
          <w:caps w:val="0"/>
        </w:rPr>
        <w:t>term”</w:t>
      </w:r>
      <w:r w:rsidRPr="00CB75E4">
        <w:rPr>
          <w:szCs w:val="24"/>
          <w:bCs/>
          <w:b w:val="0"/>
          <w:i w:val="0"/>
          <w:sz w:val="24"/>
          <w:spacing w:val="0"/>
          <w:w w:val="100"/>
          <w:rFonts/>
          <w:caps w:val="0"/>
        </w:rPr>
        <w:t> </w:t>
      </w:r>
      <w:r w:rsidRPr="00CB75E4">
        <w:rPr>
          <w:szCs w:val="24"/>
          <w:bCs/>
          <w:b w:val="0"/>
          <w:i w:val="0"/>
          <w:sz w:val="24"/>
          <w:spacing w:val="0"/>
          <w:w w:val="100"/>
          <w:rFonts/>
          <w:caps w:val="0"/>
        </w:rPr>
        <w:t>of</w:t>
      </w:r>
      <w:r w:rsidRPr="00CB75E4">
        <w:rPr>
          <w:szCs w:val="24"/>
          <w:bCs/>
          <w:b w:val="0"/>
          <w:i w:val="0"/>
          <w:sz w:val="24"/>
          <w:spacing w:val="0"/>
          <w:w w:val="100"/>
          <w:rFonts/>
          <w:caps w:val="0"/>
        </w:rPr>
        <w:t> </w:t>
      </w:r>
      <w:r w:rsidRPr="00CB75E4">
        <w:rPr>
          <w:szCs w:val="24"/>
          <w:bCs/>
          <w:b w:val="0"/>
          <w:i w:val="0"/>
          <w:sz w:val="24"/>
          <w:spacing w:val="0"/>
          <w:w w:val="100"/>
          <w:rFonts/>
          <w:caps w:val="0"/>
        </w:rPr>
        <w:t>radio</w:t>
      </w:r>
      <w:r w:rsidRPr="00CB75E4">
        <w:rPr>
          <w:szCs w:val="24"/>
          <w:bCs/>
          <w:b w:val="0"/>
          <w:i w:val="0"/>
          <w:sz w:val="24"/>
          <w:spacing w:val="0"/>
          <w:w w:val="100"/>
          <w:rFonts/>
          <w:caps w:val="0"/>
        </w:rPr>
        <w:t> </w:t>
      </w:r>
      <w:r w:rsidRPr="00CB75E4">
        <w:rPr>
          <w:szCs w:val="24"/>
          <w:bCs/>
          <w:b w:val="0"/>
          <w:i w:val="0"/>
          <w:sz w:val="24"/>
          <w:spacing w:val="0"/>
          <w:w w:val="100"/>
          <w:rFonts/>
          <w:caps w:val="0"/>
        </w:rPr>
        <w:t>refractivity</w:t>
      </w:r>
      <w:r w:rsidRPr="00CB75E4">
        <w:rPr>
          <w:szCs w:val="24"/>
          <w:bCs/>
          <w:b w:val="0"/>
          <w:i w:val="0"/>
          <w:sz w:val="24"/>
          <w:spacing w:val="0"/>
          <w:w w:val="100"/>
          <w:rFonts/>
          <w:caps w:val="0"/>
        </w:rPr>
        <w:t> </w:t>
      </w:r>
      <w:r w:rsidRPr="00CB75E4">
        <w:rPr>
          <w:szCs w:val="24"/>
          <w:bCs/>
          <w:b w:val="0"/>
          <w:i w:val="0"/>
          <w:sz w:val="24"/>
          <w:spacing w:val="0"/>
          <w:w w:val="100"/>
          <w:rFonts/>
          <w:caps w:val="0"/>
        </w:rPr>
        <w:t>given</w:t>
      </w:r>
      <w:r w:rsidRPr="00CB75E4">
        <w:rPr>
          <w:szCs w:val="24"/>
          <w:bCs/>
          <w:b w:val="0"/>
          <w:i w:val="0"/>
          <w:sz w:val="24"/>
          <w:spacing w:val="0"/>
          <w:w w:val="100"/>
          <w:rFonts/>
          <w:caps w:val="0"/>
        </w:rPr>
        <w:t> </w:t>
      </w:r>
      <w:r w:rsidRPr="00CB75E4">
        <w:rPr>
          <w:szCs w:val="24"/>
          <w:bCs/>
          <w:b w:val="0"/>
          <w:i w:val="0"/>
          <w:sz w:val="24"/>
          <w:spacing w:val="0"/>
          <w:w w:val="100"/>
          <w:rFonts/>
          <w:caps w:val="0"/>
        </w:rPr>
        <w:t>by:</w:t>
      </w:r>
      <w:bookmarkStart w:id="7" w:name="_Hlk198972431"/>
    </w:p>
    <w:p w14:paraId="10942294" w14:textId="77777777" w:rsidR="00E849EA" w:rsidRPr="00CB75E4" w:rsidRDefault="00000000" w:rsidP="00E849EA">
      <w:pPr>
        <w:spacing w:before="0" w:beforeAutospacing="0" w:after="160" w:afterAutospacing="0" w:lineRule="auto" w:line="259"/>
        <w:rPr>
          <w:szCs w:val="24"/>
          <w:bCs/>
          <w:b w:val="0"/>
          <w:i w:val="0"/>
          <w:sz w:val="24"/>
          <w:spacing w:val="0"/>
          <w:w w:val="100"/>
          <w:rFonts/>
          <w:caps w:val="0"/>
        </w:rPr>
        <w:snapToGrid w:val="0"/>
        <w:textAlignment w:val="baseline"/>
      </w:pPr>
      <m:oMath>
        <m:sSub>
          <m:sSubPr>
            <m:ctrlPr>
              <w:rPr>
                <w:rFonts w:ascii="Cambria Math" w:hAnsi="Cambria Math"/>
                <w:bCs/>
                <w:i/>
                <w:sz w:val="24"/>
                <w:szCs w:val="24"/>
              </w:rPr>
            </m:ctrlPr>
          </m:sSubPr>
          <m:e>
            <m:r>
              <w:wRPr>
                <w:rFonts w:ascii="Cambria Math" w:hAnsi="Cambria Math"/>
                <w:sz w:val="24"/>
                <w:szCs w:val="24"/>
              </w:wRPr>
              <m:t>N</m:t>
            </m:r>
          </m:e>
          <m:sub>
            <m:r>
              <w:wRPr>
                <w:rFonts w:ascii="Cambria Math" w:hAnsi="Cambria Math"/>
                <w:sz w:val="24"/>
                <w:szCs w:val="24"/>
              </w:wRPr>
              <m:t>dry</m:t>
            </m:r>
          </m:sub>
        </m:sSub>
        <m:r>
          <w:wRPr>
            <w:rFonts w:ascii="Cambria Math" w:hAnsi="Cambria Math"/>
            <w:sz w:val="24"/>
            <w:szCs w:val="24"/>
          </w:wRPr>
          <m:t>=77.6</m:t>
        </m:r>
        <m:f>
          <m:fPr>
            <m:ctrlPr>
              <w:rPr>
                <w:rFonts w:ascii="Cambria Math" w:hAnsi="Cambria Math"/>
                <w:bCs/>
                <w:i/>
                <w:sz w:val="24"/>
                <w:szCs w:val="24"/>
              </w:rPr>
            </m:ctrlPr>
          </m:fPr>
          <m:num>
            <m:r>
              <w:wRPr>
                <w:rFonts w:ascii="Cambria Math" w:hAnsi="Cambria Math"/>
                <w:sz w:val="24"/>
                <w:szCs w:val="24"/>
              </w:wRPr>
              <m:t>p</m:t>
            </m:r>
          </m:num>
          <m:den>
            <m:r>
              <w:wRPr>
                <w:rFonts w:ascii="Cambria Math" w:hAnsi="Cambria Math"/>
                <w:sz w:val="24"/>
                <w:szCs w:val="24"/>
              </w:wRPr>
              <m:t>T</m:t>
            </m:r>
          </m:den>
        </m:f>
        <m:r>
          <w:wRPr>
            <w:rFonts w:ascii="Cambria Math" w:hAnsi="Cambria Math"/>
            <w:sz w:val="24"/>
            <w:szCs w:val="24"/>
          </w:wRPr>
          <m:t xml:space="preserve">  </m:t>
        </m:r>
      </m:oMath>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2)</w:t>
      </w:r>
    </w:p>
    <w:p w14:paraId="1DFF3A92" w14:textId="77777777" w:rsidR="00E849EA" w:rsidRPr="00CB75E4" w:rsidRDefault="00E849EA" w:rsidP="00E849EA">
      <w:pPr>
        <w:spacing w:before="0" w:beforeAutospacing="0" w:after="160" w:afterAutospacing="0" w:lineRule="auto" w:line="259"/>
        <w:rPr>
          <w:szCs w:val="24"/>
          <w:bCs/>
          <w:b w:val="0"/>
          <w:i w:val="0"/>
          <w:sz w:val="24"/>
          <w:spacing w:val="0"/>
          <w:w w:val="100"/>
          <w:caps w:val="0"/>
        </w:rPr>
        <w:snapToGrid w:val="0"/>
        <w:textAlignment w:val="baseline"/>
      </w:pPr>
      <w:r w:rsidRPr="00CB75E4">
        <w:rPr>
          <w:szCs w:val="24"/>
          <w:bCs/>
          <w:b w:val="0"/>
          <w:i w:val="0"/>
          <w:sz w:val="24"/>
          <w:spacing w:val="0"/>
          <w:w w:val="100"/>
          <w:rFonts/>
          <w:caps w:val="0"/>
        </w:rPr>
        <w:t>With</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wet</w:t>
      </w:r>
      <w:r w:rsidRPr="00CB75E4">
        <w:rPr>
          <w:szCs w:val="24"/>
          <w:bCs/>
          <w:b w:val="0"/>
          <w:i w:val="0"/>
          <w:sz w:val="24"/>
          <w:spacing w:val="0"/>
          <w:w w:val="100"/>
          <w:rFonts/>
          <w:caps w:val="0"/>
        </w:rPr>
        <w:t> </w:t>
      </w:r>
      <w:r w:rsidRPr="00CB75E4">
        <w:rPr>
          <w:szCs w:val="24"/>
          <w:bCs/>
          <w:b w:val="0"/>
          <w:i w:val="0"/>
          <w:sz w:val="24"/>
          <w:spacing w:val="0"/>
          <w:w w:val="100"/>
          <w:rFonts/>
          <w:caps w:val="0"/>
        </w:rPr>
        <w:t>term”</w:t>
      </w:r>
      <w:r w:rsidRPr="00CB75E4">
        <w:rPr>
          <w:szCs w:val="24"/>
          <w:bCs/>
          <w:b w:val="0"/>
          <w:i w:val="0"/>
          <w:sz w:val="24"/>
          <w:spacing w:val="0"/>
          <w:w w:val="100"/>
          <w:rFonts/>
          <w:caps w:val="0"/>
        </w:rPr>
        <w:t> </w:t>
      </w:r>
      <w:r w:rsidRPr="00CB75E4">
        <w:rPr>
          <w:szCs w:val="24"/>
          <w:bCs/>
          <w:b w:val="0"/>
          <w:i w:val="0"/>
          <w:sz w:val="24"/>
          <w:spacing w:val="0"/>
          <w:w w:val="100"/>
          <w:rFonts/>
          <w:caps w:val="0"/>
        </w:rPr>
        <w:t>of</w:t>
      </w:r>
      <w:r w:rsidRPr="00CB75E4">
        <w:rPr>
          <w:szCs w:val="24"/>
          <w:bCs/>
          <w:b w:val="0"/>
          <w:i w:val="0"/>
          <w:sz w:val="24"/>
          <w:spacing w:val="0"/>
          <w:w w:val="100"/>
          <w:rFonts/>
          <w:caps w:val="0"/>
        </w:rPr>
        <w:t> </w:t>
      </w:r>
      <w:r w:rsidRPr="00CB75E4">
        <w:rPr>
          <w:szCs w:val="24"/>
          <w:bCs/>
          <w:b w:val="0"/>
          <w:i w:val="0"/>
          <w:sz w:val="24"/>
          <w:spacing w:val="0"/>
          <w:w w:val="100"/>
          <w:rFonts/>
          <w:caps w:val="0"/>
        </w:rPr>
        <w:t>radio</w:t>
      </w:r>
      <w:r w:rsidRPr="00CB75E4">
        <w:rPr>
          <w:szCs w:val="24"/>
          <w:bCs/>
          <w:b w:val="0"/>
          <w:i w:val="0"/>
          <w:sz w:val="24"/>
          <w:spacing w:val="0"/>
          <w:w w:val="100"/>
          <w:rFonts/>
          <w:caps w:val="0"/>
        </w:rPr>
        <w:t> </w:t>
      </w:r>
      <w:r w:rsidRPr="00CB75E4">
        <w:rPr>
          <w:szCs w:val="24"/>
          <w:bCs/>
          <w:b w:val="0"/>
          <w:i w:val="0"/>
          <w:sz w:val="24"/>
          <w:spacing w:val="0"/>
          <w:w w:val="100"/>
          <w:rFonts/>
          <w:caps w:val="0"/>
        </w:rPr>
        <w:t>refractivity</w:t>
      </w:r>
      <w:r w:rsidRPr="00CB75E4">
        <w:rPr>
          <w:szCs w:val="24"/>
          <w:bCs/>
          <w:b w:val="0"/>
          <w:i w:val="0"/>
          <w:sz w:val="24"/>
          <w:spacing w:val="0"/>
          <w:w w:val="100"/>
          <w:rFonts/>
          <w:caps w:val="0"/>
        </w:rPr>
        <w:t> </w:t>
      </w:r>
      <w:r w:rsidRPr="00CB75E4">
        <w:rPr>
          <w:szCs w:val="24"/>
          <w:bCs/>
          <w:b w:val="0"/>
          <w:i w:val="0"/>
          <w:sz w:val="24"/>
          <w:spacing w:val="0"/>
          <w:w w:val="100"/>
          <w:rFonts/>
          <w:caps w:val="0"/>
        </w:rPr>
        <w:t>given</w:t>
      </w:r>
      <w:r w:rsidRPr="00CB75E4">
        <w:rPr>
          <w:szCs w:val="24"/>
          <w:bCs/>
          <w:b w:val="0"/>
          <w:i w:val="0"/>
          <w:sz w:val="24"/>
          <w:spacing w:val="0"/>
          <w:w w:val="100"/>
          <w:rFonts/>
          <w:caps w:val="0"/>
        </w:rPr>
        <w:t> </w:t>
      </w:r>
      <w:r w:rsidRPr="00CB75E4">
        <w:rPr>
          <w:szCs w:val="24"/>
          <w:bCs/>
          <w:b w:val="0"/>
          <w:i w:val="0"/>
          <w:sz w:val="24"/>
          <w:spacing w:val="0"/>
          <w:w w:val="100"/>
          <w:rFonts/>
          <w:caps w:val="0"/>
        </w:rPr>
        <w:t>by:</w:t>
      </w:r>
    </w:p>
    <w:p w14:paraId="6376AC5B" w14:textId="77777777" w:rsidR="00E849EA" w:rsidRPr="00CB75E4" w:rsidRDefault="00000000" w:rsidP="00E849EA">
      <w:pPr>
        <w:spacing w:before="0" w:beforeAutospacing="0" w:after="160" w:afterAutospacing="0" w:lineRule="auto" w:line="259"/>
        <w:rPr>
          <w:szCs w:val="24"/>
          <w:bCs/>
          <w:b w:val="0"/>
          <w:i w:val="0"/>
          <w:sz w:val="24"/>
          <w:spacing w:val="0"/>
          <w:w w:val="100"/>
          <w:rFonts/>
          <w:caps w:val="0"/>
        </w:rPr>
        <w:snapToGrid w:val="0"/>
        <w:textAlignment w:val="baseline"/>
      </w:pPr>
      <m:oMath>
        <m:sSub>
          <m:sSubPr>
            <m:ctrlPr>
              <w:rPr>
                <w:rFonts w:ascii="Cambria Math" w:hAnsi="Cambria Math"/>
                <w:bCs/>
                <w:i/>
                <w:sz w:val="24"/>
                <w:szCs w:val="24"/>
              </w:rPr>
            </m:ctrlPr>
          </m:sSubPr>
          <m:e>
            <m:r>
              <w:wRPr>
                <w:rFonts w:ascii="Cambria Math" w:hAnsi="Cambria Math"/>
                <w:sz w:val="24"/>
                <w:szCs w:val="24"/>
              </w:wRPr>
              <m:t>N</m:t>
            </m:r>
          </m:e>
          <m:sub>
            <m:r>
              <w:wRPr>
                <w:rFonts w:ascii="Cambria Math" w:hAnsi="Cambria Math"/>
                <w:sz w:val="24"/>
                <w:szCs w:val="24"/>
              </w:wRPr>
              <m:t>wet</m:t>
            </m:r>
          </m:sub>
        </m:sSub>
        <m:r>
          <w:wRPr>
            <w:rFonts w:ascii="Cambria Math" w:hAnsi="Cambria Math"/>
            <w:sz w:val="24"/>
            <w:szCs w:val="24"/>
          </w:wRPr>
          <m:t>=3.73×</m:t>
        </m:r>
        <m:sSup>
          <m:sSupPr>
            <m:ctrlPr>
              <w:rPr>
                <w:rFonts w:ascii="Cambria Math" w:hAnsi="Cambria Math"/>
                <w:bCs/>
                <w:i/>
                <w:sz w:val="24"/>
                <w:szCs w:val="24"/>
              </w:rPr>
            </m:ctrlPr>
          </m:sSupPr>
          <m:e>
            <m:r>
              <w:wRPr>
                <w:rFonts w:ascii="Cambria Math" w:hAnsi="Cambria Math"/>
                <w:sz w:val="24"/>
                <w:szCs w:val="24"/>
              </w:wRPr>
              <m:t>10</m:t>
            </m:r>
          </m:e>
          <m:sup>
            <m:r>
              <w:wRPr>
                <w:rFonts w:ascii="Cambria Math" w:hAnsi="Cambria Math"/>
                <w:sz w:val="24"/>
                <w:szCs w:val="24"/>
              </w:wRPr>
              <m:t>5</m:t>
            </m:r>
          </m:sup>
        </m:sSup>
        <m:f>
          <m:fPr>
            <m:ctrlPr>
              <w:rPr>
                <w:rFonts w:ascii="Cambria Math" w:hAnsi="Cambria Math"/>
                <w:bCs/>
                <w:i/>
                <w:sz w:val="24"/>
                <w:szCs w:val="24"/>
              </w:rPr>
            </m:ctrlPr>
          </m:fPr>
          <m:num>
            <m:r>
              <w:wRPr>
                <w:rFonts w:ascii="Cambria Math" w:hAnsi="Cambria Math"/>
                <w:sz w:val="24"/>
                <w:szCs w:val="24"/>
              </w:wRPr>
              <m:t>e</m:t>
            </m:r>
          </m:num>
          <m:den>
            <m:sSup>
              <m:sSupPr>
                <m:ctrlPr>
                  <w:rPr>
                    <w:rFonts w:ascii="Cambria Math" w:hAnsi="Cambria Math"/>
                    <w:bCs/>
                    <w:i/>
                    <w:sz w:val="24"/>
                    <w:szCs w:val="24"/>
                  </w:rPr>
                </m:ctrlPr>
              </m:sSupPr>
              <m:e>
                <m:r>
                  <w:wRPr>
                    <w:rFonts w:ascii="Cambria Math" w:hAnsi="Cambria Math"/>
                    <w:sz w:val="24"/>
                    <w:szCs w:val="24"/>
                  </w:wRPr>
                  <m:t>T</m:t>
                </m:r>
              </m:e>
              <m:sup>
                <m:r>
                  <w:wRPr>
                    <w:rFonts w:ascii="Cambria Math" w:hAnsi="Cambria Math"/>
                    <w:sz w:val="24"/>
                    <w:szCs w:val="24"/>
                  </w:wRPr>
                  <m:t>2</m:t>
                </m:r>
              </m:sup>
            </m:sSup>
          </m:den>
        </m:f>
      </m:oMath>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3)</w:t>
      </w:r>
    </w:p>
    <w:p w14:paraId="5ABF1D89" w14:textId="77777777" w:rsidR="00E849EA" w:rsidRPr="00CB75E4" w:rsidRDefault="00E849EA" w:rsidP="00E849EA">
      <w:pPr>
        <w:spacing w:before="0" w:beforeAutospacing="0" w:after="160" w:afterAutospacing="0" w:lineRule="auto" w:line="259"/>
        <w:rPr>
          <w:szCs w:val="24"/>
          <w:bCs/>
          <w:b w:val="0"/>
          <w:i w:val="0"/>
          <w:sz w:val="24"/>
          <w:spacing w:val="0"/>
          <w:w w:val="100"/>
          <w:caps w:val="0"/>
        </w:rPr>
        <w:snapToGrid w:val="0"/>
        <w:textAlignment w:val="baseline"/>
      </w:pPr>
      <w:r w:rsidRPr="00CB75E4">
        <w:rPr>
          <w:szCs w:val="24"/>
          <w:bCs/>
          <w:b w:val="0"/>
          <w:i w:val="0"/>
          <w:sz w:val="24"/>
          <w:spacing w:val="0"/>
          <w:w w:val="100"/>
          <w:rFonts/>
          <w:caps w:val="0"/>
        </w:rPr>
        <w:t>Where</w:t>
      </w:r>
      <w:r w:rsidRPr="00CB75E4">
        <w:rPr>
          <w:szCs w:val="24"/>
          <w:bCs/>
          <w:b w:val="0"/>
          <w:i w:val="0"/>
          <w:sz w:val="24"/>
          <w:spacing w:val="0"/>
          <w:w w:val="100"/>
          <w:rFonts/>
          <w:caps w:val="0"/>
        </w:rPr>
        <w:t> </w:t>
      </w:r>
      <w:r w:rsidRPr="00CB75E4">
        <w:rPr>
          <w:szCs w:val="24"/>
          <w:bCs/>
          <w:b w:val="0"/>
          <w:i w:val="0"/>
          <w:sz w:val="24"/>
          <w:spacing w:val="0"/>
          <w:w w:val="100"/>
          <w:rFonts/>
          <w:caps w:val="0"/>
        </w:rPr>
        <w:t>P=</w:t>
      </w:r>
      <w:r w:rsidRPr="00CB75E4">
        <w:rPr>
          <w:szCs w:val="24"/>
          <w:bCs/>
          <w:b w:val="0"/>
          <w:i w:val="0"/>
          <w:sz w:val="24"/>
          <w:spacing w:val="0"/>
          <w:w w:val="100"/>
          <w:rFonts/>
          <w:caps w:val="0"/>
        </w:rPr>
        <w:t> </w:t>
      </w:r>
      <w:r w:rsidRPr="00CB75E4">
        <w:rPr>
          <w:szCs w:val="24"/>
          <w:bCs/>
          <w:b w:val="0"/>
          <w:i w:val="0"/>
          <w:sz w:val="24"/>
          <w:spacing w:val="0"/>
          <w:w w:val="100"/>
          <w:rFonts/>
          <w:caps w:val="0"/>
        </w:rPr>
        <w:t>Atmospheric</w:t>
      </w:r>
      <w:r w:rsidRPr="00CB75E4">
        <w:rPr>
          <w:szCs w:val="24"/>
          <w:bCs/>
          <w:b w:val="0"/>
          <w:i w:val="0"/>
          <w:sz w:val="24"/>
          <w:spacing w:val="0"/>
          <w:w w:val="100"/>
          <w:rFonts/>
          <w:caps w:val="0"/>
        </w:rPr>
        <w:t> </w:t>
      </w:r>
      <w:r w:rsidRPr="00CB75E4">
        <w:rPr>
          <w:szCs w:val="24"/>
          <w:bCs/>
          <w:b w:val="0"/>
          <w:i w:val="0"/>
          <w:sz w:val="24"/>
          <w:spacing w:val="0"/>
          <w:w w:val="100"/>
          <w:rFonts/>
          <w:caps w:val="0"/>
        </w:rPr>
        <w:t>Pressure</w:t>
      </w:r>
      <w:r w:rsidRPr="00CB75E4">
        <w:rPr>
          <w:szCs w:val="24"/>
          <w:bCs/>
          <w:b w:val="0"/>
          <w:i w:val="0"/>
          <w:sz w:val="24"/>
          <w:spacing w:val="0"/>
          <w:w w:val="100"/>
          <w:rFonts/>
          <w:caps w:val="0"/>
        </w:rPr>
        <w:t> </w:t>
      </w:r>
      <w:r w:rsidRPr="00CB75E4">
        <w:rPr>
          <w:szCs w:val="24"/>
          <w:bCs/>
          <w:b w:val="0"/>
          <w:i w:val="0"/>
          <w:sz w:val="24"/>
          <w:spacing w:val="0"/>
          <w:w w:val="100"/>
          <w:rFonts/>
          <w:caps w:val="0"/>
        </w:rPr>
        <w:t>(hPa)</w:t>
      </w:r>
      <w:bookmarkStart w:id="8" w:name="_Hlk198973337"/>
    </w:p>
    <w:p w14:paraId="70DD01FC" w14:textId="77777777" w:rsidR="00E849EA" w:rsidRPr="00CB75E4" w:rsidRDefault="00E849EA" w:rsidP="00E849EA">
      <w:pPr>
        <w:spacing w:before="0" w:beforeAutospacing="0" w:after="160" w:afterAutospacing="0" w:lineRule="auto" w:line="259"/>
        <w:rPr>
          <w:szCs w:val="24"/>
          <w:bCs/>
          <w:b w:val="0"/>
          <w:i w:val="0"/>
          <w:sz w:val="24"/>
          <w:spacing w:val="0"/>
          <w:w w:val="100"/>
          <w:caps w:val="0"/>
        </w:rPr>
        <w:snapToGrid w:val="0"/>
        <w:textAlignment w:val="baseline"/>
      </w:pPr>
      <w:r w:rsidRPr="00CB75E4">
        <w:rPr>
          <w:szCs w:val="24"/>
          <w:bCs/>
          <w:b w:val="0"/>
          <w:i w:val="0"/>
          <w:sz w:val="24"/>
          <w:spacing w:val="0"/>
          <w:w w:val="100"/>
          <w:rFonts/>
          <w:caps w:val="0"/>
        </w:rPr>
        <w:t>T=</w:t>
      </w:r>
      <w:r w:rsidRPr="00CB75E4">
        <w:rPr>
          <w:szCs w:val="24"/>
          <w:bCs/>
          <w:b w:val="0"/>
          <w:i w:val="0"/>
          <w:sz w:val="24"/>
          <w:spacing w:val="0"/>
          <w:w w:val="100"/>
          <w:rFonts/>
          <w:caps w:val="0"/>
        </w:rPr>
        <w:t> </w:t>
      </w:r>
      <w:r w:rsidRPr="00CB75E4">
        <w:rPr>
          <w:szCs w:val="24"/>
          <w:bCs/>
          <w:b w:val="0"/>
          <w:i w:val="0"/>
          <w:sz w:val="24"/>
          <w:spacing w:val="0"/>
          <w:w w:val="100"/>
          <w:rFonts/>
          <w:caps w:val="0"/>
        </w:rPr>
        <w:t>Absolute</w:t>
      </w:r>
      <w:r w:rsidRPr="00CB75E4">
        <w:rPr>
          <w:szCs w:val="24"/>
          <w:bCs/>
          <w:b w:val="0"/>
          <w:i w:val="0"/>
          <w:sz w:val="24"/>
          <w:spacing w:val="0"/>
          <w:w w:val="100"/>
          <w:rFonts/>
          <w:caps w:val="0"/>
        </w:rPr>
        <w:t> </w:t>
      </w:r>
      <w:r w:rsidRPr="00CB75E4">
        <w:rPr>
          <w:szCs w:val="24"/>
          <w:bCs/>
          <w:b w:val="0"/>
          <w:i w:val="0"/>
          <w:sz w:val="24"/>
          <w:spacing w:val="0"/>
          <w:w w:val="100"/>
          <w:rFonts/>
          <w:caps w:val="0"/>
        </w:rPr>
        <w:t>Temperature</w:t>
      </w:r>
      <w:r w:rsidRPr="00CB75E4">
        <w:rPr>
          <w:szCs w:val="24"/>
          <w:bCs/>
          <w:b w:val="0"/>
          <w:i w:val="0"/>
          <w:sz w:val="24"/>
          <w:spacing w:val="0"/>
          <w:w w:val="100"/>
          <w:rFonts/>
          <w:caps w:val="0"/>
        </w:rPr>
        <w:t> </w:t>
      </w:r>
      <w:r w:rsidRPr="00CB75E4">
        <w:rPr>
          <w:szCs w:val="24"/>
          <w:bCs/>
          <w:b w:val="0"/>
          <w:i w:val="0"/>
          <w:sz w:val="24"/>
          <w:spacing w:val="0"/>
          <w:w w:val="100"/>
          <w:rFonts/>
          <w:caps w:val="0"/>
        </w:rPr>
        <w:t>(K)</w:t>
      </w:r>
    </w:p>
    <w:p w14:paraId="69A20BFE" w14:textId="77777777" w:rsidR="00E849EA" w:rsidRPr="00CB75E4" w:rsidRDefault="00E849EA" w:rsidP="00E849EA">
      <w:pPr>
        <w:spacing w:before="0" w:beforeAutospacing="0" w:after="160" w:afterAutospacing="0" w:lineRule="auto" w:line="259"/>
        <w:rPr>
          <w:szCs w:val="24"/>
          <w:bCs/>
          <w:b w:val="0"/>
          <w:i w:val="0"/>
          <w:sz w:val="24"/>
          <w:spacing w:val="0"/>
          <w:w w:val="100"/>
          <w:caps w:val="0"/>
        </w:rPr>
        <w:snapToGrid w:val="0"/>
        <w:textAlignment w:val="baseline"/>
      </w:pPr>
      <w:r w:rsidRPr="00CB75E4">
        <w:rPr>
          <w:szCs w:val="24"/>
          <w:bCs/>
          <w:b w:val="0"/>
          <w:i w:val="0"/>
          <w:sz w:val="24"/>
          <w:spacing w:val="0"/>
          <w:w w:val="100"/>
          <w:rFonts/>
          <w:caps w:val="0"/>
        </w:rPr>
        <w:t>e=</w:t>
      </w:r>
      <w:r w:rsidRPr="00CB75E4">
        <w:rPr>
          <w:szCs w:val="24"/>
          <w:bCs/>
          <w:b w:val="0"/>
          <w:i w:val="0"/>
          <w:sz w:val="24"/>
          <w:spacing w:val="0"/>
          <w:w w:val="100"/>
          <w:rFonts/>
          <w:caps w:val="0"/>
        </w:rPr>
        <w:t> </w:t>
      </w:r>
      <w:r w:rsidRPr="00CB75E4">
        <w:rPr>
          <w:szCs w:val="24"/>
          <w:bCs/>
          <w:b w:val="0"/>
          <w:i w:val="0"/>
          <w:sz w:val="24"/>
          <w:spacing w:val="0"/>
          <w:w w:val="100"/>
          <w:rFonts/>
          <w:caps w:val="0"/>
        </w:rPr>
        <w:t>Water</w:t>
      </w:r>
      <w:r w:rsidRPr="00CB75E4">
        <w:rPr>
          <w:szCs w:val="24"/>
          <w:bCs/>
          <w:b w:val="0"/>
          <w:i w:val="0"/>
          <w:sz w:val="24"/>
          <w:spacing w:val="0"/>
          <w:w w:val="100"/>
          <w:rFonts/>
          <w:caps w:val="0"/>
        </w:rPr>
        <w:t> </w:t>
      </w:r>
      <w:r w:rsidRPr="00CB75E4">
        <w:rPr>
          <w:szCs w:val="24"/>
          <w:bCs/>
          <w:b w:val="0"/>
          <w:i w:val="0"/>
          <w:sz w:val="24"/>
          <w:spacing w:val="0"/>
          <w:w w:val="100"/>
          <w:rFonts/>
          <w:caps w:val="0"/>
        </w:rPr>
        <w:t>Vapour</w:t>
      </w:r>
      <w:r w:rsidRPr="00CB75E4">
        <w:rPr>
          <w:szCs w:val="24"/>
          <w:bCs/>
          <w:b w:val="0"/>
          <w:i w:val="0"/>
          <w:sz w:val="24"/>
          <w:spacing w:val="0"/>
          <w:w w:val="100"/>
          <w:rFonts/>
          <w:caps w:val="0"/>
        </w:rPr>
        <w:t> </w:t>
      </w:r>
      <w:r w:rsidRPr="00CB75E4">
        <w:rPr>
          <w:szCs w:val="24"/>
          <w:bCs/>
          <w:b w:val="0"/>
          <w:i w:val="0"/>
          <w:sz w:val="24"/>
          <w:spacing w:val="0"/>
          <w:w w:val="100"/>
          <w:rFonts/>
          <w:caps w:val="0"/>
        </w:rPr>
        <w:t>(hPa)</w:t>
      </w:r>
    </w:p>
    <w:p w14:paraId="08B2FB66" w14:textId="77777777" w:rsidR="00E849EA" w:rsidRDefault="00E849EA" w:rsidP="00E849EA">
      <w:pPr>
        <w:spacing w:before="0" w:beforeAutospacing="0" w:after="160" w:afterAutospacing="0" w:lineRule="auto" w:line="259"/>
        <w:rPr>
          <w:szCs w:val="28"/>
          <w:bCs/>
          <w:b w:val="0"/>
          <w:i w:val="0"/>
          <w:sz w:val="28"/>
          <w:spacing w:val="0"/>
          <w:w w:val="100"/>
          <w:caps w:val="0"/>
        </w:rPr>
        <w:snapToGrid w:val="0"/>
        <w:textAlignment w:val="baseline"/>
      </w:pPr>
      <w:r>
        <w:rPr>
          <w:b w:val="0"/>
          <w:i w:val="0"/>
          <w:sz w:val="28"/>
          <w:spacing w:val="0"/>
          <w:w w:val="100"/>
          <w:caps w:val="0"/>
        </w:rPr>
        <w:t/>
      </w:r>
    </w:p>
    <w:p w14:paraId="55632FA7" w14:textId="77777777" w:rsidR="00E849EA" w:rsidRDefault="00E849EA" w:rsidP="00E849EA">
      <w:pPr>
        <w:spacing w:before="0" w:beforeAutospacing="0" w:after="160" w:afterAutospacing="0" w:lineRule="auto" w:line="259"/>
        <w:rPr>
          <w:szCs w:val="28"/>
          <w:bCs/>
          <w:b w:val="0"/>
          <w:i w:val="0"/>
          <w:sz w:val="28"/>
          <w:spacing w:val="0"/>
          <w:w w:val="100"/>
          <w:caps w:val="0"/>
        </w:rPr>
        <w:snapToGrid w:val="0"/>
        <w:textAlignment w:val="baseline"/>
      </w:pPr>
      <w:r>
        <w:rPr>
          <w:b w:val="0"/>
          <w:i w:val="0"/>
          <w:sz w:val="28"/>
          <w:spacing w:val="0"/>
          <w:w w:val="100"/>
          <w:caps w:val="0"/>
        </w:rPr>
        <w:t/>
      </w:r>
    </w:p>
    <w:p w14:paraId="77E4B833" w14:textId="77777777" w:rsidR="00CB75E4" w:rsidRDefault="00CB75E4" w:rsidP="00E849EA">
      <w:pPr>
        <w:jc w:val="center"/>
        <w:spacing w:before="0" w:beforeAutospacing="0" w:after="160" w:afterAutospacing="0" w:lineRule="auto" w:line="259"/>
        <w:rPr>
          <w:szCs w:val="28"/>
          <w:bCs/>
          <w:b w:val="1"/>
          <w:i w:val="0"/>
          <w:sz w:val="28"/>
          <w:spacing w:val="0"/>
          <w:w w:val="100"/>
          <w:caps w:val="0"/>
        </w:rPr>
        <w:snapToGrid w:val="0"/>
        <w:textAlignment w:val="baseline"/>
      </w:pPr>
      <w:r>
        <w:rPr>
          <w:b w:val="1"/>
          <w:i w:val="0"/>
          <w:sz w:val="28"/>
          <w:spacing w:val="0"/>
          <w:w w:val="100"/>
          <w:caps w:val="0"/>
        </w:rPr>
        <w:t/>
      </w:r>
    </w:p>
    <w:p w14:paraId="474A90D1" w14:textId="77777777" w:rsidR="00CB75E4" w:rsidRDefault="00CB75E4" w:rsidP="00E849EA">
      <w:pPr>
        <w:jc w:val="center"/>
        <w:spacing w:before="0" w:beforeAutospacing="0" w:after="160" w:afterAutospacing="0" w:lineRule="auto" w:line="259"/>
        <w:rPr>
          <w:szCs w:val="28"/>
          <w:bCs/>
          <w:b w:val="1"/>
          <w:i w:val="0"/>
          <w:sz w:val="28"/>
          <w:spacing w:val="0"/>
          <w:w w:val="100"/>
          <w:caps w:val="0"/>
        </w:rPr>
        <w:snapToGrid w:val="0"/>
        <w:textAlignment w:val="baseline"/>
      </w:pPr>
      <w:r>
        <w:rPr>
          <w:b w:val="1"/>
          <w:i w:val="0"/>
          <w:sz w:val="28"/>
          <w:spacing w:val="0"/>
          <w:w w:val="100"/>
          <w:caps w:val="0"/>
        </w:rPr>
        <w:t/>
      </w:r>
    </w:p>
    <w:p w14:paraId="5927EAF7" w14:textId="1C7B752A" w:rsidR="00E849EA" w:rsidRPr="007448FF" w:rsidRDefault="00E849EA" w:rsidP="00E849EA">
      <w:pPr>
        <w:jc w:val="center"/>
        <w:spacing w:before="0" w:beforeAutospacing="0" w:after="160" w:afterAutospacing="0" w:lineRule="auto" w:line="259"/>
        <w:rPr>
          <w:szCs w:val="28"/>
          <w:bCs/>
          <w:b w:val="1"/>
          <w:i w:val="0"/>
          <w:sz w:val="28"/>
          <w:spacing w:val="0"/>
          <w:w w:val="100"/>
          <w:caps w:val="0"/>
        </w:rPr>
        <w:snapToGrid w:val="0"/>
        <w:textAlignment w:val="baseline"/>
      </w:pPr>
      <w:r w:rsidRPr="007448FF">
        <w:rPr>
          <w:szCs w:val="28"/>
          <w:bCs/>
          <w:b w:val="1"/>
          <w:i w:val="0"/>
          <w:sz w:val="28"/>
          <w:spacing w:val="0"/>
          <w:w w:val="100"/>
          <w:rFonts/>
          <w:caps w:val="0"/>
        </w:rPr>
        <w:t>8</w:t>
      </w:r>
    </w:p>
    <w:p w14:paraId="6B6DE2A4" w14:textId="77777777" w:rsidR="00E849EA" w:rsidRPr="00CB75E4" w:rsidRDefault="00E849EA" w:rsidP="00E849EA">
      <w:pPr>
        <w:spacing w:before="0" w:beforeAutospacing="0" w:after="160" w:afterAutospacing="0" w:lineRule="auto" w:line="259"/>
        <w:rPr>
          <w:szCs w:val="24"/>
          <w:bCs/>
          <w:b w:val="0"/>
          <w:i w:val="0"/>
          <w:sz w:val="24"/>
          <w:spacing w:val="0"/>
          <w:w w:val="100"/>
          <w:caps w:val="0"/>
        </w:rPr>
        <w:snapToGrid w:val="0"/>
        <w:textAlignment w:val="baseline"/>
      </w:pP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relationship</w:t>
      </w:r>
      <w:r w:rsidRPr="00CB75E4">
        <w:rPr>
          <w:szCs w:val="24"/>
          <w:bCs/>
          <w:b w:val="0"/>
          <w:i w:val="0"/>
          <w:sz w:val="24"/>
          <w:spacing w:val="0"/>
          <w:w w:val="100"/>
          <w:rFonts/>
          <w:caps w:val="0"/>
        </w:rPr>
        <w:t> </w:t>
      </w:r>
      <w:r w:rsidRPr="00CB75E4">
        <w:rPr>
          <w:szCs w:val="24"/>
          <w:bCs/>
          <w:b w:val="0"/>
          <w:i w:val="0"/>
          <w:sz w:val="24"/>
          <w:spacing w:val="0"/>
          <w:w w:val="100"/>
          <w:rFonts/>
          <w:caps w:val="0"/>
        </w:rPr>
        <w:t>between</w:t>
      </w:r>
      <w:r w:rsidRPr="00CB75E4">
        <w:rPr>
          <w:szCs w:val="24"/>
          <w:bCs/>
          <w:b w:val="0"/>
          <w:i w:val="0"/>
          <w:sz w:val="24"/>
          <w:spacing w:val="0"/>
          <w:w w:val="100"/>
          <w:rFonts/>
          <w:caps w:val="0"/>
        </w:rPr>
        <w:t> </w:t>
      </w:r>
      <w:r w:rsidRPr="00CB75E4">
        <w:rPr>
          <w:szCs w:val="24"/>
          <w:bCs/>
          <w:b w:val="0"/>
          <w:i w:val="0"/>
          <w:sz w:val="24"/>
          <w:spacing w:val="0"/>
          <w:w w:val="100"/>
          <w:rFonts/>
          <w:caps w:val="0"/>
        </w:rPr>
        <w:t>water</w:t>
      </w:r>
      <w:r w:rsidRPr="00CB75E4">
        <w:rPr>
          <w:szCs w:val="24"/>
          <w:bCs/>
          <w:b w:val="0"/>
          <w:i w:val="0"/>
          <w:sz w:val="24"/>
          <w:spacing w:val="0"/>
          <w:w w:val="100"/>
          <w:rFonts/>
          <w:caps w:val="0"/>
        </w:rPr>
        <w:t> </w:t>
      </w:r>
      <w:r w:rsidRPr="00CB75E4">
        <w:rPr>
          <w:szCs w:val="24"/>
          <w:bCs/>
          <w:b w:val="0"/>
          <w:i w:val="0"/>
          <w:sz w:val="24"/>
          <w:spacing w:val="0"/>
          <w:w w:val="100"/>
          <w:rFonts/>
          <w:caps w:val="0"/>
        </w:rPr>
        <w:t>vapour</w:t>
      </w:r>
      <w:r w:rsidRPr="00CB75E4">
        <w:rPr>
          <w:szCs w:val="24"/>
          <w:bCs/>
          <w:b w:val="0"/>
          <w:i w:val="0"/>
          <w:sz w:val="24"/>
          <w:spacing w:val="0"/>
          <w:w w:val="100"/>
          <w:rFonts/>
          <w:caps w:val="0"/>
        </w:rPr>
        <w:t> </w:t>
      </w:r>
      <w:r w:rsidRPr="00CB75E4">
        <w:rPr>
          <w:szCs w:val="24"/>
          <w:bCs/>
          <w:b w:val="0"/>
          <w:i w:val="0"/>
          <w:sz w:val="24"/>
          <w:spacing w:val="0"/>
          <w:w w:val="100"/>
          <w:rFonts/>
          <w:caps w:val="0"/>
        </w:rPr>
        <w:t>pressure</w:t>
      </w:r>
      <w:r w:rsidRPr="00CB75E4">
        <w:rPr>
          <w:szCs w:val="24"/>
          <w:bCs/>
          <w:b w:val="0"/>
          <w:i w:val="0"/>
          <w:sz w:val="24"/>
          <w:spacing w:val="0"/>
          <w:w w:val="100"/>
          <w:rFonts/>
          <w:caps w:val="0"/>
        </w:rPr>
        <w:t> </w:t>
      </w:r>
      <w:r w:rsidRPr="00CB75E4">
        <w:rPr>
          <w:szCs w:val="24"/>
          <w:bCs/>
          <w:b w:val="0"/>
          <w:i w:val="0"/>
          <w:sz w:val="24"/>
          <w:spacing w:val="0"/>
          <w:w w:val="100"/>
          <w:rFonts/>
          <w:caps w:val="0"/>
        </w:rPr>
        <w:t>(e)</w:t>
      </w:r>
      <w:r w:rsidRPr="00CB75E4">
        <w:rPr>
          <w:szCs w:val="24"/>
          <w:bCs/>
          <w:b w:val="0"/>
          <w:i w:val="0"/>
          <w:sz w:val="24"/>
          <w:spacing w:val="0"/>
          <w:w w:val="100"/>
          <w:rFonts/>
          <w:caps w:val="0"/>
        </w:rPr>
        <w:t> </w:t>
      </w:r>
      <w:r w:rsidRPr="00CB75E4">
        <w:rPr>
          <w:szCs w:val="24"/>
          <w:bCs/>
          <w:b w:val="0"/>
          <w:i w:val="0"/>
          <w:sz w:val="24"/>
          <w:spacing w:val="0"/>
          <w:w w:val="100"/>
          <w:rFonts/>
          <w:caps w:val="0"/>
        </w:rPr>
        <w:t>and</w:t>
      </w:r>
      <w:r w:rsidRPr="00CB75E4">
        <w:rPr>
          <w:szCs w:val="24"/>
          <w:bCs/>
          <w:b w:val="0"/>
          <w:i w:val="0"/>
          <w:sz w:val="24"/>
          <w:spacing w:val="0"/>
          <w:w w:val="100"/>
          <w:rFonts/>
          <w:caps w:val="0"/>
        </w:rPr>
        <w:t> </w:t>
      </w:r>
      <w:r w:rsidRPr="00CB75E4">
        <w:rPr>
          <w:szCs w:val="24"/>
          <w:bCs/>
          <w:b w:val="0"/>
          <w:i w:val="0"/>
          <w:sz w:val="24"/>
          <w:spacing w:val="0"/>
          <w:w w:val="100"/>
          <w:rFonts/>
          <w:caps w:val="0"/>
        </w:rPr>
        <w:t>relative</w:t>
      </w:r>
      <w:r w:rsidRPr="00CB75E4">
        <w:rPr>
          <w:szCs w:val="24"/>
          <w:bCs/>
          <w:b w:val="0"/>
          <w:i w:val="0"/>
          <w:sz w:val="24"/>
          <w:spacing w:val="0"/>
          <w:w w:val="100"/>
          <w:rFonts/>
          <w:caps w:val="0"/>
        </w:rPr>
        <w:t> </w:t>
      </w:r>
      <w:r w:rsidRPr="00CB75E4">
        <w:rPr>
          <w:szCs w:val="24"/>
          <w:bCs/>
          <w:b w:val="0"/>
          <w:i w:val="0"/>
          <w:sz w:val="24"/>
          <w:spacing w:val="0"/>
          <w:w w:val="100"/>
          <w:rFonts/>
          <w:caps w:val="0"/>
        </w:rPr>
        <w:t>humidity</w:t>
      </w:r>
      <w:r w:rsidRPr="00CB75E4">
        <w:rPr>
          <w:szCs w:val="24"/>
          <w:bCs/>
          <w:b w:val="0"/>
          <w:i w:val="0"/>
          <w:sz w:val="24"/>
          <w:spacing w:val="0"/>
          <w:w w:val="100"/>
          <w:rFonts/>
          <w:caps w:val="0"/>
        </w:rPr>
        <w:t> </w:t>
      </w:r>
      <w:r w:rsidRPr="00CB75E4">
        <w:rPr>
          <w:szCs w:val="24"/>
          <w:bCs/>
          <w:b w:val="0"/>
          <w:i w:val="0"/>
          <w:sz w:val="24"/>
          <w:spacing w:val="0"/>
          <w:w w:val="100"/>
          <w:rFonts/>
          <w:caps w:val="0"/>
        </w:rPr>
        <w:t>(RH)</w:t>
      </w:r>
      <w:r w:rsidRPr="00CB75E4">
        <w:rPr>
          <w:szCs w:val="24"/>
          <w:bCs/>
          <w:b w:val="0"/>
          <w:i w:val="0"/>
          <w:sz w:val="24"/>
          <w:spacing w:val="0"/>
          <w:w w:val="100"/>
          <w:rFonts/>
          <w:caps w:val="0"/>
        </w:rPr>
        <w:t> </w:t>
      </w:r>
      <w:r w:rsidRPr="00CB75E4">
        <w:rPr>
          <w:szCs w:val="24"/>
          <w:bCs/>
          <w:b w:val="0"/>
          <w:i w:val="0"/>
          <w:sz w:val="24"/>
          <w:spacing w:val="0"/>
          <w:w w:val="100"/>
          <w:rFonts/>
          <w:caps w:val="0"/>
        </w:rPr>
        <w:t>is</w:t>
      </w:r>
      <w:r w:rsidRPr="00CB75E4">
        <w:rPr>
          <w:szCs w:val="24"/>
          <w:bCs/>
          <w:b w:val="0"/>
          <w:i w:val="0"/>
          <w:sz w:val="24"/>
          <w:spacing w:val="0"/>
          <w:w w:val="100"/>
          <w:rFonts/>
          <w:caps w:val="0"/>
        </w:rPr>
        <w:t> </w:t>
      </w:r>
      <w:r w:rsidRPr="00CB75E4">
        <w:rPr>
          <w:szCs w:val="24"/>
          <w:bCs/>
          <w:b w:val="0"/>
          <w:i w:val="0"/>
          <w:sz w:val="24"/>
          <w:spacing w:val="0"/>
          <w:w w:val="100"/>
          <w:rFonts/>
          <w:caps w:val="0"/>
        </w:rPr>
        <w:t>given</w:t>
      </w:r>
      <w:r w:rsidRPr="00CB75E4">
        <w:rPr>
          <w:szCs w:val="24"/>
          <w:bCs/>
          <w:b w:val="0"/>
          <w:i w:val="0"/>
          <w:sz w:val="24"/>
          <w:spacing w:val="0"/>
          <w:w w:val="100"/>
          <w:rFonts/>
          <w:caps w:val="0"/>
        </w:rPr>
        <w:t> </w:t>
      </w:r>
      <w:r w:rsidRPr="00CB75E4">
        <w:rPr>
          <w:szCs w:val="24"/>
          <w:bCs/>
          <w:b w:val="0"/>
          <w:i w:val="0"/>
          <w:sz w:val="24"/>
          <w:spacing w:val="0"/>
          <w:w w:val="100"/>
          <w:rFonts/>
          <w:caps w:val="0"/>
        </w:rPr>
        <w:t>by</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expression:</w:t>
      </w:r>
    </w:p>
    <w:p w14:paraId="719C9068" w14:textId="77777777" w:rsidR="00E849EA" w:rsidRPr="00CB75E4" w:rsidRDefault="00E849EA" w:rsidP="00E849EA">
      <w:pPr>
        <w:spacing w:before="0" w:beforeAutospacing="0" w:after="160" w:afterAutospacing="0" w:lineRule="auto" w:line="259"/>
        <w:rPr>
          <w:szCs w:val="24"/>
          <w:bCs/>
          <w:b w:val="0"/>
          <w:i w:val="0"/>
          <w:sz w:val="24"/>
          <w:spacing w:val="0"/>
          <w:w w:val="100"/>
          <w:caps w:val="0"/>
        </w:rPr>
        <w:snapToGrid w:val="0"/>
        <w:textAlignment w:val="baseline"/>
      </w:pPr>
      <w:r w:rsidRPr="00CB75E4">
        <w:rPr>
          <w:szCs w:val="24"/>
          <w:bCs/>
          <w:b w:val="0"/>
          <w:i w:val="0"/>
          <w:sz w:val="24"/>
          <w:spacing w:val="0"/>
          <w:w w:val="100"/>
          <w:rFonts/>
          <w:caps w:val="0"/>
        </w:rPr>
        <w:t>  </w:t>
      </w:r>
    </w:p>
    <w:p w14:paraId="1E5CD61A" w14:textId="77777777" w:rsidR="00E849EA" w:rsidRPr="00CB75E4" w:rsidRDefault="00E849EA" w:rsidP="00E849EA">
      <w:pPr>
        <w:spacing w:before="0" w:beforeAutospacing="0" w:after="160" w:afterAutospacing="0" w:lineRule="auto" w:line="259"/>
        <w:rPr>
          <w:szCs w:val="24"/>
          <w:bCs/>
          <w:b w:val="0"/>
          <w:i w:val="0"/>
          <w:sz w:val="24"/>
          <w:spacing w:val="0"/>
          <w:w w:val="100"/>
          <w:rFonts/>
          <w:caps w:val="0"/>
        </w:rPr>
        <w:snapToGrid w:val="0"/>
        <w:textAlignment w:val="baseline"/>
      </w:pPr>
      <w:r w:rsidRPr="00CB75E4">
        <w:rPr>
          <w:szCs w:val="24"/>
          <w:bCs/>
          <w:b w:val="0"/>
          <w:i w:val="0"/>
          <w:sz w:val="24"/>
          <w:spacing w:val="0"/>
          <w:w w:val="100"/>
          <w:rFonts/>
          <w:caps w:val="0"/>
        </w:rPr>
        <w:t>e=</w:t>
      </w:r>
      <w:r w:rsidRPr="00CB75E4">
        <w:rPr>
          <w:szCs w:val="24"/>
          <w:bCs/>
          <w:b w:val="0"/>
          <w:i w:val="0"/>
          <w:sz w:val="24"/>
          <w:spacing w:val="0"/>
          <w:w w:val="100"/>
          <w:rFonts/>
          <w:caps w:val="0"/>
        </w:rPr>
        <w:t> </w:t>
      </w:r>
      <m:oMath>
        <m:f>
          <m:fPr>
            <m:ctrlPr>
              <w:rPr>
                <w:rFonts w:ascii="Cambria Math" w:hAnsi="Cambria Math"/>
                <w:bCs/>
                <w:i/>
                <w:sz w:val="24"/>
                <w:szCs w:val="24"/>
              </w:rPr>
            </m:ctrlPr>
          </m:fPr>
          <m:num>
            <m:r>
              <w:wRPr>
                <w:rFonts w:ascii="Cambria Math" w:hAnsi="Cambria Math"/>
                <w:sz w:val="24"/>
                <w:szCs w:val="24"/>
              </w:wRPr>
              <m:t>H</m:t>
            </m:r>
            <m:sSub>
              <m:sSubPr>
                <m:ctrlPr>
                  <w:rPr>
                    <w:rFonts w:ascii="Cambria Math" w:hAnsi="Cambria Math"/>
                    <w:bCs/>
                    <w:i/>
                    <w:sz w:val="24"/>
                    <w:szCs w:val="24"/>
                  </w:rPr>
                </m:ctrlPr>
              </m:sSubPr>
              <m:e>
                <m:r>
                  <w:wRPr>
                    <w:rFonts w:ascii="Cambria Math" w:hAnsi="Cambria Math"/>
                    <w:sz w:val="24"/>
                    <w:szCs w:val="24"/>
                  </w:wRPr>
                  <m:t>e</m:t>
                </m:r>
              </m:e>
              <m:sub>
                <m:r>
                  <w:wRPr>
                    <w:rFonts w:ascii="Cambria Math" w:hAnsi="Cambria Math"/>
                    <w:sz w:val="24"/>
                    <w:szCs w:val="24"/>
                  </w:wRPr>
                  <m:t>s</m:t>
                </m:r>
              </m:sub>
            </m:sSub>
          </m:num>
          <m:den>
            <m:r>
              <w:wRPr>
                <w:rFonts w:ascii="Cambria Math" w:hAnsi="Cambria Math"/>
                <w:sz w:val="24"/>
                <w:szCs w:val="24"/>
              </w:wRPr>
              <m:t>100</m:t>
            </m:r>
          </m:den>
        </m:f>
      </m:oMath>
      <w:r w:rsidRPr="00CB75E4">
        <w:rPr>
          <w:szCs w:val="24"/>
          <w:bCs/>
          <w:b w:val="0"/>
          <w:i w:val="0"/>
          <w:sz w:val="24"/>
          <w:spacing w:val="0"/>
          <w:w w:val="100"/>
          <w:rFonts/>
          <w:caps w:val="0"/>
        </w:rPr>
        <w:t>   </w:t>
      </w:r>
      <w:r w:rsidRPr="00CB75E4">
        <w:rPr>
          <w:szCs w:val="24"/>
          <w:bCs/>
          <w:b w:val="0"/>
          <w:i w:val="0"/>
          <w:sz w:val="24"/>
          <w:spacing w:val="0"/>
          <w:w w:val="100"/>
          <w:rFonts/>
          <w:caps w:val="0"/>
        </w:rPr>
        <w:t>…………………………………………………</w:t>
      </w:r>
      <w:r w:rsidRPr="00CB75E4">
        <w:rPr>
          <w:szCs w:val="24"/>
          <w:bCs/>
          <w:b w:val="0"/>
          <w:i w:val="0"/>
          <w:sz w:val="24"/>
          <w:spacing w:val="0"/>
          <w:w w:val="100"/>
          <w:rFonts/>
          <w:caps w:val="0"/>
        </w:rPr>
        <w:t> </w:t>
      </w:r>
      <w:r w:rsidRPr="00CB75E4">
        <w:rPr>
          <w:szCs w:val="24"/>
          <w:bCs/>
          <w:b w:val="0"/>
          <w:i w:val="0"/>
          <w:sz w:val="24"/>
          <w:spacing w:val="0"/>
          <w:w w:val="100"/>
          <w:rFonts/>
          <w:caps w:val="0"/>
        </w:rPr>
        <w:t>(4)</w:t>
      </w:r>
    </w:p>
    <w:p w14:paraId="6A8E61B5" w14:textId="77777777" w:rsidR="00E849EA" w:rsidRPr="00CB75E4" w:rsidRDefault="00E849EA" w:rsidP="00E849EA">
      <w:pPr>
        <w:spacing w:before="0" w:beforeAutospacing="0" w:after="160" w:afterAutospacing="0" w:lineRule="auto" w:line="259"/>
        <w:rPr>
          <w:szCs w:val="24"/>
          <w:bCs/>
          <w:b w:val="0"/>
          <w:i w:val="0"/>
          <w:sz w:val="24"/>
          <w:spacing w:val="0"/>
          <w:w w:val="100"/>
          <w:rFonts/>
          <w:caps w:val="0"/>
        </w:rPr>
        <w:snapToGrid w:val="0"/>
        <w:textAlignment w:val="baseline"/>
      </w:pPr>
      <w:r w:rsidRPr="00CB75E4">
        <w:rPr>
          <w:szCs w:val="24"/>
          <w:bCs/>
          <w:b w:val="0"/>
          <w:i w:val="0"/>
          <w:sz w:val="24"/>
          <w:spacing w:val="0"/>
          <w:w w:val="100"/>
          <w:rFonts/>
          <w:caps w:val="0"/>
        </w:rPr>
        <w:t>Where</w:t>
      </w:r>
      <w:r w:rsidRPr="00CB75E4">
        <w:rPr>
          <w:szCs w:val="24"/>
          <w:bCs/>
          <w:b w:val="0"/>
          <w:i w:val="0"/>
          <w:sz w:val="24"/>
          <w:spacing w:val="0"/>
          <w:w w:val="100"/>
          <w:rFonts/>
          <w:caps w:val="0"/>
        </w:rPr>
        <w:t> </w:t>
      </w:r>
      <w:r w:rsidRPr="00CB75E4">
        <w:rPr>
          <w:szCs w:val="24"/>
          <w:bCs/>
          <w:b w:val="0"/>
          <w:i w:val="0"/>
          <w:sz w:val="24"/>
          <w:spacing w:val="0"/>
          <w:w w:val="100"/>
          <w:rFonts/>
          <w:caps w:val="0"/>
        </w:rPr>
        <w:t>H</w:t>
      </w:r>
      <w:r w:rsidRPr="00CB75E4">
        <w:rPr>
          <w:szCs w:val="24"/>
          <w:bCs/>
          <w:b w:val="0"/>
          <w:i w:val="0"/>
          <w:sz w:val="24"/>
          <w:spacing w:val="0"/>
          <w:w w:val="100"/>
          <w:rFonts/>
          <w:caps w:val="0"/>
        </w:rPr>
        <w:t> </w:t>
      </w:r>
      <w:r w:rsidRPr="00CB75E4">
        <w:rPr>
          <w:szCs w:val="24"/>
          <w:bCs/>
          <w:b w:val="0"/>
          <w:i w:val="0"/>
          <w:sz w:val="24"/>
          <w:spacing w:val="0"/>
          <w:w w:val="100"/>
          <w:rFonts/>
          <w:caps w:val="0"/>
        </w:rPr>
        <w:t>=</w:t>
      </w:r>
      <w:r w:rsidRPr="00CB75E4">
        <w:rPr>
          <w:szCs w:val="24"/>
          <w:bCs/>
          <w:b w:val="0"/>
          <w:i w:val="0"/>
          <w:sz w:val="24"/>
          <w:spacing w:val="0"/>
          <w:w w:val="100"/>
          <w:rFonts/>
          <w:caps w:val="0"/>
        </w:rPr>
        <w:t> </w:t>
      </w:r>
      <w:r w:rsidRPr="00CB75E4">
        <w:rPr>
          <w:szCs w:val="24"/>
          <w:bCs/>
          <w:b w:val="0"/>
          <w:i w:val="0"/>
          <w:sz w:val="24"/>
          <w:spacing w:val="0"/>
          <w:w w:val="100"/>
          <w:rFonts/>
          <w:caps w:val="0"/>
        </w:rPr>
        <w:t>Relative</w:t>
      </w:r>
      <w:r w:rsidRPr="00CB75E4">
        <w:rPr>
          <w:szCs w:val="24"/>
          <w:bCs/>
          <w:b w:val="0"/>
          <w:i w:val="0"/>
          <w:sz w:val="24"/>
          <w:spacing w:val="0"/>
          <w:w w:val="100"/>
          <w:rFonts/>
          <w:caps w:val="0"/>
        </w:rPr>
        <w:t> </w:t>
      </w:r>
      <w:r w:rsidRPr="00CB75E4">
        <w:rPr>
          <w:szCs w:val="24"/>
          <w:bCs/>
          <w:b w:val="0"/>
          <w:i w:val="0"/>
          <w:sz w:val="24"/>
          <w:spacing w:val="0"/>
          <w:w w:val="100"/>
          <w:rFonts/>
          <w:caps w:val="0"/>
        </w:rPr>
        <w:t>Humidity</w:t>
      </w:r>
    </w:p>
    <w:p w14:paraId="73475AC8" w14:textId="77777777" w:rsidR="00E849EA" w:rsidRPr="00CB75E4" w:rsidRDefault="00000000" w:rsidP="00E849EA">
      <w:pPr>
        <w:spacing w:before="0" w:beforeAutospacing="0" w:after="160" w:afterAutospacing="0" w:lineRule="auto" w:line="259"/>
        <w:rPr>
          <w:szCs w:val="24"/>
          <w:b w:val="0"/>
          <w:i w:val="0"/>
          <w:sz w:val="24"/>
          <w:spacing w:val="0"/>
          <w:w w:val="100"/>
          <w:rFonts/>
          <w:caps w:val="0"/>
        </w:rPr>
        <w:snapToGrid w:val="0"/>
        <w:textAlignment w:val="baseline"/>
      </w:pPr>
      <m:oMath>
        <m:sSub>
          <m:sSubPr>
            <m:ctrlPr>
              <w:rPr>
                <w:rFonts w:ascii="Cambria Math" w:hAnsi="Cambria Math"/>
                <w:b/>
                <w:i/>
                <w:sz w:val="24"/>
                <w:szCs w:val="24"/>
              </w:rPr>
            </m:ctrlPr>
          </m:sSubPr>
          <m:e>
            <m:r>
              <m:mRPr>
                <m:sty m:val="p"/>
              </m:mRPr>
              <w:wRPr>
                <w:rFonts w:ascii="Cambria Math" w:hAnsi="Cambria Math"/>
                <w:sz w:val="24"/>
                <w:szCs w:val="24"/>
              </w:wRPr>
              <m:t>e</m:t>
            </m:r>
          </m:e>
          <m:sub>
            <m:r>
              <m:mRPr>
                <m:sty m:val="bi"/>
              </m:mRPr>
              <w:wRPr>
                <w:rFonts w:ascii="Cambria Math" w:hAnsi="Cambria Math"/>
                <w:sz w:val="24"/>
                <w:szCs w:val="24"/>
              </w:wRPr>
              <m:t xml:space="preserve">s </m:t>
            </m:r>
          </m:sub>
        </m:sSub>
      </m:oMath>
      <w:r w:rsidR="00E849EA" w:rsidRPr="00CB75E4">
        <w:rPr>
          <w:szCs w:val="24"/>
          <w:b w:val="0"/>
          <w:i w:val="0"/>
          <w:sz w:val="24"/>
          <w:spacing w:val="0"/>
          <w:w w:val="100"/>
          <w:rFonts/>
          <w:caps w:val="0"/>
        </w:rPr>
        <w:t>=</w:t>
      </w:r>
      <w:r w:rsidR="00E849EA" w:rsidRPr="00CB75E4">
        <w:rPr>
          <w:szCs w:val="24"/>
          <w:b w:val="0"/>
          <w:i w:val="0"/>
          <w:sz w:val="24"/>
          <w:spacing w:val="0"/>
          <w:w w:val="100"/>
          <w:rFonts/>
          <w:caps w:val="0"/>
        </w:rPr>
        <w:t> </w:t>
      </w:r>
      <w:r w:rsidR="00E849EA" w:rsidRPr="00CB75E4">
        <w:rPr>
          <w:szCs w:val="24"/>
          <w:b w:val="0"/>
          <w:i w:val="0"/>
          <w:sz w:val="24"/>
          <w:spacing w:val="0"/>
          <w:w w:val="100"/>
          <w:rFonts/>
          <w:caps w:val="0"/>
        </w:rPr>
        <w:t>Saturated</w:t>
      </w:r>
      <w:r w:rsidR="00E849EA" w:rsidRPr="00CB75E4">
        <w:rPr>
          <w:szCs w:val="24"/>
          <w:b w:val="0"/>
          <w:i w:val="0"/>
          <w:sz w:val="24"/>
          <w:spacing w:val="0"/>
          <w:w w:val="100"/>
          <w:rFonts/>
          <w:caps w:val="0"/>
        </w:rPr>
        <w:t> </w:t>
      </w:r>
      <w:r w:rsidR="00E849EA" w:rsidRPr="00CB75E4">
        <w:rPr>
          <w:szCs w:val="24"/>
          <w:b w:val="0"/>
          <w:i w:val="0"/>
          <w:sz w:val="24"/>
          <w:spacing w:val="0"/>
          <w:w w:val="100"/>
          <w:rFonts/>
          <w:caps w:val="0"/>
        </w:rPr>
        <w:t>Water</w:t>
      </w:r>
      <w:r w:rsidR="00E849EA" w:rsidRPr="00CB75E4">
        <w:rPr>
          <w:szCs w:val="24"/>
          <w:b w:val="0"/>
          <w:i w:val="0"/>
          <w:sz w:val="24"/>
          <w:spacing w:val="0"/>
          <w:w w:val="100"/>
          <w:rFonts/>
          <w:caps w:val="0"/>
        </w:rPr>
        <w:t> </w:t>
      </w:r>
      <w:r w:rsidR="00E849EA" w:rsidRPr="00CB75E4">
        <w:rPr>
          <w:szCs w:val="24"/>
          <w:b w:val="0"/>
          <w:i w:val="0"/>
          <w:sz w:val="24"/>
          <w:spacing w:val="0"/>
          <w:w w:val="100"/>
          <w:rFonts/>
          <w:caps w:val="0"/>
        </w:rPr>
        <w:t>Vapor</w:t>
      </w:r>
    </w:p>
    <w:p w14:paraId="1372986E" w14:textId="77777777" w:rsidR="00E849EA" w:rsidRPr="00CB75E4" w:rsidRDefault="00E849EA" w:rsidP="00E849EA">
      <w:pPr>
        <w:spacing w:before="0" w:beforeAutospacing="0" w:after="160" w:afterAutospacing="0" w:lineRule="auto" w:line="259"/>
        <w:rPr>
          <w:szCs w:val="24"/>
          <w:b w:val="0"/>
          <w:i w:val="0"/>
          <w:sz w:val="24"/>
          <w:spacing w:val="0"/>
          <w:w w:val="100"/>
          <w:rFonts/>
          <w:caps w:val="0"/>
        </w:rPr>
        <w:snapToGrid w:val="0"/>
        <w:textAlignment w:val="baseline"/>
      </w:pPr>
      <w:r>
        <w:rPr>
          <w:b w:val="0"/>
          <w:i w:val="0"/>
          <w:sz w:val="24"/>
          <w:spacing w:val="0"/>
          <w:w w:val="100"/>
          <w:rFonts/>
          <w:caps w:val="0"/>
        </w:rPr>
        <w:t/>
      </w:r>
    </w:p>
    <w:p w14:paraId="2E4E6B7C" w14:textId="77777777" w:rsidR="00E849EA" w:rsidRPr="00CB75E4" w:rsidRDefault="00000000" w:rsidP="00E849EA">
      <w:pPr>
        <w:spacing w:before="0" w:beforeAutospacing="0" w:after="160" w:afterAutospacing="0" w:lineRule="auto" w:line="259"/>
        <w:rPr>
          <w:szCs w:val="24"/>
          <w:bCs/>
          <w:b w:val="0"/>
          <w:i w:val="0"/>
          <w:sz w:val="24"/>
          <w:spacing w:val="0"/>
          <w:w w:val="100"/>
          <w:rFonts/>
          <w:caps w:val="0"/>
        </w:rPr>
        <w:snapToGrid w:val="0"/>
        <w:textAlignment w:val="baseline"/>
      </w:pPr>
      <m:oMath>
        <m:sSub>
          <m:sSubPr>
            <m:ctrlPr>
              <w:rPr>
                <w:rFonts w:ascii="Cambria Math" w:hAnsi="Cambria Math"/>
                <w:bCs/>
                <w:i/>
                <w:sz w:val="24"/>
                <w:szCs w:val="24"/>
              </w:rPr>
            </m:ctrlPr>
          </m:sSubPr>
          <m:e>
            <m:r>
              <w:wRPr>
                <w:rFonts w:ascii="Cambria Math" w:hAnsi="Cambria Math"/>
                <w:sz w:val="24"/>
                <w:szCs w:val="24"/>
              </w:wRPr>
              <m:t>e</m:t>
            </m:r>
          </m:e>
          <m:sub>
            <m:r>
              <w:wRPr>
                <w:rFonts w:ascii="Cambria Math" w:hAnsi="Cambria Math"/>
                <w:sz w:val="24"/>
                <w:szCs w:val="24"/>
              </w:wRPr>
              <m:t>s</m:t>
            </m:r>
          </m:sub>
        </m:sSub>
        <m:r>
          <w:wRPr>
            <w:rFonts w:ascii="Cambria Math" w:hAnsi="Cambria Math"/>
            <w:sz w:val="24"/>
            <w:szCs w:val="24"/>
          </w:wRPr>
          <m:t>=a exp (</m:t>
        </m:r>
        <m:f>
          <m:fPr>
            <m:ctrlPr>
              <w:rPr>
                <w:rFonts w:ascii="Cambria Math" w:hAnsi="Cambria Math"/>
                <w:bCs/>
                <w:i/>
                <w:sz w:val="24"/>
                <w:szCs w:val="24"/>
              </w:rPr>
            </m:ctrlPr>
          </m:fPr>
          <m:num>
            <m:r>
              <w:wRPr>
                <w:rFonts w:ascii="Cambria Math" w:hAnsi="Cambria Math"/>
                <w:sz w:val="24"/>
                <w:szCs w:val="24"/>
              </w:wRPr>
              <m:t>bt</m:t>
            </m:r>
          </m:num>
          <m:den>
            <m:r>
              <w:wRPr>
                <w:rFonts w:ascii="Cambria Math" w:hAnsi="Cambria Math"/>
                <w:sz w:val="24"/>
                <w:szCs w:val="24"/>
              </w:wRPr>
              <m:t>t+c</m:t>
            </m:r>
          </m:den>
        </m:f>
      </m:oMath>
      <w:r w:rsidR="00E849EA" w:rsidRPr="00CB75E4">
        <w:rPr>
          <w:szCs w:val="24"/>
          <w:bCs/>
          <w:b w:val="0"/>
          <w:i w:val="0"/>
          <w:sz w:val="24"/>
          <w:spacing w:val="0"/>
          <w:w w:val="100"/>
          <w:rFonts/>
          <w:caps w:val="0"/>
        </w:rPr>
        <w:t>)</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5)</w:t>
      </w:r>
    </w:p>
    <w:p w14:paraId="117E3E61" w14:textId="77777777" w:rsidR="00E849EA" w:rsidRPr="00CB75E4" w:rsidRDefault="00E849EA" w:rsidP="00E849EA">
      <w:pPr>
        <w:spacing w:before="0" w:beforeAutospacing="0" w:after="160" w:afterAutospacing="0" w:lineRule="auto" w:line="259"/>
        <w:rPr>
          <w:szCs w:val="24"/>
          <w:bCs/>
          <w:b w:val="0"/>
          <w:i w:val="0"/>
          <w:sz w:val="24"/>
          <w:spacing w:val="0"/>
          <w:w w:val="100"/>
          <w:rFonts/>
          <w:caps w:val="0"/>
        </w:rPr>
        <w:snapToGrid w:val="0"/>
        <w:textAlignment w:val="baseline"/>
      </w:pPr>
      <w:r>
        <w:rPr>
          <w:b w:val="0"/>
          <w:i w:val="0"/>
          <w:sz w:val="24"/>
          <w:spacing w:val="0"/>
          <w:w w:val="100"/>
          <w:rFonts/>
          <w:caps w:val="0"/>
        </w:rPr>
        <w:t/>
      </w:r>
    </w:p>
    <w:p w14:paraId="332BC9E9" w14:textId="77777777" w:rsidR="00E849EA" w:rsidRPr="00CB75E4" w:rsidRDefault="00E849EA" w:rsidP="00E849EA">
      <w:pPr>
        <w:spacing w:before="0" w:beforeAutospacing="0" w:after="160" w:afterAutospacing="0" w:lineRule="auto" w:line="259"/>
        <w:rPr>
          <w:szCs w:val="24"/>
          <w:bCs/>
          <w:b w:val="0"/>
          <w:i w:val="0"/>
          <w:sz w:val="24"/>
          <w:spacing w:val="0"/>
          <w:w w:val="100"/>
          <w:caps w:val="0"/>
        </w:rPr>
        <w:snapToGrid w:val="0"/>
        <w:textAlignment w:val="baseline"/>
      </w:pPr>
      <w:r w:rsidRPr="00CB75E4">
        <w:rPr>
          <w:szCs w:val="24"/>
          <w:bCs/>
          <w:b w:val="0"/>
          <w:i w:val="0"/>
          <w:sz w:val="24"/>
          <w:spacing w:val="0"/>
          <w:w w:val="100"/>
          <w:rFonts/>
          <w:caps w:val="0"/>
        </w:rPr>
        <w:t>Where,</w:t>
      </w:r>
      <w:r w:rsidRPr="00CB75E4">
        <w:rPr>
          <w:szCs w:val="24"/>
          <w:bCs/>
          <w:b w:val="0"/>
          <w:i w:val="0"/>
          <w:sz w:val="24"/>
          <w:spacing w:val="0"/>
          <w:w w:val="100"/>
          <w:rFonts/>
          <w:caps w:val="0"/>
        </w:rPr>
        <w:t> </w:t>
      </w:r>
      <w:r w:rsidRPr="00CB75E4">
        <w:rPr>
          <w:szCs w:val="24"/>
          <w:bCs/>
          <w:b w:val="0"/>
          <w:i w:val="0"/>
          <w:sz w:val="24"/>
          <w:spacing w:val="0"/>
          <w:w w:val="100"/>
          <w:rFonts/>
          <w:caps w:val="0"/>
        </w:rPr>
        <w:t>a</w:t>
      </w:r>
      <w:r w:rsidRPr="00CB75E4">
        <w:rPr>
          <w:szCs w:val="24"/>
          <w:bCs/>
          <w:b w:val="0"/>
          <w:i w:val="0"/>
          <w:sz w:val="24"/>
          <w:spacing w:val="0"/>
          <w:w w:val="100"/>
          <w:rFonts/>
          <w:caps w:val="0"/>
        </w:rPr>
        <w:t> </w:t>
      </w:r>
      <w:r w:rsidRPr="00CB75E4">
        <w:rPr>
          <w:szCs w:val="24"/>
          <w:bCs/>
          <w:b w:val="0"/>
          <w:i w:val="0"/>
          <w:sz w:val="24"/>
          <w:spacing w:val="0"/>
          <w:w w:val="100"/>
          <w:rFonts/>
          <w:caps w:val="0"/>
        </w:rPr>
        <w:t>=</w:t>
      </w:r>
      <w:r w:rsidRPr="00CB75E4">
        <w:rPr>
          <w:szCs w:val="24"/>
          <w:bCs/>
          <w:b w:val="0"/>
          <w:i w:val="0"/>
          <w:sz w:val="24"/>
          <w:spacing w:val="0"/>
          <w:w w:val="100"/>
          <w:rFonts/>
          <w:caps w:val="0"/>
        </w:rPr>
        <w:t> </w:t>
      </w:r>
      <w:r w:rsidRPr="00CB75E4">
        <w:rPr>
          <w:szCs w:val="24"/>
          <w:bCs/>
          <w:b w:val="0"/>
          <w:i w:val="0"/>
          <w:sz w:val="24"/>
          <w:spacing w:val="0"/>
          <w:w w:val="100"/>
          <w:rFonts/>
          <w:caps w:val="0"/>
        </w:rPr>
        <w:t>6.1121</w:t>
      </w:r>
      <w:bookmarkStart w:id="9" w:name="_Hlk198974124"/>
    </w:p>
    <w:p w14:paraId="31EDABBD" w14:textId="77777777" w:rsidR="00E849EA" w:rsidRPr="00CB75E4" w:rsidRDefault="00E849EA" w:rsidP="00E849EA">
      <w:pPr>
        <w:spacing w:before="0" w:beforeAutospacing="0" w:after="160" w:afterAutospacing="0" w:lineRule="auto" w:line="259"/>
        <w:rPr>
          <w:szCs w:val="24"/>
          <w:bCs/>
          <w:b w:val="0"/>
          <w:i w:val="0"/>
          <w:sz w:val="24"/>
          <w:spacing w:val="0"/>
          <w:w w:val="100"/>
          <w:caps w:val="0"/>
        </w:rPr>
        <w:snapToGrid w:val="0"/>
        <w:textAlignment w:val="baseline"/>
      </w:pPr>
      <w:r w:rsidRPr="00CB75E4">
        <w:rPr>
          <w:szCs w:val="24"/>
          <w:bCs/>
          <w:b w:val="0"/>
          <w:i w:val="0"/>
          <w:sz w:val="24"/>
          <w:spacing w:val="0"/>
          <w:w w:val="100"/>
          <w:rFonts/>
          <w:caps w:val="0"/>
        </w:rPr>
        <w:t>b</w:t>
      </w:r>
      <w:r w:rsidRPr="00CB75E4">
        <w:rPr>
          <w:szCs w:val="24"/>
          <w:bCs/>
          <w:b w:val="0"/>
          <w:i w:val="0"/>
          <w:sz w:val="24"/>
          <w:spacing w:val="0"/>
          <w:w w:val="100"/>
          <w:rFonts/>
          <w:caps w:val="0"/>
        </w:rPr>
        <w:t> </w:t>
      </w:r>
      <w:r w:rsidRPr="00CB75E4">
        <w:rPr>
          <w:szCs w:val="24"/>
          <w:bCs/>
          <w:b w:val="0"/>
          <w:i w:val="0"/>
          <w:sz w:val="24"/>
          <w:spacing w:val="0"/>
          <w:w w:val="100"/>
          <w:rFonts/>
          <w:caps w:val="0"/>
        </w:rPr>
        <w:t>=</w:t>
      </w:r>
      <w:r w:rsidRPr="00CB75E4">
        <w:rPr>
          <w:szCs w:val="24"/>
          <w:bCs/>
          <w:b w:val="0"/>
          <w:i w:val="0"/>
          <w:sz w:val="24"/>
          <w:spacing w:val="0"/>
          <w:w w:val="100"/>
          <w:rFonts/>
          <w:caps w:val="0"/>
        </w:rPr>
        <w:t> </w:t>
      </w:r>
      <w:r w:rsidRPr="00CB75E4">
        <w:rPr>
          <w:szCs w:val="24"/>
          <w:bCs/>
          <w:b w:val="0"/>
          <w:i w:val="0"/>
          <w:sz w:val="24"/>
          <w:spacing w:val="0"/>
          <w:w w:val="100"/>
          <w:rFonts/>
          <w:caps w:val="0"/>
        </w:rPr>
        <w:t>17.502</w:t>
      </w:r>
    </w:p>
    <w:p w14:paraId="05E23F11" w14:textId="77777777" w:rsidR="00E849EA" w:rsidRPr="00CB75E4" w:rsidRDefault="00E849EA" w:rsidP="00E849EA">
      <w:pPr>
        <w:spacing w:before="0" w:beforeAutospacing="0" w:after="160" w:afterAutospacing="0" w:lineRule="auto" w:line="259"/>
        <w:rPr>
          <w:szCs w:val="24"/>
          <w:bCs/>
          <w:b w:val="0"/>
          <w:i w:val="0"/>
          <w:sz w:val="24"/>
          <w:spacing w:val="0"/>
          <w:w w:val="100"/>
          <w:caps w:val="0"/>
        </w:rPr>
        <w:snapToGrid w:val="0"/>
        <w:textAlignment w:val="baseline"/>
      </w:pPr>
      <w:r w:rsidRPr="00CB75E4">
        <w:rPr>
          <w:szCs w:val="24"/>
          <w:bCs/>
          <w:b w:val="0"/>
          <w:i w:val="0"/>
          <w:sz w:val="24"/>
          <w:spacing w:val="0"/>
          <w:w w:val="100"/>
          <w:rFonts/>
          <w:caps w:val="0"/>
        </w:rPr>
        <w:t>c</w:t>
      </w:r>
      <w:r w:rsidRPr="00CB75E4">
        <w:rPr>
          <w:szCs w:val="24"/>
          <w:bCs/>
          <w:b w:val="0"/>
          <w:i w:val="0"/>
          <w:sz w:val="24"/>
          <w:spacing w:val="0"/>
          <w:w w:val="100"/>
          <w:rFonts/>
          <w:caps w:val="0"/>
        </w:rPr>
        <w:t> </w:t>
      </w:r>
      <w:r w:rsidRPr="00CB75E4">
        <w:rPr>
          <w:szCs w:val="24"/>
          <w:bCs/>
          <w:b w:val="0"/>
          <w:i w:val="0"/>
          <w:sz w:val="24"/>
          <w:spacing w:val="0"/>
          <w:w w:val="100"/>
          <w:rFonts/>
          <w:caps w:val="0"/>
        </w:rPr>
        <w:t>=</w:t>
      </w:r>
      <w:r w:rsidRPr="00CB75E4">
        <w:rPr>
          <w:szCs w:val="24"/>
          <w:bCs/>
          <w:b w:val="0"/>
          <w:i w:val="0"/>
          <w:sz w:val="24"/>
          <w:spacing w:val="0"/>
          <w:w w:val="100"/>
          <w:rFonts/>
          <w:caps w:val="0"/>
        </w:rPr>
        <w:t> </w:t>
      </w:r>
      <w:r w:rsidRPr="00CB75E4">
        <w:rPr>
          <w:szCs w:val="24"/>
          <w:bCs/>
          <w:b w:val="0"/>
          <w:i w:val="0"/>
          <w:sz w:val="24"/>
          <w:spacing w:val="0"/>
          <w:w w:val="100"/>
          <w:rFonts/>
          <w:caps w:val="0"/>
        </w:rPr>
        <w:t>24097</w:t>
      </w:r>
    </w:p>
    <w:p w14:paraId="539A14A4" w14:textId="77777777" w:rsidR="00E849EA" w:rsidRPr="00CB75E4" w:rsidRDefault="00E849EA" w:rsidP="00E849EA">
      <w:pPr>
        <w:spacing w:before="0" w:beforeAutospacing="0" w:after="160" w:afterAutospacing="0" w:lineRule="auto" w:line="259"/>
        <w:rPr>
          <w:szCs w:val="24"/>
          <w:b w:val="0"/>
          <w:i w:val="0"/>
          <w:sz w:val="24"/>
          <w:spacing w:val="0"/>
          <w:w w:val="100"/>
          <w:rFonts/>
          <w:caps w:val="0"/>
        </w:rPr>
        <w:snapToGrid w:val="0"/>
        <w:textAlignment w:val="baseline"/>
      </w:pPr>
      <w:r w:rsidRPr="00CB75E4">
        <w:rPr>
          <w:szCs w:val="24"/>
          <w:bCs/>
          <w:b w:val="0"/>
          <w:i w:val="0"/>
          <w:sz w:val="24"/>
          <w:spacing w:val="0"/>
          <w:w w:val="100"/>
          <w:rFonts/>
          <w:caps w:val="0"/>
        </w:rPr>
        <w:t>t</w:t>
      </w:r>
      <w:r w:rsidRPr="00CB75E4">
        <w:rPr>
          <w:szCs w:val="24"/>
          <w:bCs/>
          <w:b w:val="0"/>
          <w:i w:val="0"/>
          <w:sz w:val="24"/>
          <w:spacing w:val="0"/>
          <w:w w:val="100"/>
          <w:rFonts/>
          <w:caps w:val="0"/>
        </w:rPr>
        <w:t> </w:t>
      </w:r>
      <w:r w:rsidRPr="00CB75E4">
        <w:rPr>
          <w:szCs w:val="24"/>
          <w:bCs/>
          <w:b w:val="0"/>
          <w:i w:val="0"/>
          <w:sz w:val="24"/>
          <w:spacing w:val="0"/>
          <w:w w:val="100"/>
          <w:rFonts/>
          <w:caps w:val="0"/>
        </w:rPr>
        <w:t>=</w:t>
      </w:r>
      <w:r w:rsidRPr="00CB75E4">
        <w:rPr>
          <w:szCs w:val="24"/>
          <w:bCs/>
          <w:b w:val="0"/>
          <w:i w:val="0"/>
          <w:sz w:val="24"/>
          <w:spacing w:val="0"/>
          <w:w w:val="100"/>
          <w:rFonts/>
          <w:caps w:val="0"/>
        </w:rPr>
        <w:t> </w:t>
      </w:r>
      <w:r w:rsidRPr="00CB75E4">
        <w:rPr>
          <w:szCs w:val="24"/>
          <w:bCs/>
          <w:b w:val="0"/>
          <w:i w:val="0"/>
          <w:sz w:val="24"/>
          <w:spacing w:val="0"/>
          <w:w w:val="100"/>
          <w:rFonts/>
          <w:caps w:val="0"/>
        </w:rPr>
        <w:t>Temperature</w:t>
      </w:r>
      <w:r w:rsidRPr="00CB75E4">
        <w:rPr>
          <w:szCs w:val="24"/>
          <w:bCs/>
          <w:b w:val="0"/>
          <w:i w:val="0"/>
          <w:sz w:val="24"/>
          <w:spacing w:val="0"/>
          <w:w w:val="100"/>
          <w:rFonts/>
          <w:caps w:val="0"/>
        </w:rPr>
        <w:t> </w:t>
      </w:r>
      <w:r w:rsidRPr="00CB75E4">
        <w:rPr>
          <w:szCs w:val="24"/>
          <w:bCs/>
          <w:b w:val="0"/>
          <w:i w:val="0"/>
          <w:sz w:val="24"/>
          <w:spacing w:val="0"/>
          <w:w w:val="100"/>
          <w:rFonts/>
          <w:caps w:val="0"/>
        </w:rPr>
        <w:t>(</w:t>
      </w:r>
      <m:oMath>
        <m:r>
          <w:wRPr>
            <w:rFonts w:ascii="Cambria Math" w:hAnsi="Cambria Math"/>
            <w:sz w:val="24"/>
            <w:szCs w:val="24"/>
          </w:wRPr>
          <m:t>℃)</m:t>
        </m:r>
      </m:oMath>
    </w:p>
    <w:p w14:paraId="5916AA86" w14:textId="77777777" w:rsidR="00E849EA" w:rsidRPr="00CB75E4" w:rsidRDefault="00E849EA" w:rsidP="00E849EA">
      <w:pPr>
        <w:spacing w:before="0" w:beforeAutospacing="0" w:after="160" w:afterAutospacing="0" w:lineRule="auto" w:line="259"/>
        <w:rPr>
          <w:szCs w:val="24"/>
          <w:bCs/>
          <w:b w:val="0"/>
          <w:i w:val="0"/>
          <w:sz w:val="24"/>
          <w:spacing w:val="0"/>
          <w:w w:val="100"/>
          <w:rFonts/>
          <w:caps w:val="0"/>
        </w:rPr>
        <w:snapToGrid w:val="0"/>
        <w:textAlignment w:val="baseline"/>
      </w:pPr>
      <w:r>
        <w:rPr>
          <w:b w:val="0"/>
          <w:i w:val="0"/>
          <w:sz w:val="24"/>
          <w:spacing w:val="0"/>
          <w:w w:val="100"/>
          <w:rFonts/>
          <w:caps w:val="0"/>
        </w:rPr>
        <w:t/>
      </w:r>
    </w:p>
    <w:p w14:paraId="5598B371" w14:textId="77777777" w:rsidR="00E849EA" w:rsidRPr="00CB75E4" w:rsidRDefault="00E849EA" w:rsidP="00E849EA">
      <w:pPr>
        <w:spacing w:before="0" w:beforeAutospacing="0" w:after="160" w:afterAutospacing="0" w:lineRule="auto" w:line="259"/>
        <w:rPr>
          <w:szCs w:val="24"/>
          <w:bCs/>
          <w:b w:val="0"/>
          <w:i w:val="0"/>
          <w:sz w:val="24"/>
          <w:spacing w:val="0"/>
          <w:w w:val="100"/>
          <w:rFonts/>
          <w:caps w:val="0"/>
        </w:rPr>
        <w:snapToGrid w:val="0"/>
        <w:textAlignment w:val="baseline"/>
      </w:pPr>
      <w:r>
        <w:rPr>
          <w:b w:val="0"/>
          <w:i w:val="0"/>
          <w:sz w:val="24"/>
          <w:spacing w:val="0"/>
          <w:w w:val="100"/>
          <w:rFonts/>
          <w:caps w:val="0"/>
        </w:rPr>
        <w:t/>
      </w:r>
    </w:p>
    <w:p w14:paraId="5E28CAF1" w14:textId="77777777" w:rsidR="00E849EA" w:rsidRPr="00CB75E4" w:rsidRDefault="00E849EA" w:rsidP="00E849EA">
      <w:pPr>
        <w:spacing w:before="0" w:beforeAutospacing="0" w:after="160" w:afterAutospacing="0" w:lineRule="auto" w:line="259"/>
        <w:rPr>
          <w:szCs w:val="24"/>
          <w:bCs/>
          <w:b w:val="0"/>
          <w:i w:val="0"/>
          <w:sz w:val="24"/>
          <w:spacing w:val="0"/>
          <w:w w:val="100"/>
          <w:rFonts/>
          <w:caps w:val="0"/>
        </w:rPr>
        <w:snapToGrid w:val="0"/>
        <w:textAlignment w:val="baseline"/>
      </w:pPr>
      <w:r w:rsidRPr="00CB75E4">
        <w:rPr>
          <w:szCs w:val="24"/>
          <w:bCs/>
          <w:b w:val="0"/>
          <w:i w:val="0"/>
          <w:sz w:val="24"/>
          <w:spacing w:val="0"/>
          <w:w w:val="100"/>
          <w:rFonts/>
          <w:caps w:val="0"/>
        </w:rPr>
        <w:t>Refractivity</w:t>
      </w:r>
      <w:r w:rsidRPr="00CB75E4">
        <w:rPr>
          <w:szCs w:val="24"/>
          <w:bCs/>
          <w:b w:val="0"/>
          <w:i w:val="0"/>
          <w:sz w:val="24"/>
          <w:spacing w:val="0"/>
          <w:w w:val="100"/>
          <w:rFonts/>
          <w:caps w:val="0"/>
        </w:rPr>
        <w:t> </w:t>
      </w:r>
      <w:r w:rsidRPr="00CB75E4">
        <w:rPr>
          <w:szCs w:val="24"/>
          <w:bCs/>
          <w:b w:val="0"/>
          <w:i w:val="0"/>
          <w:sz w:val="24"/>
          <w:spacing w:val="0"/>
          <w:w w:val="100"/>
          <w:rFonts/>
          <w:caps w:val="0"/>
        </w:rPr>
        <w:t>Gradient:</w:t>
      </w:r>
    </w:p>
    <w:p w14:paraId="5DFE7809" w14:textId="77777777" w:rsidR="00E849EA" w:rsidRPr="00CB75E4" w:rsidRDefault="00E849EA" w:rsidP="00E849EA">
      <w:pPr>
        <w:spacing w:before="0" w:beforeAutospacing="0" w:after="160" w:afterAutospacing="0" w:lineRule="auto" w:line="259"/>
        <w:rPr>
          <w:szCs w:val="24"/>
          <w:bCs/>
          <w:b w:val="0"/>
          <w:i w:val="0"/>
          <w:sz w:val="24"/>
          <w:spacing w:val="0"/>
          <w:w w:val="100"/>
          <w:rFonts/>
          <w:caps w:val="0"/>
        </w:rPr>
        <w:snapToGrid w:val="0"/>
        <w:textAlignment w:val="baseline"/>
      </w:pP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radio</w:t>
      </w:r>
      <w:r w:rsidRPr="00CB75E4">
        <w:rPr>
          <w:szCs w:val="24"/>
          <w:bCs/>
          <w:b w:val="0"/>
          <w:i w:val="0"/>
          <w:sz w:val="24"/>
          <w:spacing w:val="0"/>
          <w:w w:val="100"/>
          <w:rFonts/>
          <w:caps w:val="0"/>
        </w:rPr>
        <w:t> </w:t>
      </w:r>
      <w:r w:rsidRPr="00CB75E4">
        <w:rPr>
          <w:szCs w:val="24"/>
          <w:bCs/>
          <w:b w:val="0"/>
          <w:i w:val="0"/>
          <w:sz w:val="24"/>
          <w:spacing w:val="0"/>
          <w:w w:val="100"/>
          <w:rFonts/>
          <w:caps w:val="0"/>
        </w:rPr>
        <w:t>refractivity</w:t>
      </w:r>
      <w:r w:rsidRPr="00CB75E4">
        <w:rPr>
          <w:szCs w:val="24"/>
          <w:bCs/>
          <w:b w:val="0"/>
          <w:i w:val="0"/>
          <w:sz w:val="24"/>
          <w:spacing w:val="0"/>
          <w:w w:val="100"/>
          <w:rFonts/>
          <w:caps w:val="0"/>
        </w:rPr>
        <w:t> </w:t>
      </w:r>
      <w:r w:rsidRPr="00CB75E4">
        <w:rPr>
          <w:szCs w:val="24"/>
          <w:bCs/>
          <w:b w:val="0"/>
          <w:i w:val="0"/>
          <w:sz w:val="24"/>
          <w:spacing w:val="0"/>
          <w:w w:val="100"/>
          <w:rFonts/>
          <w:caps w:val="0"/>
        </w:rPr>
        <w:t>N,</w:t>
      </w:r>
      <w:r w:rsidRPr="00CB75E4">
        <w:rPr>
          <w:szCs w:val="24"/>
          <w:bCs/>
          <w:b w:val="0"/>
          <w:i w:val="0"/>
          <w:sz w:val="24"/>
          <w:spacing w:val="0"/>
          <w:w w:val="100"/>
          <w:rFonts/>
          <w:caps w:val="0"/>
        </w:rPr>
        <w:t> </w:t>
      </w:r>
      <w:r w:rsidRPr="00CB75E4">
        <w:rPr>
          <w:szCs w:val="24"/>
          <w:bCs/>
          <w:b w:val="0"/>
          <w:i w:val="0"/>
          <w:sz w:val="24"/>
          <w:spacing w:val="0"/>
          <w:w w:val="100"/>
          <w:rFonts/>
          <w:caps w:val="0"/>
        </w:rPr>
        <w:t>also</w:t>
      </w:r>
      <w:r w:rsidRPr="00CB75E4">
        <w:rPr>
          <w:szCs w:val="24"/>
          <w:bCs/>
          <w:b w:val="0"/>
          <w:i w:val="0"/>
          <w:sz w:val="24"/>
          <w:spacing w:val="0"/>
          <w:w w:val="100"/>
          <w:rFonts/>
          <w:caps w:val="0"/>
        </w:rPr>
        <w:t> </w:t>
      </w:r>
      <w:r w:rsidRPr="00CB75E4">
        <w:rPr>
          <w:szCs w:val="24"/>
          <w:bCs/>
          <w:b w:val="0"/>
          <w:i w:val="0"/>
          <w:sz w:val="24"/>
          <w:spacing w:val="0"/>
          <w:w w:val="100"/>
          <w:rFonts/>
          <w:caps w:val="0"/>
        </w:rPr>
        <w:t>decrease</w:t>
      </w:r>
      <w:r w:rsidRPr="00CB75E4">
        <w:rPr>
          <w:szCs w:val="24"/>
          <w:bCs/>
          <w:b w:val="0"/>
          <w:i w:val="0"/>
          <w:sz w:val="24"/>
          <w:spacing w:val="0"/>
          <w:w w:val="100"/>
          <w:rFonts/>
          <w:caps w:val="0"/>
        </w:rPr>
        <w:t> </w:t>
      </w:r>
      <w:r w:rsidRPr="00CB75E4">
        <w:rPr>
          <w:szCs w:val="24"/>
          <w:bCs/>
          <w:b w:val="0"/>
          <w:i w:val="0"/>
          <w:sz w:val="24"/>
          <w:spacing w:val="0"/>
          <w:w w:val="100"/>
          <w:rFonts/>
          <w:caps w:val="0"/>
        </w:rPr>
        <w:t>exponentially</w:t>
      </w:r>
      <w:r w:rsidRPr="00CB75E4">
        <w:rPr>
          <w:szCs w:val="24"/>
          <w:bCs/>
          <w:b w:val="0"/>
          <w:i w:val="0"/>
          <w:sz w:val="24"/>
          <w:spacing w:val="0"/>
          <w:w w:val="100"/>
          <w:rFonts/>
          <w:caps w:val="0"/>
        </w:rPr>
        <w:t> </w:t>
      </w:r>
      <w:r w:rsidRPr="00CB75E4">
        <w:rPr>
          <w:szCs w:val="24"/>
          <w:bCs/>
          <w:b w:val="0"/>
          <w:i w:val="0"/>
          <w:sz w:val="24"/>
          <w:spacing w:val="0"/>
          <w:w w:val="100"/>
          <w:rFonts/>
          <w:caps w:val="0"/>
        </w:rPr>
        <w:t>in</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troposphere</w:t>
      </w:r>
      <w:r w:rsidRPr="00CB75E4">
        <w:rPr>
          <w:szCs w:val="24"/>
          <w:bCs/>
          <w:b w:val="0"/>
          <w:i w:val="0"/>
          <w:sz w:val="24"/>
          <w:spacing w:val="0"/>
          <w:w w:val="100"/>
          <w:rFonts/>
          <w:caps w:val="0"/>
        </w:rPr>
        <w:t> </w:t>
      </w:r>
      <w:r w:rsidRPr="00CB75E4">
        <w:rPr>
          <w:szCs w:val="24"/>
          <w:bCs/>
          <w:b w:val="0"/>
          <w:i w:val="0"/>
          <w:sz w:val="24"/>
          <w:spacing w:val="0"/>
          <w:w w:val="100"/>
          <w:rFonts/>
          <w:caps w:val="0"/>
        </w:rPr>
        <w:t>with</w:t>
      </w:r>
      <w:r w:rsidRPr="00CB75E4">
        <w:rPr>
          <w:szCs w:val="24"/>
          <w:bCs/>
          <w:b w:val="0"/>
          <w:i w:val="0"/>
          <w:sz w:val="24"/>
          <w:spacing w:val="0"/>
          <w:w w:val="100"/>
          <w:rFonts/>
          <w:caps w:val="0"/>
        </w:rPr>
        <w:t> </w:t>
      </w:r>
      <w:r w:rsidRPr="00CB75E4">
        <w:rPr>
          <w:szCs w:val="24"/>
          <w:bCs/>
          <w:b w:val="0"/>
          <w:i w:val="0"/>
          <w:sz w:val="24"/>
          <w:spacing w:val="0"/>
          <w:w w:val="100"/>
          <w:rFonts/>
          <w:caps w:val="0"/>
        </w:rPr>
        <w:t>height:</w:t>
      </w:r>
    </w:p>
    <w:p w14:paraId="064FCE1C" w14:textId="77777777" w:rsidR="00E849EA" w:rsidRPr="00CB75E4" w:rsidRDefault="00000000" w:rsidP="00E849EA">
      <w:pPr>
        <w:spacing w:before="0" w:beforeAutospacing="0" w:after="160" w:afterAutospacing="0" w:lineRule="auto" w:line="259"/>
        <w:rPr>
          <w:szCs w:val="24"/>
          <w:bCs/>
          <w:b w:val="0"/>
          <w:i w:val="0"/>
          <w:sz w:val="24"/>
          <w:spacing w:val="0"/>
          <w:w w:val="100"/>
          <w:rFonts/>
          <w:caps w:val="0"/>
        </w:rPr>
        <w:snapToGrid w:val="0"/>
        <w:textAlignment w:val="baseline"/>
      </w:pPr>
      <m:oMath>
        <m:sSub>
          <m:sSubPr>
            <m:ctrlPr>
              <w:rPr>
                <w:rFonts w:ascii="Cambria Math" w:eastAsiaTheme="minorEastAsia" w:hAnsi="Cambria Math"/>
                <w:bCs/>
                <w:i/>
                <w:sz w:val="24"/>
                <w:szCs w:val="24"/>
              </w:rPr>
            </m:ctrlPr>
          </m:sSubPr>
          <m:e>
            <m:r>
              <w:wRPr>
                <w:rFonts w:ascii="Cambria Math" w:eastAsiaTheme="minorEastAsia" w:hAnsi="Cambria Math"/>
                <w:sz w:val="24"/>
                <w:szCs w:val="24"/>
              </w:wRPr>
              <m:t>N</m:t>
            </m:r>
          </m:e>
          <m:sub>
            <m:r>
              <w:wRPr>
                <w:rFonts w:ascii="Cambria Math" w:eastAsiaTheme="minorEastAsia" w:hAnsi="Cambria Math"/>
                <w:sz w:val="24"/>
                <w:szCs w:val="24"/>
              </w:wRPr>
              <m:t>o</m:t>
            </m:r>
          </m:sub>
        </m:sSub>
      </m:oMath>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w:t>
      </w:r>
      <w:r w:rsidR="00E849EA" w:rsidRPr="00CB75E4">
        <w:rPr>
          <w:szCs w:val="24"/>
          <w:bCs/>
          <w:b w:val="0"/>
          <w:i w:val="0"/>
          <w:sz w:val="24"/>
          <w:spacing w:val="0"/>
          <w:w w:val="100"/>
          <w:rFonts/>
          <w:caps w:val="0"/>
        </w:rPr>
        <w:t> </w:t>
      </w:r>
      <m:oMath>
        <m:sSub>
          <m:sSubPr>
            <m:ctrlPr>
              <w:rPr>
                <w:rFonts w:ascii="Cambria Math" w:eastAsiaTheme="minorEastAsia" w:hAnsi="Cambria Math"/>
                <w:bCs/>
                <w:i/>
                <w:sz w:val="24"/>
                <w:szCs w:val="24"/>
              </w:rPr>
            </m:ctrlPr>
          </m:sSubPr>
          <m:e>
            <m:r>
              <m:mRPr>
                <m:sty m:val="p"/>
              </m:mRPr>
              <w:wRPr>
                <w:rFonts w:ascii="Cambria Math" w:eastAsiaTheme="minorEastAsia" w:hAnsi="Cambria Math"/>
                <w:sz w:val="24"/>
                <w:szCs w:val="24"/>
              </w:wRPr>
              <m:t>N</m:t>
            </m:r>
          </m:e>
          <m:sub>
            <m:r>
              <m:mRPr>
                <m:sty m:val="p"/>
              </m:mRPr>
              <w:wRPr>
                <w:rFonts w:ascii="Cambria Math" w:eastAsiaTheme="minorEastAsia" w:hAnsi="Cambria Math"/>
                <w:sz w:val="24"/>
                <w:szCs w:val="24"/>
              </w:wRPr>
              <m:t>s</m:t>
            </m:r>
          </m:sub>
        </m:sSub>
      </m:oMath>
      <w:r w:rsidR="00E849EA" w:rsidRPr="00CB75E4">
        <w:rPr>
          <w:szCs w:val="24"/>
          <w:bCs/>
          <w:b w:val="0"/>
          <w:i w:val="0"/>
          <w:sz w:val="24"/>
          <w:spacing w:val="0"/>
          <w:w w:val="100"/>
          <w:rFonts/>
          <w:caps w:val="0"/>
        </w:rPr>
        <w:t>exp</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w:t>
      </w:r>
      <m:oMath>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wRPr>
                    <w:rFonts w:ascii="Cambria Math" w:eastAsiaTheme="minorEastAsia" w:hAnsi="Cambria Math"/>
                    <w:sz w:val="24"/>
                    <w:szCs w:val="24"/>
                  </w:wRPr>
                  <m:t>h</m:t>
                </m:r>
              </m:e>
              <m:sub>
                <m:r>
                  <w:wRPr>
                    <w:rFonts w:ascii="Cambria Math" w:eastAsiaTheme="minorEastAsia" w:hAnsi="Cambria Math"/>
                    <w:sz w:val="24"/>
                    <w:szCs w:val="24"/>
                  </w:wRPr>
                  <m:t>o</m:t>
                </m:r>
              </m:sub>
            </m:sSub>
          </m:num>
          <m:den>
            <m:r>
              <w:wRPr>
                <w:rFonts w:ascii="Cambria Math" w:eastAsiaTheme="minorEastAsia" w:hAnsi="Cambria Math"/>
                <w:sz w:val="24"/>
                <w:szCs w:val="24"/>
              </w:wRPr>
              <m:t>H</m:t>
            </m:r>
          </m:den>
        </m:f>
        <m:r>
          <w:wRPr>
            <w:rFonts w:ascii="Cambria Math" w:eastAsiaTheme="minorEastAsia" w:hAnsi="Cambria Math"/>
            <w:sz w:val="24"/>
            <w:szCs w:val="24"/>
          </w:wRPr>
          <m:t>)</m:t>
        </m:r>
      </m:oMath>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OR</w:t>
      </w:r>
      <w:r w:rsidR="00E849EA" w:rsidRPr="00CB75E4">
        <w:rPr>
          <w:szCs w:val="24"/>
          <w:bCs/>
          <w:b w:val="0"/>
          <w:i w:val="0"/>
          <w:sz w:val="24"/>
          <w:spacing w:val="0"/>
          <w:w w:val="100"/>
          <w:rFonts/>
          <w:caps w:val="0"/>
        </w:rPr>
        <w:t>  </w:t>
      </w:r>
      <m:oMath>
        <m:sSub>
          <m:sSubPr>
            <m:ctrlPr>
              <w:rPr>
                <w:rFonts w:ascii="Cambria Math" w:eastAsiaTheme="minorEastAsia" w:hAnsi="Cambria Math"/>
                <w:bCs/>
                <w:sz w:val="24"/>
                <w:szCs w:val="24"/>
              </w:rPr>
            </m:ctrlPr>
          </m:sSubPr>
          <m:e>
            <m:r>
              <m:mRPr>
                <m:sty m:val="p"/>
              </m:mRPr>
              <w:wRPr>
                <w:rFonts w:ascii="Cambria Math" w:eastAsiaTheme="minorEastAsia" w:hAnsi="Cambria Math"/>
                <w:sz w:val="24"/>
                <w:szCs w:val="24"/>
              </w:wRPr>
              <m:t>N</m:t>
            </m:r>
          </m:e>
          <m:sub>
            <m:r>
              <m:mRPr>
                <m:sty m:val="p"/>
              </m:mRPr>
              <w:wRPr>
                <w:rFonts w:ascii="Cambria Math" w:eastAsiaTheme="minorEastAsia" w:hAnsi="Cambria Math"/>
                <w:sz w:val="24"/>
                <w:szCs w:val="24"/>
              </w:wRPr>
              <m:t>s</m:t>
            </m:r>
          </m:sub>
        </m:sSub>
      </m:oMath>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315</w:t>
      </w:r>
      <m:oMath>
        <m:sSup>
          <m:sSupPr>
            <m:ctrlPr>
              <w:rPr>
                <w:rFonts w:ascii="Cambria Math" w:eastAsiaTheme="minorEastAsia" w:hAnsi="Cambria Math"/>
                <w:bCs/>
                <w:i/>
                <w:sz w:val="24"/>
                <w:szCs w:val="24"/>
              </w:rPr>
            </m:ctrlPr>
          </m:sSupPr>
          <m:e>
            <m:r>
              <w:wRPr>
                <w:rFonts w:ascii="Cambria Math" w:eastAsiaTheme="minorEastAsia" w:hAnsi="Cambria Math"/>
                <w:sz w:val="24"/>
                <w:szCs w:val="24"/>
              </w:wRPr>
              <m:t>exp</m:t>
            </m:r>
          </m:e>
          <m:sup>
            <m:r>
              <w:wRPr>
                <w:rFonts w:ascii="Cambria Math" w:eastAsiaTheme="minorEastAsia" w:hAnsi="Cambria Math"/>
                <w:sz w:val="24"/>
                <w:szCs w:val="24"/>
              </w:wRPr>
              <m:t>-0.136</m:t>
            </m:r>
            <m:r>
              <w:wRPr>
                <w:rFonts w:ascii="Cambria Math" w:eastAsiaTheme="minorEastAsia" w:hAnsi="Cambria Math"/>
                <w:sz w:val="24"/>
                <w:szCs w:val="24"/>
              </w:wRPr>
              <m:t>h</m:t>
            </m:r>
          </m:sup>
        </m:sSup>
      </m:oMath>
      <w:r w:rsidR="00E849EA" w:rsidRPr="00CB75E4">
        <w:rPr>
          <w:szCs w:val="24"/>
          <w:bCs/>
          <w:b w:val="0"/>
          <w:i w:val="0"/>
          <w:sz w:val="24"/>
          <w:spacing w:val="0"/>
          <w:w w:val="100"/>
          <w:rFonts/>
          <w:caps w:val="0"/>
        </w:rPr>
        <w:t> </w:t>
      </w:r>
    </w:p>
    <w:p w14:paraId="3EA2BDAC" w14:textId="77777777" w:rsidR="00E849EA" w:rsidRPr="00CB75E4" w:rsidRDefault="00E849EA" w:rsidP="00E849EA">
      <w:pPr>
        <w:spacing w:before="0" w:beforeAutospacing="0" w:after="160" w:afterAutospacing="0" w:lineRule="auto" w:line="259"/>
        <w:rPr>
          <w:szCs w:val="24"/>
          <w:bCs/>
          <w:b w:val="0"/>
          <w:i w:val="0"/>
          <w:sz w:val="24"/>
          <w:spacing w:val="0"/>
          <w:w w:val="100"/>
          <w:rFonts/>
          <w:caps w:val="0"/>
        </w:rPr>
        <w:snapToGrid w:val="0"/>
        <w:textAlignment w:val="baseline"/>
      </w:pPr>
      <w:r w:rsidRPr="00CB75E4">
        <w:rPr>
          <w:szCs w:val="24"/>
          <w:bCs/>
          <w:b w:val="0"/>
          <w:i w:val="0"/>
          <w:sz w:val="24"/>
          <w:spacing w:val="0"/>
          <w:w w:val="100"/>
          <w:rFonts/>
          <w:caps w:val="0"/>
        </w:rPr>
        <w:t>Where,</w:t>
      </w:r>
      <w:r w:rsidRPr="00CB75E4">
        <w:rPr>
          <w:szCs w:val="24"/>
          <w:bCs/>
          <w:b w:val="0"/>
          <w:i w:val="0"/>
          <w:sz w:val="24"/>
          <w:spacing w:val="0"/>
          <w:w w:val="100"/>
          <w:rFonts/>
          <w:caps w:val="0"/>
        </w:rPr>
        <w:t> </w:t>
      </w:r>
      <m:oMath>
        <m:sSub>
          <m:sSubPr>
            <m:ctrlPr>
              <w:rPr>
                <w:rFonts w:ascii="Cambria Math" w:eastAsiaTheme="minorEastAsia" w:hAnsi="Cambria Math"/>
                <w:bCs/>
                <w:sz w:val="24"/>
                <w:szCs w:val="24"/>
              </w:rPr>
            </m:ctrlPr>
          </m:sSubPr>
          <m:e>
            <m:r>
              <m:mRPr>
                <m:sty m:val="p"/>
              </m:mRPr>
              <w:wRPr>
                <w:rFonts w:ascii="Cambria Math" w:eastAsiaTheme="minorEastAsia" w:hAnsi="Cambria Math"/>
                <w:sz w:val="24"/>
                <w:szCs w:val="24"/>
              </w:wRPr>
              <m:t>N</m:t>
            </m:r>
          </m:e>
          <m:sub>
            <m:r>
              <m:mRPr>
                <m:sty m:val="p"/>
              </m:mRPr>
              <w:wRPr>
                <w:rFonts w:ascii="Cambria Math" w:eastAsiaTheme="minorEastAsia" w:hAnsi="Cambria Math"/>
                <w:sz w:val="24"/>
                <w:szCs w:val="24"/>
              </w:wRPr>
              <m:t>s</m:t>
            </m:r>
          </m:sub>
        </m:sSub>
        <m:r>
          <w:wRPr>
            <w:rFonts w:ascii="Cambria Math" w:eastAsiaTheme="minorEastAsia" w:hAnsi="Cambria Math"/>
            <w:sz w:val="24"/>
            <w:szCs w:val="24"/>
          </w:wRPr>
          <m:t xml:space="preserve"> </m:t>
        </m:r>
      </m:oMath>
      <w:r w:rsidRPr="00CB75E4">
        <w:rPr>
          <w:szCs w:val="24"/>
          <w:bCs/>
          <w:b w:val="0"/>
          <w:i w:val="0"/>
          <w:sz w:val="24"/>
          <w:spacing w:val="0"/>
          <w:w w:val="100"/>
          <w:rFonts/>
          <w:caps w:val="0"/>
        </w:rPr>
        <w:t>=</w:t>
      </w:r>
      <w:r w:rsidRPr="00CB75E4">
        <w:rPr>
          <w:szCs w:val="24"/>
          <w:bCs/>
          <w:b w:val="0"/>
          <w:i w:val="0"/>
          <w:sz w:val="24"/>
          <w:spacing w:val="0"/>
          <w:w w:val="100"/>
          <w:rFonts/>
          <w:caps w:val="0"/>
        </w:rPr>
        <w:t> </w:t>
      </w:r>
      <w:r w:rsidRPr="00CB75E4">
        <w:rPr>
          <w:szCs w:val="24"/>
          <w:bCs/>
          <w:b w:val="0"/>
          <w:i w:val="0"/>
          <w:sz w:val="24"/>
          <w:spacing w:val="0"/>
          <w:w w:val="100"/>
          <w:rFonts/>
          <w:caps w:val="0"/>
        </w:rPr>
        <w:t>Refractivity</w:t>
      </w:r>
      <w:r w:rsidRPr="00CB75E4">
        <w:rPr>
          <w:szCs w:val="24"/>
          <w:bCs/>
          <w:b w:val="0"/>
          <w:i w:val="0"/>
          <w:sz w:val="24"/>
          <w:spacing w:val="0"/>
          <w:w w:val="100"/>
          <w:rFonts/>
          <w:caps w:val="0"/>
        </w:rPr>
        <w:t> </w:t>
      </w:r>
      <w:r w:rsidRPr="00CB75E4">
        <w:rPr>
          <w:szCs w:val="24"/>
          <w:bCs/>
          <w:b w:val="0"/>
          <w:i w:val="0"/>
          <w:sz w:val="24"/>
          <w:spacing w:val="0"/>
          <w:w w:val="100"/>
          <w:rFonts/>
          <w:caps w:val="0"/>
        </w:rPr>
        <w:t>at</w:t>
      </w:r>
      <w:r w:rsidRPr="00CB75E4">
        <w:rPr>
          <w:szCs w:val="24"/>
          <w:bCs/>
          <w:b w:val="0"/>
          <w:i w:val="0"/>
          <w:sz w:val="24"/>
          <w:spacing w:val="0"/>
          <w:w w:val="100"/>
          <w:rFonts/>
          <w:caps w:val="0"/>
        </w:rPr>
        <w:t> </w:t>
      </w:r>
      <w:r w:rsidRPr="00CB75E4">
        <w:rPr>
          <w:szCs w:val="24"/>
          <w:bCs/>
          <w:b w:val="0"/>
          <w:i w:val="0"/>
          <w:sz w:val="24"/>
          <w:spacing w:val="0"/>
          <w:w w:val="100"/>
          <w:rFonts/>
          <w:caps w:val="0"/>
        </w:rPr>
        <w:t>surface</w:t>
      </w:r>
      <w:r w:rsidRPr="00CB75E4">
        <w:rPr>
          <w:szCs w:val="24"/>
          <w:bCs/>
          <w:b w:val="0"/>
          <w:i w:val="0"/>
          <w:sz w:val="24"/>
          <w:spacing w:val="0"/>
          <w:w w:val="100"/>
          <w:rFonts/>
          <w:caps w:val="0"/>
        </w:rPr>
        <w:t> </w:t>
      </w:r>
      <w:r w:rsidRPr="00CB75E4">
        <w:rPr>
          <w:szCs w:val="24"/>
          <w:bCs/>
          <w:b w:val="0"/>
          <w:i w:val="0"/>
          <w:sz w:val="24"/>
          <w:spacing w:val="0"/>
          <w:w w:val="100"/>
          <w:rFonts/>
          <w:caps w:val="0"/>
        </w:rPr>
        <w:t>of</w:t>
      </w:r>
      <w:r w:rsidRPr="00CB75E4">
        <w:rPr>
          <w:szCs w:val="24"/>
          <w:bCs/>
          <w:b w:val="0"/>
          <w:i w:val="0"/>
          <w:sz w:val="24"/>
          <w:spacing w:val="0"/>
          <w:w w:val="100"/>
          <w:rFonts/>
          <w:caps w:val="0"/>
        </w:rPr>
        <w:t> </w:t>
      </w:r>
      <w:r w:rsidRPr="00CB75E4">
        <w:rPr>
          <w:szCs w:val="24"/>
          <w:bCs/>
          <w:b w:val="0"/>
          <w:i w:val="0"/>
          <w:sz w:val="24"/>
          <w:spacing w:val="0"/>
          <w:w w:val="100"/>
          <w:rFonts/>
          <w:caps w:val="0"/>
        </w:rPr>
        <w:t>the</w:t>
      </w:r>
      <w:r w:rsidRPr="00CB75E4">
        <w:rPr>
          <w:szCs w:val="24"/>
          <w:bCs/>
          <w:b w:val="0"/>
          <w:i w:val="0"/>
          <w:sz w:val="24"/>
          <w:spacing w:val="0"/>
          <w:w w:val="100"/>
          <w:rFonts/>
          <w:caps w:val="0"/>
        </w:rPr>
        <w:t> </w:t>
      </w:r>
      <w:r w:rsidRPr="00CB75E4">
        <w:rPr>
          <w:szCs w:val="24"/>
          <w:bCs/>
          <w:b w:val="0"/>
          <w:i w:val="0"/>
          <w:sz w:val="24"/>
          <w:spacing w:val="0"/>
          <w:w w:val="100"/>
          <w:rFonts/>
          <w:caps w:val="0"/>
        </w:rPr>
        <w:t>earth</w:t>
      </w:r>
    </w:p>
    <w:p w14:paraId="04533D7D" w14:textId="77777777" w:rsidR="00E849EA" w:rsidRPr="00CB75E4" w:rsidRDefault="00000000" w:rsidP="00E849EA">
      <w:pPr>
        <w:spacing w:before="0" w:beforeAutospacing="0" w:after="160" w:afterAutospacing="0" w:lineRule="auto" w:line="259"/>
        <w:rPr>
          <w:szCs w:val="24"/>
          <w:bCs/>
          <w:b w:val="0"/>
          <w:i w:val="0"/>
          <w:sz w:val="24"/>
          <w:spacing w:val="0"/>
          <w:w w:val="100"/>
          <w:rFonts/>
          <w:caps w:val="0"/>
        </w:rPr>
        <w:snapToGrid w:val="0"/>
        <w:textAlignment w:val="baseline"/>
      </w:pPr>
      <m:oMath>
        <m:sSub>
          <m:sSubPr>
            <m:ctrlPr>
              <w:rPr>
                <w:rFonts w:ascii="Cambria Math" w:eastAsiaTheme="minorEastAsia" w:hAnsi="Cambria Math"/>
                <w:bCs/>
                <w:sz w:val="24"/>
                <w:szCs w:val="24"/>
              </w:rPr>
            </m:ctrlPr>
          </m:sSubPr>
          <m:e>
            <m:r>
              <m:mRPr>
                <m:sty m:val="p"/>
              </m:mRPr>
              <w:wRPr>
                <w:rFonts w:ascii="Cambria Math" w:eastAsiaTheme="minorEastAsia" w:hAnsi="Cambria Math"/>
                <w:sz w:val="24"/>
                <w:szCs w:val="24"/>
              </w:wRPr>
              <m:t>N</m:t>
            </m:r>
          </m:e>
          <m:sub>
            <m:r>
              <m:mRPr>
                <m:sty m:val="p"/>
              </m:mRPr>
              <w:wRPr>
                <w:rFonts w:ascii="Cambria Math" w:eastAsiaTheme="minorEastAsia" w:hAnsi="Cambria Math"/>
                <w:sz w:val="24"/>
                <w:szCs w:val="24"/>
              </w:wRPr>
              <m:t>o</m:t>
            </m:r>
          </m:sub>
        </m:sSub>
      </m:oMath>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Average</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values</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of</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atmospheric</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extrapolated</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to</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sea</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level</w:t>
      </w:r>
    </w:p>
    <w:p w14:paraId="086A9B43" w14:textId="77777777" w:rsidR="00E849EA" w:rsidRDefault="00E849EA" w:rsidP="00E849EA">
      <w:pPr>
        <w:spacing w:before="0" w:beforeAutospacing="0" w:after="160" w:afterAutospacing="0" w:lineRule="auto" w:line="259"/>
        <w:rPr>
          <w:szCs w:val="28"/>
          <w:bCs/>
          <w:b w:val="0"/>
          <w:i w:val="0"/>
          <w:sz w:val="28"/>
          <w:spacing w:val="0"/>
          <w:w w:val="100"/>
          <w:rFonts/>
          <w:caps w:val="0"/>
        </w:rPr>
        <w:snapToGrid w:val="0"/>
        <w:textAlignment w:val="baseline"/>
      </w:pPr>
      <w:r>
        <w:rPr>
          <w:b w:val="0"/>
          <w:i w:val="0"/>
          <w:sz w:val="28"/>
          <w:spacing w:val="0"/>
          <w:w w:val="100"/>
          <w:rFonts/>
          <w:caps w:val="0"/>
        </w:rPr>
        <w:t/>
      </w:r>
    </w:p>
    <w:p w14:paraId="7CD30B50" w14:textId="77777777" w:rsidR="00E849EA" w:rsidRDefault="00E849EA" w:rsidP="00E849EA">
      <w:pPr>
        <w:spacing w:before="0" w:beforeAutospacing="0" w:after="160" w:afterAutospacing="0" w:lineRule="auto" w:line="259"/>
        <w:rPr>
          <w:szCs w:val="28"/>
          <w:bCs/>
          <w:b w:val="0"/>
          <w:i w:val="0"/>
          <w:sz w:val="28"/>
          <w:spacing w:val="0"/>
          <w:w w:val="100"/>
          <w:rFonts/>
          <w:caps w:val="0"/>
        </w:rPr>
        <w:snapToGrid w:val="0"/>
        <w:textAlignment w:val="baseline"/>
      </w:pPr>
      <w:r>
        <w:rPr>
          <w:b w:val="0"/>
          <w:i w:val="0"/>
          <w:sz w:val="28"/>
          <w:spacing w:val="0"/>
          <w:w w:val="100"/>
          <w:rFonts/>
          <w:caps w:val="0"/>
        </w:rPr>
        <w:t/>
      </w:r>
    </w:p>
    <w:p w14:paraId="2E289B38" w14:textId="77777777" w:rsidR="00CB75E4" w:rsidRDefault="00CB75E4" w:rsidP="00E849EA">
      <w:pPr>
        <w:jc w:val="center"/>
        <w:spacing w:before="0" w:beforeAutospacing="0" w:after="160" w:afterAutospacing="0" w:lineRule="auto" w:line="259"/>
        <w:rPr>
          <w:szCs w:val="28"/>
          <w:bCs/>
          <w:b w:val="1"/>
          <w:i w:val="0"/>
          <w:sz w:val="28"/>
          <w:spacing w:val="0"/>
          <w:w w:val="100"/>
          <w:rFonts/>
          <w:caps w:val="0"/>
        </w:rPr>
        <w:snapToGrid w:val="0"/>
        <w:textAlignment w:val="baseline"/>
      </w:pPr>
      <w:r>
        <w:rPr>
          <w:b w:val="1"/>
          <w:i w:val="0"/>
          <w:sz w:val="28"/>
          <w:spacing w:val="0"/>
          <w:w w:val="100"/>
          <w:rFonts/>
          <w:caps w:val="0"/>
        </w:rPr>
        <w:t/>
      </w:r>
    </w:p>
    <w:p w14:paraId="757E3F2F" w14:textId="77777777" w:rsidR="00CB75E4" w:rsidRDefault="00CB75E4" w:rsidP="00E849EA">
      <w:pPr>
        <w:jc w:val="center"/>
        <w:spacing w:before="0" w:beforeAutospacing="0" w:after="160" w:afterAutospacing="0" w:lineRule="auto" w:line="259"/>
        <w:rPr>
          <w:szCs w:val="28"/>
          <w:bCs/>
          <w:b w:val="1"/>
          <w:i w:val="0"/>
          <w:sz w:val="28"/>
          <w:spacing w:val="0"/>
          <w:w w:val="100"/>
          <w:rFonts/>
          <w:caps w:val="0"/>
        </w:rPr>
        <w:snapToGrid w:val="0"/>
        <w:textAlignment w:val="baseline"/>
      </w:pPr>
      <w:r>
        <w:rPr>
          <w:b w:val="1"/>
          <w:i w:val="0"/>
          <w:sz w:val="28"/>
          <w:spacing w:val="0"/>
          <w:w w:val="100"/>
          <w:rFonts/>
          <w:caps w:val="0"/>
        </w:rPr>
        <w:t/>
      </w:r>
    </w:p>
    <w:p w14:paraId="5FA9D6B7" w14:textId="77777777" w:rsidR="00CB75E4" w:rsidRDefault="00CB75E4" w:rsidP="00E849EA">
      <w:pPr>
        <w:jc w:val="center"/>
        <w:spacing w:before="0" w:beforeAutospacing="0" w:after="160" w:afterAutospacing="0" w:lineRule="auto" w:line="259"/>
        <w:rPr>
          <w:szCs w:val="28"/>
          <w:bCs/>
          <w:b w:val="1"/>
          <w:i w:val="0"/>
          <w:sz w:val="28"/>
          <w:spacing w:val="0"/>
          <w:w w:val="100"/>
          <w:rFonts/>
          <w:caps w:val="0"/>
        </w:rPr>
        <w:snapToGrid w:val="0"/>
        <w:textAlignment w:val="baseline"/>
      </w:pPr>
      <w:r>
        <w:rPr>
          <w:b w:val="1"/>
          <w:i w:val="0"/>
          <w:sz w:val="28"/>
          <w:spacing w:val="0"/>
          <w:w w:val="100"/>
          <w:rFonts/>
          <w:caps w:val="0"/>
        </w:rPr>
        <w:t/>
      </w:r>
    </w:p>
    <w:p w14:paraId="4766022F" w14:textId="074AE7C3" w:rsidR="00E849EA" w:rsidRPr="007448FF" w:rsidRDefault="00E849EA" w:rsidP="00E849EA">
      <w:pPr>
        <w:jc w:val="center"/>
        <w:spacing w:before="0" w:beforeAutospacing="0" w:after="160" w:afterAutospacing="0" w:lineRule="auto" w:line="259"/>
        <w:rPr>
          <w:szCs w:val="28"/>
          <w:bCs/>
          <w:b w:val="1"/>
          <w:i w:val="0"/>
          <w:sz w:val="28"/>
          <w:spacing w:val="0"/>
          <w:w w:val="100"/>
          <w:rFonts/>
          <w:caps w:val="0"/>
        </w:rPr>
        <w:snapToGrid w:val="0"/>
        <w:textAlignment w:val="baseline"/>
      </w:pPr>
      <w:r w:rsidRPr="007448FF">
        <w:rPr>
          <w:szCs w:val="28"/>
          <w:bCs/>
          <w:b w:val="1"/>
          <w:i w:val="0"/>
          <w:sz w:val="28"/>
          <w:spacing w:val="0"/>
          <w:w w:val="100"/>
          <w:rFonts/>
          <w:caps w:val="0"/>
        </w:rPr>
        <w:t>9</w:t>
      </w:r>
    </w:p>
    <w:p w14:paraId="2F6EA44F" w14:textId="77777777" w:rsidR="00E849EA" w:rsidRPr="00CB75E4" w:rsidRDefault="00000000" w:rsidP="00E849EA">
      <w:pPr>
        <w:spacing w:before="0" w:beforeAutospacing="0" w:after="160" w:afterAutospacing="0" w:lineRule="auto" w:line="259"/>
        <w:rPr>
          <w:szCs w:val="24"/>
          <w:bCs/>
          <w:b w:val="0"/>
          <w:i w:val="0"/>
          <w:sz w:val="24"/>
          <w:spacing w:val="0"/>
          <w:w w:val="100"/>
          <w:rFonts/>
          <w:caps w:val="0"/>
        </w:rPr>
        <w:snapToGrid w:val="0"/>
        <w:textAlignment w:val="baseline"/>
      </w:pPr>
      <m:oMath>
        <m:sSub>
          <m:sSubPr>
            <m:ctrlPr>
              <w:rPr>
                <w:rFonts w:ascii="Cambria Math" w:eastAsiaTheme="minorEastAsia" w:hAnsi="Cambria Math"/>
                <w:bCs/>
                <w:sz w:val="24"/>
                <w:szCs w:val="24"/>
              </w:rPr>
            </m:ctrlPr>
          </m:sSubPr>
          <m:e>
            <m:r>
              <m:mRPr>
                <m:sty m:val="p"/>
              </m:mRPr>
              <w:wRPr>
                <w:rFonts w:ascii="Cambria Math" w:eastAsiaTheme="minorEastAsia" w:hAnsi="Cambria Math"/>
                <w:sz w:val="24"/>
                <w:szCs w:val="24"/>
              </w:wRPr>
              <m:t>h</m:t>
            </m:r>
          </m:e>
          <m:sub>
            <m:r>
              <m:mRPr>
                <m:sty m:val="p"/>
              </m:mRPr>
              <w:wRPr>
                <w:rFonts w:ascii="Cambria Math" w:eastAsiaTheme="minorEastAsia" w:hAnsi="Cambria Math"/>
                <w:sz w:val="24"/>
                <w:szCs w:val="24"/>
              </w:wRPr>
              <m:t>o</m:t>
            </m:r>
          </m:sub>
        </m:sSub>
      </m:oMath>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Height</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of</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the</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earth’s</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surface</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above</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sea</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level</w:t>
      </w:r>
    </w:p>
    <w:p w14:paraId="42A23F5E" w14:textId="77777777" w:rsidR="00E849EA" w:rsidRPr="00CB75E4" w:rsidRDefault="00000000" w:rsidP="00E849EA">
      <w:pPr>
        <w:spacing w:before="0" w:beforeAutospacing="0" w:after="160" w:afterAutospacing="0" w:lineRule="auto" w:line="259"/>
        <w:rPr>
          <w:szCs w:val="24"/>
          <w:bCs/>
          <w:b w:val="0"/>
          <w:i w:val="0"/>
          <w:sz w:val="24"/>
          <w:spacing w:val="0"/>
          <w:w w:val="100"/>
          <w:rFonts/>
          <w:caps w:val="0"/>
        </w:rPr>
        <w:snapToGrid w:val="0"/>
        <w:textAlignment w:val="baseline"/>
      </w:pPr>
      <m:oMath>
        <m:sSub>
          <m:sSubPr>
            <m:ctrlPr>
              <w:rPr>
                <w:rFonts w:ascii="Cambria Math" w:eastAsiaTheme="minorEastAsia" w:hAnsi="Cambria Math"/>
                <w:bCs/>
                <w:sz w:val="24"/>
                <w:szCs w:val="24"/>
              </w:rPr>
            </m:ctrlPr>
          </m:sSubPr>
          <m:e>
            <m:r>
              <m:mRPr>
                <m:sty m:val="p"/>
              </m:mRPr>
              <w:wRPr>
                <w:rFonts w:ascii="Cambria Math" w:eastAsiaTheme="minorEastAsia" w:hAnsi="Cambria Math"/>
                <w:sz w:val="24"/>
                <w:szCs w:val="24"/>
              </w:wRPr>
              <m:t>H</m:t>
            </m:r>
          </m:e>
          <m:sub>
            <m:r>
              <m:mRPr>
                <m:sty m:val="p"/>
              </m:mRPr>
              <w:wRPr>
                <w:rFonts w:ascii="Cambria Math" w:eastAsiaTheme="minorEastAsia" w:hAnsi="Cambria Math"/>
                <w:sz w:val="24"/>
                <w:szCs w:val="24"/>
              </w:wRPr>
              <m:t>o</m:t>
            </m:r>
          </m:sub>
        </m:sSub>
      </m:oMath>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Scale</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height</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w:t>
      </w:r>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7.35km</w:t>
      </w:r>
    </w:p>
    <w:p w14:paraId="6565DCBA" w14:textId="77777777" w:rsidR="00E849EA" w:rsidRPr="008A0026" w:rsidRDefault="00E849EA" w:rsidP="00E849EA">
      <w:pPr>
        <w:spacing w:before="0" w:beforeAutospacing="0" w:after="160" w:afterAutospacing="0" w:lineRule="auto" w:line="259"/>
        <w:rPr>
          <w:szCs w:val="28"/>
          <w:bCs/>
          <w:b w:val="0"/>
          <w:i w:val="0"/>
          <w:sz w:val="28"/>
          <w:spacing w:val="0"/>
          <w:w w:val="100"/>
          <w:rFonts/>
          <w:caps w:val="0"/>
        </w:rPr>
        <w:snapToGrid w:val="0"/>
        <w:textAlignment w:val="baseline"/>
      </w:pPr>
      <w:r>
        <w:rPr>
          <w:b w:val="0"/>
          <w:i w:val="0"/>
          <w:sz w:val="28"/>
          <w:spacing w:val="0"/>
          <w:w w:val="100"/>
          <w:rFonts/>
          <w:caps w:val="0"/>
        </w:rPr>
        <w:t/>
      </w:r>
    </w:p>
    <w:p w14:paraId="0FD1B4C6" w14:textId="77777777" w:rsidR="00E849EA" w:rsidRPr="00CB75E4" w:rsidRDefault="00000000" w:rsidP="00E849EA">
      <w:pPr>
        <w:spacing w:before="0" w:beforeAutospacing="0" w:after="160" w:afterAutospacing="0" w:lineRule="auto" w:line="259"/>
        <w:rPr>
          <w:szCs w:val="24"/>
          <w:b w:val="0"/>
          <w:i w:val="0"/>
          <w:sz w:val="24"/>
          <w:spacing w:val="0"/>
          <w:w w:val="100"/>
          <w:rFonts/>
          <w:caps w:val="0"/>
        </w:rPr>
        <w:snapToGrid w:val="0"/>
        <w:textAlignment w:val="baseline"/>
      </w:pPr>
      <m:oMath>
        <m:f>
          <m:fPr>
            <m:ctrlPr>
              <w:rPr>
                <w:rFonts w:ascii="Cambria Math" w:hAnsi="Cambria Math"/>
                <w:bCs/>
                <w:i/>
                <w:sz w:val="24"/>
                <w:szCs w:val="24"/>
              </w:rPr>
            </m:ctrlPr>
          </m:fPr>
          <m:num>
            <m:sSub>
              <m:sSubPr>
                <m:ctrlPr>
                  <w:rPr>
                    <w:rFonts w:ascii="Cambria Math" w:hAnsi="Cambria Math"/>
                    <w:i/>
                    <w:sz w:val="24"/>
                    <w:szCs w:val="24"/>
                  </w:rPr>
                </m:ctrlPr>
              </m:sSubPr>
              <m:e>
                <m:r>
                  <w:wRPr>
                    <w:rFonts w:ascii="Cambria Math" w:hAnsi="Cambria Math"/>
                    <w:sz w:val="24"/>
                    <w:szCs w:val="24"/>
                  </w:wRPr>
                  <m:t>dN</m:t>
                </m:r>
              </m:e>
              <m:sub>
                <m:r>
                  <w:wRPr>
                    <w:rFonts w:ascii="Cambria Math" w:hAnsi="Cambria Math"/>
                    <w:sz w:val="24"/>
                    <w:szCs w:val="24"/>
                  </w:wRPr>
                  <m:t>o</m:t>
                </m:r>
              </m:sub>
            </m:sSub>
          </m:num>
          <m:den>
            <m:r>
              <w:wRPr>
                <w:rFonts w:ascii="Cambria Math" w:hAnsi="Cambria Math"/>
                <w:sz w:val="24"/>
                <w:szCs w:val="24"/>
              </w:wRPr>
              <m:t xml:space="preserve">dh </m:t>
            </m:r>
          </m:den>
        </m:f>
      </m:oMath>
      <w:r w:rsidR="00E849EA" w:rsidRPr="00CB75E4">
        <w:rPr>
          <w:szCs w:val="24"/>
          <w:bCs/>
          <w:b w:val="0"/>
          <w:i w:val="0"/>
          <w:sz w:val="24"/>
          <w:spacing w:val="0"/>
          <w:w w:val="100"/>
          <w:rFonts/>
          <w:caps w:val="0"/>
        </w:rPr>
        <w:t> </w:t>
      </w:r>
      <w:r w:rsidR="00E849EA" w:rsidRPr="00CB75E4">
        <w:rPr>
          <w:szCs w:val="24"/>
          <w:bCs/>
          <w:b w:val="0"/>
          <w:i w:val="0"/>
          <w:sz w:val="24"/>
          <w:spacing w:val="0"/>
          <w:w w:val="100"/>
          <w:rFonts/>
          <w:caps w:val="0"/>
        </w:rPr>
        <w:t>=</w:t>
      </w:r>
      <w:r w:rsidR="00E849EA" w:rsidRPr="00CB75E4">
        <w:rPr>
          <w:szCs w:val="24"/>
          <w:bCs/>
          <w:b w:val="0"/>
          <w:i w:val="0"/>
          <w:sz w:val="24"/>
          <w:spacing w:val="0"/>
          <w:w w:val="100"/>
          <w:rFonts/>
          <w:caps w:val="0"/>
        </w:rPr>
        <w:t> </w:t>
      </w:r>
      <m:oMath>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wRPr>
                    <w:rFonts w:ascii="Cambria Math" w:eastAsiaTheme="minorEastAsia" w:hAnsi="Cambria Math"/>
                    <w:sz w:val="24"/>
                    <w:szCs w:val="24"/>
                  </w:wRPr>
                  <m:t>-N</m:t>
                </m:r>
              </m:e>
              <m:sub>
                <m:r>
                  <w:wRPr>
                    <w:rFonts w:ascii="Cambria Math" w:eastAsiaTheme="minorEastAsia" w:hAnsi="Cambria Math"/>
                    <w:sz w:val="24"/>
                    <w:szCs w:val="24"/>
                  </w:wRPr>
                  <m:t>s</m:t>
                </m:r>
              </m:sub>
            </m:sSub>
          </m:num>
          <m:den>
            <m:sSub>
              <m:sSubPr>
                <m:ctrlPr>
                  <w:rPr>
                    <w:rFonts w:ascii="Cambria Math" w:eastAsiaTheme="minorEastAsia" w:hAnsi="Cambria Math"/>
                    <w:i/>
                    <w:sz w:val="24"/>
                    <w:szCs w:val="24"/>
                  </w:rPr>
                </m:ctrlPr>
              </m:sSubPr>
              <m:e>
                <m:r>
                  <w:wRPr>
                    <w:rFonts w:ascii="Cambria Math" w:eastAsiaTheme="minorEastAsia" w:hAnsi="Cambria Math"/>
                    <w:sz w:val="24"/>
                    <w:szCs w:val="24"/>
                  </w:wRPr>
                  <m:t>H</m:t>
                </m:r>
              </m:e>
              <m:sub>
                <m:r>
                  <w:wRPr>
                    <w:rFonts w:ascii="Cambria Math" w:eastAsiaTheme="minorEastAsia" w:hAnsi="Cambria Math"/>
                    <w:sz w:val="24"/>
                    <w:szCs w:val="24"/>
                  </w:wRPr>
                  <m:t>o</m:t>
                </m:r>
              </m:sub>
            </m:sSub>
          </m:den>
        </m:f>
      </m:oMath>
      <w:r w:rsidR="00E849EA" w:rsidRPr="00CB75E4">
        <w:rPr>
          <w:szCs w:val="24"/>
          <w:bCs/>
          <w:b w:val="0"/>
          <w:i w:val="0"/>
          <w:sz w:val="24"/>
          <w:spacing w:val="0"/>
          <w:w w:val="100"/>
          <w:rFonts/>
          <w:caps w:val="0"/>
        </w:rPr>
        <w:t>exp(</w:t>
      </w:r>
      <m:oMath>
        <m:f>
          <m:fPr>
            <m:ctrlPr>
              <w:rPr>
                <w:rFonts w:ascii="Cambria Math" w:eastAsiaTheme="minorEastAsia" w:hAnsi="Cambria Math"/>
                <w:bCs/>
                <w:i/>
                <w:sz w:val="24"/>
                <w:szCs w:val="24"/>
              </w:rPr>
            </m:ctrlPr>
          </m:fPr>
          <m:num>
            <m:sSub>
              <m:sSubPr>
                <m:ctrlPr>
                  <w:rPr>
                    <w:rFonts w:ascii="Cambria Math" w:eastAsiaTheme="minorEastAsia" w:hAnsi="Cambria Math"/>
                    <w:i/>
                    <w:sz w:val="24"/>
                    <w:szCs w:val="24"/>
                  </w:rPr>
                </m:ctrlPr>
              </m:sSubPr>
              <m:e>
                <m:r>
                  <w:wRPr>
                    <w:rFonts w:ascii="Cambria Math" w:eastAsiaTheme="minorEastAsia" w:hAnsi="Cambria Math"/>
                    <w:sz w:val="24"/>
                    <w:szCs w:val="24"/>
                  </w:wRPr>
                  <m:t>-h</m:t>
                </m:r>
              </m:e>
              <m:sub>
                <m:r>
                  <w:wRPr>
                    <w:rFonts w:ascii="Cambria Math" w:eastAsiaTheme="minorEastAsia" w:hAnsi="Cambria Math"/>
                    <w:sz w:val="24"/>
                    <w:szCs w:val="24"/>
                  </w:wRPr>
                  <m:t>o</m:t>
                </m:r>
              </m:sub>
            </m:sSub>
          </m:num>
          <m:den>
            <m:sSub>
              <m:sSubPr>
                <m:ctrlPr>
                  <w:rPr>
                    <w:rFonts w:ascii="Cambria Math" w:eastAsiaTheme="minorEastAsia" w:hAnsi="Cambria Math"/>
                    <w:i/>
                    <w:sz w:val="24"/>
                    <w:szCs w:val="24"/>
                  </w:rPr>
                </m:ctrlPr>
              </m:sSubPr>
              <m:e>
                <m:r>
                  <w:wRPr>
                    <w:rFonts w:ascii="Cambria Math" w:eastAsiaTheme="minorEastAsia" w:hAnsi="Cambria Math"/>
                    <w:sz w:val="24"/>
                    <w:szCs w:val="24"/>
                  </w:wRPr>
                  <m:t>H</m:t>
                </m:r>
              </m:e>
              <m:sub>
                <m:r>
                  <w:wRPr>
                    <w:rFonts w:ascii="Cambria Math" w:eastAsiaTheme="minorEastAsia" w:hAnsi="Cambria Math"/>
                    <w:sz w:val="24"/>
                    <w:szCs w:val="24"/>
                  </w:wRPr>
                  <m:t>o</m:t>
                </m:r>
              </m:sub>
            </m:sSub>
          </m:den>
        </m:f>
        <m:r>
          <w:wRPr>
            <w:rFonts w:ascii="Cambria Math" w:eastAsiaTheme="minorEastAsia" w:hAnsi="Cambria Math"/>
            <w:sz w:val="24"/>
            <w:szCs w:val="24"/>
          </w:wRPr>
          <m:t>)</m:t>
        </m:r>
      </m:oMath>
      <w:r w:rsidR="00E849EA" w:rsidRPr="00CB75E4">
        <w:rPr>
          <w:szCs w:val="24"/>
          <w:b w:val="0"/>
          <w:i w:val="0"/>
          <w:sz w:val="24"/>
          <w:spacing w:val="0"/>
          <w:w w:val="100"/>
          <w:rFonts/>
          <w:caps w:val="0"/>
        </w:rPr>
        <w:t> </w:t>
      </w:r>
      <w:r w:rsidR="00E849EA" w:rsidRPr="00CB75E4">
        <w:rPr>
          <w:szCs w:val="24"/>
          <w:b w:val="0"/>
          <w:i w:val="0"/>
          <w:sz w:val="24"/>
          <w:spacing w:val="0"/>
          <w:w w:val="100"/>
          <w:rFonts/>
          <w:caps w:val="0"/>
        </w:rPr>
        <w:t>refractivity</w:t>
      </w:r>
      <w:r w:rsidR="00E849EA" w:rsidRPr="00CB75E4">
        <w:rPr>
          <w:szCs w:val="24"/>
          <w:b w:val="0"/>
          <w:i w:val="0"/>
          <w:sz w:val="24"/>
          <w:spacing w:val="0"/>
          <w:w w:val="100"/>
          <w:rFonts/>
          <w:caps w:val="0"/>
        </w:rPr>
        <w:t> </w:t>
      </w:r>
      <w:r w:rsidR="00E849EA" w:rsidRPr="00CB75E4">
        <w:rPr>
          <w:szCs w:val="24"/>
          <w:b w:val="0"/>
          <w:i w:val="0"/>
          <w:sz w:val="24"/>
          <w:spacing w:val="0"/>
          <w:w w:val="100"/>
          <w:rFonts/>
          <w:caps w:val="0"/>
        </w:rPr>
        <w:t>gradient</w:t>
      </w:r>
    </w:p>
    <w:p w14:paraId="7B10C44D" w14:textId="77777777" w:rsidR="00E849EA" w:rsidRPr="00CB75E4" w:rsidRDefault="00E849EA" w:rsidP="00E849EA">
      <w:pPr>
        <w:spacing w:before="0" w:beforeAutospacing="0" w:after="160" w:afterAutospacing="0" w:lineRule="auto" w:line="259"/>
        <w:rPr>
          <w:szCs w:val="24"/>
          <w:bCs/>
          <w:b w:val="0"/>
          <w:i w:val="0"/>
          <w:sz w:val="24"/>
          <w:spacing w:val="0"/>
          <w:w w:val="100"/>
          <w:caps w:val="0"/>
        </w:rPr>
        <w:snapToGrid w:val="0"/>
        <w:textAlignment w:val="baseline"/>
      </w:pPr>
      <w:r>
        <w:rPr>
          <w:b w:val="0"/>
          <w:i w:val="0"/>
          <w:sz w:val="24"/>
          <w:spacing w:val="0"/>
          <w:w w:val="100"/>
          <w:caps w:val="0"/>
        </w:rPr>
        <w:t/>
      </w:r>
    </w:p>
    <w:p w14:paraId="4D47BCE7" w14:textId="77777777" w:rsidR="00E849EA" w:rsidRPr="00CB75E4" w:rsidRDefault="00E849EA" w:rsidP="00E849EA">
      <w:pPr>
        <w:spacing w:before="0" w:beforeAutospacing="0" w:after="160" w:afterAutospacing="0" w:lineRule="auto" w:line="259"/>
        <w:rPr>
          <w:szCs w:val="24"/>
          <w:b w:val="1"/>
          <w:i w:val="0"/>
          <w:sz w:val="24"/>
          <w:spacing w:val="0"/>
          <w:w w:val="100"/>
          <w:caps w:val="0"/>
        </w:rPr>
        <w:snapToGrid w:val="0"/>
        <w:textAlignment w:val="baseline"/>
      </w:pPr>
      <w:r>
        <w:rPr>
          <w:b w:val="1"/>
          <w:i w:val="0"/>
          <w:sz w:val="24"/>
          <w:spacing w:val="0"/>
          <w:w w:val="100"/>
          <w:caps w:val="0"/>
        </w:rPr>
        <w:t/>
      </w:r>
    </w:p>
    <w:p w14:paraId="5426B85E" w14:textId="77777777" w:rsidR="00E849EA" w:rsidRPr="00CB75E4" w:rsidRDefault="00E849EA" w:rsidP="00E849EA">
      <w:pPr>
        <w:spacing w:before="0" w:beforeAutospacing="0" w:after="160" w:afterAutospacing="0" w:lineRule="auto" w:line="259"/>
        <w:rPr>
          <w:szCs w:val="24"/>
          <w:bCs/>
          <w:b w:val="0"/>
          <w:i w:val="0"/>
          <w:sz w:val="24"/>
          <w:spacing w:val="0"/>
          <w:w w:val="100"/>
          <w:caps w:val="0"/>
        </w:rPr>
        <w:snapToGrid w:val="0"/>
        <w:textAlignment w:val="baseline"/>
      </w:pPr>
      <w:r w:rsidRPr="00CB75E4">
        <w:rPr>
          <w:szCs w:val="24"/>
          <w:bCs/>
          <w:b w:val="0"/>
          <w:i w:val="0"/>
          <w:sz w:val="24"/>
          <w:spacing w:val="0"/>
          <w:w w:val="100"/>
          <w:rFonts/>
          <w:caps w:val="0"/>
        </w:rPr>
        <w:t>Thus,</w:t>
      </w:r>
      <w:r w:rsidRPr="00CB75E4">
        <w:rPr>
          <w:szCs w:val="24"/>
          <w:bCs/>
          <w:b w:val="0"/>
          <w:i w:val="0"/>
          <w:sz w:val="24"/>
          <w:spacing w:val="0"/>
          <w:w w:val="100"/>
          <w:rFonts/>
          <w:caps w:val="0"/>
        </w:rPr>
        <w:t> </w:t>
      </w:r>
      <w:r w:rsidRPr="00CB75E4">
        <w:rPr>
          <w:szCs w:val="24"/>
          <w:bCs/>
          <w:b w:val="0"/>
          <w:i w:val="0"/>
          <w:sz w:val="24"/>
          <w:spacing w:val="0"/>
          <w:w w:val="100"/>
          <w:rFonts/>
          <w:caps w:val="0"/>
        </w:rPr>
        <w:t>k</w:t>
      </w:r>
      <w:r w:rsidRPr="00CB75E4">
        <w:rPr>
          <w:szCs w:val="24"/>
          <w:bCs/>
          <w:b w:val="0"/>
          <w:i w:val="0"/>
          <w:sz w:val="24"/>
          <w:spacing w:val="0"/>
          <w:w w:val="100"/>
          <w:rFonts/>
          <w:caps w:val="0"/>
        </w:rPr>
        <w:t> </w:t>
      </w:r>
      <w:r w:rsidRPr="00CB75E4">
        <w:rPr>
          <w:szCs w:val="24"/>
          <w:bCs/>
          <w:b w:val="0"/>
          <w:i w:val="0"/>
          <w:sz w:val="24"/>
          <w:spacing w:val="0"/>
          <w:w w:val="100"/>
          <w:rFonts/>
          <w:caps w:val="0"/>
        </w:rPr>
        <w:t>may</w:t>
      </w:r>
      <w:r w:rsidRPr="00CB75E4">
        <w:rPr>
          <w:szCs w:val="24"/>
          <w:bCs/>
          <w:b w:val="0"/>
          <w:i w:val="0"/>
          <w:sz w:val="24"/>
          <w:spacing w:val="0"/>
          <w:w w:val="100"/>
          <w:rFonts/>
          <w:caps w:val="0"/>
        </w:rPr>
        <w:t> </w:t>
      </w:r>
      <w:r w:rsidRPr="00CB75E4">
        <w:rPr>
          <w:szCs w:val="24"/>
          <w:bCs/>
          <w:b w:val="0"/>
          <w:i w:val="0"/>
          <w:sz w:val="24"/>
          <w:spacing w:val="0"/>
          <w:w w:val="100"/>
          <w:rFonts/>
          <w:caps w:val="0"/>
        </w:rPr>
        <w:t>be</w:t>
      </w:r>
      <w:r w:rsidRPr="00CB75E4">
        <w:rPr>
          <w:szCs w:val="24"/>
          <w:bCs/>
          <w:b w:val="0"/>
          <w:i w:val="0"/>
          <w:sz w:val="24"/>
          <w:spacing w:val="0"/>
          <w:w w:val="100"/>
          <w:rFonts/>
          <w:caps w:val="0"/>
        </w:rPr>
        <w:t> </w:t>
      </w:r>
      <w:r w:rsidRPr="00CB75E4">
        <w:rPr>
          <w:szCs w:val="24"/>
          <w:bCs/>
          <w:b w:val="0"/>
          <w:i w:val="0"/>
          <w:sz w:val="24"/>
          <w:spacing w:val="0"/>
          <w:w w:val="100"/>
          <w:rFonts/>
          <w:caps w:val="0"/>
        </w:rPr>
        <w:t>expressed</w:t>
      </w:r>
      <w:r w:rsidRPr="00CB75E4">
        <w:rPr>
          <w:szCs w:val="24"/>
          <w:bCs/>
          <w:b w:val="0"/>
          <w:i w:val="0"/>
          <w:sz w:val="24"/>
          <w:spacing w:val="0"/>
          <w:w w:val="100"/>
          <w:rFonts/>
          <w:caps w:val="0"/>
        </w:rPr>
        <w:t> </w:t>
      </w:r>
      <w:r w:rsidRPr="00CB75E4">
        <w:rPr>
          <w:szCs w:val="24"/>
          <w:bCs/>
          <w:b w:val="0"/>
          <w:i w:val="0"/>
          <w:sz w:val="24"/>
          <w:spacing w:val="0"/>
          <w:w w:val="100"/>
          <w:rFonts/>
          <w:caps w:val="0"/>
        </w:rPr>
        <w:t>in</w:t>
      </w:r>
      <w:r w:rsidRPr="00CB75E4">
        <w:rPr>
          <w:szCs w:val="24"/>
          <w:bCs/>
          <w:b w:val="0"/>
          <w:i w:val="0"/>
          <w:sz w:val="24"/>
          <w:spacing w:val="0"/>
          <w:w w:val="100"/>
          <w:rFonts/>
          <w:caps w:val="0"/>
        </w:rPr>
        <w:t> </w:t>
      </w:r>
      <w:r w:rsidRPr="00CB75E4">
        <w:rPr>
          <w:szCs w:val="24"/>
          <w:bCs/>
          <w:b w:val="0"/>
          <w:i w:val="0"/>
          <w:sz w:val="24"/>
          <w:spacing w:val="0"/>
          <w:w w:val="100"/>
          <w:rFonts/>
          <w:caps w:val="0"/>
        </w:rPr>
        <w:t>terms</w:t>
      </w:r>
      <w:r w:rsidRPr="00CB75E4">
        <w:rPr>
          <w:szCs w:val="24"/>
          <w:bCs/>
          <w:b w:val="0"/>
          <w:i w:val="0"/>
          <w:sz w:val="24"/>
          <w:spacing w:val="0"/>
          <w:w w:val="100"/>
          <w:rFonts/>
          <w:caps w:val="0"/>
        </w:rPr>
        <w:t> </w:t>
      </w:r>
      <w:r w:rsidRPr="00CB75E4">
        <w:rPr>
          <w:szCs w:val="24"/>
          <w:bCs/>
          <w:b w:val="0"/>
          <w:i w:val="0"/>
          <w:sz w:val="24"/>
          <w:spacing w:val="0"/>
          <w:w w:val="100"/>
          <w:rFonts/>
          <w:caps w:val="0"/>
        </w:rPr>
        <w:t>of</w:t>
      </w:r>
      <w:r w:rsidRPr="00CB75E4">
        <w:rPr>
          <w:szCs w:val="24"/>
          <w:bCs/>
          <w:b w:val="0"/>
          <w:i w:val="0"/>
          <w:sz w:val="24"/>
          <w:spacing w:val="0"/>
          <w:w w:val="100"/>
          <w:rFonts/>
          <w:caps w:val="0"/>
        </w:rPr>
        <w:t> </w:t>
      </w:r>
      <w:r w:rsidRPr="00CB75E4">
        <w:rPr>
          <w:szCs w:val="24"/>
          <w:bCs/>
          <w:b w:val="0"/>
          <w:i w:val="0"/>
          <w:sz w:val="24"/>
          <w:spacing w:val="0"/>
          <w:w w:val="100"/>
          <w:rFonts/>
          <w:caps w:val="0"/>
        </w:rPr>
        <w:t>refractivity</w:t>
      </w:r>
      <w:r w:rsidRPr="00CB75E4">
        <w:rPr>
          <w:szCs w:val="24"/>
          <w:bCs/>
          <w:b w:val="0"/>
          <w:i w:val="0"/>
          <w:sz w:val="24"/>
          <w:spacing w:val="0"/>
          <w:w w:val="100"/>
          <w:rFonts/>
          <w:caps w:val="0"/>
        </w:rPr>
        <w:t> </w:t>
      </w:r>
      <w:r w:rsidRPr="00CB75E4">
        <w:rPr>
          <w:szCs w:val="24"/>
          <w:bCs/>
          <w:b w:val="0"/>
          <w:i w:val="0"/>
          <w:sz w:val="24"/>
          <w:spacing w:val="0"/>
          <w:w w:val="100"/>
          <w:rFonts/>
          <w:caps w:val="0"/>
        </w:rPr>
        <w:t>gradient,</w:t>
      </w:r>
      <w:r w:rsidRPr="00CB75E4">
        <w:rPr>
          <w:szCs w:val="24"/>
          <w:bCs/>
          <w:b w:val="0"/>
          <w:i w:val="0"/>
          <w:sz w:val="24"/>
          <w:spacing w:val="0"/>
          <w:w w:val="100"/>
          <w:rFonts/>
          <w:caps w:val="0"/>
        </w:rPr>
        <w:t> </w:t>
      </w:r>
      <w:r w:rsidRPr="00CB75E4">
        <w:rPr>
          <w:szCs w:val="24"/>
          <w:bCs/>
          <w:b w:val="0"/>
          <w:i w:val="0"/>
          <w:sz w:val="24"/>
          <w:spacing w:val="0"/>
          <w:w w:val="100"/>
          <w:rFonts/>
          <w:caps w:val="0"/>
        </w:rPr>
        <w:t>dN/dh</w:t>
      </w:r>
      <w:r w:rsidRPr="00CB75E4">
        <w:rPr>
          <w:szCs w:val="24"/>
          <w:bCs/>
          <w:b w:val="0"/>
          <w:i w:val="0"/>
          <w:sz w:val="24"/>
          <w:spacing w:val="0"/>
          <w:w w:val="100"/>
          <w:rFonts/>
          <w:caps w:val="0"/>
        </w:rPr>
        <w:t> </w:t>
      </w:r>
      <w:r w:rsidRPr="00CB75E4">
        <w:rPr>
          <w:szCs w:val="24"/>
          <w:bCs/>
          <w:b w:val="0"/>
          <w:i w:val="0"/>
          <w:sz w:val="24"/>
          <w:spacing w:val="0"/>
          <w:w w:val="100"/>
          <w:rFonts/>
          <w:caps w:val="0"/>
        </w:rPr>
        <w:t>as:</w:t>
      </w:r>
    </w:p>
    <w:p w14:paraId="6C7BCECE" w14:textId="77777777" w:rsidR="00E849EA" w:rsidRPr="00CB75E4" w:rsidRDefault="00E849EA" w:rsidP="00E849EA">
      <w:pPr>
        <w:spacing w:before="0" w:beforeAutospacing="0" w:after="160" w:afterAutospacing="0" w:lineRule="auto" w:line="259"/>
        <w:rPr>
          <w:szCs w:val="24"/>
          <w:bCs/>
          <w:b w:val="0"/>
          <w:i w:val="0"/>
          <w:sz w:val="24"/>
          <w:spacing w:val="0"/>
          <w:w w:val="100"/>
          <w:rFonts/>
          <w:caps w:val="0"/>
        </w:rPr>
        <w:snapToGrid w:val="0"/>
        <w:textAlignment w:val="baseline"/>
      </w:pPr>
      <w:r w:rsidRPr="00CB75E4">
        <w:rPr>
          <w:szCs w:val="24"/>
          <w:bCs/>
          <w:b w:val="0"/>
          <w:i w:val="0"/>
          <w:sz w:val="24"/>
          <w:spacing w:val="0"/>
          <w:w w:val="100"/>
          <w:rFonts/>
          <w:caps w:val="0"/>
        </w:rPr>
        <w:t>K</w:t>
      </w:r>
      <w:r w:rsidRPr="00CB75E4">
        <w:rPr>
          <w:szCs w:val="24"/>
          <w:bCs/>
          <w:b w:val="0"/>
          <w:i w:val="0"/>
          <w:sz w:val="24"/>
          <w:spacing w:val="0"/>
          <w:w w:val="100"/>
          <w:rFonts/>
          <w:caps w:val="0"/>
        </w:rPr>
        <w:t> </w:t>
      </w:r>
      <w:r w:rsidRPr="00CB75E4">
        <w:rPr>
          <w:szCs w:val="24"/>
          <w:bCs/>
          <w:b w:val="0"/>
          <w:i w:val="0"/>
          <w:sz w:val="24"/>
          <w:spacing w:val="0"/>
          <w:w w:val="100"/>
          <w:rFonts/>
          <w:caps w:val="0"/>
        </w:rPr>
        <w:t>=</w:t>
      </w:r>
      <w:r w:rsidRPr="00CB75E4">
        <w:rPr>
          <w:szCs w:val="24"/>
          <w:bCs/>
          <w:b w:val="0"/>
          <w:i w:val="0"/>
          <w:sz w:val="24"/>
          <w:spacing w:val="0"/>
          <w:w w:val="100"/>
          <w:rFonts/>
          <w:caps w:val="0"/>
        </w:rPr>
        <w:t> </w:t>
      </w:r>
      <w:r w:rsidRPr="00CB75E4">
        <w:rPr>
          <w:szCs w:val="24"/>
          <w:bCs/>
          <w:b w:val="0"/>
          <w:i w:val="0"/>
          <w:sz w:val="24"/>
          <w:spacing w:val="0"/>
          <w:w w:val="100"/>
          <w:rFonts/>
          <w:caps w:val="0"/>
        </w:rPr>
        <w:t>[1+</w:t>
      </w:r>
      <m:oMath>
        <m:f>
          <m:fPr>
            <m:ctrlPr>
              <w:rPr>
                <w:rFonts w:ascii="Cambria Math" w:hAnsi="Cambria Math"/>
                <w:bCs/>
                <w:i/>
                <w:sz w:val="24"/>
                <w:szCs w:val="24"/>
              </w:rPr>
            </m:ctrlPr>
          </m:fPr>
          <m:num>
            <m:r>
              <w:wRPr>
                <w:rFonts w:ascii="Cambria Math" w:hAnsi="Cambria Math"/>
                <w:sz w:val="24"/>
                <w:szCs w:val="24"/>
              </w:wRPr>
              <m:t>(</m:t>
            </m:r>
            <m:f>
              <m:fPr>
                <m:ctrlPr>
                  <w:rPr>
                    <w:rFonts w:ascii="Cambria Math" w:hAnsi="Cambria Math"/>
                    <w:bCs/>
                    <w:i/>
                    <w:sz w:val="24"/>
                    <w:szCs w:val="24"/>
                  </w:rPr>
                </m:ctrlPr>
              </m:fPr>
              <m:num>
                <m:r>
                  <w:wRPr>
                    <w:rFonts w:ascii="Cambria Math" w:hAnsi="Cambria Math"/>
                    <w:sz w:val="24"/>
                    <w:szCs w:val="24"/>
                  </w:wRPr>
                  <m:t>dN</m:t>
                </m:r>
              </m:num>
              <m:den>
                <m:r>
                  <w:wRPr>
                    <w:rFonts w:ascii="Cambria Math" w:hAnsi="Cambria Math"/>
                    <w:sz w:val="24"/>
                    <w:szCs w:val="24"/>
                  </w:wRPr>
                  <m:t>dh</m:t>
                </m:r>
              </m:den>
            </m:f>
            <m:r>
              <w:wRPr>
                <w:rFonts w:ascii="Cambria Math" w:hAnsi="Cambria Math"/>
                <w:sz w:val="24"/>
                <w:szCs w:val="24"/>
              </w:wRPr>
              <m:t>)</m:t>
            </m:r>
          </m:num>
          <m:den>
            <m:r>
              <w:wRPr>
                <w:rFonts w:ascii="Cambria Math" w:hAnsi="Cambria Math"/>
                <w:sz w:val="24"/>
                <w:szCs w:val="24"/>
              </w:wRPr>
              <m:t>157</m:t>
            </m:r>
          </m:den>
        </m:f>
        <m:sSup>
          <m:sSupPr>
            <m:ctrlPr>
              <w:rPr>
                <w:rFonts w:ascii="Cambria Math" w:hAnsi="Cambria Math"/>
                <w:bCs/>
                <w:i/>
                <w:sz w:val="24"/>
                <w:szCs w:val="24"/>
              </w:rPr>
            </m:ctrlPr>
          </m:sSupPr>
          <m:e>
            <m:r>
              <w:wRPr>
                <w:rFonts w:ascii="Cambria Math" w:hAnsi="Cambria Math"/>
                <w:sz w:val="24"/>
                <w:szCs w:val="24"/>
              </w:wRPr>
              <m:t>]</m:t>
            </m:r>
          </m:e>
          <m:sup>
            <m:r>
              <w:wRPr>
                <w:rFonts w:ascii="Cambria Math" w:hAnsi="Cambria Math"/>
                <w:sz w:val="24"/>
                <w:szCs w:val="24"/>
              </w:wRPr>
              <m:t>-1</m:t>
            </m:r>
          </m:sup>
        </m:sSup>
      </m:oMath>
      <w:r w:rsidRPr="00CB75E4">
        <w:rPr>
          <w:szCs w:val="24"/>
          <w:bCs/>
          <w:b w:val="0"/>
          <w:i w:val="0"/>
          <w:sz w:val="24"/>
          <w:spacing w:val="0"/>
          <w:w w:val="100"/>
          <w:rFonts/>
          <w:caps w:val="0"/>
        </w:rPr>
        <w:t> </w:t>
      </w:r>
      <w:r w:rsidRPr="00CB75E4">
        <w:rPr>
          <w:szCs w:val="24"/>
          <w:bCs/>
          <w:b w:val="0"/>
          <w:i w:val="0"/>
          <w:sz w:val="24"/>
          <w:spacing w:val="0"/>
          <w:w w:val="100"/>
          <w:rFonts/>
          <w:caps w:val="0"/>
        </w:rPr>
        <w:t>………………………………………….</w:t>
      </w:r>
      <w:r w:rsidRPr="00CB75E4">
        <w:rPr>
          <w:szCs w:val="24"/>
          <w:bCs/>
          <w:b w:val="0"/>
          <w:i w:val="0"/>
          <w:sz w:val="24"/>
          <w:spacing w:val="0"/>
          <w:w w:val="100"/>
          <w:rFonts/>
          <w:caps w:val="0"/>
        </w:rPr>
        <w:t> </w:t>
      </w:r>
      <w:r w:rsidRPr="00CB75E4">
        <w:rPr>
          <w:szCs w:val="24"/>
          <w:bCs/>
          <w:b w:val="0"/>
          <w:i w:val="0"/>
          <w:sz w:val="24"/>
          <w:spacing w:val="0"/>
          <w:w w:val="100"/>
          <w:rFonts/>
          <w:caps w:val="0"/>
        </w:rPr>
        <w:t>(5)</w:t>
      </w:r>
    </w:p>
    <w:p w14:paraId="64B99AD0" w14:textId="77777777" w:rsidR="00E849EA" w:rsidRPr="00CB75E4" w:rsidRDefault="00E849EA" w:rsidP="00E849EA">
      <w:pPr>
        <w:spacing w:before="0" w:beforeAutospacing="0" w:after="160" w:afterAutospacing="0" w:lineRule="auto" w:line="259"/>
        <w:rPr>
          <w:szCs w:val="24"/>
          <w:b w:val="0"/>
          <w:i w:val="0"/>
          <w:sz w:val="24"/>
          <w:spacing w:val="0"/>
          <w:w w:val="100"/>
          <w:caps w:val="0"/>
        </w:rPr>
        <w:snapToGrid w:val="0"/>
        <w:textAlignment w:val="baseline"/>
        <w:tabs>
          <w:tab w:val="center" w:pos="4680"/>
        </w:tabs>
      </w:pPr>
      <w:r w:rsidRPr="00CB75E4">
        <w:rPr>
          <w:szCs w:val="24"/>
          <w:b w:val="0"/>
          <w:i w:val="0"/>
          <w:sz w:val="24"/>
          <w:spacing w:val="0"/>
          <w:w w:val="100"/>
          <w:rFonts/>
          <w:caps w:val="0"/>
        </w:rPr>
        <w:tab/>
      </w:r>
    </w:p>
    <w:p w14:paraId="3F74FFA5" w14:textId="77777777" w:rsidR="00E849EA" w:rsidRPr="00CB75E4" w:rsidRDefault="00E849EA" w:rsidP="00E849EA">
      <w:pPr>
        <w:spacing w:before="0" w:beforeAutospacing="0" w:after="160" w:afterAutospacing="0" w:lineRule="auto" w:line="259"/>
        <w:rPr>
          <w:szCs w:val="24"/>
          <w:bCs/>
          <w:b w:val="0"/>
          <w:i w:val="0"/>
          <w:sz w:val="24"/>
          <w:spacing w:val="0"/>
          <w:w w:val="100"/>
          <w:rFonts/>
          <w:caps w:val="0"/>
        </w:rPr>
        <w:snapToGrid w:val="0"/>
        <w:textAlignment w:val="baseline"/>
      </w:pPr>
      <w:r>
        <w:rPr>
          <w:b w:val="0"/>
          <w:i w:val="0"/>
          <w:sz w:val="24"/>
          <w:spacing w:val="0"/>
          <w:w w:val="100"/>
          <w:rFonts/>
          <w:caps w:val="0"/>
        </w:rPr>
        <w:t/>
      </w:r>
    </w:p>
    <w:p w14:paraId="06802DDE" w14:textId="77777777" w:rsidR="00E849EA" w:rsidRPr="00CB75E4" w:rsidRDefault="00E849EA" w:rsidP="00E849EA">
      <w:pPr>
        <w:spacing w:before="0" w:beforeAutospacing="0" w:after="160" w:afterAutospacing="0" w:lineRule="auto" w:line="259"/>
        <w:rPr>
          <w:szCs w:val="24"/>
          <w:bCs/>
          <w:b w:val="0"/>
          <w:i w:val="0"/>
          <w:sz w:val="24"/>
          <w:spacing w:val="0"/>
          <w:w w:val="100"/>
          <w:rFonts/>
          <w:caps w:val="0"/>
        </w:rPr>
        <w:snapToGrid w:val="0"/>
        <w:textAlignment w:val="baseline"/>
      </w:pPr>
      <w:r w:rsidRPr="00CB75E4">
        <w:rPr>
          <w:szCs w:val="24"/>
          <w:bCs/>
          <w:b w:val="0"/>
          <w:i w:val="0"/>
          <w:sz w:val="24"/>
          <w:spacing w:val="0"/>
          <w:w w:val="100"/>
          <w:rFonts/>
          <w:caps w:val="0"/>
        </w:rPr>
        <w:t>FSV</w:t>
      </w:r>
      <w:r w:rsidRPr="00CB75E4">
        <w:rPr>
          <w:szCs w:val="24"/>
          <w:bCs/>
          <w:b w:val="0"/>
          <w:i w:val="0"/>
          <w:sz w:val="24"/>
          <w:spacing w:val="0"/>
          <w:w w:val="100"/>
          <w:rFonts/>
          <w:caps w:val="0"/>
        </w:rPr>
        <w:t> </w:t>
      </w:r>
      <w:r w:rsidRPr="00CB75E4">
        <w:rPr>
          <w:szCs w:val="24"/>
          <w:bCs/>
          <w:b w:val="0"/>
          <w:i w:val="0"/>
          <w:sz w:val="24"/>
          <w:spacing w:val="0"/>
          <w:w w:val="100"/>
          <w:rFonts/>
          <w:caps w:val="0"/>
        </w:rPr>
        <w:t>–</w:t>
      </w:r>
      <w:r w:rsidRPr="00CB75E4">
        <w:rPr>
          <w:szCs w:val="24"/>
          <w:bCs/>
          <w:b w:val="0"/>
          <w:i w:val="0"/>
          <w:sz w:val="24"/>
          <w:spacing w:val="0"/>
          <w:w w:val="100"/>
          <w:rFonts/>
          <w:caps w:val="0"/>
        </w:rPr>
        <w:t> </w:t>
      </w:r>
      <w:r w:rsidRPr="00CB75E4">
        <w:rPr>
          <w:szCs w:val="24"/>
          <w:bCs/>
          <w:b w:val="0"/>
          <w:i w:val="0"/>
          <w:sz w:val="24"/>
          <w:spacing w:val="0"/>
          <w:w w:val="100"/>
          <w:rFonts/>
          <w:caps w:val="0"/>
        </w:rPr>
        <w:t>Field</w:t>
      </w:r>
      <w:r w:rsidRPr="00CB75E4">
        <w:rPr>
          <w:szCs w:val="24"/>
          <w:bCs/>
          <w:b w:val="0"/>
          <w:i w:val="0"/>
          <w:sz w:val="24"/>
          <w:spacing w:val="0"/>
          <w:w w:val="100"/>
          <w:rFonts/>
          <w:caps w:val="0"/>
        </w:rPr>
        <w:t> </w:t>
      </w:r>
      <w:r w:rsidRPr="00CB75E4">
        <w:rPr>
          <w:szCs w:val="24"/>
          <w:bCs/>
          <w:b w:val="0"/>
          <w:i w:val="0"/>
          <w:sz w:val="24"/>
          <w:spacing w:val="0"/>
          <w:w w:val="100"/>
          <w:rFonts/>
          <w:caps w:val="0"/>
        </w:rPr>
        <w:t>Strength</w:t>
      </w:r>
      <w:r w:rsidRPr="00CB75E4">
        <w:rPr>
          <w:szCs w:val="24"/>
          <w:bCs/>
          <w:b w:val="0"/>
          <w:i w:val="0"/>
          <w:sz w:val="24"/>
          <w:spacing w:val="0"/>
          <w:w w:val="100"/>
          <w:rFonts/>
          <w:caps w:val="0"/>
        </w:rPr>
        <w:t> </w:t>
      </w:r>
      <w:r w:rsidRPr="00CB75E4">
        <w:rPr>
          <w:szCs w:val="24"/>
          <w:bCs/>
          <w:b w:val="0"/>
          <w:i w:val="0"/>
          <w:sz w:val="24"/>
          <w:spacing w:val="0"/>
          <w:w w:val="100"/>
          <w:rFonts/>
          <w:caps w:val="0"/>
        </w:rPr>
        <w:t>Variation</w:t>
      </w:r>
      <w:r w:rsidRPr="00CB75E4">
        <w:rPr>
          <w:szCs w:val="24"/>
          <w:bCs/>
          <w:b w:val="0"/>
          <w:i w:val="0"/>
          <w:sz w:val="24"/>
          <w:spacing w:val="0"/>
          <w:w w:val="100"/>
          <w:rFonts/>
          <w:caps w:val="0"/>
        </w:rPr>
        <w:t> </w:t>
      </w:r>
      <w:r w:rsidRPr="00CB75E4">
        <w:rPr>
          <w:szCs w:val="24"/>
          <w:bCs/>
          <w:b w:val="0"/>
          <w:i w:val="0"/>
          <w:sz w:val="24"/>
          <w:spacing w:val="0"/>
          <w:w w:val="100"/>
          <w:rFonts/>
          <w:caps w:val="0"/>
        </w:rPr>
        <w:t>=</w:t>
      </w:r>
    </w:p>
    <w:p w14:paraId="7E6C57B7" w14:textId="77777777" w:rsidR="00E849EA" w:rsidRPr="00CB75E4" w:rsidRDefault="00E849EA" w:rsidP="00E849EA">
      <w:pPr>
        <w:spacing w:before="0" w:beforeAutospacing="0" w:after="160" w:afterAutospacing="0" w:lineRule="auto" w:line="259"/>
        <w:rPr>
          <w:szCs w:val="24"/>
          <w:bCs/>
          <w:b w:val="0"/>
          <w:i w:val="0"/>
          <w:sz w:val="24"/>
          <w:spacing w:val="0"/>
          <w:w w:val="100"/>
          <w:caps w:val="0"/>
        </w:rPr>
        <w:snapToGrid w:val="0"/>
        <w:textAlignment w:val="baseline"/>
      </w:pPr>
      <w:r w:rsidRPr="00CB75E4">
        <w:rPr>
          <w:szCs w:val="24"/>
          <w:bCs/>
          <w:b w:val="0"/>
          <w:i w:val="0"/>
          <w:sz w:val="24"/>
          <w:spacing w:val="0"/>
          <w:w w:val="100"/>
          <w:rFonts/>
          <w:caps w:val="0"/>
        </w:rPr>
        <w:t>(</w:t>
      </w:r>
      <m:oMath>
        <m:sSub>
          <m:sSubPr>
            <m:ctrlPr>
              <w:rPr>
                <w:rFonts w:ascii="Cambria Math" w:eastAsiaTheme="minorEastAsia" w:hAnsi="Cambria Math"/>
                <w:bCs/>
                <w:i/>
                <w:sz w:val="24"/>
                <w:szCs w:val="24"/>
              </w:rPr>
            </m:ctrlPr>
          </m:sSubPr>
          <m:e>
            <m:r>
              <m:mRPr>
                <m:sty m:val="p"/>
              </m:mRPr>
              <w:wRPr>
                <w:rFonts w:ascii="Cambria Math" w:eastAsiaTheme="minorEastAsia" w:hAnsi="Cambria Math"/>
                <w:sz w:val="24"/>
                <w:szCs w:val="24"/>
              </w:wRPr>
              <m:t>N</m:t>
            </m:r>
          </m:e>
          <m:sub>
            <m:r>
              <m:mRPr>
                <m:sty m:val="p"/>
              </m:mRPr>
              <w:wRPr>
                <w:rFonts w:ascii="Cambria Math" w:eastAsiaTheme="minorEastAsia" w:hAnsi="Cambria Math"/>
                <w:sz w:val="24"/>
                <w:szCs w:val="24"/>
              </w:wRPr>
              <m:t>s(max)</m:t>
            </m:r>
          </m:sub>
        </m:sSub>
      </m:oMath>
      <w:r w:rsidRPr="00CB75E4">
        <w:rPr>
          <w:szCs w:val="24"/>
          <w:bCs/>
          <w:b w:val="0"/>
          <w:i w:val="0"/>
          <w:sz w:val="24"/>
          <w:spacing w:val="0"/>
          <w:w w:val="100"/>
          <w:rFonts/>
          <w:caps w:val="0"/>
        </w:rPr>
        <w:t>-</w:t>
      </w:r>
      <w:r w:rsidRPr="00CB75E4">
        <w:rPr>
          <w:szCs w:val="24"/>
          <w:bCs/>
          <w:b w:val="0"/>
          <w:i w:val="0"/>
          <w:sz w:val="24"/>
          <w:spacing w:val="0"/>
          <w:w w:val="100"/>
          <w:rFonts/>
          <w:caps w:val="0"/>
        </w:rPr>
        <w:t> </w:t>
      </w:r>
      <m:oMath>
        <m:sSub>
          <m:sSubPr>
            <m:ctrlPr>
              <w:rPr>
                <w:rFonts w:ascii="Cambria Math" w:eastAsiaTheme="minorEastAsia" w:hAnsi="Cambria Math"/>
                <w:bCs/>
                <w:i/>
                <w:sz w:val="24"/>
                <w:szCs w:val="24"/>
              </w:rPr>
            </m:ctrlPr>
          </m:sSubPr>
          <m:e>
            <m:r>
              <m:mRPr>
                <m:sty m:val="p"/>
              </m:mRPr>
              <w:wRPr>
                <w:rFonts w:ascii="Cambria Math" w:eastAsiaTheme="minorEastAsia" w:hAnsi="Cambria Math"/>
                <w:sz w:val="24"/>
                <w:szCs w:val="24"/>
              </w:wRPr>
              <m:t>N</m:t>
            </m:r>
          </m:e>
          <m:sub>
            <m:r>
              <m:mRPr>
                <m:sty m:val="p"/>
              </m:mRPr>
              <w:wRPr>
                <w:rFonts w:ascii="Cambria Math" w:eastAsiaTheme="minorEastAsia" w:hAnsi="Cambria Math"/>
                <w:sz w:val="24"/>
                <w:szCs w:val="24"/>
              </w:wRPr>
              <m:t>s(max)</m:t>
            </m:r>
          </m:sub>
        </m:sSub>
      </m:oMath>
      <w:r w:rsidRPr="00CB75E4">
        <w:rPr>
          <w:szCs w:val="24"/>
          <w:bCs/>
          <w:b w:val="0"/>
          <w:i w:val="0"/>
          <w:sz w:val="24"/>
          <w:spacing w:val="0"/>
          <w:w w:val="100"/>
          <w:rFonts/>
          <w:caps w:val="0"/>
        </w:rPr>
        <w:t>)</w:t>
      </w:r>
      <w:r w:rsidRPr="00CB75E4">
        <w:rPr>
          <w:szCs w:val="24"/>
          <w:bCs/>
          <w:b w:val="0"/>
          <w:i w:val="0"/>
          <w:sz w:val="24"/>
          <w:spacing w:val="0"/>
          <w:w w:val="100"/>
          <w:rFonts/>
          <w:caps w:val="0"/>
        </w:rPr>
        <w:t> </w:t>
      </w:r>
      <m:oMath>
        <m:r>
          <w:wRPr>
            <w:rFonts w:ascii="Cambria Math" w:eastAsiaTheme="minorEastAsia" w:hAnsi="Cambria Math"/>
            <w:sz w:val="24"/>
            <w:szCs w:val="24"/>
          </w:wRPr>
          <m:t>×</m:t>
        </m:r>
      </m:oMath>
      <w:r w:rsidRPr="00CB75E4">
        <w:rPr>
          <w:szCs w:val="24"/>
          <w:bCs/>
          <w:b w:val="0"/>
          <w:i w:val="0"/>
          <w:sz w:val="24"/>
          <w:spacing w:val="0"/>
          <w:w w:val="100"/>
          <w:rFonts/>
          <w:caps w:val="0"/>
        </w:rPr>
        <w:t> </w:t>
      </w:r>
      <w:r w:rsidRPr="00CB75E4">
        <w:rPr>
          <w:szCs w:val="24"/>
          <w:bCs/>
          <w:b w:val="0"/>
          <w:i w:val="0"/>
          <w:sz w:val="24"/>
          <w:spacing w:val="0"/>
          <w:w w:val="100"/>
          <w:rFonts/>
          <w:caps w:val="0"/>
        </w:rPr>
        <w:t>0.2</w:t>
      </w:r>
      <m:oMath>
        <m:sSub>
          <m:sSubPr>
            <m:ctrlPr>
              <w:rPr>
                <w:rFonts w:ascii="Cambria Math" w:eastAsiaTheme="minorEastAsia" w:hAnsi="Cambria Math"/>
                <w:bCs/>
                <w:sz w:val="24"/>
                <w:szCs w:val="24"/>
              </w:rPr>
            </m:ctrlPr>
          </m:sSubPr>
          <m:e>
            <m:r>
              <m:mRPr>
                <m:sty m:val="p"/>
              </m:mRPr>
              <w:wRPr>
                <w:rFonts w:ascii="Cambria Math" w:eastAsiaTheme="minorEastAsia" w:hAnsi="Cambria Math"/>
                <w:sz w:val="24"/>
                <w:szCs w:val="24"/>
              </w:wRPr>
              <m:t>d</m:t>
            </m:r>
          </m:e>
          <m:sub>
            <m:r>
              <m:mRPr>
                <m:sty m:val="p"/>
              </m:mRPr>
              <w:wRPr>
                <w:rFonts w:ascii="Cambria Math" w:eastAsiaTheme="minorEastAsia" w:hAnsi="Cambria Math"/>
                <w:sz w:val="24"/>
                <w:szCs w:val="24"/>
              </w:wRPr>
              <m:t>b</m:t>
            </m:r>
          </m:sub>
        </m:sSub>
      </m:oMath>
      <w:r w:rsidRPr="00CB75E4">
        <w:rPr>
          <w:szCs w:val="24"/>
          <w:bCs/>
          <w:b w:val="0"/>
          <w:i w:val="0"/>
          <w:sz w:val="24"/>
          <w:spacing w:val="0"/>
          <w:w w:val="100"/>
          <w:rFonts/>
          <w:caps w:val="0"/>
        </w:rPr>
        <w:t> </w:t>
      </w:r>
      <w:r w:rsidRPr="00CB75E4">
        <w:rPr>
          <w:szCs w:val="24"/>
          <w:bCs/>
          <w:b w:val="0"/>
          <w:i w:val="0"/>
          <w:sz w:val="24"/>
          <w:spacing w:val="0"/>
          <w:w w:val="100"/>
          <w:rFonts/>
          <w:caps w:val="0"/>
        </w:rPr>
        <w:t>………………………</w:t>
      </w:r>
      <w:r w:rsidRPr="00CB75E4">
        <w:rPr>
          <w:szCs w:val="24"/>
          <w:bCs/>
          <w:b w:val="0"/>
          <w:i w:val="0"/>
          <w:sz w:val="24"/>
          <w:spacing w:val="0"/>
          <w:w w:val="100"/>
          <w:rFonts/>
          <w:caps w:val="0"/>
        </w:rPr>
        <w:t> </w:t>
      </w:r>
      <w:r w:rsidRPr="00CB75E4">
        <w:rPr>
          <w:szCs w:val="24"/>
          <w:bCs/>
          <w:b w:val="0"/>
          <w:i w:val="0"/>
          <w:sz w:val="24"/>
          <w:spacing w:val="0"/>
          <w:w w:val="100"/>
          <w:rFonts/>
          <w:caps w:val="0"/>
        </w:rPr>
        <w:t>(6)</w:t>
      </w:r>
    </w:p>
    <w:p w14:paraId="1D6DFEEB" w14:textId="77777777" w:rsidR="00E849EA" w:rsidRPr="00CB75E4" w:rsidRDefault="00000000" w:rsidP="00E849EA">
      <w:pPr>
        <w:spacing w:before="0" w:beforeAutospacing="0" w:after="160" w:afterAutospacing="0" w:lineRule="auto" w:line="259"/>
        <w:rPr>
          <w:szCs w:val="24"/>
          <w:b w:val="1"/>
          <w:i w:val="0"/>
          <w:sz w:val="24"/>
          <w:spacing w:val="0"/>
          <w:w w:val="100"/>
          <w:caps w:val="0"/>
        </w:rPr>
        <w:snapToGrid w:val="0"/>
        <w:textAlignment w:val="baseline"/>
      </w:pPr>
      <m:oMath>
        <m:sSub>
          <m:sSubPr>
            <m:ctrlPr>
              <w:rPr>
                <w:rFonts w:ascii="Cambria Math" w:eastAsiaTheme="minorEastAsia" w:hAnsi="Cambria Math"/>
                <w:bCs/>
                <w:sz w:val="24"/>
                <w:szCs w:val="24"/>
              </w:rPr>
            </m:ctrlPr>
          </m:sSubPr>
          <m:e>
            <m:r>
              <m:mRPr>
                <m:sty m:val="p"/>
              </m:mRPr>
              <w:wRPr>
                <w:rFonts w:ascii="Cambria Math" w:eastAsiaTheme="minorEastAsia" w:hAnsi="Cambria Math"/>
                <w:sz w:val="24"/>
                <w:szCs w:val="24"/>
              </w:wRPr>
              <m:t>d</m:t>
            </m:r>
          </m:e>
          <m:sub>
            <m:r>
              <m:mRPr>
                <m:sty m:val="p"/>
              </m:mRPr>
              <w:wRPr>
                <w:rFonts w:ascii="Cambria Math" w:eastAsiaTheme="minorEastAsia" w:hAnsi="Cambria Math"/>
                <w:sz w:val="24"/>
                <w:szCs w:val="24"/>
              </w:wRPr>
              <m:t>b</m:t>
            </m:r>
          </m:sub>
        </m:sSub>
        <m:r>
          <w:wRPr>
            <w:rFonts w:ascii="Cambria Math" w:eastAsiaTheme="minorEastAsia" w:hAnsi="Cambria Math"/>
            <w:sz w:val="24"/>
            <w:szCs w:val="24"/>
          </w:wRPr>
          <m:t xml:space="preserve">= </m:t>
        </m:r>
      </m:oMath>
      <w:r w:rsidR="00E849EA" w:rsidRPr="00CB75E4">
        <w:rPr>
          <w:szCs w:val="24"/>
          <w:bCs/>
          <w:b w:val="0"/>
          <w:i w:val="0"/>
          <w:sz w:val="24"/>
          <w:spacing w:val="0"/>
          <w:w w:val="100"/>
          <w:rFonts/>
          <w:caps w:val="0"/>
        </w:rPr>
        <w:t>decibel</w:t>
      </w:r>
      <w:r w:rsidR="00E849EA" w:rsidRPr="00CB75E4">
        <w:rPr>
          <w:szCs w:val="24"/>
          <w:bCs/>
          <w:b w:val="0"/>
          <w:i w:val="0"/>
          <w:sz w:val="24"/>
          <w:spacing w:val="0"/>
          <w:w w:val="100"/>
          <w:rFonts/>
          <w:caps w:val="0"/>
        </w:rPr>
        <w:t>   </w:t>
      </w:r>
    </w:p>
    <w:p w14:paraId="1FD94588" w14:textId="77777777" w:rsidR="00E849EA" w:rsidRPr="006F6703" w:rsidRDefault="00E849EA" w:rsidP="00E849EA">
      <w:pPr>
        <w:spacing w:before="0" w:beforeAutospacing="0" w:after="160" w:afterAutospacing="0" w:lineRule="auto" w:line="259"/>
        <w:rPr>
          <w:szCs w:val="28"/>
          <w:bCs/>
          <w:b w:val="0"/>
          <w:i w:val="0"/>
          <w:sz w:val="28"/>
          <w:spacing w:val="0"/>
          <w:w w:val="100"/>
          <w:caps w:val="0"/>
        </w:rPr>
        <w:snapToGrid w:val="0"/>
        <w:textAlignment w:val="baseline"/>
      </w:pPr>
      <w:r>
        <w:rPr>
          <w:b w:val="0"/>
          <w:i w:val="0"/>
          <w:sz w:val="28"/>
          <w:spacing w:val="0"/>
          <w:w w:val="100"/>
          <w:caps w:val="0"/>
        </w:rPr>
        <w:t/>
      </w:r>
    </w:p>
    <w:p w14:paraId="6D4D22CF" w14:textId="77777777" w:rsidR="00E849EA" w:rsidRPr="00C04C52" w:rsidRDefault="00E849EA" w:rsidP="00E849EA">
      <w:pP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433D4613" w14:textId="77777777" w:rsidR="00E849EA" w:rsidRPr="00B16361" w:rsidRDefault="00E849EA" w:rsidP="00E849EA">
      <w:pPr>
        <w:spacing w:before="0" w:beforeAutospacing="0" w:after="160" w:afterAutospacing="0" w:lineRule="auto" w:line="259"/>
        <w:rPr>
          <w:b val="0"/>
          <w:i val="0"/>
          <w:sz val="20"/>
          <w:spacing val="0"/>
          <w:w val="100"/>
          <w:caps val="0"/>
        </w:rPr>
        <w:snapToGrid w:val="0"/>
        <w:textAlignment w:val="baseline"/>
      </w:pPr>
      <w:r>
        <w:rPr>
          <w:b w:val="0"/>
          <w:i w:val="0"/>
          <w:sz w:val="20"/>
          <w:spacing w:val="0"/>
          <w:w w:val="100"/>
          <w:caps w:val="0"/>
        </w:rPr>
        <w:t/>
      </w:r>
    </w:p>
    <w:p w14:paraId="20B62FE1" w14:textId="77777777" w:rsidR="00E849EA" w:rsidRDefault="00E849EA" w:rsidP="00E849EA">
      <w:pPr>
        <w:spacing w:before="0" w:beforeAutospacing="0" w:after="160" w:afterAutospacing="0" w:lineRule="auto" w:line="259"/>
        <w:rPr>
          <w:b val="0"/>
          <w:i val="0"/>
          <w:sz val="20"/>
          <w:spacing val="0"/>
          <w:w val="100"/>
          <w:caps val="0"/>
        </w:rPr>
        <w:snapToGrid w:val="0"/>
        <w:textAlignment w:val="baseline"/>
      </w:pPr>
      <w:r>
        <w:rPr>
          <w:b w:val="0"/>
          <w:i w:val="0"/>
          <w:sz w:val="20"/>
          <w:spacing w:val="0"/>
          <w:w w:val="100"/>
          <w:caps w:val="0"/>
        </w:rPr>
        <w:t/>
      </w:r>
    </w:p>
    <w:p w14:paraId="08579093" w14:textId="77777777" w:rsidR="00E849EA" w:rsidRDefault="00E849EA" w:rsidP="00E849EA">
      <w:pPr>
        <w:spacing w:before="0" w:beforeAutospacing="0" w:after="160" w:afterAutospacing="0" w:lineRule="auto" w:line="259"/>
        <w:rPr>
          <w:b val="0"/>
          <w:i val="0"/>
          <w:sz val="20"/>
          <w:spacing val="0"/>
          <w:w val="100"/>
          <w:caps val="0"/>
        </w:rPr>
        <w:snapToGrid w:val="0"/>
        <w:textAlignment w:val="baseline"/>
      </w:pPr>
      <w:r>
        <w:rPr>
          <w:b w:val="0"/>
          <w:i w:val="0"/>
          <w:sz w:val="20"/>
          <w:spacing w:val="0"/>
          <w:w w:val="100"/>
          <w:caps w:val="0"/>
        </w:rPr>
        <w:t/>
      </w:r>
    </w:p>
    <w:p w14:paraId="225215F8" w14:textId="77777777" w:rsidR="00E849EA" w:rsidRDefault="00E849EA" w:rsidP="00E849EA">
      <w:pPr>
        <w:spacing w:before="0" w:beforeAutospacing="0" w:after="160" w:afterAutospacing="0" w:lineRule="auto" w:line="259"/>
        <w:rPr>
          <w:b val="0"/>
          <w:i val="0"/>
          <w:sz val="20"/>
          <w:spacing val="0"/>
          <w:w val="100"/>
          <w:caps val="0"/>
        </w:rPr>
        <w:snapToGrid w:val="0"/>
        <w:textAlignment w:val="baseline"/>
      </w:pPr>
      <w:r>
        <w:rPr>
          <w:b w:val="0"/>
          <w:i w:val="0"/>
          <w:sz w:val="20"/>
          <w:spacing w:val="0"/>
          <w:w w:val="100"/>
          <w:caps w:val="0"/>
        </w:rPr>
        <w:t/>
      </w:r>
    </w:p>
    <w:p w14:paraId="42219845" w14:textId="77777777" w:rsidR="00E849EA" w:rsidRDefault="00E849EA" w:rsidP="00E849EA">
      <w:pPr>
        <w:spacing w:before="0" w:beforeAutospacing="0" w:after="160" w:afterAutospacing="0" w:lineRule="auto" w:line="259"/>
        <w:rPr>
          <w:b val="0"/>
          <w:i val="0"/>
          <w:sz val="20"/>
          <w:spacing val="0"/>
          <w:w val="100"/>
          <w:caps val="0"/>
        </w:rPr>
        <w:snapToGrid w:val="0"/>
        <w:textAlignment w:val="baseline"/>
      </w:pPr>
      <w:r>
        <w:rPr>
          <w:b w:val="0"/>
          <w:i w:val="0"/>
          <w:sz w:val="20"/>
          <w:spacing w:val="0"/>
          <w:w w:val="100"/>
          <w:caps w:val="0"/>
        </w:rPr>
        <w:t/>
      </w:r>
    </w:p>
    <w:p w14:paraId="1DDB6C5B" w14:textId="77777777" w:rsidR="00E849EA" w:rsidRDefault="00E849EA" w:rsidP="00E849EA">
      <w:pPr>
        <w:spacing w:before="0" w:beforeAutospacing="0" w:after="160" w:afterAutospacing="0" w:lineRule="auto" w:line="259"/>
        <w:rPr>
          <w:b val="0"/>
          <w:i val="0"/>
          <w:sz val="20"/>
          <w:spacing val="0"/>
          <w:w val="100"/>
          <w:caps val="0"/>
        </w:rPr>
        <w:snapToGrid w:val="0"/>
        <w:textAlignment w:val="baseline"/>
      </w:pPr>
      <w:r>
        <w:rPr>
          <w:b w:val="0"/>
          <w:i w:val="0"/>
          <w:sz w:val="20"/>
          <w:spacing w:val="0"/>
          <w:w w:val="100"/>
          <w:caps w:val="0"/>
        </w:rPr>
        <w:t/>
      </w:r>
    </w:p>
    <w:p w14:paraId="05D89802" w14:textId="77777777" w:rsidR="00E849EA" w:rsidRDefault="00E849EA" w:rsidP="00E849EA">
      <w:pPr>
        <w:spacing w:before="0" w:beforeAutospacing="0" w:after="160" w:afterAutospacing="0" w:lineRule="auto" w:line="259"/>
        <w:rPr>
          <w:b val="0"/>
          <w:i val="0"/>
          <w:sz val="20"/>
          <w:spacing val="0"/>
          <w:w val="100"/>
          <w:caps val="0"/>
        </w:rPr>
        <w:snapToGrid w:val="0"/>
        <w:textAlignment w:val="baseline"/>
      </w:pPr>
      <w:r>
        <w:rPr>
          <w:b w:val="0"/>
          <w:i w:val="0"/>
          <w:sz w:val="20"/>
          <w:spacing w:val="0"/>
          <w:w w:val="100"/>
          <w:caps w:val="0"/>
        </w:rPr>
        <w:t/>
      </w:r>
    </w:p>
    <w:p w14:paraId="614C3A00" w14:textId="77777777" w:rsidR="00E849EA" w:rsidRDefault="00E849EA" w:rsidP="00E849EA">
      <w:pPr>
        <w:spacing w:before="0" w:beforeAutospacing="0" w:after="160" w:afterAutospacing="0" w:lineRule="auto" w:line="259"/>
        <w:rPr>
          <w:b val="0"/>
          <w:i val="0"/>
          <w:sz val="20"/>
          <w:spacing val="0"/>
          <w:w val="100"/>
          <w:caps val="0"/>
        </w:rPr>
        <w:snapToGrid w:val="0"/>
        <w:textAlignment w:val="baseline"/>
      </w:pPr>
      <w:r>
        <w:rPr>
          <w:b w:val="0"/>
          <w:i w:val="0"/>
          <w:sz w:val="20"/>
          <w:spacing w:val="0"/>
          <w:w w:val="100"/>
          <w:caps w:val="0"/>
        </w:rPr>
        <w:t/>
      </w:r>
    </w:p>
    <w:p w14:paraId="4459F175" w14:textId="77777777" w:rsidR="00E849EA" w:rsidRDefault="00E849EA" w:rsidP="00E849EA">
      <w:pPr>
        <w:spacing w:before="0" w:beforeAutospacing="0" w:after="160" w:afterAutospacing="0" w:lineRule="auto" w:line="259"/>
        <w:rPr>
          <w:b val="0"/>
          <w:i val="0"/>
          <w:sz val="20"/>
          <w:spacing val="0"/>
          <w:w val="100"/>
          <w:caps val="0"/>
        </w:rPr>
        <w:snapToGrid w:val="0"/>
        <w:textAlignment w:val="baseline"/>
      </w:pPr>
      <w:r>
        <w:rPr>
          <w:b w:val="0"/>
          <w:i w:val="0"/>
          <w:sz w:val="20"/>
          <w:spacing w:val="0"/>
          <w:w w:val="100"/>
          <w:caps w:val="0"/>
        </w:rPr>
        <w:t/>
      </w:r>
    </w:p>
    <w:p w14:paraId="0537F3E1" w14:textId="77777777" w:rsidR="00CB75E4" w:rsidRDefault="00CB75E4" w:rsidP="00E849EA">
      <w:pPr>
        <w:jc w:val="center"/>
        <w:spacing w:before="0" w:beforeAutospacing="0" w:after="160" w:afterAutospacing="0" w:lineRule="auto" w:line="259"/>
        <w:rPr>
          <w:b w:val="1"/>
          <w:i w:val="0"/>
          <w:sz w:val="20"/>
          <w:spacing w:val="0"/>
          <w:w w:val="100"/>
          <w:caps w:val="0"/>
        </w:rPr>
        <w:snapToGrid w:val="0"/>
        <w:textAlignment w:val="baseline"/>
      </w:pPr>
      <w:r>
        <w:rPr>
          <w:b w:val="1"/>
          <w:i w:val="0"/>
          <w:sz w:val="20"/>
          <w:spacing w:val="0"/>
          <w:w w:val="100"/>
          <w:caps w:val="0"/>
        </w:rPr>
        <w:t/>
      </w:r>
    </w:p>
    <w:p w14:paraId="12C9DDEC" w14:textId="77777777" w:rsidR="00CB75E4" w:rsidRDefault="00CB75E4" w:rsidP="00E849EA">
      <w:pPr>
        <w:jc w:val="center"/>
        <w:spacing w:before="0" w:beforeAutospacing="0" w:after="160" w:afterAutospacing="0" w:lineRule="auto" w:line="259"/>
        <w:rPr>
          <w:b w:val="1"/>
          <w:i w:val="0"/>
          <w:sz w:val="20"/>
          <w:spacing w:val="0"/>
          <w:w w:val="100"/>
          <w:caps w:val="0"/>
        </w:rPr>
        <w:snapToGrid w:val="0"/>
        <w:textAlignment w:val="baseline"/>
      </w:pPr>
      <w:r>
        <w:rPr>
          <w:b w:val="1"/>
          <w:i w:val="0"/>
          <w:sz w:val="20"/>
          <w:spacing w:val="0"/>
          <w:w w:val="100"/>
          <w:caps w:val="0"/>
        </w:rPr>
        <w:t/>
      </w:r>
    </w:p>
    <w:p w14:paraId="4990FF14" w14:textId="65536EAA" w:rsidR="00E849EA" w:rsidRPr="007448FF" w:rsidRDefault="00E849EA" w:rsidP="00E849EA">
      <w:pPr>
        <w:jc w:val="center"/>
        <w:spacing w:before="0" w:beforeAutospacing="0" w:after="160" w:afterAutospacing="0" w:lineRule="auto" w:line="259"/>
        <w:rPr>
          <w:b w:val="1"/>
          <w:i w:val="0"/>
          <w:sz w:val="20"/>
          <w:spacing w:val="0"/>
          <w:w w:val="100"/>
          <w:caps w:val="0"/>
        </w:rPr>
        <w:snapToGrid w:val="0"/>
        <w:textAlignment w:val="baseline"/>
      </w:pPr>
      <w:r>
        <w:rPr>
          <w:b w:val="1"/>
          <w:i w:val="0"/>
          <w:sz w:val="22"/>
          <w:spacing w:val="0"/>
          <w:w w:val="100"/>
          <w:rFonts/>
          <w:caps w:val="0"/>
        </w:rPr>
        <w:t>10</w:t>
      </w:r>
    </w:p>
    <w:p w14:paraId="5A96797B"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Pr>
          <w:szCs w:val="28"/>
          <w:b w:val="1"/>
          <w:i w:val="0"/>
          <w:sz w:val="28"/>
          <w:spacing w:val="0"/>
          <w:w w:val="100"/>
          <w:rFonts/>
          <w:caps w:val="0"/>
        </w:rPr>
        <w:t>CHAPTER</w:t>
      </w:r>
      <w:r>
        <w:rPr>
          <w:szCs w:val="28"/>
          <w:b w:val="1"/>
          <w:i w:val="0"/>
          <w:sz w:val="28"/>
          <w:spacing w:val="0"/>
          <w:w w:val="100"/>
          <w:rFonts/>
          <w:caps w:val="0"/>
        </w:rPr>
        <w:t> </w:t>
      </w:r>
      <w:r>
        <w:rPr>
          <w:szCs w:val="28"/>
          <w:b w:val="1"/>
          <w:i w:val="0"/>
          <w:sz w:val="28"/>
          <w:spacing w:val="0"/>
          <w:w w:val="100"/>
          <w:rFonts/>
          <w:caps w:val="0"/>
        </w:rPr>
        <w:t>FOUR</w:t>
      </w:r>
    </w:p>
    <w:p w14:paraId="59BF4E01"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szCs w:val="28"/>
          <w:b w:val="1"/>
          <w:i w:val="0"/>
          <w:sz w:val="28"/>
          <w:spacing w:val="0"/>
          <w:w w:val="100"/>
          <w:rFonts/>
          <w:caps w:val="0"/>
        </w:rPr>
        <w:t>4.1</w:t>
      </w:r>
      <w:r>
        <w:rPr>
          <w:szCs w:val="28"/>
          <w:b w:val="1"/>
          <w:i w:val="0"/>
          <w:sz w:val="28"/>
          <w:spacing w:val="0"/>
          <w:w w:val="100"/>
          <w:rFonts/>
          <w:caps w:val="0"/>
        </w:rPr>
        <w:t>   </w:t>
      </w:r>
      <w:r>
        <w:rPr>
          <w:szCs w:val="28"/>
          <w:b w:val="1"/>
          <w:i w:val="0"/>
          <w:sz w:val="28"/>
          <w:spacing w:val="0"/>
          <w:w w:val="100"/>
          <w:rFonts/>
          <w:caps w:val="0"/>
        </w:rPr>
        <w:t>RESULTS</w:t>
      </w:r>
      <w:r>
        <w:rPr>
          <w:szCs w:val="28"/>
          <w:b w:val="1"/>
          <w:i w:val="0"/>
          <w:sz w:val="28"/>
          <w:spacing w:val="0"/>
          <w:w w:val="100"/>
          <w:rFonts/>
          <w:caps w:val="0"/>
        </w:rPr>
        <w:t> </w:t>
      </w:r>
      <w:r>
        <w:rPr>
          <w:szCs w:val="28"/>
          <w:b w:val="1"/>
          <w:i w:val="0"/>
          <w:sz w:val="28"/>
          <w:spacing w:val="0"/>
          <w:w w:val="100"/>
          <w:rFonts/>
          <w:caps w:val="0"/>
        </w:rPr>
        <w:t>AND</w:t>
      </w:r>
      <w:r>
        <w:rPr>
          <w:szCs w:val="28"/>
          <w:b w:val="1"/>
          <w:i w:val="0"/>
          <w:sz w:val="28"/>
          <w:spacing w:val="0"/>
          <w:w w:val="100"/>
          <w:rFonts/>
          <w:caps w:val="0"/>
        </w:rPr>
        <w:t> </w:t>
      </w:r>
      <w:r>
        <w:rPr>
          <w:szCs w:val="28"/>
          <w:b w:val="1"/>
          <w:i w:val="0"/>
          <w:sz w:val="28"/>
          <w:spacing w:val="0"/>
          <w:w w:val="100"/>
          <w:rFonts/>
          <w:caps w:val="0"/>
        </w:rPr>
        <w:t>DISCUSIONS</w:t>
      </w:r>
    </w:p>
    <w:p w14:paraId="1B2072E7"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sidRPr="0049056F">
        <w:rPr>
          <w:szCs w:val="28"/>
          <w:b w:val="1"/>
          <w:i w:val="0"/>
          <w:sz w:val="28"/>
          <w:spacing w:val="0"/>
          <w:w w:val="100"/>
          <w:rFonts/>
          <w:caps w:val="0"/>
        </w:rPr>
        <w:t>Radio</w:t>
      </w:r>
      <w:r w:rsidRPr="0049056F">
        <w:rPr>
          <w:szCs w:val="28"/>
          <w:b w:val="1"/>
          <w:i w:val="0"/>
          <w:sz w:val="28"/>
          <w:spacing w:val="0"/>
          <w:w w:val="100"/>
          <w:rFonts/>
          <w:caps w:val="0"/>
        </w:rPr>
        <w:t> </w:t>
      </w:r>
      <w:r w:rsidRPr="0049056F">
        <w:rPr>
          <w:szCs w:val="28"/>
          <w:b w:val="1"/>
          <w:i w:val="0"/>
          <w:sz w:val="28"/>
          <w:spacing w:val="0"/>
          <w:w w:val="100"/>
          <w:rFonts/>
          <w:caps w:val="0"/>
        </w:rPr>
        <w:t>refractivity</w:t>
      </w:r>
      <w:r w:rsidRPr="0049056F">
        <w:rPr>
          <w:szCs w:val="28"/>
          <w:b w:val="1"/>
          <w:i w:val="0"/>
          <w:sz w:val="28"/>
          <w:spacing w:val="0"/>
          <w:w w:val="100"/>
          <w:rFonts/>
          <w:caps w:val="0"/>
        </w:rPr>
        <w:t> </w:t>
      </w:r>
      <w:r w:rsidRPr="0049056F">
        <w:rPr>
          <w:szCs w:val="28"/>
          <w:b w:val="1"/>
          <w:i w:val="0"/>
          <w:sz w:val="28"/>
          <w:spacing w:val="0"/>
          <w:w w:val="100"/>
          <w:rFonts/>
          <w:caps w:val="0"/>
        </w:rPr>
        <w:t>and</w:t>
      </w:r>
      <w:r w:rsidRPr="0049056F">
        <w:rPr>
          <w:szCs w:val="28"/>
          <w:b w:val="1"/>
          <w:i w:val="0"/>
          <w:sz w:val="28"/>
          <w:spacing w:val="0"/>
          <w:w w:val="100"/>
          <w:rFonts/>
          <w:caps w:val="0"/>
        </w:rPr>
        <w:t> </w:t>
      </w:r>
      <w:r w:rsidRPr="0049056F">
        <w:rPr>
          <w:szCs w:val="28"/>
          <w:b w:val="1"/>
          <w:i w:val="0"/>
          <w:sz w:val="28"/>
          <w:spacing w:val="0"/>
          <w:w w:val="100"/>
          <w:rFonts/>
          <w:caps w:val="0"/>
        </w:rPr>
        <w:t>its</w:t>
      </w:r>
      <w:r w:rsidRPr="0049056F">
        <w:rPr>
          <w:szCs w:val="28"/>
          <w:b w:val="1"/>
          <w:i w:val="0"/>
          <w:sz w:val="28"/>
          <w:spacing w:val="0"/>
          <w:w w:val="100"/>
          <w:rFonts/>
          <w:caps w:val="0"/>
        </w:rPr>
        <w:t> </w:t>
      </w:r>
      <w:r w:rsidRPr="0049056F">
        <w:rPr>
          <w:szCs w:val="28"/>
          <w:b w:val="1"/>
          <w:i w:val="0"/>
          <w:sz w:val="28"/>
          <w:spacing w:val="0"/>
          <w:w w:val="100"/>
          <w:rFonts/>
          <w:caps w:val="0"/>
        </w:rPr>
        <w:t>v</w:t>
      </w:r>
      <w:r>
        <w:rPr>
          <w:szCs w:val="28"/>
          <w:b w:val="1"/>
          <w:i w:val="0"/>
          <w:sz w:val="28"/>
          <w:spacing w:val="0"/>
          <w:w w:val="100"/>
          <w:rFonts/>
          <w:caps w:val="0"/>
        </w:rPr>
        <w:t>ariation</w:t>
      </w:r>
      <w:r>
        <w:rPr>
          <w:szCs w:val="28"/>
          <w:b w:val="1"/>
          <w:i w:val="0"/>
          <w:sz w:val="28"/>
          <w:spacing w:val="0"/>
          <w:w w:val="100"/>
          <w:rFonts/>
          <w:caps w:val="0"/>
        </w:rPr>
        <w:t> </w:t>
      </w:r>
      <w:r>
        <w:rPr>
          <w:szCs w:val="28"/>
          <w:b w:val="1"/>
          <w:i w:val="0"/>
          <w:sz w:val="28"/>
          <w:spacing w:val="0"/>
          <w:w w:val="100"/>
          <w:rFonts/>
          <w:caps w:val="0"/>
        </w:rPr>
        <w:t>with</w:t>
      </w:r>
      <w:r>
        <w:rPr>
          <w:szCs w:val="28"/>
          <w:b w:val="1"/>
          <w:i w:val="0"/>
          <w:sz w:val="28"/>
          <w:spacing w:val="0"/>
          <w:w w:val="100"/>
          <w:rFonts/>
          <w:caps w:val="0"/>
        </w:rPr>
        <w:t> </w:t>
      </w:r>
      <w:r>
        <w:rPr>
          <w:szCs w:val="28"/>
          <w:b w:val="1"/>
          <w:i w:val="0"/>
          <w:sz w:val="28"/>
          <w:spacing w:val="0"/>
          <w:w w:val="100"/>
          <w:rFonts/>
          <w:caps w:val="0"/>
        </w:rPr>
        <w:t>other</w:t>
      </w:r>
      <w:r>
        <w:rPr>
          <w:szCs w:val="28"/>
          <w:b w:val="1"/>
          <w:i w:val="0"/>
          <w:sz w:val="28"/>
          <w:spacing w:val="0"/>
          <w:w w:val="100"/>
          <w:rFonts/>
          <w:caps w:val="0"/>
        </w:rPr>
        <w:t> </w:t>
      </w:r>
      <w:r>
        <w:rPr>
          <w:szCs w:val="28"/>
          <w:b w:val="1"/>
          <w:i w:val="0"/>
          <w:sz w:val="28"/>
          <w:spacing w:val="0"/>
          <w:w w:val="100"/>
          <w:rFonts/>
          <w:caps w:val="0"/>
        </w:rPr>
        <w:t>meteorolog</w:t>
      </w:r>
      <w:r w:rsidRPr="0049056F">
        <w:rPr>
          <w:szCs w:val="28"/>
          <w:b w:val="1"/>
          <w:i w:val="0"/>
          <w:sz w:val="28"/>
          <w:spacing w:val="0"/>
          <w:w w:val="100"/>
          <w:rFonts/>
          <w:caps w:val="0"/>
        </w:rPr>
        <w:t>ical</w:t>
      </w:r>
      <w:r w:rsidRPr="0049056F">
        <w:rPr>
          <w:szCs w:val="28"/>
          <w:b w:val="1"/>
          <w:i w:val="0"/>
          <w:sz w:val="28"/>
          <w:spacing w:val="0"/>
          <w:w w:val="100"/>
          <w:rFonts/>
          <w:caps w:val="0"/>
        </w:rPr>
        <w:t> </w:t>
      </w:r>
      <w:r w:rsidRPr="0049056F">
        <w:rPr>
          <w:szCs w:val="28"/>
          <w:b w:val="1"/>
          <w:i w:val="0"/>
          <w:sz w:val="28"/>
          <w:spacing w:val="0"/>
          <w:w w:val="100"/>
          <w:rFonts/>
          <w:caps w:val="0"/>
        </w:rPr>
        <w:t>parameters</w:t>
      </w:r>
    </w:p>
    <w:p w14:paraId="46E4C908" w14:textId="77777777" w:rsidR="00E849EA" w:rsidRPr="00CB75E4" w:rsidRDefault="00E849EA" w:rsidP="00E849EA">
      <w:pPr>
        <w:spacing w:before="0" w:beforeAutospacing="0" w:after="160" w:afterAutospacing="0" w:lineRule="auto" w:line="259"/>
        <w:rPr>
          <w:szCs w:val="24"/>
          <w:b w:val="0"/>
          <w:i w:val="0"/>
          <w:sz w:val="24"/>
          <w:spacing w:val="0"/>
          <w:w w:val="100"/>
          <w:caps w:val="0"/>
        </w:rPr>
        <w:snapToGrid w:val="0"/>
        <w:textAlignment w:val="baseline"/>
        <w:tabs>
          <w:tab w:val="left" w:pos="5600"/>
        </w:tabs>
      </w:pPr>
      <w:r w:rsidRPr="00CB75E4">
        <w:rPr>
          <w:szCs w:val="24"/>
          <w:b w:val="0"/>
          <w:i w:val="0"/>
          <w:sz w:val="24"/>
          <w:spacing w:val="0"/>
          <w:w w:val="100"/>
          <w:rFonts/>
          <w:caps w:val="0"/>
        </w:rPr>
        <w:t>Figure</w:t>
      </w:r>
      <w:r w:rsidRPr="00CB75E4">
        <w:rPr>
          <w:szCs w:val="24"/>
          <w:b w:val="0"/>
          <w:i w:val="0"/>
          <w:sz w:val="24"/>
          <w:spacing w:val="0"/>
          <w:w w:val="100"/>
          <w:rFonts/>
          <w:caps w:val="0"/>
        </w:rPr>
        <w:t> </w:t>
      </w:r>
      <w:r w:rsidRPr="00CB75E4">
        <w:rPr>
          <w:szCs w:val="24"/>
          <w:b w:val="0"/>
          <w:i w:val="0"/>
          <w:sz w:val="24"/>
          <w:spacing w:val="0"/>
          <w:w w:val="100"/>
          <w:rFonts/>
          <w:caps w:val="0"/>
        </w:rPr>
        <w:t>1</w:t>
      </w:r>
      <w:r w:rsidRPr="00CB75E4">
        <w:rPr>
          <w:szCs w:val="24"/>
          <w:b w:val="0"/>
          <w:i w:val="0"/>
          <w:sz w:val="24"/>
          <w:spacing w:val="0"/>
          <w:w w:val="100"/>
          <w:rFonts/>
          <w:caps w:val="0"/>
        </w:rPr>
        <w:t> </w:t>
      </w:r>
      <w:r w:rsidRPr="00CB75E4">
        <w:rPr>
          <w:szCs w:val="24"/>
          <w:b w:val="0"/>
          <w:i w:val="0"/>
          <w:sz w:val="24"/>
          <w:spacing w:val="0"/>
          <w:w w:val="100"/>
          <w:rFonts/>
          <w:caps w:val="0"/>
        </w:rPr>
        <w:t>shows</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yearly</w:t>
      </w:r>
      <w:r w:rsidRPr="00CB75E4">
        <w:rPr>
          <w:szCs w:val="24"/>
          <w:b w:val="0"/>
          <w:i w:val="0"/>
          <w:sz w:val="24"/>
          <w:spacing w:val="0"/>
          <w:w w:val="100"/>
          <w:rFonts/>
          <w:caps w:val="0"/>
        </w:rPr>
        <w:t> </w:t>
      </w:r>
      <w:r w:rsidRPr="00CB75E4">
        <w:rPr>
          <w:szCs w:val="24"/>
          <w:b w:val="0"/>
          <w:i w:val="0"/>
          <w:sz w:val="24"/>
          <w:spacing w:val="0"/>
          <w:w w:val="100"/>
          <w:rFonts/>
          <w:caps w:val="0"/>
        </w:rPr>
        <w:t>variation</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radio</w:t>
      </w:r>
      <w:r w:rsidRPr="00CB75E4">
        <w:rPr>
          <w:szCs w:val="24"/>
          <w:b w:val="0"/>
          <w:i w:val="0"/>
          <w:sz w:val="24"/>
          <w:spacing w:val="0"/>
          <w:w w:val="100"/>
          <w:rFonts/>
          <w:caps w:val="0"/>
        </w:rPr>
        <w:t> </w:t>
      </w:r>
      <w:r w:rsidRPr="00CB75E4">
        <w:rPr>
          <w:szCs w:val="24"/>
          <w:b w:val="0"/>
          <w:i w:val="0"/>
          <w:sz w:val="24"/>
          <w:spacing w:val="0"/>
          <w:w w:val="100"/>
          <w:rFonts/>
          <w:caps w:val="0"/>
        </w:rPr>
        <w:t>refractivity</w:t>
      </w:r>
      <w:r w:rsidRPr="00CB75E4">
        <w:rPr>
          <w:szCs w:val="24"/>
          <w:b w:val="0"/>
          <w:i w:val="0"/>
          <w:sz w:val="24"/>
          <w:spacing w:val="0"/>
          <w:w w:val="100"/>
          <w:rFonts/>
          <w:caps w:val="0"/>
        </w:rPr>
        <w:t> </w:t>
      </w:r>
      <w:r w:rsidRPr="00CB75E4">
        <w:rPr>
          <w:szCs w:val="24"/>
          <w:b w:val="0"/>
          <w:i w:val="0"/>
          <w:sz w:val="24"/>
          <w:spacing w:val="0"/>
          <w:w w:val="100"/>
          <w:rFonts/>
          <w:caps w:val="0"/>
        </w:rPr>
        <w:t>for</w:t>
      </w:r>
      <w:r w:rsidRPr="00CB75E4">
        <w:rPr>
          <w:szCs w:val="24"/>
          <w:b w:val="0"/>
          <w:i w:val="0"/>
          <w:sz w:val="24"/>
          <w:spacing w:val="0"/>
          <w:w w:val="100"/>
          <w:rFonts/>
          <w:caps w:val="0"/>
        </w:rPr>
        <w:t> </w:t>
      </w:r>
      <w:r w:rsidRPr="00CB75E4">
        <w:rPr>
          <w:szCs w:val="24"/>
          <w:b w:val="0"/>
          <w:i w:val="0"/>
          <w:sz w:val="24"/>
          <w:spacing w:val="0"/>
          <w:w w:val="100"/>
          <w:rFonts/>
          <w:caps w:val="0"/>
        </w:rPr>
        <w:t>Zaria,</w:t>
      </w:r>
      <w:r w:rsidRPr="00CB75E4">
        <w:rPr>
          <w:szCs w:val="24"/>
          <w:b w:val="0"/>
          <w:i w:val="0"/>
          <w:sz w:val="24"/>
          <w:spacing w:val="0"/>
          <w:w w:val="100"/>
          <w:rFonts/>
          <w:caps w:val="0"/>
        </w:rPr>
        <w:t> </w:t>
      </w:r>
      <w:r w:rsidRPr="00CB75E4">
        <w:rPr>
          <w:szCs w:val="24"/>
          <w:b w:val="0"/>
          <w:i w:val="0"/>
          <w:sz w:val="24"/>
          <w:spacing w:val="0"/>
          <w:w w:val="100"/>
          <w:rFonts/>
          <w:caps w:val="0"/>
        </w:rPr>
        <w:t>Nigeria</w:t>
      </w:r>
      <w:r w:rsidRPr="00CB75E4">
        <w:rPr>
          <w:szCs w:val="24"/>
          <w:b w:val="0"/>
          <w:i w:val="0"/>
          <w:sz w:val="24"/>
          <w:spacing w:val="0"/>
          <w:w w:val="100"/>
          <w:rFonts/>
          <w:caps w:val="0"/>
        </w:rPr>
        <w:t> </w:t>
      </w:r>
      <w:r w:rsidRPr="00CB75E4">
        <w:rPr>
          <w:szCs w:val="24"/>
          <w:b w:val="0"/>
          <w:i w:val="0"/>
          <w:sz w:val="24"/>
          <w:spacing w:val="0"/>
          <w:w w:val="100"/>
          <w:rFonts/>
          <w:caps w:val="0"/>
        </w:rPr>
        <w:t>during</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period</w:t>
      </w:r>
      <w:r w:rsidRPr="00CB75E4">
        <w:rPr>
          <w:szCs w:val="24"/>
          <w:b w:val="0"/>
          <w:i w:val="0"/>
          <w:sz w:val="24"/>
          <w:spacing w:val="0"/>
          <w:w w:val="100"/>
          <w:rFonts/>
          <w:caps w:val="0"/>
        </w:rPr>
        <w:t> </w:t>
      </w:r>
      <w:r w:rsidRPr="00CB75E4">
        <w:rPr>
          <w:szCs w:val="24"/>
          <w:b w:val="0"/>
          <w:i w:val="0"/>
          <w:sz w:val="24"/>
          <w:spacing w:val="0"/>
          <w:w w:val="100"/>
          <w:rFonts/>
          <w:caps w:val="0"/>
        </w:rPr>
        <w:t>under</w:t>
      </w:r>
      <w:r w:rsidRPr="00CB75E4">
        <w:rPr>
          <w:szCs w:val="24"/>
          <w:b w:val="0"/>
          <w:i w:val="0"/>
          <w:sz w:val="24"/>
          <w:spacing w:val="0"/>
          <w:w w:val="100"/>
          <w:rFonts/>
          <w:caps w:val="0"/>
        </w:rPr>
        <w:t> </w:t>
      </w:r>
      <w:r w:rsidRPr="00CB75E4">
        <w:rPr>
          <w:szCs w:val="24"/>
          <w:b w:val="0"/>
          <w:i w:val="0"/>
          <w:sz w:val="24"/>
          <w:spacing w:val="0"/>
          <w:w w:val="100"/>
          <w:rFonts/>
          <w:caps w:val="0"/>
        </w:rPr>
        <w:t>investigation.</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figure</w:t>
      </w:r>
      <w:r w:rsidRPr="00CB75E4">
        <w:rPr>
          <w:szCs w:val="24"/>
          <w:b w:val="0"/>
          <w:i w:val="0"/>
          <w:sz w:val="24"/>
          <w:spacing w:val="0"/>
          <w:w w:val="100"/>
          <w:rFonts/>
          <w:caps w:val="0"/>
        </w:rPr>
        <w:t> </w:t>
      </w:r>
      <w:r w:rsidRPr="00CB75E4">
        <w:rPr>
          <w:szCs w:val="24"/>
          <w:b w:val="0"/>
          <w:i w:val="0"/>
          <w:sz w:val="24"/>
          <w:spacing w:val="0"/>
          <w:w w:val="100"/>
          <w:rFonts/>
          <w:caps w:val="0"/>
        </w:rPr>
        <w:t>shows</w:t>
      </w:r>
      <w:r w:rsidRPr="00CB75E4">
        <w:rPr>
          <w:szCs w:val="24"/>
          <w:b w:val="0"/>
          <w:i w:val="0"/>
          <w:sz w:val="24"/>
          <w:spacing w:val="0"/>
          <w:w w:val="100"/>
          <w:rFonts/>
          <w:caps w:val="0"/>
        </w:rPr>
        <w:t> </w:t>
      </w:r>
      <w:r w:rsidRPr="00CB75E4">
        <w:rPr>
          <w:szCs w:val="24"/>
          <w:b w:val="0"/>
          <w:i w:val="0"/>
          <w:sz w:val="24"/>
          <w:spacing w:val="0"/>
          <w:w w:val="100"/>
          <w:rFonts/>
          <w:caps w:val="0"/>
        </w:rPr>
        <w:t>fluctuations</w:t>
      </w:r>
      <w:r w:rsidRPr="00CB75E4">
        <w:rPr>
          <w:szCs w:val="24"/>
          <w:b w:val="0"/>
          <w:i w:val="0"/>
          <w:sz w:val="24"/>
          <w:spacing w:val="0"/>
          <w:w w:val="100"/>
          <w:rFonts/>
          <w:caps w:val="0"/>
        </w:rPr>
        <w:t> </w:t>
      </w:r>
      <w:r w:rsidRPr="00CB75E4">
        <w:rPr>
          <w:szCs w:val="24"/>
          <w:b w:val="0"/>
          <w:i w:val="0"/>
          <w:sz w:val="24"/>
          <w:spacing w:val="0"/>
          <w:w w:val="100"/>
          <w:rFonts/>
          <w:caps w:val="0"/>
        </w:rPr>
        <w:t>in</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pattern</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variation</w:t>
      </w:r>
      <w:r w:rsidRPr="00CB75E4">
        <w:rPr>
          <w:szCs w:val="24"/>
          <w:b w:val="0"/>
          <w:i w:val="0"/>
          <w:sz w:val="24"/>
          <w:spacing w:val="0"/>
          <w:w w:val="100"/>
          <w:rFonts/>
          <w:caps w:val="0"/>
        </w:rPr>
        <w:t> </w:t>
      </w:r>
      <w:r w:rsidRPr="00CB75E4">
        <w:rPr>
          <w:szCs w:val="24"/>
          <w:b w:val="0"/>
          <w:i w:val="0"/>
          <w:sz w:val="24"/>
          <w:spacing w:val="0"/>
          <w:w w:val="100"/>
          <w:rFonts/>
          <w:caps w:val="0"/>
        </w:rPr>
        <w:t>which</w:t>
      </w:r>
      <w:r w:rsidRPr="00CB75E4">
        <w:rPr>
          <w:szCs w:val="24"/>
          <w:b w:val="0"/>
          <w:i w:val="0"/>
          <w:sz w:val="24"/>
          <w:spacing w:val="0"/>
          <w:w w:val="100"/>
          <w:rFonts/>
          <w:caps w:val="0"/>
        </w:rPr>
        <w:t> </w:t>
      </w:r>
      <w:r w:rsidRPr="00CB75E4">
        <w:rPr>
          <w:szCs w:val="24"/>
          <w:b w:val="0"/>
          <w:i w:val="0"/>
          <w:sz w:val="24"/>
          <w:spacing w:val="0"/>
          <w:w w:val="100"/>
          <w:rFonts/>
          <w:caps w:val="0"/>
        </w:rPr>
        <w:t>is</w:t>
      </w:r>
      <w:r w:rsidRPr="00CB75E4">
        <w:rPr>
          <w:szCs w:val="24"/>
          <w:b w:val="0"/>
          <w:i w:val="0"/>
          <w:sz w:val="24"/>
          <w:spacing w:val="0"/>
          <w:w w:val="100"/>
          <w:rFonts/>
          <w:caps w:val="0"/>
        </w:rPr>
        <w:t> </w:t>
      </w:r>
      <w:r w:rsidRPr="00CB75E4">
        <w:rPr>
          <w:szCs w:val="24"/>
          <w:b w:val="0"/>
          <w:i w:val="0"/>
          <w:sz w:val="24"/>
          <w:spacing w:val="0"/>
          <w:w w:val="100"/>
          <w:rFonts/>
          <w:caps w:val="0"/>
        </w:rPr>
        <w:t>attributed</w:t>
      </w:r>
      <w:r w:rsidRPr="00CB75E4">
        <w:rPr>
          <w:szCs w:val="24"/>
          <w:b w:val="0"/>
          <w:i w:val="0"/>
          <w:sz w:val="24"/>
          <w:spacing w:val="0"/>
          <w:w w:val="100"/>
          <w:rFonts/>
          <w:caps w:val="0"/>
        </w:rPr>
        <w:t> </w:t>
      </w:r>
      <w:r w:rsidRPr="00CB75E4">
        <w:rPr>
          <w:szCs w:val="24"/>
          <w:b w:val="0"/>
          <w:i w:val="0"/>
          <w:sz w:val="24"/>
          <w:spacing w:val="0"/>
          <w:w w:val="100"/>
          <w:rFonts/>
          <w:caps w:val="0"/>
        </w:rPr>
        <w:t>to</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yearly</w:t>
      </w:r>
      <w:r w:rsidRPr="00CB75E4">
        <w:rPr>
          <w:szCs w:val="24"/>
          <w:b w:val="0"/>
          <w:i w:val="0"/>
          <w:sz w:val="24"/>
          <w:spacing w:val="0"/>
          <w:w w:val="100"/>
          <w:rFonts/>
          <w:caps w:val="0"/>
        </w:rPr>
        <w:t> </w:t>
      </w:r>
      <w:r w:rsidRPr="00CB75E4">
        <w:rPr>
          <w:szCs w:val="24"/>
          <w:b w:val="0"/>
          <w:i w:val="0"/>
          <w:sz w:val="24"/>
          <w:spacing w:val="0"/>
          <w:w w:val="100"/>
          <w:rFonts/>
          <w:caps w:val="0"/>
        </w:rPr>
        <w:t>variation</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atmospheric</w:t>
      </w:r>
      <w:r w:rsidRPr="00CB75E4">
        <w:rPr>
          <w:szCs w:val="24"/>
          <w:b w:val="0"/>
          <w:i w:val="0"/>
          <w:sz w:val="24"/>
          <w:spacing w:val="0"/>
          <w:w w:val="100"/>
          <w:rFonts/>
          <w:caps w:val="0"/>
        </w:rPr>
        <w:t> </w:t>
      </w:r>
      <w:r w:rsidRPr="00CB75E4">
        <w:rPr>
          <w:szCs w:val="24"/>
          <w:b w:val="0"/>
          <w:i w:val="0"/>
          <w:sz w:val="24"/>
          <w:spacing w:val="0"/>
          <w:w w:val="100"/>
          <w:rFonts/>
          <w:caps w:val="0"/>
        </w:rPr>
        <w:t>weather</w:t>
      </w:r>
      <w:r w:rsidRPr="00CB75E4">
        <w:rPr>
          <w:szCs w:val="24"/>
          <w:b w:val="0"/>
          <w:i w:val="0"/>
          <w:sz w:val="24"/>
          <w:spacing w:val="0"/>
          <w:w w:val="100"/>
          <w:rFonts/>
          <w:caps w:val="0"/>
        </w:rPr>
        <w:t> </w:t>
      </w:r>
      <w:r w:rsidRPr="00CB75E4">
        <w:rPr>
          <w:szCs w:val="24"/>
          <w:b w:val="0"/>
          <w:i w:val="0"/>
          <w:sz w:val="24"/>
          <w:spacing w:val="0"/>
          <w:w w:val="100"/>
          <w:rFonts/>
          <w:caps w:val="0"/>
        </w:rPr>
        <w:t>parameters.</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highest</w:t>
      </w:r>
      <w:r w:rsidRPr="00CB75E4">
        <w:rPr>
          <w:szCs w:val="24"/>
          <w:b w:val="0"/>
          <w:i w:val="0"/>
          <w:sz w:val="24"/>
          <w:spacing w:val="0"/>
          <w:w w:val="100"/>
          <w:rFonts/>
          <w:caps w:val="0"/>
        </w:rPr>
        <w:t> </w:t>
      </w:r>
      <w:r w:rsidRPr="00CB75E4">
        <w:rPr>
          <w:szCs w:val="24"/>
          <w:b w:val="0"/>
          <w:i w:val="0"/>
          <w:sz w:val="24"/>
          <w:spacing w:val="0"/>
          <w:w w:val="100"/>
          <w:rFonts/>
          <w:caps w:val="0"/>
        </w:rPr>
        <w:t>yearly</w:t>
      </w:r>
      <w:r w:rsidRPr="00CB75E4">
        <w:rPr>
          <w:szCs w:val="24"/>
          <w:b w:val="0"/>
          <w:i w:val="0"/>
          <w:sz w:val="24"/>
          <w:spacing w:val="0"/>
          <w:w w:val="100"/>
          <w:rFonts/>
          <w:caps w:val="0"/>
        </w:rPr>
        <w:t> </w:t>
      </w:r>
      <w:r w:rsidRPr="00CB75E4">
        <w:rPr>
          <w:szCs w:val="24"/>
          <w:b w:val="0"/>
          <w:i w:val="0"/>
          <w:sz w:val="24"/>
          <w:spacing w:val="0"/>
          <w:w w:val="100"/>
          <w:rFonts/>
          <w:caps w:val="0"/>
        </w:rPr>
        <w:t>average</w:t>
      </w:r>
      <w:r w:rsidRPr="00CB75E4">
        <w:rPr>
          <w:szCs w:val="24"/>
          <w:b w:val="0"/>
          <w:i w:val="0"/>
          <w:sz w:val="24"/>
          <w:spacing w:val="0"/>
          <w:w w:val="100"/>
          <w:rFonts/>
          <w:caps w:val="0"/>
        </w:rPr>
        <w:t> </w:t>
      </w:r>
      <w:r w:rsidRPr="00CB75E4">
        <w:rPr>
          <w:szCs w:val="24"/>
          <w:b w:val="0"/>
          <w:i w:val="0"/>
          <w:sz w:val="24"/>
          <w:spacing w:val="0"/>
          <w:w w:val="100"/>
          <w:rFonts/>
          <w:caps w:val="0"/>
        </w:rPr>
        <w:t>value</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16.05</w:t>
      </w:r>
      <w:r w:rsidRPr="00CB75E4">
        <w:rPr>
          <w:szCs w:val="24"/>
          <w:b w:val="0"/>
          <w:i w:val="0"/>
          <w:sz w:val="24"/>
          <w:spacing w:val="0"/>
          <w:w w:val="100"/>
          <w:rFonts/>
          <w:caps w:val="0"/>
        </w:rPr>
        <w:t> </w:t>
      </w:r>
      <w:r w:rsidRPr="00CB75E4">
        <w:rPr>
          <w:szCs w:val="24"/>
          <w:b w:val="0"/>
          <w:i w:val="0"/>
          <w:sz w:val="24"/>
          <w:spacing w:val="0"/>
          <w:w w:val="100"/>
          <w:rFonts/>
          <w:caps w:val="0"/>
        </w:rPr>
        <w:t>N</w:t>
      </w:r>
      <w:r w:rsidRPr="00CB75E4">
        <w:rPr>
          <w:szCs w:val="24"/>
          <w:b w:val="0"/>
          <w:i w:val="0"/>
          <w:sz w:val="24"/>
          <w:spacing w:val="0"/>
          <w:w w:val="100"/>
          <w:rFonts/>
          <w:caps w:val="0"/>
        </w:rPr>
        <w:t> </w:t>
      </w:r>
      <w:r w:rsidRPr="00CB75E4">
        <w:rPr>
          <w:szCs w:val="24"/>
          <w:b w:val="0"/>
          <w:i w:val="0"/>
          <w:sz w:val="24"/>
          <w:spacing w:val="0"/>
          <w:w w:val="100"/>
          <w:rFonts/>
          <w:caps w:val="0"/>
        </w:rPr>
        <w:t>–</w:t>
      </w:r>
      <w:r w:rsidRPr="00CB75E4">
        <w:rPr>
          <w:szCs w:val="24"/>
          <w:b w:val="0"/>
          <w:i w:val="0"/>
          <w:sz w:val="24"/>
          <w:spacing w:val="0"/>
          <w:w w:val="100"/>
          <w:rFonts/>
          <w:caps w:val="0"/>
        </w:rPr>
        <w:t> </w:t>
      </w:r>
      <w:r w:rsidRPr="00CB75E4">
        <w:rPr>
          <w:szCs w:val="24"/>
          <w:b w:val="0"/>
          <w:i w:val="0"/>
          <w:sz w:val="24"/>
          <w:spacing w:val="0"/>
          <w:w w:val="100"/>
          <w:rFonts/>
          <w:caps w:val="0"/>
        </w:rPr>
        <w:t>units</w:t>
      </w:r>
      <w:r w:rsidRPr="00CB75E4">
        <w:rPr>
          <w:szCs w:val="24"/>
          <w:b w:val="0"/>
          <w:i w:val="0"/>
          <w:sz w:val="24"/>
          <w:spacing w:val="0"/>
          <w:w w:val="100"/>
          <w:rFonts/>
          <w:caps w:val="0"/>
        </w:rPr>
        <w:t> </w:t>
      </w:r>
      <w:r w:rsidRPr="00CB75E4">
        <w:rPr>
          <w:szCs w:val="24"/>
          <w:b w:val="0"/>
          <w:i w:val="0"/>
          <w:sz w:val="24"/>
          <w:spacing w:val="0"/>
          <w:w w:val="100"/>
          <w:rFonts/>
          <w:caps w:val="0"/>
        </w:rPr>
        <w:t>was</w:t>
      </w:r>
      <w:r w:rsidRPr="00CB75E4">
        <w:rPr>
          <w:szCs w:val="24"/>
          <w:b w:val="0"/>
          <w:i w:val="0"/>
          <w:sz w:val="24"/>
          <w:spacing w:val="0"/>
          <w:w w:val="100"/>
          <w:rFonts/>
          <w:caps w:val="0"/>
        </w:rPr>
        <w:t> </w:t>
      </w:r>
      <w:r w:rsidRPr="00CB75E4">
        <w:rPr>
          <w:szCs w:val="24"/>
          <w:b w:val="0"/>
          <w:i w:val="0"/>
          <w:sz w:val="24"/>
          <w:spacing w:val="0"/>
          <w:w w:val="100"/>
          <w:rFonts/>
          <w:caps w:val="0"/>
        </w:rPr>
        <w:t>observed</w:t>
      </w:r>
      <w:r w:rsidRPr="00CB75E4">
        <w:rPr>
          <w:szCs w:val="24"/>
          <w:b w:val="0"/>
          <w:i w:val="0"/>
          <w:sz w:val="24"/>
          <w:spacing w:val="0"/>
          <w:w w:val="100"/>
          <w:rFonts/>
          <w:caps w:val="0"/>
        </w:rPr>
        <w:t> </w:t>
      </w:r>
      <w:r w:rsidRPr="00CB75E4">
        <w:rPr>
          <w:szCs w:val="24"/>
          <w:b w:val="0"/>
          <w:i w:val="0"/>
          <w:sz w:val="24"/>
          <w:spacing w:val="0"/>
          <w:w w:val="100"/>
          <w:rFonts/>
          <w:caps w:val="0"/>
        </w:rPr>
        <w:t>in</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year</w:t>
      </w:r>
      <w:r w:rsidRPr="00CB75E4">
        <w:rPr>
          <w:szCs w:val="24"/>
          <w:b w:val="0"/>
          <w:i w:val="0"/>
          <w:sz w:val="24"/>
          <w:spacing w:val="0"/>
          <w:w w:val="100"/>
          <w:rFonts/>
          <w:caps w:val="0"/>
        </w:rPr>
        <w:t> </w:t>
      </w:r>
      <w:r w:rsidRPr="00CB75E4">
        <w:rPr>
          <w:szCs w:val="24"/>
          <w:b w:val="0"/>
          <w:i w:val="0"/>
          <w:sz w:val="24"/>
          <w:spacing w:val="0"/>
          <w:w w:val="100"/>
          <w:rFonts/>
          <w:caps w:val="0"/>
        </w:rPr>
        <w:t>2014</w:t>
      </w:r>
      <w:r w:rsidRPr="00CB75E4">
        <w:rPr>
          <w:szCs w:val="24"/>
          <w:b w:val="0"/>
          <w:i w:val="0"/>
          <w:sz w:val="24"/>
          <w:spacing w:val="0"/>
          <w:w w:val="100"/>
          <w:rFonts/>
          <w:caps w:val="0"/>
        </w:rPr>
        <w:t> </w:t>
      </w:r>
      <w:r w:rsidRPr="00CB75E4">
        <w:rPr>
          <w:szCs w:val="24"/>
          <w:b w:val="0"/>
          <w:i w:val="0"/>
          <w:sz w:val="24"/>
          <w:spacing w:val="0"/>
          <w:w w:val="100"/>
          <w:rFonts/>
          <w:caps w:val="0"/>
        </w:rPr>
        <w:t>and</w:t>
      </w:r>
      <w:r w:rsidRPr="00CB75E4">
        <w:rPr>
          <w:szCs w:val="24"/>
          <w:b w:val="0"/>
          <w:i w:val="0"/>
          <w:sz w:val="24"/>
          <w:spacing w:val="0"/>
          <w:w w:val="100"/>
          <w:rFonts/>
          <w:caps w:val="0"/>
        </w:rPr>
        <w:t> </w:t>
      </w:r>
      <w:r w:rsidRPr="00CB75E4">
        <w:rPr>
          <w:szCs w:val="24"/>
          <w:b w:val="0"/>
          <w:i w:val="0"/>
          <w:sz w:val="24"/>
          <w:spacing w:val="0"/>
          <w:w w:val="100"/>
          <w:rFonts/>
          <w:caps w:val="0"/>
        </w:rPr>
        <w:t>the</w:t>
      </w:r>
      <w:r w:rsidRPr="00CB75E4">
        <w:rPr>
          <w:szCs w:val="24"/>
          <w:b w:val="0"/>
          <w:i w:val="0"/>
          <w:sz w:val="24"/>
          <w:spacing w:val="0"/>
          <w:w w:val="100"/>
          <w:rFonts/>
          <w:caps w:val="0"/>
        </w:rPr>
        <w:t> </w:t>
      </w:r>
      <w:r w:rsidRPr="00CB75E4">
        <w:rPr>
          <w:szCs w:val="24"/>
          <w:b w:val="0"/>
          <w:i w:val="0"/>
          <w:sz w:val="24"/>
          <w:spacing w:val="0"/>
          <w:w w:val="100"/>
          <w:rFonts/>
          <w:caps w:val="0"/>
        </w:rPr>
        <w:t>lowest</w:t>
      </w:r>
      <w:r w:rsidRPr="00CB75E4">
        <w:rPr>
          <w:szCs w:val="24"/>
          <w:b w:val="0"/>
          <w:i w:val="0"/>
          <w:sz w:val="24"/>
          <w:spacing w:val="0"/>
          <w:w w:val="100"/>
          <w:rFonts/>
          <w:caps w:val="0"/>
        </w:rPr>
        <w:t> </w:t>
      </w:r>
      <w:r w:rsidRPr="00CB75E4">
        <w:rPr>
          <w:szCs w:val="24"/>
          <w:b w:val="0"/>
          <w:i w:val="0"/>
          <w:sz w:val="24"/>
          <w:spacing w:val="0"/>
          <w:w w:val="100"/>
          <w:rFonts/>
          <w:caps w:val="0"/>
        </w:rPr>
        <w:t>yearly</w:t>
      </w:r>
      <w:r w:rsidRPr="00CB75E4">
        <w:rPr>
          <w:szCs w:val="24"/>
          <w:b w:val="0"/>
          <w:i w:val="0"/>
          <w:sz w:val="24"/>
          <w:spacing w:val="0"/>
          <w:w w:val="100"/>
          <w:rFonts/>
          <w:caps w:val="0"/>
        </w:rPr>
        <w:t> </w:t>
      </w:r>
      <w:r w:rsidRPr="00CB75E4">
        <w:rPr>
          <w:szCs w:val="24"/>
          <w:b w:val="0"/>
          <w:i w:val="0"/>
          <w:sz w:val="24"/>
          <w:spacing w:val="0"/>
          <w:w w:val="100"/>
          <w:rFonts/>
          <w:caps w:val="0"/>
        </w:rPr>
        <w:t>average</w:t>
      </w:r>
      <w:r w:rsidRPr="00CB75E4">
        <w:rPr>
          <w:szCs w:val="24"/>
          <w:b w:val="0"/>
          <w:i w:val="0"/>
          <w:sz w:val="24"/>
          <w:spacing w:val="0"/>
          <w:w w:val="100"/>
          <w:rFonts/>
          <w:caps w:val="0"/>
        </w:rPr>
        <w:t> </w:t>
      </w:r>
      <w:r w:rsidRPr="00CB75E4">
        <w:rPr>
          <w:szCs w:val="24"/>
          <w:b w:val="0"/>
          <w:i w:val="0"/>
          <w:sz w:val="24"/>
          <w:spacing w:val="0"/>
          <w:w w:val="100"/>
          <w:rFonts/>
          <w:caps w:val="0"/>
        </w:rPr>
        <w:t>value</w:t>
      </w:r>
      <w:r w:rsidRPr="00CB75E4">
        <w:rPr>
          <w:szCs w:val="24"/>
          <w:b w:val="0"/>
          <w:i w:val="0"/>
          <w:sz w:val="24"/>
          <w:spacing w:val="0"/>
          <w:w w:val="100"/>
          <w:rFonts/>
          <w:caps w:val="0"/>
        </w:rPr>
        <w:t> </w:t>
      </w:r>
      <w:r w:rsidRPr="00CB75E4">
        <w:rPr>
          <w:szCs w:val="24"/>
          <w:b w:val="0"/>
          <w:i w:val="0"/>
          <w:sz w:val="24"/>
          <w:spacing w:val="0"/>
          <w:w w:val="100"/>
          <w:rFonts/>
          <w:caps w:val="0"/>
        </w:rPr>
        <w:t>of</w:t>
      </w:r>
      <w:r w:rsidRPr="00CB75E4">
        <w:rPr>
          <w:szCs w:val="24"/>
          <w:b w:val="0"/>
          <w:i w:val="0"/>
          <w:sz w:val="24"/>
          <w:spacing w:val="0"/>
          <w:w w:val="100"/>
          <w:rFonts/>
          <w:caps w:val="0"/>
        </w:rPr>
        <w:t> </w:t>
      </w:r>
      <w:r w:rsidRPr="00CB75E4">
        <w:rPr>
          <w:szCs w:val="24"/>
          <w:b w:val="0"/>
          <w:i w:val="0"/>
          <w:sz w:val="24"/>
          <w:spacing w:val="0"/>
          <w:w w:val="100"/>
          <w:rFonts/>
          <w:caps w:val="0"/>
        </w:rPr>
        <w:t>11.09N</w:t>
      </w:r>
      <w:r w:rsidRPr="00CB75E4">
        <w:rPr>
          <w:szCs w:val="24"/>
          <w:b w:val="0"/>
          <w:i w:val="0"/>
          <w:sz w:val="24"/>
          <w:spacing w:val="0"/>
          <w:w w:val="100"/>
          <w:rFonts/>
          <w:caps w:val="0"/>
        </w:rPr>
        <w:t> </w:t>
      </w:r>
      <w:r w:rsidRPr="00CB75E4">
        <w:rPr>
          <w:szCs w:val="24"/>
          <w:b w:val="0"/>
          <w:i w:val="0"/>
          <w:sz w:val="24"/>
          <w:spacing w:val="0"/>
          <w:w w:val="100"/>
          <w:rFonts/>
          <w:caps w:val="0"/>
        </w:rPr>
        <w:t>–</w:t>
      </w:r>
      <w:r w:rsidRPr="00CB75E4">
        <w:rPr>
          <w:szCs w:val="24"/>
          <w:b w:val="0"/>
          <w:i w:val="0"/>
          <w:sz w:val="24"/>
          <w:spacing w:val="0"/>
          <w:w w:val="100"/>
          <w:rFonts/>
          <w:caps w:val="0"/>
        </w:rPr>
        <w:t> </w:t>
      </w:r>
      <w:r w:rsidRPr="00CB75E4">
        <w:rPr>
          <w:szCs w:val="24"/>
          <w:b w:val="0"/>
          <w:i w:val="0"/>
          <w:sz w:val="24"/>
          <w:spacing w:val="0"/>
          <w:w w:val="100"/>
          <w:rFonts/>
          <w:caps w:val="0"/>
        </w:rPr>
        <w:t>units</w:t>
      </w:r>
      <w:r w:rsidRPr="00CB75E4">
        <w:rPr>
          <w:szCs w:val="24"/>
          <w:b w:val="0"/>
          <w:i w:val="0"/>
          <w:sz w:val="24"/>
          <w:spacing w:val="0"/>
          <w:w w:val="100"/>
          <w:rFonts/>
          <w:caps w:val="0"/>
        </w:rPr>
        <w:t> </w:t>
      </w:r>
      <w:r w:rsidRPr="00CB75E4">
        <w:rPr>
          <w:szCs w:val="24"/>
          <w:b w:val="0"/>
          <w:i w:val="0"/>
          <w:sz w:val="24"/>
          <w:spacing w:val="0"/>
          <w:w w:val="100"/>
          <w:rFonts/>
          <w:caps w:val="0"/>
        </w:rPr>
        <w:t>in</w:t>
      </w:r>
      <w:r w:rsidRPr="00CB75E4">
        <w:rPr>
          <w:szCs w:val="24"/>
          <w:b w:val="0"/>
          <w:i w:val="0"/>
          <w:sz w:val="24"/>
          <w:spacing w:val="0"/>
          <w:w w:val="100"/>
          <w:rFonts/>
          <w:caps w:val="0"/>
        </w:rPr>
        <w:t> </w:t>
      </w:r>
      <w:r w:rsidRPr="00CB75E4">
        <w:rPr>
          <w:szCs w:val="24"/>
          <w:b w:val="0"/>
          <w:i w:val="0"/>
          <w:sz w:val="24"/>
          <w:spacing w:val="0"/>
          <w:w w:val="100"/>
          <w:rFonts/>
          <w:caps w:val="0"/>
        </w:rPr>
        <w:t>2013.</w:t>
      </w:r>
    </w:p>
    <w:p w14:paraId="52010BD3"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drawing>
          <wp:inline distT="0" distB="0" distL="0" distR="0" wp14:anchorId="5F3843F4" wp14:editId="0C93C54E">
            <wp:extent cx="4552950" cy="2762250"/>
            <wp:effectExtent l="0" t="0" r="0" b="0"/>
            <wp:docPr id="1" name="Chart 1"/>
            <a:extLst xmlns:a="http://schemas.openxmlformats.org/drawingml/2006/main">
              <a:ext uri="{FF2B5EF4-FFF2-40B4-BE49-F238E27FC236}">
                <a16:creationId xmlns:a16="http://schemas.microsoft.com/office/drawing/2014/main" id="{217C944E-EC3B-4B07-99CE-78E5F004ACED}"/>
              </a:ext>
            </a:extLst>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Pr>
          <w:noProof/>
          <w:b w:val="0"/>
          <w:i w:val="0"/>
          <w:sz w:val="22"/>
          <w:spacing w:val="0"/>
          <w:w w:val="100"/>
          <w:rFonts/>
          <w:caps w:val="0"/>
        </w:rPr>
      </w:r>
      <w:r>
        <w:rPr>
          <w:szCs w:val="28"/>
          <w:b w:val="1"/>
          <w:i w:val="0"/>
          <w:sz w:val="28"/>
          <w:spacing w:val="0"/>
          <w:w w:val="100"/>
          <w:rFonts/>
          <w:caps w:val="0"/>
        </w:rPr>
        <w:t> </w:t>
      </w:r>
      <w:r>
        <w:rPr>
          <w:szCs w:val="28"/>
          <w:b w:val="1"/>
          <w:i w:val="0"/>
          <w:sz w:val="28"/>
          <w:spacing w:val="0"/>
          <w:w w:val="100"/>
          <w:rFonts/>
          <w:caps w:val="0"/>
        </w:rPr>
        <w:t>FIG</w:t>
      </w:r>
      <w:r>
        <w:rPr>
          <w:szCs w:val="28"/>
          <w:b w:val="1"/>
          <w:i w:val="0"/>
          <w:sz w:val="28"/>
          <w:spacing w:val="0"/>
          <w:w w:val="100"/>
          <w:rFonts/>
          <w:caps w:val="0"/>
        </w:rPr>
        <w:t> </w:t>
      </w:r>
      <w:r>
        <w:rPr>
          <w:szCs w:val="28"/>
          <w:b w:val="1"/>
          <w:i w:val="0"/>
          <w:sz w:val="28"/>
          <w:spacing w:val="0"/>
          <w:w w:val="100"/>
          <w:rFonts/>
          <w:caps w:val="0"/>
        </w:rPr>
        <w:t>1</w:t>
      </w:r>
    </w:p>
    <w:p w14:paraId="0D2F8847"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szCs w:val="28"/>
          <w:b w:val="1"/>
          <w:i w:val="0"/>
          <w:sz w:val="28"/>
          <w:spacing w:val="0"/>
          <w:w w:val="100"/>
          <w:rFonts/>
          <w:caps w:val="0"/>
        </w:rPr>
        <w:t>FIG</w:t>
      </w:r>
      <w:r>
        <w:rPr>
          <w:szCs w:val="28"/>
          <w:b w:val="1"/>
          <w:i w:val="0"/>
          <w:sz w:val="28"/>
          <w:spacing w:val="0"/>
          <w:w w:val="100"/>
          <w:rFonts/>
          <w:caps w:val="0"/>
        </w:rPr>
        <w:t> </w:t>
      </w:r>
      <w:r>
        <w:rPr>
          <w:szCs w:val="28"/>
          <w:b w:val="1"/>
          <w:i w:val="0"/>
          <w:sz w:val="28"/>
          <w:spacing w:val="0"/>
          <w:w w:val="100"/>
          <w:rFonts/>
          <w:caps w:val="0"/>
        </w:rPr>
        <w:t>1:</w:t>
      </w:r>
      <w:r>
        <w:rPr>
          <w:szCs w:val="28"/>
          <w:b w:val="1"/>
          <w:i w:val="0"/>
          <w:sz w:val="28"/>
          <w:spacing w:val="0"/>
          <w:w w:val="100"/>
          <w:rFonts/>
          <w:caps w:val="0"/>
        </w:rPr>
        <w:t> </w:t>
      </w:r>
      <w:r w:rsidRPr="00636283">
        <w:rPr>
          <w:szCs w:val="28"/>
          <w:b w:val="1"/>
          <w:i w:val="0"/>
          <w:sz w:val="28"/>
          <w:spacing w:val="0"/>
          <w:w w:val="100"/>
          <w:rFonts/>
          <w:caps w:val="0"/>
        </w:rPr>
        <w:t>Yearly</w:t>
      </w:r>
      <w:r w:rsidRPr="00636283">
        <w:rPr>
          <w:szCs w:val="28"/>
          <w:b w:val="1"/>
          <w:i w:val="0"/>
          <w:sz w:val="28"/>
          <w:spacing w:val="0"/>
          <w:w w:val="100"/>
          <w:rFonts/>
          <w:caps w:val="0"/>
        </w:rPr>
        <w:t> </w:t>
      </w:r>
      <w:r w:rsidRPr="00636283">
        <w:rPr>
          <w:szCs w:val="28"/>
          <w:b w:val="1"/>
          <w:i w:val="0"/>
          <w:sz w:val="28"/>
          <w:spacing w:val="0"/>
          <w:w w:val="100"/>
          <w:rFonts/>
          <w:caps w:val="0"/>
        </w:rPr>
        <w:t>variation</w:t>
      </w:r>
      <w:r w:rsidRPr="00636283">
        <w:rPr>
          <w:szCs w:val="28"/>
          <w:b w:val="1"/>
          <w:i w:val="0"/>
          <w:sz w:val="28"/>
          <w:spacing w:val="0"/>
          <w:w w:val="100"/>
          <w:rFonts/>
          <w:caps w:val="0"/>
        </w:rPr>
        <w:t> </w:t>
      </w:r>
      <w:r w:rsidRPr="00636283">
        <w:rPr>
          <w:szCs w:val="28"/>
          <w:b w:val="1"/>
          <w:i w:val="0"/>
          <w:sz w:val="28"/>
          <w:spacing w:val="0"/>
          <w:w w:val="100"/>
          <w:rFonts/>
          <w:caps w:val="0"/>
        </w:rPr>
        <w:t>of</w:t>
      </w:r>
      <w:r w:rsidRPr="00636283">
        <w:rPr>
          <w:szCs w:val="28"/>
          <w:b w:val="1"/>
          <w:i w:val="0"/>
          <w:sz w:val="28"/>
          <w:spacing w:val="0"/>
          <w:w w:val="100"/>
          <w:rFonts/>
          <w:caps w:val="0"/>
        </w:rPr>
        <w:t> </w:t>
      </w:r>
      <w:r w:rsidRPr="00636283">
        <w:rPr>
          <w:szCs w:val="28"/>
          <w:b w:val="1"/>
          <w:i w:val="0"/>
          <w:sz w:val="28"/>
          <w:spacing w:val="0"/>
          <w:w w:val="100"/>
          <w:rFonts/>
          <w:caps w:val="0"/>
        </w:rPr>
        <w:t>ra</w:t>
      </w:r>
      <w:r>
        <w:rPr>
          <w:szCs w:val="28"/>
          <w:b w:val="1"/>
          <w:i w:val="0"/>
          <w:sz w:val="28"/>
          <w:spacing w:val="0"/>
          <w:w w:val="100"/>
          <w:rFonts/>
          <w:caps w:val="0"/>
        </w:rPr>
        <w:t>dio</w:t>
      </w:r>
      <w:r>
        <w:rPr>
          <w:szCs w:val="28"/>
          <w:b w:val="1"/>
          <w:i w:val="0"/>
          <w:sz w:val="28"/>
          <w:spacing w:val="0"/>
          <w:w w:val="100"/>
          <w:rFonts/>
          <w:caps w:val="0"/>
        </w:rPr>
        <w:t> </w:t>
      </w:r>
      <w:r>
        <w:rPr>
          <w:szCs w:val="28"/>
          <w:b w:val="1"/>
          <w:i w:val="0"/>
          <w:sz w:val="28"/>
          <w:spacing w:val="0"/>
          <w:w w:val="100"/>
          <w:rFonts/>
          <w:caps w:val="0"/>
        </w:rPr>
        <w:t>refractivity</w:t>
      </w:r>
      <w:r>
        <w:rPr>
          <w:szCs w:val="28"/>
          <w:b w:val="1"/>
          <w:i w:val="0"/>
          <w:sz w:val="28"/>
          <w:spacing w:val="0"/>
          <w:w w:val="100"/>
          <w:rFonts/>
          <w:caps w:val="0"/>
        </w:rPr>
        <w:t> </w:t>
      </w:r>
      <w:r>
        <w:rPr>
          <w:szCs w:val="28"/>
          <w:b w:val="1"/>
          <w:i w:val="0"/>
          <w:sz w:val="28"/>
          <w:spacing w:val="0"/>
          <w:w w:val="100"/>
          <w:rFonts/>
          <w:caps w:val="0"/>
        </w:rPr>
        <w:t>over</w:t>
      </w:r>
      <w:r>
        <w:rPr>
          <w:szCs w:val="28"/>
          <w:b w:val="1"/>
          <w:i w:val="0"/>
          <w:sz w:val="28"/>
          <w:spacing w:val="0"/>
          <w:w w:val="100"/>
          <w:rFonts/>
          <w:caps w:val="0"/>
        </w:rPr>
        <w:t> </w:t>
      </w:r>
      <w:r>
        <w:rPr>
          <w:szCs w:val="28"/>
          <w:b w:val="1"/>
          <w:i w:val="0"/>
          <w:sz w:val="28"/>
          <w:spacing w:val="0"/>
          <w:w w:val="100"/>
          <w:rFonts/>
          <w:caps w:val="0"/>
        </w:rPr>
        <w:t>Zaria,</w:t>
      </w:r>
      <w:r>
        <w:rPr>
          <w:szCs w:val="28"/>
          <w:b w:val="1"/>
          <w:i w:val="0"/>
          <w:sz w:val="28"/>
          <w:spacing w:val="0"/>
          <w:w w:val="100"/>
          <w:rFonts/>
          <w:caps w:val="0"/>
        </w:rPr>
        <w:t> </w:t>
      </w:r>
      <w:r>
        <w:rPr>
          <w:szCs w:val="28"/>
          <w:b w:val="1"/>
          <w:i w:val="0"/>
          <w:sz w:val="28"/>
          <w:spacing w:val="0"/>
          <w:w w:val="100"/>
          <w:rFonts/>
          <w:caps w:val="0"/>
        </w:rPr>
        <w:t>Nigeria</w:t>
      </w:r>
    </w:p>
    <w:p w14:paraId="738BD179"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55F00C50"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75152E8E"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48A7E117"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6B731196"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3876865A"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360D0309"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2C3A5008" w14:textId="77777777" w:rsidR="00E849EA" w:rsidRPr="007448FF"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sidRPr="007448FF">
        <w:rPr>
          <w:szCs w:val="28"/>
          <w:b w:val="1"/>
          <w:i w:val="0"/>
          <w:sz w:val="28"/>
          <w:spacing w:val="0"/>
          <w:w w:val="100"/>
          <w:rFonts/>
          <w:caps w:val="0"/>
        </w:rPr>
        <w:t>11</w:t>
      </w:r>
    </w:p>
    <w:p w14:paraId="541CFBA0"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tabs>
          <w:tab w:val="left" w:pos="5600"/>
        </w:tabs>
      </w:pPr>
      <w:r>
        <w:drawing>
          <wp:inline distT="0" distB="0" distL="0" distR="0" wp14:anchorId="1C04F6C3" wp14:editId="057B5DE0">
            <wp:extent cx="4572000" cy="2743200"/>
            <wp:effectExtent l="0" t="0" r="0" b="0"/>
            <wp:docPr id="4" name="Chart 4"/>
            <a:extLst xmlns:a="http://schemas.openxmlformats.org/drawingml/2006/main">
              <a:ext uri="{FF2B5EF4-FFF2-40B4-BE49-F238E27FC236}">
                <a16:creationId xmlns:a16="http://schemas.microsoft.com/office/drawing/2014/main" id="{A8F8FF77-EFB2-4328-13ED-385BC1A5641A}"/>
              </a:ext>
            </a:extLst>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Pr>
          <w:noProof/>
          <w:b w:val="0"/>
          <w:i w:val="0"/>
          <w:sz w:val="22"/>
          <w:spacing w:val="0"/>
          <w:w w:val="100"/>
          <w:rFonts/>
          <w:caps w:val="0"/>
        </w:rPr>
      </w:r>
      <w:r>
        <w:rPr>
          <w:szCs w:val="28"/>
          <w:b w:val="0"/>
          <w:i w:val="0"/>
          <w:sz w:val="28"/>
          <w:spacing w:val="0"/>
          <w:w w:val="100"/>
          <w:rFonts/>
          <w:caps w:val="0"/>
        </w:rPr>
        <w:t> </w:t>
      </w:r>
      <w:r>
        <w:rPr>
          <w:szCs w:val="28"/>
          <w:b w:val="0"/>
          <w:i w:val="0"/>
          <w:sz w:val="28"/>
          <w:spacing w:val="0"/>
          <w:w w:val="100"/>
          <w:rFonts/>
          <w:caps w:val="0"/>
        </w:rPr>
        <w:t>FIG</w:t>
      </w:r>
      <w:r>
        <w:rPr>
          <w:szCs w:val="28"/>
          <w:b w:val="0"/>
          <w:i w:val="0"/>
          <w:sz w:val="28"/>
          <w:spacing w:val="0"/>
          <w:w w:val="100"/>
          <w:rFonts/>
          <w:caps w:val="0"/>
        </w:rPr>
        <w:t> </w:t>
      </w:r>
      <w:r>
        <w:rPr>
          <w:szCs w:val="28"/>
          <w:b w:val="0"/>
          <w:i w:val="0"/>
          <w:sz w:val="28"/>
          <w:spacing w:val="0"/>
          <w:w w:val="100"/>
          <w:rFonts/>
          <w:caps w:val="0"/>
        </w:rPr>
        <w:t>2</w:t>
      </w:r>
    </w:p>
    <w:p w14:paraId="76EE1638" w14:textId="77777777" w:rsidR="00E849EA" w:rsidRPr="001666C5"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sidRPr="001666C5">
        <w:rPr>
          <w:szCs w:val="28"/>
          <w:b w:val="1"/>
          <w:i w:val="0"/>
          <w:sz w:val="28"/>
          <w:spacing w:val="0"/>
          <w:w w:val="100"/>
          <w:rFonts/>
          <w:caps w:val="0"/>
        </w:rPr>
        <w:t>Fig.</w:t>
      </w:r>
      <w:r w:rsidRPr="001666C5">
        <w:rPr>
          <w:szCs w:val="28"/>
          <w:b w:val="1"/>
          <w:i w:val="0"/>
          <w:sz w:val="28"/>
          <w:spacing w:val="0"/>
          <w:w w:val="100"/>
          <w:rFonts/>
          <w:caps w:val="0"/>
        </w:rPr>
        <w:t> </w:t>
      </w:r>
      <w:r w:rsidRPr="001666C5">
        <w:rPr>
          <w:szCs w:val="28"/>
          <w:b w:val="1"/>
          <w:i w:val="0"/>
          <w:sz w:val="28"/>
          <w:spacing w:val="0"/>
          <w:w w:val="100"/>
          <w:rFonts/>
          <w:caps w:val="0"/>
        </w:rPr>
        <w:t>2:</w:t>
      </w:r>
      <w:r w:rsidRPr="001666C5">
        <w:rPr>
          <w:szCs w:val="28"/>
          <w:b w:val="1"/>
          <w:i w:val="0"/>
          <w:sz w:val="28"/>
          <w:spacing w:val="0"/>
          <w:w w:val="100"/>
          <w:rFonts/>
          <w:caps w:val="0"/>
        </w:rPr>
        <w:t> </w:t>
      </w:r>
      <w:r w:rsidRPr="001666C5">
        <w:rPr>
          <w:szCs w:val="28"/>
          <w:b w:val="1"/>
          <w:i w:val="0"/>
          <w:sz w:val="28"/>
          <w:spacing w:val="0"/>
          <w:w w:val="100"/>
          <w:rFonts/>
          <w:caps w:val="0"/>
        </w:rPr>
        <w:t>Variation</w:t>
      </w:r>
      <w:r w:rsidRPr="001666C5">
        <w:rPr>
          <w:szCs w:val="28"/>
          <w:b w:val="1"/>
          <w:i w:val="0"/>
          <w:sz w:val="28"/>
          <w:spacing w:val="0"/>
          <w:w w:val="100"/>
          <w:rFonts/>
          <w:caps w:val="0"/>
        </w:rPr>
        <w:t> </w:t>
      </w:r>
      <w:r w:rsidRPr="001666C5">
        <w:rPr>
          <w:szCs w:val="28"/>
          <w:b w:val="1"/>
          <w:i w:val="0"/>
          <w:sz w:val="28"/>
          <w:spacing w:val="0"/>
          <w:w w:val="100"/>
          <w:rFonts/>
          <w:caps w:val="0"/>
        </w:rPr>
        <w:t>of</w:t>
      </w:r>
      <w:r w:rsidRPr="001666C5">
        <w:rPr>
          <w:szCs w:val="28"/>
          <w:b w:val="1"/>
          <w:i w:val="0"/>
          <w:sz w:val="28"/>
          <w:spacing w:val="0"/>
          <w:w w:val="100"/>
          <w:rFonts/>
          <w:caps w:val="0"/>
        </w:rPr>
        <w:t> </w:t>
      </w:r>
      <w:r w:rsidRPr="001666C5">
        <w:rPr>
          <w:szCs w:val="28"/>
          <w:b w:val="1"/>
          <w:i w:val="0"/>
          <w:sz w:val="28"/>
          <w:spacing w:val="0"/>
          <w:w w:val="100"/>
          <w:rFonts/>
          <w:caps w:val="0"/>
        </w:rPr>
        <w:t>Mean</w:t>
      </w:r>
      <w:r w:rsidRPr="001666C5">
        <w:rPr>
          <w:szCs w:val="28"/>
          <w:b w:val="1"/>
          <w:i w:val="0"/>
          <w:sz w:val="28"/>
          <w:spacing w:val="0"/>
          <w:w w:val="100"/>
          <w:rFonts/>
          <w:caps w:val="0"/>
        </w:rPr>
        <w:t> </w:t>
      </w:r>
      <w:r w:rsidRPr="001666C5">
        <w:rPr>
          <w:szCs w:val="28"/>
          <w:b w:val="1"/>
          <w:i w:val="0"/>
          <w:sz w:val="28"/>
          <w:spacing w:val="0"/>
          <w:w w:val="100"/>
          <w:rFonts/>
          <w:caps w:val="0"/>
        </w:rPr>
        <w:t>monthly</w:t>
      </w:r>
      <w:r w:rsidRPr="001666C5">
        <w:rPr>
          <w:szCs w:val="28"/>
          <w:b w:val="1"/>
          <w:i w:val="0"/>
          <w:sz w:val="28"/>
          <w:spacing w:val="0"/>
          <w:w w:val="100"/>
          <w:rFonts/>
          <w:caps w:val="0"/>
        </w:rPr>
        <w:t> </w:t>
      </w:r>
      <w:r w:rsidRPr="001666C5">
        <w:rPr>
          <w:szCs w:val="28"/>
          <w:b w:val="1"/>
          <w:i w:val="0"/>
          <w:sz w:val="28"/>
          <w:spacing w:val="0"/>
          <w:w w:val="100"/>
          <w:rFonts/>
          <w:caps w:val="0"/>
        </w:rPr>
        <w:t>surface</w:t>
      </w:r>
      <w:r w:rsidRPr="001666C5">
        <w:rPr>
          <w:szCs w:val="28"/>
          <w:b w:val="1"/>
          <w:i w:val="0"/>
          <w:sz w:val="28"/>
          <w:spacing w:val="0"/>
          <w:w w:val="100"/>
          <w:rFonts/>
          <w:caps w:val="0"/>
        </w:rPr>
        <w:t> </w:t>
      </w:r>
      <w:r w:rsidRPr="001666C5">
        <w:rPr>
          <w:szCs w:val="28"/>
          <w:b w:val="1"/>
          <w:i w:val="0"/>
          <w:sz w:val="28"/>
          <w:spacing w:val="0"/>
          <w:w w:val="100"/>
          <w:rFonts/>
          <w:caps w:val="0"/>
        </w:rPr>
        <w:t>refractivity</w:t>
      </w:r>
      <w:r w:rsidRPr="001666C5">
        <w:rPr>
          <w:szCs w:val="28"/>
          <w:b w:val="1"/>
          <w:i w:val="0"/>
          <w:sz w:val="28"/>
          <w:spacing w:val="0"/>
          <w:w w:val="100"/>
          <w:rFonts/>
          <w:caps w:val="0"/>
        </w:rPr>
        <w:t> </w:t>
      </w:r>
      <w:r w:rsidRPr="001666C5">
        <w:rPr>
          <w:szCs w:val="28"/>
          <w:b w:val="1"/>
          <w:i w:val="0"/>
          <w:sz w:val="28"/>
          <w:spacing w:val="0"/>
          <w:w w:val="100"/>
          <w:rFonts/>
          <w:caps w:val="0"/>
        </w:rPr>
        <w:t>value</w:t>
      </w:r>
      <w:r w:rsidRPr="001666C5">
        <w:rPr>
          <w:szCs w:val="28"/>
          <w:b w:val="1"/>
          <w:i w:val="0"/>
          <w:sz w:val="28"/>
          <w:spacing w:val="0"/>
          <w:w w:val="100"/>
          <w:rFonts/>
          <w:caps w:val="0"/>
        </w:rPr>
        <w:t> </w:t>
      </w:r>
      <w:r w:rsidRPr="001666C5">
        <w:rPr>
          <w:szCs w:val="28"/>
          <w:b w:val="1"/>
          <w:i w:val="0"/>
          <w:sz w:val="28"/>
          <w:spacing w:val="0"/>
          <w:w w:val="100"/>
          <w:rFonts/>
          <w:caps w:val="0"/>
        </w:rPr>
        <w:t>for</w:t>
      </w:r>
      <w:r w:rsidRPr="001666C5">
        <w:rPr>
          <w:szCs w:val="28"/>
          <w:b w:val="1"/>
          <w:i w:val="0"/>
          <w:sz w:val="28"/>
          <w:spacing w:val="0"/>
          <w:w w:val="100"/>
          <w:rFonts/>
          <w:caps w:val="0"/>
        </w:rPr>
        <w:t> </w:t>
      </w:r>
      <w:r w:rsidRPr="001666C5">
        <w:rPr>
          <w:szCs w:val="28"/>
          <w:b w:val="1"/>
          <w:i w:val="0"/>
          <w:sz w:val="28"/>
          <w:spacing w:val="0"/>
          <w:w w:val="100"/>
          <w:rFonts/>
          <w:caps w:val="0"/>
        </w:rPr>
        <w:t>Zaria</w:t>
      </w:r>
    </w:p>
    <w:p w14:paraId="26D74E2B"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tabs>
          <w:tab w:val="left" w:pos="5600"/>
        </w:tabs>
      </w:pPr>
      <w:r w:rsidRPr="000D5464">
        <w:rPr>
          <w:szCs w:val="28"/>
          <w:b w:val="0"/>
          <w:i w:val="0"/>
          <w:sz w:val="28"/>
          <w:spacing w:val="0"/>
          <w:w w:val="100"/>
          <w:rFonts/>
          <w:caps w:val="0"/>
        </w:rPr>
        <w:t>The</w:t>
      </w:r>
      <w:r w:rsidRPr="000D5464">
        <w:rPr>
          <w:szCs w:val="28"/>
          <w:b w:val="0"/>
          <w:i w:val="0"/>
          <w:sz w:val="28"/>
          <w:spacing w:val="0"/>
          <w:w w:val="100"/>
          <w:rFonts/>
          <w:caps w:val="0"/>
        </w:rPr>
        <w:t> </w:t>
      </w:r>
      <w:r w:rsidRPr="000D5464">
        <w:rPr>
          <w:szCs w:val="28"/>
          <w:b w:val="0"/>
          <w:i w:val="0"/>
          <w:sz w:val="28"/>
          <w:spacing w:val="0"/>
          <w:w w:val="100"/>
          <w:rFonts/>
          <w:caps w:val="0"/>
        </w:rPr>
        <w:t>mea</w:t>
      </w:r>
      <w:r>
        <w:rPr>
          <w:szCs w:val="28"/>
          <w:b w:val="0"/>
          <w:i w:val="0"/>
          <w:sz w:val="28"/>
          <w:spacing w:val="0"/>
          <w:w w:val="100"/>
          <w:rFonts/>
          <w:caps w:val="0"/>
        </w:rPr>
        <w:t>n</w:t>
      </w:r>
      <w:r>
        <w:rPr>
          <w:szCs w:val="28"/>
          <w:b w:val="0"/>
          <w:i w:val="0"/>
          <w:sz w:val="28"/>
          <w:spacing w:val="0"/>
          <w:w w:val="100"/>
          <w:rFonts/>
          <w:caps w:val="0"/>
        </w:rPr>
        <w:t> </w:t>
      </w:r>
      <w:r>
        <w:rPr>
          <w:szCs w:val="28"/>
          <w:b w:val="0"/>
          <w:i w:val="0"/>
          <w:sz w:val="28"/>
          <w:spacing w:val="0"/>
          <w:w w:val="100"/>
          <w:rFonts/>
          <w:caps w:val="0"/>
        </w:rPr>
        <w:t>monthly</w:t>
      </w:r>
      <w:r>
        <w:rPr>
          <w:szCs w:val="28"/>
          <w:b w:val="0"/>
          <w:i w:val="0"/>
          <w:sz w:val="28"/>
          <w:spacing w:val="0"/>
          <w:w w:val="100"/>
          <w:rFonts/>
          <w:caps w:val="0"/>
        </w:rPr>
        <w:t> </w:t>
      </w:r>
      <w:r>
        <w:rPr>
          <w:szCs w:val="28"/>
          <w:b w:val="0"/>
          <w:i w:val="0"/>
          <w:sz w:val="28"/>
          <w:spacing w:val="0"/>
          <w:w w:val="100"/>
          <w:rFonts/>
          <w:caps w:val="0"/>
        </w:rPr>
        <w:t>refractivity</w:t>
      </w:r>
      <w:r>
        <w:rPr>
          <w:szCs w:val="28"/>
          <w:b w:val="0"/>
          <w:i w:val="0"/>
          <w:sz w:val="28"/>
          <w:spacing w:val="0"/>
          <w:w w:val="100"/>
          <w:rFonts/>
          <w:caps w:val="0"/>
        </w:rPr>
        <w:t> </w:t>
      </w:r>
      <w:r>
        <w:rPr>
          <w:szCs w:val="28"/>
          <w:b w:val="0"/>
          <w:i w:val="0"/>
          <w:sz w:val="28"/>
          <w:spacing w:val="0"/>
          <w:w w:val="100"/>
          <w:rFonts/>
          <w:caps w:val="0"/>
        </w:rPr>
        <w:t>value</w:t>
      </w:r>
      <w:r>
        <w:rPr>
          <w:szCs w:val="28"/>
          <w:b w:val="0"/>
          <w:i w:val="0"/>
          <w:sz w:val="28"/>
          <w:spacing w:val="0"/>
          <w:w w:val="100"/>
          <w:rFonts/>
          <w:caps w:val="0"/>
        </w:rPr>
        <w:t> </w:t>
      </w:r>
      <w:r>
        <w:rPr>
          <w:szCs w:val="28"/>
          <w:b w:val="0"/>
          <w:i w:val="0"/>
          <w:sz w:val="28"/>
          <w:spacing w:val="0"/>
          <w:w w:val="100"/>
          <w:rFonts/>
          <w:caps w:val="0"/>
        </w:rPr>
        <w:t>at</w:t>
      </w:r>
      <w:r>
        <w:rPr>
          <w:szCs w:val="28"/>
          <w:b w:val="0"/>
          <w:i w:val="0"/>
          <w:sz w:val="28"/>
          <w:spacing w:val="0"/>
          <w:w w:val="100"/>
          <w:rFonts/>
          <w:caps w:val="0"/>
        </w:rPr>
        <w:t> </w:t>
      </w:r>
      <w:r>
        <w:rPr>
          <w:szCs w:val="28"/>
          <w:b w:val="0"/>
          <w:i w:val="0"/>
          <w:sz w:val="28"/>
          <w:spacing w:val="0"/>
          <w:w w:val="100"/>
          <w:rFonts/>
          <w:caps w:val="0"/>
        </w:rPr>
        <w:t>the</w:t>
      </w:r>
      <w:r>
        <w:rPr>
          <w:szCs w:val="28"/>
          <w:b w:val="0"/>
          <w:i w:val="0"/>
          <w:sz w:val="28"/>
          <w:spacing w:val="0"/>
          <w:w w:val="100"/>
          <w:rFonts/>
          <w:caps w:val="0"/>
        </w:rPr>
        <w:t> </w:t>
      </w:r>
      <w:r>
        <w:rPr>
          <w:szCs w:val="28"/>
          <w:b w:val="0"/>
          <w:i w:val="0"/>
          <w:sz w:val="28"/>
          <w:spacing w:val="0"/>
          <w:w w:val="100"/>
          <w:rFonts/>
          <w:caps w:val="0"/>
        </w:rPr>
        <w:t>Zaria</w:t>
      </w:r>
      <w:r w:rsidRPr="000D5464">
        <w:rPr>
          <w:szCs w:val="28"/>
          <w:b w:val="0"/>
          <w:i w:val="0"/>
          <w:sz w:val="28"/>
          <w:spacing w:val="0"/>
          <w:w w:val="100"/>
          <w:rFonts/>
          <w:caps w:val="0"/>
        </w:rPr>
        <w:t> </w:t>
      </w:r>
      <w:r w:rsidRPr="000D5464">
        <w:rPr>
          <w:szCs w:val="28"/>
          <w:b w:val="0"/>
          <w:i w:val="0"/>
          <w:sz w:val="28"/>
          <w:spacing w:val="0"/>
          <w:w w:val="100"/>
          <w:rFonts/>
          <w:caps w:val="0"/>
        </w:rPr>
        <w:t>station</w:t>
      </w:r>
      <w:r w:rsidRPr="000D5464">
        <w:rPr>
          <w:szCs w:val="28"/>
          <w:b w:val="0"/>
          <w:i w:val="0"/>
          <w:sz w:val="28"/>
          <w:spacing w:val="0"/>
          <w:w w:val="100"/>
          <w:rFonts/>
          <w:caps w:val="0"/>
        </w:rPr>
        <w:t> </w:t>
      </w:r>
      <w:r w:rsidRPr="000D5464">
        <w:rPr>
          <w:szCs w:val="28"/>
          <w:b w:val="0"/>
          <w:i w:val="0"/>
          <w:sz w:val="28"/>
          <w:spacing w:val="0"/>
          <w:w w:val="100"/>
          <w:rFonts/>
          <w:caps w:val="0"/>
        </w:rPr>
        <w:t>was</w:t>
      </w:r>
      <w:r w:rsidRPr="000D5464">
        <w:rPr>
          <w:szCs w:val="28"/>
          <w:b w:val="0"/>
          <w:i w:val="0"/>
          <w:sz w:val="28"/>
          <w:spacing w:val="0"/>
          <w:w w:val="100"/>
          <w:rFonts/>
          <w:caps w:val="0"/>
        </w:rPr>
        <w:t> </w:t>
      </w:r>
      <w:r w:rsidRPr="000D5464">
        <w:rPr>
          <w:szCs w:val="28"/>
          <w:b w:val="0"/>
          <w:i w:val="0"/>
          <w:sz w:val="28"/>
          <w:spacing w:val="0"/>
          <w:w w:val="100"/>
          <w:rFonts/>
          <w:caps w:val="0"/>
        </w:rPr>
        <w:t>observed</w:t>
      </w:r>
      <w:r w:rsidRPr="000D5464">
        <w:rPr>
          <w:szCs w:val="28"/>
          <w:b w:val="0"/>
          <w:i w:val="0"/>
          <w:sz w:val="28"/>
          <w:spacing w:val="0"/>
          <w:w w:val="100"/>
          <w:rFonts/>
          <w:caps w:val="0"/>
        </w:rPr>
        <w:t> </w:t>
      </w:r>
      <w:r w:rsidRPr="000D5464">
        <w:rPr>
          <w:szCs w:val="28"/>
          <w:b w:val="0"/>
          <w:i w:val="0"/>
          <w:sz w:val="28"/>
          <w:spacing w:val="0"/>
          <w:w w:val="100"/>
          <w:rFonts/>
          <w:caps w:val="0"/>
        </w:rPr>
        <w:t>to</w:t>
      </w:r>
      <w:r w:rsidRPr="000D5464">
        <w:rPr>
          <w:szCs w:val="28"/>
          <w:b w:val="0"/>
          <w:i w:val="0"/>
          <w:sz w:val="28"/>
          <w:spacing w:val="0"/>
          <w:w w:val="100"/>
          <w:rFonts/>
          <w:caps w:val="0"/>
        </w:rPr>
        <w:t> </w:t>
      </w:r>
      <w:r w:rsidRPr="000D5464">
        <w:rPr>
          <w:szCs w:val="28"/>
          <w:b w:val="0"/>
          <w:i w:val="0"/>
          <w:sz w:val="28"/>
          <w:spacing w:val="0"/>
          <w:w w:val="100"/>
          <w:rFonts/>
          <w:caps w:val="0"/>
        </w:rPr>
        <w:t>increase</w:t>
      </w:r>
      <w:r w:rsidRPr="000D5464">
        <w:rPr>
          <w:szCs w:val="28"/>
          <w:b w:val="0"/>
          <w:i w:val="0"/>
          <w:sz w:val="28"/>
          <w:spacing w:val="0"/>
          <w:w w:val="100"/>
          <w:rFonts/>
          <w:caps w:val="0"/>
        </w:rPr>
        <w:t> </w:t>
      </w:r>
      <w:r w:rsidRPr="000D5464">
        <w:rPr>
          <w:szCs w:val="28"/>
          <w:b w:val="0"/>
          <w:i w:val="0"/>
          <w:sz w:val="28"/>
          <w:spacing w:val="0"/>
          <w:w w:val="100"/>
          <w:rFonts/>
          <w:caps w:val="0"/>
        </w:rPr>
        <w:t>slowly</w:t>
      </w:r>
      <w:r w:rsidRPr="000D5464">
        <w:rPr>
          <w:szCs w:val="28"/>
          <w:b w:val="0"/>
          <w:i w:val="0"/>
          <w:sz w:val="28"/>
          <w:spacing w:val="0"/>
          <w:w w:val="100"/>
          <w:rFonts/>
          <w:caps w:val="0"/>
        </w:rPr>
        <w:t> </w:t>
      </w:r>
      <w:r w:rsidRPr="000D5464">
        <w:rPr>
          <w:szCs w:val="28"/>
          <w:b w:val="0"/>
          <w:i w:val="0"/>
          <w:sz w:val="28"/>
          <w:spacing w:val="0"/>
          <w:w w:val="100"/>
          <w:rFonts/>
          <w:caps w:val="0"/>
        </w:rPr>
        <w:t>from</w:t>
      </w:r>
      <w:r w:rsidRPr="000D5464">
        <w:rPr>
          <w:szCs w:val="28"/>
          <w:b w:val="0"/>
          <w:i w:val="0"/>
          <w:sz w:val="28"/>
          <w:spacing w:val="0"/>
          <w:w w:val="100"/>
          <w:rFonts/>
          <w:caps w:val="0"/>
        </w:rPr>
        <w:t> </w:t>
      </w:r>
      <w:r w:rsidRPr="000D5464">
        <w:rPr>
          <w:szCs w:val="28"/>
          <w:b w:val="0"/>
          <w:i w:val="0"/>
          <w:sz w:val="28"/>
          <w:spacing w:val="0"/>
          <w:w w:val="100"/>
          <w:rFonts/>
          <w:caps w:val="0"/>
        </w:rPr>
        <w:t>its</w:t>
      </w:r>
      <w:r w:rsidRPr="000D5464">
        <w:rPr>
          <w:szCs w:val="28"/>
          <w:b w:val="0"/>
          <w:i w:val="0"/>
          <w:sz w:val="28"/>
          <w:spacing w:val="0"/>
          <w:w w:val="100"/>
          <w:rFonts/>
          <w:caps w:val="0"/>
        </w:rPr>
        <w:t> </w:t>
      </w:r>
      <w:r w:rsidRPr="000D5464">
        <w:rPr>
          <w:szCs w:val="28"/>
          <w:b w:val="0"/>
          <w:i w:val="0"/>
          <w:sz w:val="28"/>
          <w:spacing w:val="0"/>
          <w:w w:val="100"/>
          <w:rFonts/>
          <w:caps w:val="0"/>
        </w:rPr>
        <w:t>minimum</w:t>
      </w:r>
      <w:r w:rsidRPr="000D5464">
        <w:rPr>
          <w:szCs w:val="28"/>
          <w:b w:val="0"/>
          <w:i w:val="0"/>
          <w:sz w:val="28"/>
          <w:spacing w:val="0"/>
          <w:w w:val="100"/>
          <w:rFonts/>
          <w:caps w:val="0"/>
        </w:rPr>
        <w:t> </w:t>
      </w:r>
      <w:r w:rsidRPr="000D5464">
        <w:rPr>
          <w:szCs w:val="28"/>
          <w:b w:val="0"/>
          <w:i w:val="0"/>
          <w:sz w:val="28"/>
          <w:spacing w:val="0"/>
          <w:w w:val="100"/>
          <w:rFonts/>
          <w:caps w:val="0"/>
        </w:rPr>
        <w:t>value</w:t>
      </w:r>
      <w:r w:rsidRPr="000D5464">
        <w:rPr>
          <w:szCs w:val="28"/>
          <w:b w:val="0"/>
          <w:i w:val="0"/>
          <w:sz w:val="28"/>
          <w:spacing w:val="0"/>
          <w:w w:val="100"/>
          <w:rFonts/>
          <w:caps w:val="0"/>
        </w:rPr>
        <w:t> </w:t>
      </w:r>
      <w:r w:rsidRPr="000D5464">
        <w:rPr>
          <w:szCs w:val="28"/>
          <w:b w:val="0"/>
          <w:i w:val="0"/>
          <w:sz w:val="28"/>
          <w:spacing w:val="0"/>
          <w:w w:val="100"/>
          <w:rFonts/>
          <w:caps w:val="0"/>
        </w:rPr>
        <w:t>of</w:t>
      </w:r>
      <w:r w:rsidRPr="000D5464">
        <w:rPr>
          <w:szCs w:val="28"/>
          <w:b w:val="0"/>
          <w:i w:val="0"/>
          <w:sz w:val="28"/>
          <w:spacing w:val="0"/>
          <w:w w:val="100"/>
          <w:rFonts/>
          <w:caps w:val="0"/>
        </w:rPr>
        <w:t> </w:t>
      </w:r>
      <w:r>
        <w:rPr>
          <w:szCs w:val="28"/>
          <w:b w:val="0"/>
          <w:i w:val="0"/>
          <w:sz w:val="28"/>
          <w:spacing w:val="0"/>
          <w:w w:val="100"/>
          <w:rFonts/>
          <w:caps w:val="0"/>
        </w:rPr>
        <w:t>270.0318</w:t>
      </w:r>
      <w:r>
        <w:rPr>
          <w:szCs w:val="28"/>
          <w:b w:val="0"/>
          <w:i w:val="0"/>
          <w:sz w:val="28"/>
          <w:spacing w:val="0"/>
          <w:w w:val="100"/>
          <w:rFonts/>
          <w:caps w:val="0"/>
        </w:rPr>
        <w:t> </w:t>
      </w:r>
      <w:r>
        <w:rPr>
          <w:szCs w:val="28"/>
          <w:b w:val="0"/>
          <w:i w:val="0"/>
          <w:sz w:val="28"/>
          <w:spacing w:val="0"/>
          <w:w w:val="100"/>
          <w:rFonts/>
          <w:caps w:val="0"/>
        </w:rPr>
        <w:t>N-units</w:t>
      </w:r>
      <w:r>
        <w:rPr>
          <w:szCs w:val="28"/>
          <w:b w:val="0"/>
          <w:i w:val="0"/>
          <w:sz w:val="28"/>
          <w:spacing w:val="0"/>
          <w:w w:val="100"/>
          <w:rFonts/>
          <w:caps w:val="0"/>
        </w:rPr>
        <w:t> </w:t>
      </w:r>
      <w:r>
        <w:rPr>
          <w:szCs w:val="28"/>
          <w:b w:val="0"/>
          <w:i w:val="0"/>
          <w:sz w:val="28"/>
          <w:spacing w:val="0"/>
          <w:w w:val="100"/>
          <w:rFonts/>
          <w:caps w:val="0"/>
        </w:rPr>
        <w:t>in</w:t>
      </w:r>
      <w:r>
        <w:rPr>
          <w:szCs w:val="28"/>
          <w:b w:val="0"/>
          <w:i w:val="0"/>
          <w:sz w:val="28"/>
          <w:spacing w:val="0"/>
          <w:w w:val="100"/>
          <w:rFonts/>
          <w:caps w:val="0"/>
        </w:rPr>
        <w:t> </w:t>
      </w:r>
      <w:r>
        <w:rPr>
          <w:szCs w:val="28"/>
          <w:b w:val="0"/>
          <w:i w:val="0"/>
          <w:sz w:val="28"/>
          <w:spacing w:val="0"/>
          <w:w w:val="100"/>
          <w:rFonts/>
          <w:caps w:val="0"/>
        </w:rPr>
        <w:t>the</w:t>
      </w:r>
      <w:r>
        <w:rPr>
          <w:szCs w:val="28"/>
          <w:b w:val="0"/>
          <w:i w:val="0"/>
          <w:sz w:val="28"/>
          <w:spacing w:val="0"/>
          <w:w w:val="100"/>
          <w:rFonts/>
          <w:caps w:val="0"/>
        </w:rPr>
        <w:t> </w:t>
      </w:r>
      <w:r>
        <w:rPr>
          <w:szCs w:val="28"/>
          <w:b w:val="0"/>
          <w:i w:val="0"/>
          <w:sz w:val="28"/>
          <w:spacing w:val="0"/>
          <w:w w:val="100"/>
          <w:rFonts/>
          <w:caps w:val="0"/>
        </w:rPr>
        <w:t>month</w:t>
      </w:r>
      <w:r>
        <w:rPr>
          <w:szCs w:val="28"/>
          <w:b w:val="0"/>
          <w:i w:val="0"/>
          <w:sz w:val="28"/>
          <w:spacing w:val="0"/>
          <w:w w:val="100"/>
          <w:rFonts/>
          <w:caps w:val="0"/>
        </w:rPr>
        <w:t> </w:t>
      </w:r>
      <w:r>
        <w:rPr>
          <w:szCs w:val="28"/>
          <w:b w:val="0"/>
          <w:i w:val="0"/>
          <w:sz w:val="28"/>
          <w:spacing w:val="0"/>
          <w:w w:val="100"/>
          <w:rFonts/>
          <w:caps w:val="0"/>
        </w:rPr>
        <w:t>of</w:t>
      </w:r>
      <w:r>
        <w:rPr>
          <w:szCs w:val="28"/>
          <w:b w:val="0"/>
          <w:i w:val="0"/>
          <w:sz w:val="28"/>
          <w:spacing w:val="0"/>
          <w:w w:val="100"/>
          <w:rFonts/>
          <w:caps w:val="0"/>
        </w:rPr>
        <w:t> </w:t>
      </w:r>
      <w:r>
        <w:rPr>
          <w:szCs w:val="28"/>
          <w:b w:val="0"/>
          <w:i w:val="0"/>
          <w:sz w:val="28"/>
          <w:spacing w:val="0"/>
          <w:w w:val="100"/>
          <w:rFonts/>
          <w:caps w:val="0"/>
        </w:rPr>
        <w:t>February</w:t>
      </w:r>
      <w:r>
        <w:rPr>
          <w:szCs w:val="28"/>
          <w:b w:val="0"/>
          <w:i w:val="0"/>
          <w:sz w:val="28"/>
          <w:spacing w:val="0"/>
          <w:w w:val="100"/>
          <w:rFonts/>
          <w:caps w:val="0"/>
        </w:rPr>
        <w:t> </w:t>
      </w:r>
      <w:r>
        <w:rPr>
          <w:szCs w:val="28"/>
          <w:b w:val="0"/>
          <w:i w:val="0"/>
          <w:sz w:val="28"/>
          <w:spacing w:val="0"/>
          <w:w w:val="100"/>
          <w:rFonts/>
          <w:caps w:val="0"/>
        </w:rPr>
        <w:t>through</w:t>
      </w:r>
      <w:r>
        <w:rPr>
          <w:szCs w:val="28"/>
          <w:b w:val="0"/>
          <w:i w:val="0"/>
          <w:sz w:val="28"/>
          <w:spacing w:val="0"/>
          <w:w w:val="100"/>
          <w:rFonts/>
          <w:caps w:val="0"/>
        </w:rPr>
        <w:t> </w:t>
      </w:r>
      <w:r>
        <w:rPr>
          <w:szCs w:val="28"/>
          <w:b w:val="0"/>
          <w:i w:val="0"/>
          <w:sz w:val="28"/>
          <w:spacing w:val="0"/>
          <w:w w:val="100"/>
          <w:rFonts/>
          <w:caps w:val="0"/>
        </w:rPr>
        <w:t>March</w:t>
      </w:r>
      <w:r w:rsidRPr="000D5464">
        <w:rPr>
          <w:szCs w:val="28"/>
          <w:b w:val="0"/>
          <w:i w:val="0"/>
          <w:sz w:val="28"/>
          <w:spacing w:val="0"/>
          <w:w w:val="100"/>
          <w:rFonts/>
          <w:caps w:val="0"/>
        </w:rPr>
        <w:t> </w:t>
      </w:r>
      <w:r w:rsidRPr="000D5464">
        <w:rPr>
          <w:szCs w:val="28"/>
          <w:b w:val="0"/>
          <w:i w:val="0"/>
          <w:sz w:val="28"/>
          <w:spacing w:val="0"/>
          <w:w w:val="100"/>
          <w:rFonts/>
          <w:caps w:val="0"/>
        </w:rPr>
        <w:t>and</w:t>
      </w:r>
      <w:r w:rsidRPr="000D5464">
        <w:rPr>
          <w:szCs w:val="28"/>
          <w:b w:val="0"/>
          <w:i w:val="0"/>
          <w:sz w:val="28"/>
          <w:spacing w:val="0"/>
          <w:w w:val="100"/>
          <w:rFonts/>
          <w:caps w:val="0"/>
        </w:rPr>
        <w:t> </w:t>
      </w:r>
      <w:r w:rsidRPr="000D5464">
        <w:rPr>
          <w:szCs w:val="28"/>
          <w:b w:val="0"/>
          <w:i w:val="0"/>
          <w:sz w:val="28"/>
          <w:spacing w:val="0"/>
          <w:w w:val="100"/>
          <w:rFonts/>
          <w:caps w:val="0"/>
        </w:rPr>
        <w:t>there</w:t>
      </w:r>
      <w:r>
        <w:rPr>
          <w:szCs w:val="28"/>
          <w:b w:val="0"/>
          <w:i w:val="0"/>
          <w:sz w:val="28"/>
          <w:spacing w:val="0"/>
          <w:w w:val="100"/>
          <w:rFonts/>
          <w:caps w:val="0"/>
        </w:rPr>
        <w:t>after</w:t>
      </w:r>
      <w:r>
        <w:rPr>
          <w:szCs w:val="28"/>
          <w:b w:val="0"/>
          <w:i w:val="0"/>
          <w:sz w:val="28"/>
          <w:spacing w:val="0"/>
          <w:w w:val="100"/>
          <w:rFonts/>
          <w:caps w:val="0"/>
        </w:rPr>
        <w:t> </w:t>
      </w:r>
      <w:r>
        <w:rPr>
          <w:szCs w:val="28"/>
          <w:b w:val="0"/>
          <w:i w:val="0"/>
          <w:sz w:val="28"/>
          <w:spacing w:val="0"/>
          <w:w w:val="100"/>
          <w:rFonts/>
          <w:caps w:val="0"/>
        </w:rPr>
        <w:t>rose</w:t>
      </w:r>
      <w:r>
        <w:rPr>
          <w:szCs w:val="28"/>
          <w:b w:val="0"/>
          <w:i w:val="0"/>
          <w:sz w:val="28"/>
          <w:spacing w:val="0"/>
          <w:w w:val="100"/>
          <w:rFonts/>
          <w:caps w:val="0"/>
        </w:rPr>
        <w:t> </w:t>
      </w:r>
      <w:r>
        <w:rPr>
          <w:szCs w:val="28"/>
          <w:b w:val="0"/>
          <w:i w:val="0"/>
          <w:sz w:val="28"/>
          <w:spacing w:val="0"/>
          <w:w w:val="100"/>
          <w:rFonts/>
          <w:caps w:val="0"/>
        </w:rPr>
        <w:t>sharply</w:t>
      </w:r>
      <w:r>
        <w:rPr>
          <w:szCs w:val="28"/>
          <w:b w:val="0"/>
          <w:i w:val="0"/>
          <w:sz w:val="28"/>
          <w:spacing w:val="0"/>
          <w:w w:val="100"/>
          <w:rFonts/>
          <w:caps w:val="0"/>
        </w:rPr>
        <w:t> </w:t>
      </w:r>
      <w:r>
        <w:rPr>
          <w:szCs w:val="28"/>
          <w:b w:val="0"/>
          <w:i w:val="0"/>
          <w:sz w:val="28"/>
          <w:spacing w:val="0"/>
          <w:w w:val="100"/>
          <w:rFonts/>
          <w:caps w:val="0"/>
        </w:rPr>
        <w:t>through</w:t>
      </w:r>
      <w:r>
        <w:rPr>
          <w:szCs w:val="28"/>
          <w:b w:val="0"/>
          <w:i w:val="0"/>
          <w:sz w:val="28"/>
          <w:spacing w:val="0"/>
          <w:w w:val="100"/>
          <w:rFonts/>
          <w:caps w:val="0"/>
        </w:rPr>
        <w:t> </w:t>
      </w:r>
      <w:r>
        <w:rPr>
          <w:szCs w:val="28"/>
          <w:b w:val="0"/>
          <w:i w:val="0"/>
          <w:sz w:val="28"/>
          <w:spacing w:val="0"/>
          <w:w w:val="100"/>
          <w:rFonts/>
          <w:caps w:val="0"/>
        </w:rPr>
        <w:t>April</w:t>
      </w:r>
      <w:r w:rsidRPr="000D5464">
        <w:rPr>
          <w:szCs w:val="28"/>
          <w:b w:val="0"/>
          <w:i w:val="0"/>
          <w:sz w:val="28"/>
          <w:spacing w:val="0"/>
          <w:w w:val="100"/>
          <w:rFonts/>
          <w:caps w:val="0"/>
        </w:rPr>
        <w:t> </w:t>
      </w:r>
      <w:r w:rsidRPr="000D5464">
        <w:rPr>
          <w:szCs w:val="28"/>
          <w:b w:val="0"/>
          <w:i w:val="0"/>
          <w:sz w:val="28"/>
          <w:spacing w:val="0"/>
          <w:w w:val="100"/>
          <w:rFonts/>
          <w:caps w:val="0"/>
        </w:rPr>
        <w:t>to</w:t>
      </w:r>
      <w:r w:rsidRPr="000D5464">
        <w:rPr>
          <w:szCs w:val="28"/>
          <w:b w:val="0"/>
          <w:i w:val="0"/>
          <w:sz w:val="28"/>
          <w:spacing w:val="0"/>
          <w:w w:val="100"/>
          <w:rFonts/>
          <w:caps w:val="0"/>
        </w:rPr>
        <w:t> </w:t>
      </w:r>
      <w:r w:rsidRPr="000D5464">
        <w:rPr>
          <w:szCs w:val="28"/>
          <w:b w:val="0"/>
          <w:i w:val="0"/>
          <w:sz w:val="28"/>
          <w:spacing w:val="0"/>
          <w:w w:val="100"/>
          <w:rFonts/>
          <w:caps w:val="0"/>
        </w:rPr>
        <w:t>its</w:t>
      </w:r>
      <w:r w:rsidRPr="000D5464">
        <w:rPr>
          <w:szCs w:val="28"/>
          <w:b w:val="0"/>
          <w:i w:val="0"/>
          <w:sz w:val="28"/>
          <w:spacing w:val="0"/>
          <w:w w:val="100"/>
          <w:rFonts/>
          <w:caps w:val="0"/>
        </w:rPr>
        <w:t> </w:t>
      </w:r>
      <w:r w:rsidRPr="000D5464">
        <w:rPr>
          <w:szCs w:val="28"/>
          <w:b w:val="0"/>
          <w:i w:val="0"/>
          <w:sz w:val="28"/>
          <w:spacing w:val="0"/>
          <w:w w:val="100"/>
          <w:rFonts/>
          <w:caps w:val="0"/>
        </w:rPr>
        <w:t>maximum</w:t>
      </w:r>
      <w:r w:rsidRPr="000D5464">
        <w:rPr>
          <w:szCs w:val="28"/>
          <w:b w:val="0"/>
          <w:i w:val="0"/>
          <w:sz w:val="28"/>
          <w:spacing w:val="0"/>
          <w:w w:val="100"/>
          <w:rFonts/>
          <w:caps w:val="0"/>
        </w:rPr>
        <w:t> </w:t>
      </w:r>
      <w:r w:rsidRPr="000D5464">
        <w:rPr>
          <w:szCs w:val="28"/>
          <w:b w:val="0"/>
          <w:i w:val="0"/>
          <w:sz w:val="28"/>
          <w:spacing w:val="0"/>
          <w:w w:val="100"/>
          <w:rFonts/>
          <w:caps w:val="0"/>
        </w:rPr>
        <w:t>value</w:t>
      </w:r>
      <w:r w:rsidRPr="000D5464">
        <w:rPr>
          <w:szCs w:val="28"/>
          <w:b w:val="0"/>
          <w:i w:val="0"/>
          <w:sz w:val="28"/>
          <w:spacing w:val="0"/>
          <w:w w:val="100"/>
          <w:rFonts/>
          <w:caps w:val="0"/>
        </w:rPr>
        <w:t> </w:t>
      </w:r>
      <w:r w:rsidRPr="000D5464">
        <w:rPr>
          <w:szCs w:val="28"/>
          <w:b w:val="0"/>
          <w:i w:val="0"/>
          <w:sz w:val="28"/>
          <w:spacing w:val="0"/>
          <w:w w:val="100"/>
          <w:rFonts/>
          <w:caps w:val="0"/>
        </w:rPr>
        <w:t>of</w:t>
      </w:r>
      <w:r w:rsidRPr="000D5464">
        <w:rPr>
          <w:szCs w:val="28"/>
          <w:b w:val="0"/>
          <w:i w:val="0"/>
          <w:sz w:val="28"/>
          <w:spacing w:val="0"/>
          <w:w w:val="100"/>
          <w:rFonts/>
          <w:caps w:val="0"/>
        </w:rPr>
        <w:t> </w:t>
      </w:r>
      <w:r>
        <w:rPr>
          <w:szCs w:val="28"/>
          <w:b w:val="0"/>
          <w:i w:val="0"/>
          <w:sz w:val="28"/>
          <w:spacing w:val="0"/>
          <w:w w:val="100"/>
          <w:rFonts/>
          <w:caps w:val="0"/>
        </w:rPr>
        <w:t>340.0675</w:t>
      </w:r>
      <w:r>
        <w:rPr>
          <w:szCs w:val="28"/>
          <w:b w:val="0"/>
          <w:i w:val="0"/>
          <w:sz w:val="28"/>
          <w:spacing w:val="0"/>
          <w:w w:val="100"/>
          <w:rFonts/>
          <w:caps w:val="0"/>
        </w:rPr>
        <w:t> </w:t>
      </w:r>
      <w:r>
        <w:rPr>
          <w:szCs w:val="28"/>
          <w:b w:val="0"/>
          <w:i w:val="0"/>
          <w:sz w:val="28"/>
          <w:spacing w:val="0"/>
          <w:w w:val="100"/>
          <w:rFonts/>
          <w:caps w:val="0"/>
        </w:rPr>
        <w:t>N-units</w:t>
      </w:r>
      <w:r>
        <w:rPr>
          <w:szCs w:val="28"/>
          <w:b w:val="0"/>
          <w:i w:val="0"/>
          <w:sz w:val="28"/>
          <w:spacing w:val="0"/>
          <w:w w:val="100"/>
          <w:rFonts/>
          <w:caps w:val="0"/>
        </w:rPr>
        <w:t> </w:t>
      </w:r>
      <w:r>
        <w:rPr>
          <w:szCs w:val="28"/>
          <w:b w:val="0"/>
          <w:i w:val="0"/>
          <w:sz w:val="28"/>
          <w:spacing w:val="0"/>
          <w:w w:val="100"/>
          <w:rFonts/>
          <w:caps w:val="0"/>
        </w:rPr>
        <w:t>in</w:t>
      </w:r>
      <w:r>
        <w:rPr>
          <w:szCs w:val="28"/>
          <w:b w:val="0"/>
          <w:i w:val="0"/>
          <w:sz w:val="28"/>
          <w:spacing w:val="0"/>
          <w:w w:val="100"/>
          <w:rFonts/>
          <w:caps w:val="0"/>
        </w:rPr>
        <w:t> </w:t>
      </w:r>
      <w:r>
        <w:rPr>
          <w:szCs w:val="28"/>
          <w:b w:val="0"/>
          <w:i w:val="0"/>
          <w:sz w:val="28"/>
          <w:spacing w:val="0"/>
          <w:w w:val="100"/>
          <w:rFonts/>
          <w:caps w:val="0"/>
        </w:rPr>
        <w:t>September</w:t>
      </w:r>
      <w:r w:rsidRPr="000D5464">
        <w:rPr>
          <w:szCs w:val="28"/>
          <w:b w:val="0"/>
          <w:i w:val="0"/>
          <w:sz w:val="28"/>
          <w:spacing w:val="0"/>
          <w:w w:val="100"/>
          <w:rFonts/>
          <w:caps w:val="0"/>
        </w:rPr>
        <w:t>;</w:t>
      </w:r>
      <w:r w:rsidRPr="000D5464">
        <w:rPr>
          <w:szCs w:val="28"/>
          <w:b w:val="0"/>
          <w:i w:val="0"/>
          <w:sz w:val="28"/>
          <w:spacing w:val="0"/>
          <w:w w:val="100"/>
          <w:rFonts/>
          <w:caps w:val="0"/>
        </w:rPr>
        <w:t> </w:t>
      </w:r>
      <w:r w:rsidRPr="000D5464">
        <w:rPr>
          <w:szCs w:val="28"/>
          <w:b w:val="0"/>
          <w:i w:val="0"/>
          <w:sz w:val="28"/>
          <w:spacing w:val="0"/>
          <w:w w:val="100"/>
          <w:rFonts/>
          <w:caps w:val="0"/>
        </w:rPr>
        <w:t>it</w:t>
      </w:r>
      <w:r w:rsidRPr="000D5464">
        <w:rPr>
          <w:szCs w:val="28"/>
          <w:b w:val="0"/>
          <w:i w:val="0"/>
          <w:sz w:val="28"/>
          <w:spacing w:val="0"/>
          <w:w w:val="100"/>
          <w:rFonts/>
          <w:caps w:val="0"/>
        </w:rPr>
        <w:t> </w:t>
      </w:r>
      <w:r w:rsidRPr="000D5464">
        <w:rPr>
          <w:szCs w:val="28"/>
          <w:b w:val="0"/>
          <w:i w:val="0"/>
          <w:sz w:val="28"/>
          <w:spacing w:val="0"/>
          <w:w w:val="100"/>
          <w:rFonts/>
          <w:caps w:val="0"/>
        </w:rPr>
        <w:t>however</w:t>
      </w:r>
      <w:r w:rsidRPr="000D5464">
        <w:rPr>
          <w:szCs w:val="28"/>
          <w:b w:val="0"/>
          <w:i w:val="0"/>
          <w:sz w:val="28"/>
          <w:spacing w:val="0"/>
          <w:w w:val="100"/>
          <w:rFonts/>
          <w:caps w:val="0"/>
        </w:rPr>
        <w:t> </w:t>
      </w:r>
      <w:r w:rsidRPr="000D5464">
        <w:rPr>
          <w:szCs w:val="28"/>
          <w:b w:val="0"/>
          <w:i w:val="0"/>
          <w:sz w:val="28"/>
          <w:spacing w:val="0"/>
          <w:w w:val="100"/>
          <w:rFonts/>
          <w:caps w:val="0"/>
        </w:rPr>
        <w:t>decreases</w:t>
      </w:r>
      <w:r>
        <w:rPr>
          <w:szCs w:val="28"/>
          <w:b w:val="0"/>
          <w:i w:val="0"/>
          <w:sz w:val="28"/>
          <w:spacing w:val="0"/>
          <w:w w:val="100"/>
          <w:rFonts/>
          <w:caps w:val="0"/>
        </w:rPr>
        <w:t> </w:t>
      </w:r>
      <w:r>
        <w:rPr>
          <w:szCs w:val="28"/>
          <w:b w:val="0"/>
          <w:i w:val="0"/>
          <w:sz w:val="28"/>
          <w:spacing w:val="0"/>
          <w:w w:val="100"/>
          <w:rFonts/>
          <w:caps w:val="0"/>
        </w:rPr>
        <w:t>slowly</w:t>
      </w:r>
      <w:r>
        <w:rPr>
          <w:szCs w:val="28"/>
          <w:b w:val="0"/>
          <w:i w:val="0"/>
          <w:sz w:val="28"/>
          <w:spacing w:val="0"/>
          <w:w w:val="100"/>
          <w:rFonts/>
          <w:caps w:val="0"/>
        </w:rPr>
        <w:t> </w:t>
      </w:r>
      <w:r>
        <w:rPr>
          <w:szCs w:val="28"/>
          <w:b w:val="0"/>
          <w:i w:val="0"/>
          <w:sz w:val="28"/>
          <w:spacing w:val="0"/>
          <w:w w:val="100"/>
          <w:rFonts/>
          <w:caps w:val="0"/>
        </w:rPr>
        <w:t>through</w:t>
      </w:r>
      <w:r>
        <w:rPr>
          <w:szCs w:val="28"/>
          <w:b w:val="0"/>
          <w:i w:val="0"/>
          <w:sz w:val="28"/>
          <w:spacing w:val="0"/>
          <w:w w:val="100"/>
          <w:rFonts/>
          <w:caps w:val="0"/>
        </w:rPr>
        <w:t> </w:t>
      </w:r>
      <w:r>
        <w:rPr>
          <w:szCs w:val="28"/>
          <w:b w:val="0"/>
          <w:i w:val="0"/>
          <w:sz w:val="28"/>
          <w:spacing w:val="0"/>
          <w:w w:val="100"/>
          <w:rFonts/>
          <w:caps w:val="0"/>
        </w:rPr>
        <w:t>the</w:t>
      </w:r>
      <w:r>
        <w:rPr>
          <w:szCs w:val="28"/>
          <w:b w:val="0"/>
          <w:i w:val="0"/>
          <w:sz w:val="28"/>
          <w:spacing w:val="0"/>
          <w:w w:val="100"/>
          <w:rFonts/>
          <w:caps w:val="0"/>
        </w:rPr>
        <w:t> </w:t>
      </w:r>
      <w:r>
        <w:rPr>
          <w:szCs w:val="28"/>
          <w:b w:val="0"/>
          <w:i w:val="0"/>
          <w:sz w:val="28"/>
          <w:spacing w:val="0"/>
          <w:w w:val="100"/>
          <w:rFonts/>
          <w:caps w:val="0"/>
        </w:rPr>
        <w:t>month</w:t>
      </w:r>
      <w:r>
        <w:rPr>
          <w:szCs w:val="28"/>
          <w:b w:val="0"/>
          <w:i w:val="0"/>
          <w:sz w:val="28"/>
          <w:spacing w:val="0"/>
          <w:w w:val="100"/>
          <w:rFonts/>
          <w:caps w:val="0"/>
        </w:rPr>
        <w:t> </w:t>
      </w:r>
      <w:r>
        <w:rPr>
          <w:szCs w:val="28"/>
          <w:b w:val="0"/>
          <w:i w:val="0"/>
          <w:sz w:val="28"/>
          <w:spacing w:val="0"/>
          <w:w w:val="100"/>
          <w:rFonts/>
          <w:caps w:val="0"/>
        </w:rPr>
        <w:t>of</w:t>
      </w:r>
      <w:r>
        <w:rPr>
          <w:szCs w:val="28"/>
          <w:b w:val="0"/>
          <w:i w:val="0"/>
          <w:sz w:val="28"/>
          <w:spacing w:val="0"/>
          <w:w w:val="100"/>
          <w:rFonts/>
          <w:caps w:val="0"/>
        </w:rPr>
        <w:t> </w:t>
      </w:r>
      <w:r>
        <w:rPr>
          <w:szCs w:val="28"/>
          <w:b w:val="0"/>
          <w:i w:val="0"/>
          <w:sz w:val="28"/>
          <w:spacing w:val="0"/>
          <w:w w:val="100"/>
          <w:rFonts/>
          <w:caps w:val="0"/>
        </w:rPr>
        <w:t>October</w:t>
      </w:r>
      <w:r w:rsidRPr="000D5464">
        <w:rPr>
          <w:szCs w:val="28"/>
          <w:b w:val="0"/>
          <w:i w:val="0"/>
          <w:sz w:val="28"/>
          <w:spacing w:val="0"/>
          <w:w w:val="100"/>
          <w:rFonts/>
          <w:caps w:val="0"/>
        </w:rPr>
        <w:t> </w:t>
      </w:r>
      <w:r w:rsidRPr="000D5464">
        <w:rPr>
          <w:szCs w:val="28"/>
          <w:b w:val="0"/>
          <w:i w:val="0"/>
          <w:sz w:val="28"/>
          <w:spacing w:val="0"/>
          <w:w w:val="100"/>
          <w:rFonts/>
          <w:caps w:val="0"/>
        </w:rPr>
        <w:t>till</w:t>
      </w:r>
      <w:r w:rsidRPr="000D5464">
        <w:rPr>
          <w:szCs w:val="28"/>
          <w:b w:val="0"/>
          <w:i w:val="0"/>
          <w:sz w:val="28"/>
          <w:spacing w:val="0"/>
          <w:w w:val="100"/>
          <w:rFonts/>
          <w:caps w:val="0"/>
        </w:rPr>
        <w:t> </w:t>
      </w:r>
      <w:r w:rsidRPr="000D5464">
        <w:rPr>
          <w:szCs w:val="28"/>
          <w:b w:val="0"/>
          <w:i w:val="0"/>
          <w:sz w:val="28"/>
          <w:spacing w:val="0"/>
          <w:w w:val="100"/>
          <w:rFonts/>
          <w:caps w:val="0"/>
        </w:rPr>
        <w:t>decreas</w:t>
      </w:r>
      <w:r>
        <w:rPr>
          <w:szCs w:val="28"/>
          <w:b w:val="0"/>
          <w:i w:val="0"/>
          <w:sz w:val="28"/>
          <w:spacing w:val="0"/>
          <w:w w:val="100"/>
          <w:rFonts/>
          <w:caps w:val="0"/>
        </w:rPr>
        <w:t>es</w:t>
      </w:r>
      <w:r>
        <w:rPr>
          <w:szCs w:val="28"/>
          <w:b w:val="0"/>
          <w:i w:val="0"/>
          <w:sz w:val="28"/>
          <w:spacing w:val="0"/>
          <w:w w:val="100"/>
          <w:rFonts/>
          <w:caps w:val="0"/>
        </w:rPr>
        <w:t> </w:t>
      </w:r>
      <w:r>
        <w:rPr>
          <w:szCs w:val="28"/>
          <w:b w:val="0"/>
          <w:i w:val="0"/>
          <w:sz w:val="28"/>
          <w:spacing w:val="0"/>
          <w:w w:val="100"/>
          <w:rFonts/>
          <w:caps w:val="0"/>
        </w:rPr>
        <w:t>sharply</w:t>
      </w:r>
      <w:r>
        <w:rPr>
          <w:szCs w:val="28"/>
          <w:b w:val="0"/>
          <w:i w:val="0"/>
          <w:sz w:val="28"/>
          <w:spacing w:val="0"/>
          <w:w w:val="100"/>
          <w:rFonts/>
          <w:caps w:val="0"/>
        </w:rPr>
        <w:t> </w:t>
      </w:r>
      <w:r>
        <w:rPr>
          <w:szCs w:val="28"/>
          <w:b w:val="0"/>
          <w:i w:val="0"/>
          <w:sz w:val="28"/>
          <w:spacing w:val="0"/>
          <w:w w:val="100"/>
          <w:rFonts/>
          <w:caps w:val="0"/>
        </w:rPr>
        <w:t>through</w:t>
      </w:r>
      <w:r>
        <w:rPr>
          <w:szCs w:val="28"/>
          <w:b w:val="0"/>
          <w:i w:val="0"/>
          <w:sz w:val="28"/>
          <w:spacing w:val="0"/>
          <w:w w:val="100"/>
          <w:rFonts/>
          <w:caps w:val="0"/>
        </w:rPr>
        <w:t> </w:t>
      </w:r>
      <w:r>
        <w:rPr>
          <w:szCs w:val="28"/>
          <w:b w:val="0"/>
          <w:i w:val="0"/>
          <w:sz w:val="28"/>
          <w:spacing w:val="0"/>
          <w:w w:val="100"/>
          <w:rFonts/>
          <w:caps w:val="0"/>
        </w:rPr>
        <w:t>December.</w:t>
      </w:r>
    </w:p>
    <w:p w14:paraId="2CDE89C9"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tabs>
          <w:tab w:val="left" w:pos="5600"/>
        </w:tabs>
      </w:pPr>
      <w:r>
        <w:rPr>
          <w:b w:val="0"/>
          <w:i w:val="0"/>
          <w:sz w:val="28"/>
          <w:spacing w:val="0"/>
          <w:w w:val="100"/>
          <w:caps w:val="0"/>
        </w:rPr>
        <w:t/>
      </w:r>
    </w:p>
    <w:p w14:paraId="7058A667"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tabs>
          <w:tab w:val="left" w:pos="5600"/>
        </w:tabs>
      </w:pPr>
      <w:r>
        <w:rPr>
          <w:b w:val="0"/>
          <w:i w:val="0"/>
          <w:sz w:val="28"/>
          <w:spacing w:val="0"/>
          <w:w w:val="100"/>
          <w:caps w:val="0"/>
        </w:rPr>
        <w:t/>
      </w:r>
    </w:p>
    <w:p w14:paraId="13F4BB13" w14:textId="77777777" w:rsidR="00E849EA" w:rsidRDefault="00E849EA" w:rsidP="00E849EA">
      <w:pPr>
        <w:jc w:val="center"/>
        <w:spacing w:before="0" w:beforeAutospacing="0" w:after="160" w:afterAutospacing="0" w:lineRule="auto" w:line="259"/>
        <w:rPr>
          <w:szCs w:val="28"/>
          <w:b w:val="0"/>
          <w:i w:val="0"/>
          <w:sz w:val="28"/>
          <w:spacing w:val="0"/>
          <w:w w:val="100"/>
          <w:caps w:val="0"/>
        </w:rPr>
        <w:snapToGrid w:val="0"/>
        <w:textAlignment w:val="baseline"/>
        <w:tabs>
          <w:tab w:val="left" w:pos="5600"/>
        </w:tabs>
      </w:pPr>
      <w:r>
        <w:rPr>
          <w:b w:val="0"/>
          <w:i w:val="0"/>
          <w:sz w:val="28"/>
          <w:spacing w:val="0"/>
          <w:w w:val="100"/>
          <w:caps w:val="0"/>
        </w:rPr>
        <w:t/>
      </w:r>
    </w:p>
    <w:p w14:paraId="2EB992E8" w14:textId="77777777" w:rsidR="00E849EA" w:rsidRDefault="00E849EA" w:rsidP="00E849EA">
      <w:pPr>
        <w:jc w:val="center"/>
        <w:spacing w:before="0" w:beforeAutospacing="0" w:after="160" w:afterAutospacing="0" w:lineRule="auto" w:line="259"/>
        <w:rPr>
          <w:szCs w:val="28"/>
          <w:b w:val="0"/>
          <w:i w:val="0"/>
          <w:sz w:val="28"/>
          <w:spacing w:val="0"/>
          <w:w w:val="100"/>
          <w:caps w:val="0"/>
        </w:rPr>
        <w:snapToGrid w:val="0"/>
        <w:textAlignment w:val="baseline"/>
        <w:tabs>
          <w:tab w:val="left" w:pos="5600"/>
        </w:tabs>
      </w:pPr>
      <w:r>
        <w:rPr>
          <w:b w:val="0"/>
          <w:i w:val="0"/>
          <w:sz w:val="28"/>
          <w:spacing w:val="0"/>
          <w:w w:val="100"/>
          <w:caps w:val="0"/>
        </w:rPr>
        <w:t/>
      </w:r>
    </w:p>
    <w:p w14:paraId="2045A14E" w14:textId="77777777" w:rsidR="00E849EA" w:rsidRDefault="00E849EA" w:rsidP="00E849EA">
      <w:pPr>
        <w:jc w:val="center"/>
        <w:spacing w:before="0" w:beforeAutospacing="0" w:after="160" w:afterAutospacing="0" w:lineRule="auto" w:line="259"/>
        <w:rPr>
          <w:szCs w:val="28"/>
          <w:b w:val="0"/>
          <w:i w:val="0"/>
          <w:sz w:val="28"/>
          <w:spacing w:val="0"/>
          <w:w w:val="100"/>
          <w:caps w:val="0"/>
        </w:rPr>
        <w:snapToGrid w:val="0"/>
        <w:textAlignment w:val="baseline"/>
        <w:tabs>
          <w:tab w:val="left" w:pos="5600"/>
        </w:tabs>
      </w:pPr>
      <w:r>
        <w:rPr>
          <w:b w:val="0"/>
          <w:i w:val="0"/>
          <w:sz w:val="28"/>
          <w:spacing w:val="0"/>
          <w:w w:val="100"/>
          <w:caps w:val="0"/>
        </w:rPr>
        <w:t/>
      </w:r>
    </w:p>
    <w:p w14:paraId="2A49EAB4" w14:textId="77777777" w:rsidR="00E849EA" w:rsidRDefault="00E849EA" w:rsidP="00E849EA">
      <w:pPr>
        <w:jc w:val="center"/>
        <w:spacing w:before="0" w:beforeAutospacing="0" w:after="160" w:afterAutospacing="0" w:lineRule="auto" w:line="259"/>
        <w:rPr>
          <w:szCs w:val="28"/>
          <w:b w:val="0"/>
          <w:i w:val="0"/>
          <w:sz w:val="28"/>
          <w:spacing w:val="0"/>
          <w:w w:val="100"/>
          <w:caps w:val="0"/>
        </w:rPr>
        <w:snapToGrid w:val="0"/>
        <w:textAlignment w:val="baseline"/>
        <w:tabs>
          <w:tab w:val="left" w:pos="5600"/>
        </w:tabs>
      </w:pPr>
      <w:r>
        <w:rPr>
          <w:b w:val="0"/>
          <w:i w:val="0"/>
          <w:sz w:val="28"/>
          <w:spacing w:val="0"/>
          <w:w w:val="100"/>
          <w:caps w:val="0"/>
        </w:rPr>
        <w:t/>
      </w:r>
    </w:p>
    <w:p w14:paraId="70BDCC29" w14:textId="77777777" w:rsidR="00E849EA" w:rsidRDefault="00E849EA" w:rsidP="00E849EA">
      <w:pPr>
        <w:jc w:val="center"/>
        <w:spacing w:before="0" w:beforeAutospacing="0" w:after="160" w:afterAutospacing="0" w:lineRule="auto" w:line="259"/>
        <w:rPr>
          <w:szCs w:val="28"/>
          <w:b w:val="0"/>
          <w:i w:val="0"/>
          <w:sz w:val="28"/>
          <w:spacing w:val="0"/>
          <w:w w:val="100"/>
          <w:caps w:val="0"/>
        </w:rPr>
        <w:snapToGrid w:val="0"/>
        <w:textAlignment w:val="baseline"/>
        <w:tabs>
          <w:tab w:val="left" w:pos="5600"/>
        </w:tabs>
      </w:pPr>
      <w:r>
        <w:rPr>
          <w:b w:val="0"/>
          <w:i w:val="0"/>
          <w:sz w:val="28"/>
          <w:spacing w:val="0"/>
          <w:w w:val="100"/>
          <w:caps w:val="0"/>
        </w:rPr>
        <w:t/>
      </w:r>
    </w:p>
    <w:p w14:paraId="3C4E39C1" w14:textId="77777777" w:rsidR="00E849EA" w:rsidRDefault="00E849EA" w:rsidP="00E849EA">
      <w:pPr>
        <w:jc w:val="center"/>
        <w:spacing w:before="0" w:beforeAutospacing="0" w:after="160" w:afterAutospacing="0" w:lineRule="auto" w:line="259"/>
        <w:rPr>
          <w:szCs w:val="28"/>
          <w:b w:val="0"/>
          <w:i w:val="0"/>
          <w:sz w:val="28"/>
          <w:spacing w:val="0"/>
          <w:w w:val="100"/>
          <w:caps w:val="0"/>
        </w:rPr>
        <w:snapToGrid w:val="0"/>
        <w:textAlignment w:val="baseline"/>
        <w:tabs>
          <w:tab w:val="left" w:pos="5600"/>
        </w:tabs>
      </w:pPr>
      <w:r>
        <w:rPr>
          <w:b w:val="0"/>
          <w:i w:val="0"/>
          <w:sz w:val="28"/>
          <w:spacing w:val="0"/>
          <w:w w:val="100"/>
          <w:caps w:val="0"/>
        </w:rPr>
        <w:t/>
      </w:r>
    </w:p>
    <w:p w14:paraId="200A7A81" w14:textId="77777777" w:rsidR="00E849EA" w:rsidRDefault="00E849EA" w:rsidP="00E849EA">
      <w:pPr>
        <w:jc w:val="center"/>
        <w:spacing w:before="0" w:beforeAutospacing="0" w:after="160" w:afterAutospacing="0" w:lineRule="auto" w:line="259"/>
        <w:rPr>
          <w:szCs w:val="28"/>
          <w:b w:val="0"/>
          <w:i w:val="0"/>
          <w:sz w:val="28"/>
          <w:spacing w:val="0"/>
          <w:w w:val="100"/>
          <w:caps w:val="0"/>
        </w:rPr>
        <w:snapToGrid w:val="0"/>
        <w:textAlignment w:val="baseline"/>
        <w:tabs>
          <w:tab w:val="left" w:pos="5600"/>
        </w:tabs>
      </w:pPr>
      <w:r>
        <w:rPr>
          <w:b w:val="0"/>
          <w:i w:val="0"/>
          <w:sz w:val="28"/>
          <w:spacing w:val="0"/>
          <w:w w:val="100"/>
          <w:caps w:val="0"/>
        </w:rPr>
        <w:t/>
      </w:r>
    </w:p>
    <w:p w14:paraId="4D0A7517" w14:textId="77777777" w:rsidR="00E849EA" w:rsidRDefault="00E849EA" w:rsidP="00E849EA">
      <w:pPr>
        <w:jc w:val="center"/>
        <w:spacing w:before="0" w:beforeAutospacing="0" w:after="160" w:afterAutospacing="0" w:lineRule="auto" w:line="259"/>
        <w:rPr>
          <w:szCs w:val="28"/>
          <w:b w:val="0"/>
          <w:i w:val="0"/>
          <w:sz w:val="28"/>
          <w:spacing w:val="0"/>
          <w:w w:val="100"/>
          <w:caps w:val="0"/>
        </w:rPr>
        <w:snapToGrid w:val="0"/>
        <w:textAlignment w:val="baseline"/>
        <w:tabs>
          <w:tab w:val="left" w:pos="5600"/>
        </w:tabs>
      </w:pPr>
      <w:r>
        <w:rPr>
          <w:b w:val="0"/>
          <w:i w:val="0"/>
          <w:sz w:val="28"/>
          <w:spacing w:val="0"/>
          <w:w w:val="100"/>
          <w:caps w:val="0"/>
        </w:rPr>
        <w:t/>
      </w:r>
    </w:p>
    <w:p w14:paraId="253ABF1C" w14:textId="77777777" w:rsidR="00E849EA" w:rsidRPr="007448FF"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sidRPr="007448FF">
        <w:rPr>
          <w:szCs w:val="28"/>
          <w:b w:val="1"/>
          <w:i w:val="0"/>
          <w:sz w:val="28"/>
          <w:spacing w:val="0"/>
          <w:w w:val="100"/>
          <w:rFonts/>
          <w:caps w:val="0"/>
        </w:rPr>
        <w:t>12</w:t>
      </w:r>
    </w:p>
    <w:p w14:paraId="59C26126" w14:textId="77777777" w:rsidR="00E849EA" w:rsidRPr="000D5464" w:rsidRDefault="00E849EA" w:rsidP="00E849EA">
      <w:pPr>
        <w:spacing w:before="0" w:beforeAutospacing="0" w:after="160" w:afterAutospacing="0" w:lineRule="auto" w:line="259"/>
        <w:rPr>
          <w:szCs w:val="28"/>
          <w:b w:val="0"/>
          <w:i w:val="0"/>
          <w:sz w:val="28"/>
          <w:spacing w:val="0"/>
          <w:w w:val="100"/>
          <w:caps w:val="0"/>
        </w:rPr>
        <w:snapToGrid w:val="0"/>
        <w:textAlignment w:val="baseline"/>
        <w:tabs>
          <w:tab w:val="left" w:pos="5600"/>
        </w:tabs>
      </w:pPr>
      <w:r>
        <w:drawing>
          <wp:inline distT="0" distB="0" distL="0" distR="0" wp14:anchorId="68CD1557" wp14:editId="1EB8A8F0">
            <wp:extent cx="4572000" cy="2743200"/>
            <wp:effectExtent l="0" t="0" r="0" b="0"/>
            <wp:docPr id="5" name="Chart 5"/>
            <a:extLst xmlns:a="http://schemas.openxmlformats.org/drawingml/2006/main">
              <a:ext uri="{FF2B5EF4-FFF2-40B4-BE49-F238E27FC236}">
                <a16:creationId xmlns:a16="http://schemas.microsoft.com/office/drawing/2014/main" id="{9E551734-6902-9078-1510-1BC2D890FB35}"/>
              </a:ext>
            </a:extLst>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Pr>
          <w:noProof/>
          <w:b w:val="0"/>
          <w:i w:val="0"/>
          <w:sz w:val="22"/>
          <w:spacing w:val="0"/>
          <w:w w:val="100"/>
          <w:rFonts/>
          <w:caps w:val="0"/>
        </w:rPr>
      </w:r>
      <w:r>
        <w:rPr>
          <w:szCs w:val="28"/>
          <w:b w:val="0"/>
          <w:i w:val="0"/>
          <w:sz w:val="28"/>
          <w:spacing w:val="0"/>
          <w:w w:val="100"/>
          <w:rFonts/>
          <w:caps w:val="0"/>
        </w:rPr>
        <w:t> </w:t>
      </w:r>
      <w:r w:rsidRPr="00141455">
        <w:rPr>
          <w:szCs w:val="28"/>
          <w:b w:val="1"/>
          <w:i w:val="0"/>
          <w:sz w:val="28"/>
          <w:spacing w:val="0"/>
          <w:w w:val="100"/>
          <w:rFonts/>
          <w:caps w:val="0"/>
        </w:rPr>
        <w:t>FIG</w:t>
      </w:r>
      <w:r w:rsidRPr="00141455">
        <w:rPr>
          <w:szCs w:val="28"/>
          <w:b w:val="1"/>
          <w:i w:val="0"/>
          <w:sz w:val="28"/>
          <w:spacing w:val="0"/>
          <w:w w:val="100"/>
          <w:rFonts/>
          <w:caps w:val="0"/>
        </w:rPr>
        <w:t> </w:t>
      </w:r>
      <w:r w:rsidRPr="00141455">
        <w:rPr>
          <w:szCs w:val="28"/>
          <w:b w:val="1"/>
          <w:i w:val="0"/>
          <w:sz w:val="28"/>
          <w:spacing w:val="0"/>
          <w:w w:val="100"/>
          <w:rFonts/>
          <w:caps w:val="0"/>
        </w:rPr>
        <w:t>3</w:t>
      </w:r>
    </w:p>
    <w:p w14:paraId="1115CFB1" w14:textId="77777777" w:rsidR="00E849EA" w:rsidRPr="001666C5"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szCs w:val="28"/>
          <w:b w:val="1"/>
          <w:i w:val="0"/>
          <w:sz w:val="28"/>
          <w:spacing w:val="0"/>
          <w:w w:val="100"/>
          <w:rFonts/>
          <w:caps w:val="0"/>
        </w:rPr>
        <w:t>Fig.</w:t>
      </w:r>
      <w:r>
        <w:rPr>
          <w:szCs w:val="28"/>
          <w:b w:val="1"/>
          <w:i w:val="0"/>
          <w:sz w:val="28"/>
          <w:spacing w:val="0"/>
          <w:w w:val="100"/>
          <w:rFonts/>
          <w:caps w:val="0"/>
        </w:rPr>
        <w:t> </w:t>
      </w:r>
      <w:r>
        <w:rPr>
          <w:szCs w:val="28"/>
          <w:b w:val="1"/>
          <w:i w:val="0"/>
          <w:sz w:val="28"/>
          <w:spacing w:val="0"/>
          <w:w w:val="100"/>
          <w:rFonts/>
          <w:caps w:val="0"/>
        </w:rPr>
        <w:t>3:</w:t>
      </w:r>
      <w:r>
        <w:rPr>
          <w:szCs w:val="28"/>
          <w:b w:val="1"/>
          <w:i w:val="0"/>
          <w:sz w:val="28"/>
          <w:spacing w:val="0"/>
          <w:w w:val="100"/>
          <w:rFonts/>
          <w:caps w:val="0"/>
        </w:rPr>
        <w:t> </w:t>
      </w:r>
      <w:r>
        <w:rPr>
          <w:szCs w:val="28"/>
          <w:b w:val="1"/>
          <w:i w:val="0"/>
          <w:sz w:val="28"/>
          <w:spacing w:val="0"/>
          <w:w w:val="100"/>
          <w:rFonts/>
          <w:caps w:val="0"/>
        </w:rPr>
        <w:t>Variation</w:t>
      </w:r>
      <w:r>
        <w:rPr>
          <w:szCs w:val="28"/>
          <w:b w:val="1"/>
          <w:i w:val="0"/>
          <w:sz w:val="28"/>
          <w:spacing w:val="0"/>
          <w:w w:val="100"/>
          <w:rFonts/>
          <w:caps w:val="0"/>
        </w:rPr>
        <w:t> </w:t>
      </w:r>
      <w:r>
        <w:rPr>
          <w:szCs w:val="28"/>
          <w:b w:val="1"/>
          <w:i w:val="0"/>
          <w:sz w:val="28"/>
          <w:spacing w:val="0"/>
          <w:w w:val="100"/>
          <w:rFonts/>
          <w:caps w:val="0"/>
        </w:rPr>
        <w:t>of</w:t>
      </w:r>
      <w:r>
        <w:rPr>
          <w:szCs w:val="28"/>
          <w:b w:val="1"/>
          <w:i w:val="0"/>
          <w:sz w:val="28"/>
          <w:spacing w:val="0"/>
          <w:w w:val="100"/>
          <w:rFonts/>
          <w:caps w:val="0"/>
        </w:rPr>
        <w:t> </w:t>
      </w:r>
      <w:r>
        <w:rPr>
          <w:szCs w:val="28"/>
          <w:b w:val="1"/>
          <w:i w:val="0"/>
          <w:sz w:val="28"/>
          <w:spacing w:val="0"/>
          <w:w w:val="100"/>
          <w:rFonts/>
          <w:caps w:val="0"/>
        </w:rPr>
        <w:t>Mean</w:t>
      </w:r>
      <w:r>
        <w:rPr>
          <w:szCs w:val="28"/>
          <w:b w:val="1"/>
          <w:i w:val="0"/>
          <w:sz w:val="28"/>
          <w:spacing w:val="0"/>
          <w:w w:val="100"/>
          <w:rFonts/>
          <w:caps w:val="0"/>
        </w:rPr>
        <w:t> </w:t>
      </w:r>
      <w:r>
        <w:rPr>
          <w:szCs w:val="28"/>
          <w:b w:val="1"/>
          <w:i w:val="0"/>
          <w:sz w:val="28"/>
          <w:spacing w:val="0"/>
          <w:w w:val="100"/>
          <w:rFonts/>
          <w:caps w:val="0"/>
        </w:rPr>
        <w:t>yearly</w:t>
      </w:r>
      <w:r w:rsidRPr="001666C5">
        <w:rPr>
          <w:szCs w:val="28"/>
          <w:b w:val="1"/>
          <w:i w:val="0"/>
          <w:sz w:val="28"/>
          <w:spacing w:val="0"/>
          <w:w w:val="100"/>
          <w:rFonts/>
          <w:caps w:val="0"/>
        </w:rPr>
        <w:t> </w:t>
      </w:r>
      <w:r w:rsidRPr="001666C5">
        <w:rPr>
          <w:szCs w:val="28"/>
          <w:b w:val="1"/>
          <w:i w:val="0"/>
          <w:sz w:val="28"/>
          <w:spacing w:val="0"/>
          <w:w w:val="100"/>
          <w:rFonts/>
          <w:caps w:val="0"/>
        </w:rPr>
        <w:t>surface</w:t>
      </w:r>
      <w:r w:rsidRPr="001666C5">
        <w:rPr>
          <w:szCs w:val="28"/>
          <w:b w:val="1"/>
          <w:i w:val="0"/>
          <w:sz w:val="28"/>
          <w:spacing w:val="0"/>
          <w:w w:val="100"/>
          <w:rFonts/>
          <w:caps w:val="0"/>
        </w:rPr>
        <w:t> </w:t>
      </w:r>
      <w:r w:rsidRPr="001666C5">
        <w:rPr>
          <w:szCs w:val="28"/>
          <w:b w:val="1"/>
          <w:i w:val="0"/>
          <w:sz w:val="28"/>
          <w:spacing w:val="0"/>
          <w:w w:val="100"/>
          <w:rFonts/>
          <w:caps w:val="0"/>
        </w:rPr>
        <w:t>refractivity</w:t>
      </w:r>
      <w:r w:rsidRPr="001666C5">
        <w:rPr>
          <w:szCs w:val="28"/>
          <w:b w:val="1"/>
          <w:i w:val="0"/>
          <w:sz w:val="28"/>
          <w:spacing w:val="0"/>
          <w:w w:val="100"/>
          <w:rFonts/>
          <w:caps w:val="0"/>
        </w:rPr>
        <w:t> </w:t>
      </w:r>
      <w:r w:rsidRPr="001666C5">
        <w:rPr>
          <w:szCs w:val="28"/>
          <w:b w:val="1"/>
          <w:i w:val="0"/>
          <w:sz w:val="28"/>
          <w:spacing w:val="0"/>
          <w:w w:val="100"/>
          <w:rFonts/>
          <w:caps w:val="0"/>
        </w:rPr>
        <w:t>value</w:t>
      </w:r>
      <w:r w:rsidRPr="001666C5">
        <w:rPr>
          <w:szCs w:val="28"/>
          <w:b w:val="1"/>
          <w:i w:val="0"/>
          <w:sz w:val="28"/>
          <w:spacing w:val="0"/>
          <w:w w:val="100"/>
          <w:rFonts/>
          <w:caps w:val="0"/>
        </w:rPr>
        <w:t> </w:t>
      </w:r>
      <w:r w:rsidRPr="001666C5">
        <w:rPr>
          <w:szCs w:val="28"/>
          <w:b w:val="1"/>
          <w:i w:val="0"/>
          <w:sz w:val="28"/>
          <w:spacing w:val="0"/>
          <w:w w:val="100"/>
          <w:rFonts/>
          <w:caps w:val="0"/>
        </w:rPr>
        <w:t>for</w:t>
      </w:r>
      <w:r w:rsidRPr="001666C5">
        <w:rPr>
          <w:szCs w:val="28"/>
          <w:b w:val="1"/>
          <w:i w:val="0"/>
          <w:sz w:val="28"/>
          <w:spacing w:val="0"/>
          <w:w w:val="100"/>
          <w:rFonts/>
          <w:caps w:val="0"/>
        </w:rPr>
        <w:t> </w:t>
      </w:r>
      <w:r w:rsidRPr="001666C5">
        <w:rPr>
          <w:szCs w:val="28"/>
          <w:b w:val="1"/>
          <w:i w:val="0"/>
          <w:sz w:val="28"/>
          <w:spacing w:val="0"/>
          <w:w w:val="100"/>
          <w:rFonts/>
          <w:caps w:val="0"/>
        </w:rPr>
        <w:t>Zaria</w:t>
      </w:r>
    </w:p>
    <w:p w14:paraId="0CCD6776"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tabs>
          <w:tab w:val="left" w:pos="5600"/>
        </w:tabs>
      </w:pPr>
      <w:r w:rsidRPr="000D5464">
        <w:rPr>
          <w:szCs w:val="28"/>
          <w:b w:val="0"/>
          <w:i w:val="0"/>
          <w:sz w:val="28"/>
          <w:spacing w:val="0"/>
          <w:w w:val="100"/>
          <w:rFonts/>
          <w:caps w:val="0"/>
        </w:rPr>
        <w:t>The</w:t>
      </w:r>
      <w:r w:rsidRPr="000D5464">
        <w:rPr>
          <w:szCs w:val="28"/>
          <w:b w:val="0"/>
          <w:i w:val="0"/>
          <w:sz w:val="28"/>
          <w:spacing w:val="0"/>
          <w:w w:val="100"/>
          <w:rFonts/>
          <w:caps w:val="0"/>
        </w:rPr>
        <w:t> </w:t>
      </w:r>
      <w:r w:rsidRPr="000D5464">
        <w:rPr>
          <w:szCs w:val="28"/>
          <w:b w:val="0"/>
          <w:i w:val="0"/>
          <w:sz w:val="28"/>
          <w:spacing w:val="0"/>
          <w:w w:val="100"/>
          <w:rFonts/>
          <w:caps w:val="0"/>
        </w:rPr>
        <w:t>mea</w:t>
      </w:r>
      <w:r>
        <w:rPr>
          <w:szCs w:val="28"/>
          <w:b w:val="0"/>
          <w:i w:val="0"/>
          <w:sz w:val="28"/>
          <w:spacing w:val="0"/>
          <w:w w:val="100"/>
          <w:rFonts/>
          <w:caps w:val="0"/>
        </w:rPr>
        <w:t>n</w:t>
      </w:r>
      <w:r>
        <w:rPr>
          <w:szCs w:val="28"/>
          <w:b w:val="0"/>
          <w:i w:val="0"/>
          <w:sz w:val="28"/>
          <w:spacing w:val="0"/>
          <w:w w:val="100"/>
          <w:rFonts/>
          <w:caps w:val="0"/>
        </w:rPr>
        <w:t> </w:t>
      </w:r>
      <w:r>
        <w:rPr>
          <w:szCs w:val="28"/>
          <w:b w:val="0"/>
          <w:i w:val="0"/>
          <w:sz w:val="28"/>
          <w:spacing w:val="0"/>
          <w:w w:val="100"/>
          <w:rFonts/>
          <w:caps w:val="0"/>
        </w:rPr>
        <w:t>yearly</w:t>
      </w:r>
      <w:r>
        <w:rPr>
          <w:szCs w:val="28"/>
          <w:b w:val="0"/>
          <w:i w:val="0"/>
          <w:sz w:val="28"/>
          <w:spacing w:val="0"/>
          <w:w w:val="100"/>
          <w:rFonts/>
          <w:caps w:val="0"/>
        </w:rPr>
        <w:t> </w:t>
      </w:r>
      <w:r>
        <w:rPr>
          <w:szCs w:val="28"/>
          <w:b w:val="0"/>
          <w:i w:val="0"/>
          <w:sz w:val="28"/>
          <w:spacing w:val="0"/>
          <w:w w:val="100"/>
          <w:rFonts/>
          <w:caps w:val="0"/>
        </w:rPr>
        <w:t>refractivity</w:t>
      </w:r>
      <w:r>
        <w:rPr>
          <w:szCs w:val="28"/>
          <w:b w:val="0"/>
          <w:i w:val="0"/>
          <w:sz w:val="28"/>
          <w:spacing w:val="0"/>
          <w:w w:val="100"/>
          <w:rFonts/>
          <w:caps w:val="0"/>
        </w:rPr>
        <w:t> </w:t>
      </w:r>
      <w:r>
        <w:rPr>
          <w:szCs w:val="28"/>
          <w:b w:val="0"/>
          <w:i w:val="0"/>
          <w:sz w:val="28"/>
          <w:spacing w:val="0"/>
          <w:w w:val="100"/>
          <w:rFonts/>
          <w:caps w:val="0"/>
        </w:rPr>
        <w:t>value</w:t>
      </w:r>
      <w:r>
        <w:rPr>
          <w:szCs w:val="28"/>
          <w:b w:val="0"/>
          <w:i w:val="0"/>
          <w:sz w:val="28"/>
          <w:spacing w:val="0"/>
          <w:w w:val="100"/>
          <w:rFonts/>
          <w:caps w:val="0"/>
        </w:rPr>
        <w:t> </w:t>
      </w:r>
      <w:r>
        <w:rPr>
          <w:szCs w:val="28"/>
          <w:b w:val="0"/>
          <w:i w:val="0"/>
          <w:sz w:val="28"/>
          <w:spacing w:val="0"/>
          <w:w w:val="100"/>
          <w:rFonts/>
          <w:caps w:val="0"/>
        </w:rPr>
        <w:t>at</w:t>
      </w:r>
      <w:r>
        <w:rPr>
          <w:szCs w:val="28"/>
          <w:b w:val="0"/>
          <w:i w:val="0"/>
          <w:sz w:val="28"/>
          <w:spacing w:val="0"/>
          <w:w w:val="100"/>
          <w:rFonts/>
          <w:caps w:val="0"/>
        </w:rPr>
        <w:t> </w:t>
      </w:r>
      <w:r>
        <w:rPr>
          <w:szCs w:val="28"/>
          <w:b w:val="0"/>
          <w:i w:val="0"/>
          <w:sz w:val="28"/>
          <w:spacing w:val="0"/>
          <w:w w:val="100"/>
          <w:rFonts/>
          <w:caps w:val="0"/>
        </w:rPr>
        <w:t>the</w:t>
      </w:r>
      <w:r>
        <w:rPr>
          <w:szCs w:val="28"/>
          <w:b w:val="0"/>
          <w:i w:val="0"/>
          <w:sz w:val="28"/>
          <w:spacing w:val="0"/>
          <w:w w:val="100"/>
          <w:rFonts/>
          <w:caps w:val="0"/>
        </w:rPr>
        <w:t> </w:t>
      </w:r>
      <w:r>
        <w:rPr>
          <w:szCs w:val="28"/>
          <w:b w:val="0"/>
          <w:i w:val="0"/>
          <w:sz w:val="28"/>
          <w:spacing w:val="0"/>
          <w:w w:val="100"/>
          <w:rFonts/>
          <w:caps w:val="0"/>
        </w:rPr>
        <w:t>Zaria</w:t>
      </w:r>
      <w:r w:rsidRPr="000D5464">
        <w:rPr>
          <w:szCs w:val="28"/>
          <w:b w:val="0"/>
          <w:i w:val="0"/>
          <w:sz w:val="28"/>
          <w:spacing w:val="0"/>
          <w:w w:val="100"/>
          <w:rFonts/>
          <w:caps w:val="0"/>
        </w:rPr>
        <w:t> </w:t>
      </w:r>
      <w:r w:rsidRPr="000D5464">
        <w:rPr>
          <w:szCs w:val="28"/>
          <w:b w:val="0"/>
          <w:i w:val="0"/>
          <w:sz w:val="28"/>
          <w:spacing w:val="0"/>
          <w:w w:val="100"/>
          <w:rFonts/>
          <w:caps w:val="0"/>
        </w:rPr>
        <w:t>station</w:t>
      </w:r>
      <w:r w:rsidRPr="000D5464">
        <w:rPr>
          <w:szCs w:val="28"/>
          <w:b w:val="0"/>
          <w:i w:val="0"/>
          <w:sz w:val="28"/>
          <w:spacing w:val="0"/>
          <w:w w:val="100"/>
          <w:rFonts/>
          <w:caps w:val="0"/>
        </w:rPr>
        <w:t> </w:t>
      </w:r>
      <w:r w:rsidRPr="000D5464">
        <w:rPr>
          <w:szCs w:val="28"/>
          <w:b w:val="0"/>
          <w:i w:val="0"/>
          <w:sz w:val="28"/>
          <w:spacing w:val="0"/>
          <w:w w:val="100"/>
          <w:rFonts/>
          <w:caps w:val="0"/>
        </w:rPr>
        <w:t>was</w:t>
      </w:r>
      <w:r w:rsidRPr="000D5464">
        <w:rPr>
          <w:szCs w:val="28"/>
          <w:b w:val="0"/>
          <w:i w:val="0"/>
          <w:sz w:val="28"/>
          <w:spacing w:val="0"/>
          <w:w w:val="100"/>
          <w:rFonts/>
          <w:caps w:val="0"/>
        </w:rPr>
        <w:t> </w:t>
      </w:r>
      <w:r w:rsidRPr="000D5464">
        <w:rPr>
          <w:szCs w:val="28"/>
          <w:b w:val="0"/>
          <w:i w:val="0"/>
          <w:sz w:val="28"/>
          <w:spacing w:val="0"/>
          <w:w w:val="100"/>
          <w:rFonts/>
          <w:caps w:val="0"/>
        </w:rPr>
        <w:t>observed</w:t>
      </w:r>
      <w:r w:rsidRPr="000D5464">
        <w:rPr>
          <w:szCs w:val="28"/>
          <w:b w:val="0"/>
          <w:i w:val="0"/>
          <w:sz w:val="28"/>
          <w:spacing w:val="0"/>
          <w:w w:val="100"/>
          <w:rFonts/>
          <w:caps w:val="0"/>
        </w:rPr>
        <w:t> </w:t>
      </w:r>
      <w:r w:rsidRPr="000D5464">
        <w:rPr>
          <w:szCs w:val="28"/>
          <w:b w:val="0"/>
          <w:i w:val="0"/>
          <w:sz w:val="28"/>
          <w:spacing w:val="0"/>
          <w:w w:val="100"/>
          <w:rFonts/>
          <w:caps w:val="0"/>
        </w:rPr>
        <w:t>to</w:t>
      </w:r>
      <w:r w:rsidRPr="000D5464">
        <w:rPr>
          <w:szCs w:val="28"/>
          <w:b w:val="0"/>
          <w:i w:val="0"/>
          <w:sz w:val="28"/>
          <w:spacing w:val="0"/>
          <w:w w:val="100"/>
          <w:rFonts/>
          <w:caps w:val="0"/>
        </w:rPr>
        <w:t> </w:t>
      </w:r>
      <w:r w:rsidRPr="000D5464">
        <w:rPr>
          <w:szCs w:val="28"/>
          <w:b w:val="0"/>
          <w:i w:val="0"/>
          <w:sz w:val="28"/>
          <w:spacing w:val="0"/>
          <w:w w:val="100"/>
          <w:rFonts/>
          <w:caps w:val="0"/>
        </w:rPr>
        <w:t>increase</w:t>
      </w:r>
      <w:r w:rsidRPr="000D5464">
        <w:rPr>
          <w:szCs w:val="28"/>
          <w:b w:val="0"/>
          <w:i w:val="0"/>
          <w:sz w:val="28"/>
          <w:spacing w:val="0"/>
          <w:w w:val="100"/>
          <w:rFonts/>
          <w:caps w:val="0"/>
        </w:rPr>
        <w:t> </w:t>
      </w:r>
      <w:r w:rsidRPr="000D5464">
        <w:rPr>
          <w:szCs w:val="28"/>
          <w:b w:val="0"/>
          <w:i w:val="0"/>
          <w:sz w:val="28"/>
          <w:spacing w:val="0"/>
          <w:w w:val="100"/>
          <w:rFonts/>
          <w:caps w:val="0"/>
        </w:rPr>
        <w:t>slowly</w:t>
      </w:r>
      <w:r w:rsidRPr="000D5464">
        <w:rPr>
          <w:szCs w:val="28"/>
          <w:b w:val="0"/>
          <w:i w:val="0"/>
          <w:sz w:val="28"/>
          <w:spacing w:val="0"/>
          <w:w w:val="100"/>
          <w:rFonts/>
          <w:caps w:val="0"/>
        </w:rPr>
        <w:t> </w:t>
      </w:r>
      <w:r w:rsidRPr="000D5464">
        <w:rPr>
          <w:szCs w:val="28"/>
          <w:b w:val="0"/>
          <w:i w:val="0"/>
          <w:sz w:val="28"/>
          <w:spacing w:val="0"/>
          <w:w w:val="100"/>
          <w:rFonts/>
          <w:caps w:val="0"/>
        </w:rPr>
        <w:t>from</w:t>
      </w:r>
      <w:r w:rsidRPr="000D5464">
        <w:rPr>
          <w:szCs w:val="28"/>
          <w:b w:val="0"/>
          <w:i w:val="0"/>
          <w:sz w:val="28"/>
          <w:spacing w:val="0"/>
          <w:w w:val="100"/>
          <w:rFonts/>
          <w:caps w:val="0"/>
        </w:rPr>
        <w:t> </w:t>
      </w:r>
      <w:r w:rsidRPr="000D5464">
        <w:rPr>
          <w:szCs w:val="28"/>
          <w:b w:val="0"/>
          <w:i w:val="0"/>
          <w:sz w:val="28"/>
          <w:spacing w:val="0"/>
          <w:w w:val="100"/>
          <w:rFonts/>
          <w:caps w:val="0"/>
        </w:rPr>
        <w:t>its</w:t>
      </w:r>
      <w:r w:rsidRPr="000D5464">
        <w:rPr>
          <w:szCs w:val="28"/>
          <w:b w:val="0"/>
          <w:i w:val="0"/>
          <w:sz w:val="28"/>
          <w:spacing w:val="0"/>
          <w:w w:val="100"/>
          <w:rFonts/>
          <w:caps w:val="0"/>
        </w:rPr>
        <w:t> </w:t>
      </w:r>
      <w:r w:rsidRPr="000D5464">
        <w:rPr>
          <w:szCs w:val="28"/>
          <w:b w:val="0"/>
          <w:i w:val="0"/>
          <w:sz w:val="28"/>
          <w:spacing w:val="0"/>
          <w:w w:val="100"/>
          <w:rFonts/>
          <w:caps w:val="0"/>
        </w:rPr>
        <w:t>minimum</w:t>
      </w:r>
      <w:r w:rsidRPr="000D5464">
        <w:rPr>
          <w:szCs w:val="28"/>
          <w:b w:val="0"/>
          <w:i w:val="0"/>
          <w:sz w:val="28"/>
          <w:spacing w:val="0"/>
          <w:w w:val="100"/>
          <w:rFonts/>
          <w:caps w:val="0"/>
        </w:rPr>
        <w:t> </w:t>
      </w:r>
      <w:r w:rsidRPr="000D5464">
        <w:rPr>
          <w:szCs w:val="28"/>
          <w:b w:val="0"/>
          <w:i w:val="0"/>
          <w:sz w:val="28"/>
          <w:spacing w:val="0"/>
          <w:w w:val="100"/>
          <w:rFonts/>
          <w:caps w:val="0"/>
        </w:rPr>
        <w:t>value</w:t>
      </w:r>
      <w:r w:rsidRPr="000D5464">
        <w:rPr>
          <w:szCs w:val="28"/>
          <w:b w:val="0"/>
          <w:i w:val="0"/>
          <w:sz w:val="28"/>
          <w:spacing w:val="0"/>
          <w:w w:val="100"/>
          <w:rFonts/>
          <w:caps w:val="0"/>
        </w:rPr>
        <w:t> </w:t>
      </w:r>
      <w:r w:rsidRPr="000D5464">
        <w:rPr>
          <w:szCs w:val="28"/>
          <w:b w:val="0"/>
          <w:i w:val="0"/>
          <w:sz w:val="28"/>
          <w:spacing w:val="0"/>
          <w:w w:val="100"/>
          <w:rFonts/>
          <w:caps w:val="0"/>
        </w:rPr>
        <w:t>of</w:t>
      </w:r>
      <w:r w:rsidRPr="000D5464">
        <w:rPr>
          <w:szCs w:val="28"/>
          <w:b w:val="0"/>
          <w:i w:val="0"/>
          <w:sz w:val="28"/>
          <w:spacing w:val="0"/>
          <w:w w:val="100"/>
          <w:rFonts/>
          <w:caps w:val="0"/>
        </w:rPr>
        <w:t> </w:t>
      </w:r>
      <w:r w:rsidRPr="00141455">
        <w:rPr>
          <w:szCs w:val="28"/>
          <w:b w:val="0"/>
          <w:i w:val="0"/>
          <w:sz w:val="28"/>
          <w:spacing w:val="0"/>
          <w:w w:val="100"/>
          <w:rFonts/>
          <w:caps w:val="0"/>
        </w:rPr>
        <w:t>304.0778</w:t>
      </w:r>
      <w:r>
        <w:rPr>
          <w:szCs w:val="28"/>
          <w:b w:val="0"/>
          <w:i w:val="0"/>
          <w:sz w:val="28"/>
          <w:spacing w:val="0"/>
          <w:w w:val="100"/>
          <w:rFonts/>
          <w:caps w:val="0"/>
        </w:rPr>
        <w:t>N-units</w:t>
      </w:r>
      <w:r>
        <w:rPr>
          <w:szCs w:val="28"/>
          <w:b w:val="0"/>
          <w:i w:val="0"/>
          <w:sz w:val="28"/>
          <w:spacing w:val="0"/>
          <w:w w:val="100"/>
          <w:rFonts/>
          <w:caps w:val="0"/>
        </w:rPr>
        <w:t> </w:t>
      </w:r>
      <w:r>
        <w:rPr>
          <w:szCs w:val="28"/>
          <w:b w:val="0"/>
          <w:i w:val="0"/>
          <w:sz w:val="28"/>
          <w:spacing w:val="0"/>
          <w:w w:val="100"/>
          <w:rFonts/>
          <w:caps w:val="0"/>
        </w:rPr>
        <w:t>in</w:t>
      </w:r>
      <w:r>
        <w:rPr>
          <w:szCs w:val="28"/>
          <w:b w:val="0"/>
          <w:i w:val="0"/>
          <w:sz w:val="28"/>
          <w:spacing w:val="0"/>
          <w:w w:val="100"/>
          <w:rFonts/>
          <w:caps w:val="0"/>
        </w:rPr>
        <w:t> </w:t>
      </w:r>
      <w:r>
        <w:rPr>
          <w:szCs w:val="28"/>
          <w:b w:val="0"/>
          <w:i w:val="0"/>
          <w:sz w:val="28"/>
          <w:spacing w:val="0"/>
          <w:w w:val="100"/>
          <w:rFonts/>
          <w:caps w:val="0"/>
        </w:rPr>
        <w:t>the</w:t>
      </w:r>
      <w:r>
        <w:rPr>
          <w:szCs w:val="28"/>
          <w:b w:val="0"/>
          <w:i w:val="0"/>
          <w:sz w:val="28"/>
          <w:spacing w:val="0"/>
          <w:w w:val="100"/>
          <w:rFonts/>
          <w:caps w:val="0"/>
        </w:rPr>
        <w:t> </w:t>
      </w:r>
      <w:r>
        <w:rPr>
          <w:szCs w:val="28"/>
          <w:b w:val="0"/>
          <w:i w:val="0"/>
          <w:sz w:val="28"/>
          <w:spacing w:val="0"/>
          <w:w w:val="100"/>
          <w:rFonts/>
          <w:caps w:val="0"/>
        </w:rPr>
        <w:t>year</w:t>
      </w:r>
      <w:r>
        <w:rPr>
          <w:szCs w:val="28"/>
          <w:b w:val="0"/>
          <w:i w:val="0"/>
          <w:sz w:val="28"/>
          <w:spacing w:val="0"/>
          <w:w w:val="100"/>
          <w:rFonts/>
          <w:caps w:val="0"/>
        </w:rPr>
        <w:t> </w:t>
      </w:r>
      <w:r>
        <w:rPr>
          <w:szCs w:val="28"/>
          <w:b w:val="0"/>
          <w:i w:val="0"/>
          <w:sz w:val="28"/>
          <w:spacing w:val="0"/>
          <w:w w:val="100"/>
          <w:rFonts/>
          <w:caps w:val="0"/>
        </w:rPr>
        <w:t>2015</w:t>
      </w:r>
      <w:r w:rsidRPr="000D5464">
        <w:rPr>
          <w:szCs w:val="28"/>
          <w:b w:val="0"/>
          <w:i w:val="0"/>
          <w:sz w:val="28"/>
          <w:spacing w:val="0"/>
          <w:w w:val="100"/>
          <w:rFonts/>
          <w:caps w:val="0"/>
        </w:rPr>
        <w:t> </w:t>
      </w:r>
      <w:r w:rsidRPr="000D5464">
        <w:rPr>
          <w:szCs w:val="28"/>
          <w:b w:val="0"/>
          <w:i w:val="0"/>
          <w:sz w:val="28"/>
          <w:spacing w:val="0"/>
          <w:w w:val="100"/>
          <w:rFonts/>
          <w:caps w:val="0"/>
        </w:rPr>
        <w:t>and</w:t>
      </w:r>
      <w:r w:rsidRPr="000D5464">
        <w:rPr>
          <w:szCs w:val="28"/>
          <w:b w:val="0"/>
          <w:i w:val="0"/>
          <w:sz w:val="28"/>
          <w:spacing w:val="0"/>
          <w:w w:val="100"/>
          <w:rFonts/>
          <w:caps w:val="0"/>
        </w:rPr>
        <w:t> </w:t>
      </w:r>
      <w:r w:rsidRPr="000D5464">
        <w:rPr>
          <w:szCs w:val="28"/>
          <w:b w:val="0"/>
          <w:i w:val="0"/>
          <w:sz w:val="28"/>
          <w:spacing w:val="0"/>
          <w:w w:val="100"/>
          <w:rFonts/>
          <w:caps w:val="0"/>
        </w:rPr>
        <w:t>there</w:t>
      </w:r>
      <w:r>
        <w:rPr>
          <w:szCs w:val="28"/>
          <w:b w:val="0"/>
          <w:i w:val="0"/>
          <w:sz w:val="28"/>
          <w:spacing w:val="0"/>
          <w:w w:val="100"/>
          <w:rFonts/>
          <w:caps w:val="0"/>
        </w:rPr>
        <w:t>after</w:t>
      </w:r>
      <w:r>
        <w:rPr>
          <w:szCs w:val="28"/>
          <w:b w:val="0"/>
          <w:i w:val="0"/>
          <w:sz w:val="28"/>
          <w:spacing w:val="0"/>
          <w:w w:val="100"/>
          <w:rFonts/>
          <w:caps w:val="0"/>
        </w:rPr>
        <w:t> </w:t>
      </w:r>
      <w:r>
        <w:rPr>
          <w:szCs w:val="28"/>
          <w:b w:val="0"/>
          <w:i w:val="0"/>
          <w:sz w:val="28"/>
          <w:spacing w:val="0"/>
          <w:w w:val="100"/>
          <w:rFonts/>
          <w:caps w:val="0"/>
        </w:rPr>
        <w:t>rose</w:t>
      </w:r>
      <w:r>
        <w:rPr>
          <w:szCs w:val="28"/>
          <w:b w:val="0"/>
          <w:i w:val="0"/>
          <w:sz w:val="28"/>
          <w:spacing w:val="0"/>
          <w:w w:val="100"/>
          <w:rFonts/>
          <w:caps w:val="0"/>
        </w:rPr>
        <w:t> </w:t>
      </w:r>
      <w:r>
        <w:rPr>
          <w:szCs w:val="28"/>
          <w:b w:val="0"/>
          <w:i w:val="0"/>
          <w:sz w:val="28"/>
          <w:spacing w:val="0"/>
          <w:w w:val="100"/>
          <w:rFonts/>
          <w:caps w:val="0"/>
        </w:rPr>
        <w:t>sharply</w:t>
      </w:r>
      <w:r w:rsidRPr="000D5464">
        <w:rPr>
          <w:szCs w:val="28"/>
          <w:b w:val="0"/>
          <w:i w:val="0"/>
          <w:sz w:val="28"/>
          <w:spacing w:val="0"/>
          <w:w w:val="100"/>
          <w:rFonts/>
          <w:caps w:val="0"/>
        </w:rPr>
        <w:t> </w:t>
      </w:r>
      <w:r w:rsidRPr="000D5464">
        <w:rPr>
          <w:szCs w:val="28"/>
          <w:b w:val="0"/>
          <w:i w:val="0"/>
          <w:sz w:val="28"/>
          <w:spacing w:val="0"/>
          <w:w w:val="100"/>
          <w:rFonts/>
          <w:caps w:val="0"/>
        </w:rPr>
        <w:t>to</w:t>
      </w:r>
      <w:r w:rsidRPr="000D5464">
        <w:rPr>
          <w:szCs w:val="28"/>
          <w:b w:val="0"/>
          <w:i w:val="0"/>
          <w:sz w:val="28"/>
          <w:spacing w:val="0"/>
          <w:w w:val="100"/>
          <w:rFonts/>
          <w:caps w:val="0"/>
        </w:rPr>
        <w:t> </w:t>
      </w:r>
      <w:r w:rsidRPr="000D5464">
        <w:rPr>
          <w:szCs w:val="28"/>
          <w:b w:val="0"/>
          <w:i w:val="0"/>
          <w:sz w:val="28"/>
          <w:spacing w:val="0"/>
          <w:w w:val="100"/>
          <w:rFonts/>
          <w:caps w:val="0"/>
        </w:rPr>
        <w:t>its</w:t>
      </w:r>
      <w:r w:rsidRPr="000D5464">
        <w:rPr>
          <w:szCs w:val="28"/>
          <w:b w:val="0"/>
          <w:i w:val="0"/>
          <w:sz w:val="28"/>
          <w:spacing w:val="0"/>
          <w:w w:val="100"/>
          <w:rFonts/>
          <w:caps w:val="0"/>
        </w:rPr>
        <w:t> </w:t>
      </w:r>
      <w:r w:rsidRPr="000D5464">
        <w:rPr>
          <w:szCs w:val="28"/>
          <w:b w:val="0"/>
          <w:i w:val="0"/>
          <w:sz w:val="28"/>
          <w:spacing w:val="0"/>
          <w:w w:val="100"/>
          <w:rFonts/>
          <w:caps w:val="0"/>
        </w:rPr>
        <w:t>maximum</w:t>
      </w:r>
      <w:r w:rsidRPr="000D5464">
        <w:rPr>
          <w:szCs w:val="28"/>
          <w:b w:val="0"/>
          <w:i w:val="0"/>
          <w:sz w:val="28"/>
          <w:spacing w:val="0"/>
          <w:w w:val="100"/>
          <w:rFonts/>
          <w:caps w:val="0"/>
        </w:rPr>
        <w:t> </w:t>
      </w:r>
      <w:r w:rsidRPr="000D5464">
        <w:rPr>
          <w:szCs w:val="28"/>
          <w:b w:val="0"/>
          <w:i w:val="0"/>
          <w:sz w:val="28"/>
          <w:spacing w:val="0"/>
          <w:w w:val="100"/>
          <w:rFonts/>
          <w:caps w:val="0"/>
        </w:rPr>
        <w:t>value</w:t>
      </w:r>
      <w:r w:rsidRPr="000D5464">
        <w:rPr>
          <w:szCs w:val="28"/>
          <w:b w:val="0"/>
          <w:i w:val="0"/>
          <w:sz w:val="28"/>
          <w:spacing w:val="0"/>
          <w:w w:val="100"/>
          <w:rFonts/>
          <w:caps w:val="0"/>
        </w:rPr>
        <w:t> </w:t>
      </w:r>
      <w:r w:rsidRPr="000D5464">
        <w:rPr>
          <w:szCs w:val="28"/>
          <w:b w:val="0"/>
          <w:i w:val="0"/>
          <w:sz w:val="28"/>
          <w:spacing w:val="0"/>
          <w:w w:val="100"/>
          <w:rFonts/>
          <w:caps w:val="0"/>
        </w:rPr>
        <w:t>of</w:t>
      </w:r>
      <w:r w:rsidRPr="000D5464">
        <w:rPr>
          <w:szCs w:val="28"/>
          <w:b w:val="0"/>
          <w:i w:val="0"/>
          <w:sz w:val="28"/>
          <w:spacing w:val="0"/>
          <w:w w:val="100"/>
          <w:rFonts/>
          <w:caps w:val="0"/>
        </w:rPr>
        <w:t> </w:t>
      </w:r>
      <w:r w:rsidRPr="00141455">
        <w:rPr>
          <w:szCs w:val="28"/>
          <w:b w:val="0"/>
          <w:i w:val="0"/>
          <w:sz w:val="28"/>
          <w:spacing w:val="0"/>
          <w:w w:val="100"/>
          <w:rFonts/>
          <w:caps w:val="0"/>
        </w:rPr>
        <w:t>318.9371</w:t>
      </w:r>
      <w:r>
        <w:rPr>
          <w:szCs w:val="28"/>
          <w:b w:val="0"/>
          <w:i w:val="0"/>
          <w:sz w:val="28"/>
          <w:spacing w:val="0"/>
          <w:w w:val="100"/>
          <w:rFonts/>
          <w:caps w:val="0"/>
        </w:rPr>
        <w:t> </w:t>
      </w:r>
      <w:r>
        <w:rPr>
          <w:szCs w:val="28"/>
          <w:b w:val="0"/>
          <w:i w:val="0"/>
          <w:sz w:val="28"/>
          <w:spacing w:val="0"/>
          <w:w w:val="100"/>
          <w:rFonts/>
          <w:caps w:val="0"/>
        </w:rPr>
        <w:t>N-units</w:t>
      </w:r>
      <w:r>
        <w:rPr>
          <w:szCs w:val="28"/>
          <w:b w:val="0"/>
          <w:i w:val="0"/>
          <w:sz w:val="28"/>
          <w:spacing w:val="0"/>
          <w:w w:val="100"/>
          <w:rFonts/>
          <w:caps w:val="0"/>
        </w:rPr>
        <w:t> </w:t>
      </w:r>
      <w:r>
        <w:rPr>
          <w:szCs w:val="28"/>
          <w:b w:val="0"/>
          <w:i w:val="0"/>
          <w:sz w:val="28"/>
          <w:spacing w:val="0"/>
          <w:w w:val="100"/>
          <w:rFonts/>
          <w:caps w:val="0"/>
        </w:rPr>
        <w:t>in</w:t>
      </w:r>
      <w:r>
        <w:rPr>
          <w:szCs w:val="28"/>
          <w:b w:val="0"/>
          <w:i w:val="0"/>
          <w:sz w:val="28"/>
          <w:spacing w:val="0"/>
          <w:w w:val="100"/>
          <w:rFonts/>
          <w:caps w:val="0"/>
        </w:rPr>
        <w:t> </w:t>
      </w:r>
      <w:r>
        <w:rPr>
          <w:szCs w:val="28"/>
          <w:b w:val="0"/>
          <w:i w:val="0"/>
          <w:sz w:val="28"/>
          <w:spacing w:val="0"/>
          <w:w w:val="100"/>
          <w:rFonts/>
          <w:caps w:val="0"/>
        </w:rPr>
        <w:t>the</w:t>
      </w:r>
      <w:r>
        <w:rPr>
          <w:szCs w:val="28"/>
          <w:b w:val="0"/>
          <w:i w:val="0"/>
          <w:sz w:val="28"/>
          <w:spacing w:val="0"/>
          <w:w w:val="100"/>
          <w:rFonts/>
          <w:caps w:val="0"/>
        </w:rPr>
        <w:t> </w:t>
      </w:r>
      <w:r>
        <w:rPr>
          <w:szCs w:val="28"/>
          <w:b w:val="0"/>
          <w:i w:val="0"/>
          <w:sz w:val="28"/>
          <w:spacing w:val="0"/>
          <w:w w:val="100"/>
          <w:rFonts/>
          <w:caps w:val="0"/>
        </w:rPr>
        <w:t>2022.</w:t>
      </w:r>
    </w:p>
    <w:p w14:paraId="3F06C926"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025F81E3"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25069518"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089272F8"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755155E1"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4C588502"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7AF389B2"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6BF6680C"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67029443"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68FEAA93"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0CE2BA3F"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710FCB7D"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Pr>
          <w:szCs w:val="28"/>
          <w:b w:val="1"/>
          <w:i w:val="0"/>
          <w:sz w:val="28"/>
          <w:spacing w:val="0"/>
          <w:w w:val="100"/>
          <w:rFonts/>
          <w:caps w:val="0"/>
        </w:rPr>
        <w:t>13</w:t>
      </w:r>
    </w:p>
    <w:p w14:paraId="05FE7AFE"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szCs w:val="28"/>
          <w:b w:val="1"/>
          <w:i w:val="0"/>
          <w:sz w:val="28"/>
          <w:spacing w:val="0"/>
          <w:w w:val="100"/>
          <w:rFonts/>
          <w:caps w:val="0"/>
        </w:rPr>
        <w:t>CONCLUSION</w:t>
      </w:r>
    </w:p>
    <w:p w14:paraId="0EC10A10"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1EABCC99" w14:textId="77777777" w:rsidR="00E849EA" w:rsidRPr="005965D1" w:rsidRDefault="00E849EA" w:rsidP="00E849EA">
      <w:pPr>
        <w:spacing w:before="0" w:beforeAutospacing="0" w:after="160" w:afterAutospacing="0" w:lineRule="auto" w:line="259"/>
        <w:rPr>
          <w:szCs w:val="24"/>
          <w:b w:val="1"/>
          <w:i w:val="0"/>
          <w:sz w:val="24"/>
          <w:spacing w:val="0"/>
          <w:w w:val="100"/>
          <w:caps w:val="0"/>
        </w:rPr>
        <w:snapToGrid w:val="0"/>
        <w:textAlignment w:val="baseline"/>
        <w:tabs>
          <w:tab w:val="left" w:pos="5600"/>
        </w:tabs>
      </w:pPr>
      <w:r w:rsidRPr="005965D1">
        <w:rPr>
          <w:szCs w:val="24"/>
          <w:b w:val="0"/>
          <w:i w:val="0"/>
          <w:sz w:val="24"/>
          <w:spacing w:val="0"/>
          <w:w w:val="100"/>
          <w:rFonts/>
          <w:caps w:val="0"/>
        </w:rPr>
        <w:t>The</w:t>
      </w:r>
      <w:r w:rsidRPr="005965D1">
        <w:rPr>
          <w:szCs w:val="24"/>
          <w:b w:val="0"/>
          <w:i w:val="0"/>
          <w:sz w:val="24"/>
          <w:spacing w:val="0"/>
          <w:w w:val="100"/>
          <w:rFonts/>
          <w:caps w:val="0"/>
        </w:rPr>
        <w:t> </w:t>
      </w:r>
      <w:r w:rsidRPr="005965D1">
        <w:rPr>
          <w:szCs w:val="24"/>
          <w:b w:val="0"/>
          <w:i w:val="0"/>
          <w:sz w:val="24"/>
          <w:spacing w:val="0"/>
          <w:w w:val="100"/>
          <w:rFonts/>
          <w:caps w:val="0"/>
        </w:rPr>
        <w:t>international</w:t>
      </w:r>
      <w:r w:rsidRPr="005965D1">
        <w:rPr>
          <w:szCs w:val="24"/>
          <w:b w:val="0"/>
          <w:i w:val="0"/>
          <w:sz w:val="24"/>
          <w:spacing w:val="0"/>
          <w:w w:val="100"/>
          <w:rFonts/>
          <w:caps w:val="0"/>
        </w:rPr>
        <w:t> </w:t>
      </w:r>
      <w:r w:rsidRPr="005965D1">
        <w:rPr>
          <w:szCs w:val="24"/>
          <w:b w:val="0"/>
          <w:i w:val="0"/>
          <w:sz w:val="24"/>
          <w:spacing w:val="0"/>
          <w:w w:val="100"/>
          <w:rFonts/>
          <w:caps w:val="0"/>
        </w:rPr>
        <w:t>telecommunication</w:t>
      </w:r>
      <w:r w:rsidRPr="005965D1">
        <w:rPr>
          <w:szCs w:val="24"/>
          <w:b w:val="0"/>
          <w:i w:val="0"/>
          <w:sz w:val="24"/>
          <w:spacing w:val="0"/>
          <w:w w:val="100"/>
          <w:rFonts/>
          <w:caps w:val="0"/>
        </w:rPr>
        <w:t> </w:t>
      </w:r>
      <w:r w:rsidRPr="005965D1">
        <w:rPr>
          <w:szCs w:val="24"/>
          <w:b w:val="0"/>
          <w:i w:val="0"/>
          <w:sz w:val="24"/>
          <w:spacing w:val="0"/>
          <w:w w:val="100"/>
          <w:rFonts/>
          <w:caps w:val="0"/>
        </w:rPr>
        <w:t>union</w:t>
      </w:r>
      <w:r w:rsidRPr="005965D1">
        <w:rPr>
          <w:szCs w:val="24"/>
          <w:b w:val="0"/>
          <w:i w:val="0"/>
          <w:sz w:val="24"/>
          <w:spacing w:val="0"/>
          <w:w w:val="100"/>
          <w:rFonts/>
          <w:caps w:val="0"/>
        </w:rPr>
        <w:t> </w:t>
      </w:r>
      <w:r w:rsidRPr="005965D1">
        <w:rPr>
          <w:szCs w:val="24"/>
          <w:b w:val="0"/>
          <w:i w:val="0"/>
          <w:sz w:val="24"/>
          <w:spacing w:val="0"/>
          <w:w w:val="100"/>
          <w:rFonts/>
          <w:caps w:val="0"/>
        </w:rPr>
        <w:t>(ITU)</w:t>
      </w:r>
      <w:r w:rsidRPr="005965D1">
        <w:rPr>
          <w:szCs w:val="24"/>
          <w:b w:val="0"/>
          <w:i w:val="0"/>
          <w:sz w:val="24"/>
          <w:spacing w:val="0"/>
          <w:w w:val="100"/>
          <w:rFonts/>
          <w:caps w:val="0"/>
        </w:rPr>
        <w:t> </w:t>
      </w:r>
      <w:r w:rsidRPr="005965D1">
        <w:rPr>
          <w:szCs w:val="24"/>
          <w:b w:val="0"/>
          <w:i w:val="0"/>
          <w:sz w:val="24"/>
          <w:spacing w:val="0"/>
          <w:w w:val="100"/>
          <w:rFonts/>
          <w:caps w:val="0"/>
        </w:rPr>
        <w:t>method</w:t>
      </w:r>
      <w:r w:rsidRPr="005965D1">
        <w:rPr>
          <w:szCs w:val="24"/>
          <w:b w:val="0"/>
          <w:i w:val="0"/>
          <w:sz w:val="24"/>
          <w:spacing w:val="0"/>
          <w:w w:val="100"/>
          <w:rFonts/>
          <w:caps w:val="0"/>
        </w:rPr>
        <w:t> </w:t>
      </w:r>
      <w:r w:rsidRPr="005965D1">
        <w:rPr>
          <w:szCs w:val="24"/>
          <w:b w:val="0"/>
          <w:i w:val="0"/>
          <w:sz w:val="24"/>
          <w:spacing w:val="0"/>
          <w:w w:val="100"/>
          <w:rFonts/>
          <w:caps w:val="0"/>
        </w:rPr>
        <w:t>has</w:t>
      </w:r>
      <w:r w:rsidRPr="005965D1">
        <w:rPr>
          <w:szCs w:val="24"/>
          <w:b w:val="0"/>
          <w:i w:val="0"/>
          <w:sz w:val="24"/>
          <w:spacing w:val="0"/>
          <w:w w:val="100"/>
          <w:rFonts/>
          <w:caps w:val="0"/>
        </w:rPr>
        <w:t> </w:t>
      </w:r>
      <w:r w:rsidRPr="005965D1">
        <w:rPr>
          <w:szCs w:val="24"/>
          <w:b w:val="0"/>
          <w:i w:val="0"/>
          <w:sz w:val="24"/>
          <w:spacing w:val="0"/>
          <w:w w:val="100"/>
          <w:rFonts/>
          <w:caps w:val="0"/>
        </w:rPr>
        <w:t>been</w:t>
      </w:r>
      <w:r w:rsidRPr="005965D1">
        <w:rPr>
          <w:szCs w:val="24"/>
          <w:b w:val="0"/>
          <w:i w:val="0"/>
          <w:sz w:val="24"/>
          <w:spacing w:val="0"/>
          <w:w w:val="100"/>
          <w:rFonts/>
          <w:caps w:val="0"/>
        </w:rPr>
        <w:t> </w:t>
      </w:r>
      <w:r w:rsidRPr="005965D1">
        <w:rPr>
          <w:szCs w:val="24"/>
          <w:b w:val="0"/>
          <w:i w:val="0"/>
          <w:sz w:val="24"/>
          <w:spacing w:val="0"/>
          <w:w w:val="100"/>
          <w:rFonts/>
          <w:caps w:val="0"/>
        </w:rPr>
        <w:t>employed</w:t>
      </w:r>
      <w:r w:rsidRPr="005965D1">
        <w:rPr>
          <w:szCs w:val="24"/>
          <w:b w:val="0"/>
          <w:i w:val="0"/>
          <w:sz w:val="24"/>
          <w:spacing w:val="0"/>
          <w:w w:val="100"/>
          <w:rFonts/>
          <w:caps w:val="0"/>
        </w:rPr>
        <w:t> </w:t>
      </w:r>
      <w:r w:rsidRPr="005965D1">
        <w:rPr>
          <w:szCs w:val="24"/>
          <w:b w:val="0"/>
          <w:i w:val="0"/>
          <w:sz w:val="24"/>
          <w:spacing w:val="0"/>
          <w:w w:val="100"/>
          <w:rFonts/>
          <w:caps w:val="0"/>
        </w:rPr>
        <w:t>to</w:t>
      </w:r>
      <w:r w:rsidRPr="005965D1">
        <w:rPr>
          <w:szCs w:val="24"/>
          <w:b w:val="0"/>
          <w:i w:val="0"/>
          <w:sz w:val="24"/>
          <w:spacing w:val="0"/>
          <w:w w:val="100"/>
          <w:rFonts/>
          <w:caps w:val="0"/>
        </w:rPr>
        <w:t> </w:t>
      </w:r>
      <w:r w:rsidRPr="005965D1">
        <w:rPr>
          <w:szCs w:val="24"/>
          <w:b w:val="0"/>
          <w:i w:val="0"/>
          <w:sz w:val="24"/>
          <w:spacing w:val="0"/>
          <w:w w:val="100"/>
          <w:rFonts/>
          <w:caps w:val="0"/>
        </w:rPr>
        <w:t>estimate</w:t>
      </w:r>
      <w:r w:rsidRPr="005965D1">
        <w:rPr>
          <w:szCs w:val="24"/>
          <w:b w:val="0"/>
          <w:i w:val="0"/>
          <w:sz w:val="24"/>
          <w:spacing w:val="0"/>
          <w:w w:val="100"/>
          <w:rFonts/>
          <w:caps w:val="0"/>
        </w:rPr>
        <w:t> </w:t>
      </w:r>
      <w:r w:rsidRPr="005965D1">
        <w:rPr>
          <w:szCs w:val="24"/>
          <w:b w:val="0"/>
          <w:i w:val="0"/>
          <w:sz w:val="24"/>
          <w:spacing w:val="0"/>
          <w:w w:val="100"/>
          <w:rFonts/>
          <w:caps w:val="0"/>
        </w:rPr>
        <w:t>the</w:t>
      </w:r>
      <w:r w:rsidRPr="005965D1">
        <w:rPr>
          <w:szCs w:val="24"/>
          <w:b w:val="0"/>
          <w:i w:val="0"/>
          <w:sz w:val="24"/>
          <w:spacing w:val="0"/>
          <w:w w:val="100"/>
          <w:rFonts/>
          <w:caps w:val="0"/>
        </w:rPr>
        <w:t> </w:t>
      </w:r>
      <w:r w:rsidRPr="005965D1">
        <w:rPr>
          <w:szCs w:val="24"/>
          <w:b w:val="0"/>
          <w:i w:val="0"/>
          <w:sz w:val="24"/>
          <w:spacing w:val="0"/>
          <w:w w:val="100"/>
          <w:rFonts/>
          <w:caps w:val="0"/>
        </w:rPr>
        <w:t>yearly</w:t>
      </w:r>
      <w:r w:rsidRPr="005965D1">
        <w:rPr>
          <w:szCs w:val="24"/>
          <w:b w:val="0"/>
          <w:i w:val="0"/>
          <w:sz w:val="24"/>
          <w:spacing w:val="0"/>
          <w:w w:val="100"/>
          <w:rFonts/>
          <w:caps w:val="0"/>
        </w:rPr>
        <w:t> </w:t>
      </w:r>
      <w:r w:rsidRPr="005965D1">
        <w:rPr>
          <w:szCs w:val="24"/>
          <w:b w:val="0"/>
          <w:i w:val="0"/>
          <w:sz w:val="24"/>
          <w:spacing w:val="0"/>
          <w:w w:val="100"/>
          <w:rFonts/>
          <w:caps w:val="0"/>
        </w:rPr>
        <w:t>and</w:t>
      </w:r>
      <w:r w:rsidRPr="005965D1">
        <w:rPr>
          <w:szCs w:val="24"/>
          <w:b w:val="0"/>
          <w:i w:val="0"/>
          <w:sz w:val="24"/>
          <w:spacing w:val="0"/>
          <w:w w:val="100"/>
          <w:rFonts/>
          <w:caps w:val="0"/>
        </w:rPr>
        <w:t> </w:t>
      </w:r>
      <w:r w:rsidRPr="005965D1">
        <w:rPr>
          <w:szCs w:val="24"/>
          <w:b w:val="0"/>
          <w:i w:val="0"/>
          <w:sz w:val="24"/>
          <w:spacing w:val="0"/>
          <w:w w:val="100"/>
          <w:rFonts/>
          <w:caps w:val="0"/>
        </w:rPr>
        <w:t>monthly</w:t>
      </w:r>
      <w:r w:rsidRPr="005965D1">
        <w:rPr>
          <w:szCs w:val="24"/>
          <w:b w:val="0"/>
          <w:i w:val="0"/>
          <w:sz w:val="24"/>
          <w:spacing w:val="0"/>
          <w:w w:val="100"/>
          <w:rFonts/>
          <w:caps w:val="0"/>
        </w:rPr>
        <w:t> </w:t>
      </w:r>
      <w:r w:rsidRPr="005965D1">
        <w:rPr>
          <w:szCs w:val="24"/>
          <w:b w:val="0"/>
          <w:i w:val="0"/>
          <w:sz w:val="24"/>
          <w:spacing w:val="0"/>
          <w:w w:val="100"/>
          <w:rFonts/>
          <w:caps w:val="0"/>
        </w:rPr>
        <w:t>tropospheric</w:t>
      </w:r>
      <w:r w:rsidRPr="005965D1">
        <w:rPr>
          <w:szCs w:val="24"/>
          <w:b w:val="0"/>
          <w:i w:val="0"/>
          <w:sz w:val="24"/>
          <w:spacing w:val="0"/>
          <w:w w:val="100"/>
          <w:rFonts/>
          <w:caps w:val="0"/>
        </w:rPr>
        <w:t> </w:t>
      </w:r>
      <w:r w:rsidRPr="005965D1">
        <w:rPr>
          <w:szCs w:val="24"/>
          <w:b w:val="0"/>
          <w:i w:val="0"/>
          <w:sz w:val="24"/>
          <w:spacing w:val="0"/>
          <w:w w:val="100"/>
          <w:rFonts/>
          <w:caps w:val="0"/>
        </w:rPr>
        <w:t>radio</w:t>
      </w:r>
      <w:r w:rsidRPr="005965D1">
        <w:rPr>
          <w:szCs w:val="24"/>
          <w:b w:val="0"/>
          <w:i w:val="0"/>
          <w:sz w:val="24"/>
          <w:spacing w:val="0"/>
          <w:w w:val="100"/>
          <w:rFonts/>
          <w:caps w:val="0"/>
        </w:rPr>
        <w:t> </w:t>
      </w:r>
      <w:r w:rsidRPr="005965D1">
        <w:rPr>
          <w:szCs w:val="24"/>
          <w:b w:val="0"/>
          <w:i w:val="0"/>
          <w:sz w:val="24"/>
          <w:spacing w:val="0"/>
          <w:w w:val="100"/>
          <w:rFonts/>
          <w:caps w:val="0"/>
        </w:rPr>
        <w:t>refractivity</w:t>
      </w:r>
      <w:r w:rsidRPr="005965D1">
        <w:rPr>
          <w:szCs w:val="24"/>
          <w:b w:val="0"/>
          <w:i w:val="0"/>
          <w:sz w:val="24"/>
          <w:spacing w:val="0"/>
          <w:w w:val="100"/>
          <w:rFonts/>
          <w:caps w:val="0"/>
        </w:rPr>
        <w:t> </w:t>
      </w:r>
      <w:r w:rsidRPr="005965D1">
        <w:rPr>
          <w:szCs w:val="24"/>
          <w:b w:val="0"/>
          <w:i w:val="0"/>
          <w:sz w:val="24"/>
          <w:spacing w:val="0"/>
          <w:w w:val="100"/>
          <w:rFonts/>
          <w:caps w:val="0"/>
        </w:rPr>
        <w:t>over</w:t>
      </w:r>
      <w:r w:rsidRPr="005965D1">
        <w:rPr>
          <w:szCs w:val="24"/>
          <w:b w:val="0"/>
          <w:i w:val="0"/>
          <w:sz w:val="24"/>
          <w:spacing w:val="0"/>
          <w:w w:val="100"/>
          <w:rFonts/>
          <w:caps w:val="0"/>
        </w:rPr>
        <w:t> </w:t>
      </w:r>
      <w:r w:rsidRPr="005965D1">
        <w:rPr>
          <w:szCs w:val="24"/>
          <w:b w:val="0"/>
          <w:i w:val="0"/>
          <w:sz w:val="24"/>
          <w:spacing w:val="0"/>
          <w:w w:val="100"/>
          <w:rFonts/>
          <w:caps w:val="0"/>
        </w:rPr>
        <w:t>Zaria,</w:t>
      </w:r>
      <w:r w:rsidRPr="005965D1">
        <w:rPr>
          <w:szCs w:val="24"/>
          <w:b w:val="0"/>
          <w:i w:val="0"/>
          <w:sz w:val="24"/>
          <w:spacing w:val="0"/>
          <w:w w:val="100"/>
          <w:rFonts/>
          <w:caps w:val="0"/>
        </w:rPr>
        <w:t> </w:t>
      </w:r>
      <w:r w:rsidRPr="005965D1">
        <w:rPr>
          <w:szCs w:val="24"/>
          <w:b w:val="0"/>
          <w:i w:val="0"/>
          <w:sz w:val="24"/>
          <w:spacing w:val="0"/>
          <w:w w:val="100"/>
          <w:rFonts/>
          <w:caps w:val="0"/>
        </w:rPr>
        <w:t>Nigeria</w:t>
      </w:r>
      <w:r w:rsidRPr="005965D1">
        <w:rPr>
          <w:szCs w:val="24"/>
          <w:b w:val="0"/>
          <w:i w:val="0"/>
          <w:sz w:val="24"/>
          <w:spacing w:val="0"/>
          <w:w w:val="100"/>
          <w:rFonts/>
          <w:caps w:val="0"/>
        </w:rPr>
        <w:t> </w:t>
      </w:r>
      <w:r w:rsidRPr="005965D1">
        <w:rPr>
          <w:szCs w:val="24"/>
          <w:b w:val="0"/>
          <w:i w:val="0"/>
          <w:sz w:val="24"/>
          <w:spacing w:val="0"/>
          <w:w w:val="100"/>
          <w:rFonts/>
          <w:caps w:val="0"/>
        </w:rPr>
        <w:t>using</w:t>
      </w:r>
      <w:r w:rsidRPr="005965D1">
        <w:rPr>
          <w:szCs w:val="24"/>
          <w:b w:val="0"/>
          <w:i w:val="0"/>
          <w:sz w:val="24"/>
          <w:spacing w:val="0"/>
          <w:w w:val="100"/>
          <w:rFonts/>
          <w:caps w:val="0"/>
        </w:rPr>
        <w:t> </w:t>
      </w:r>
      <w:r w:rsidRPr="005965D1">
        <w:rPr>
          <w:szCs w:val="24"/>
          <w:b w:val="0"/>
          <w:i w:val="0"/>
          <w:sz w:val="24"/>
          <w:spacing w:val="0"/>
          <w:w w:val="100"/>
          <w:rFonts/>
          <w:caps w:val="0"/>
        </w:rPr>
        <w:t>meteorological</w:t>
      </w:r>
      <w:r w:rsidRPr="005965D1">
        <w:rPr>
          <w:szCs w:val="24"/>
          <w:b w:val="0"/>
          <w:i w:val="0"/>
          <w:sz w:val="24"/>
          <w:spacing w:val="0"/>
          <w:w w:val="100"/>
          <w:rFonts/>
          <w:caps w:val="0"/>
        </w:rPr>
        <w:t> </w:t>
      </w:r>
      <w:r w:rsidRPr="005965D1">
        <w:rPr>
          <w:szCs w:val="24"/>
          <w:b w:val="0"/>
          <w:i w:val="0"/>
          <w:sz w:val="24"/>
          <w:spacing w:val="0"/>
          <w:w w:val="100"/>
          <w:rFonts/>
          <w:caps w:val="0"/>
        </w:rPr>
        <w:t>parameters</w:t>
      </w:r>
      <w:r w:rsidRPr="005965D1">
        <w:rPr>
          <w:szCs w:val="24"/>
          <w:b w:val="0"/>
          <w:i w:val="0"/>
          <w:sz w:val="24"/>
          <w:spacing w:val="0"/>
          <w:w w:val="100"/>
          <w:rFonts/>
          <w:caps w:val="0"/>
        </w:rPr>
        <w:t> </w:t>
      </w:r>
      <w:r w:rsidRPr="005965D1">
        <w:rPr>
          <w:szCs w:val="24"/>
          <w:b w:val="0"/>
          <w:i w:val="0"/>
          <w:sz w:val="24"/>
          <w:spacing w:val="0"/>
          <w:w w:val="100"/>
          <w:rFonts/>
          <w:caps w:val="0"/>
        </w:rPr>
        <w:t>of</w:t>
      </w:r>
      <w:r w:rsidRPr="005965D1">
        <w:rPr>
          <w:szCs w:val="24"/>
          <w:b w:val="0"/>
          <w:i w:val="0"/>
          <w:sz w:val="24"/>
          <w:spacing w:val="0"/>
          <w:w w:val="100"/>
          <w:rFonts/>
          <w:caps w:val="0"/>
        </w:rPr>
        <w:t> </w:t>
      </w:r>
      <w:r w:rsidRPr="005965D1">
        <w:rPr>
          <w:szCs w:val="24"/>
          <w:b w:val="0"/>
          <w:i w:val="0"/>
          <w:sz w:val="24"/>
          <w:spacing w:val="0"/>
          <w:w w:val="100"/>
          <w:rFonts/>
          <w:caps w:val="0"/>
        </w:rPr>
        <w:t>temperature,</w:t>
      </w:r>
      <w:r w:rsidRPr="005965D1">
        <w:rPr>
          <w:szCs w:val="24"/>
          <w:b w:val="0"/>
          <w:i w:val="0"/>
          <w:sz w:val="24"/>
          <w:spacing w:val="0"/>
          <w:w w:val="100"/>
          <w:rFonts/>
          <w:caps w:val="0"/>
        </w:rPr>
        <w:t> </w:t>
      </w:r>
      <w:r w:rsidRPr="005965D1">
        <w:rPr>
          <w:szCs w:val="24"/>
          <w:b w:val="0"/>
          <w:i w:val="0"/>
          <w:sz w:val="24"/>
          <w:spacing w:val="0"/>
          <w:w w:val="100"/>
          <w:rFonts/>
          <w:caps w:val="0"/>
        </w:rPr>
        <w:t>relative</w:t>
      </w:r>
      <w:r w:rsidRPr="005965D1">
        <w:rPr>
          <w:szCs w:val="24"/>
          <w:b w:val="0"/>
          <w:i w:val="0"/>
          <w:sz w:val="24"/>
          <w:spacing w:val="0"/>
          <w:w w:val="100"/>
          <w:rFonts/>
          <w:caps w:val="0"/>
        </w:rPr>
        <w:t> </w:t>
      </w:r>
      <w:r w:rsidRPr="005965D1">
        <w:rPr>
          <w:szCs w:val="24"/>
          <w:b w:val="0"/>
          <w:i w:val="0"/>
          <w:sz w:val="24"/>
          <w:spacing w:val="0"/>
          <w:w w:val="100"/>
          <w:rFonts/>
          <w:caps w:val="0"/>
        </w:rPr>
        <w:t>humidity</w:t>
      </w:r>
      <w:r w:rsidRPr="005965D1">
        <w:rPr>
          <w:szCs w:val="24"/>
          <w:b w:val="0"/>
          <w:i w:val="0"/>
          <w:sz w:val="24"/>
          <w:spacing w:val="0"/>
          <w:w w:val="100"/>
          <w:rFonts/>
          <w:caps w:val="0"/>
        </w:rPr>
        <w:t> </w:t>
      </w:r>
      <w:r w:rsidRPr="005965D1">
        <w:rPr>
          <w:szCs w:val="24"/>
          <w:b w:val="0"/>
          <w:i w:val="0"/>
          <w:sz w:val="24"/>
          <w:spacing w:val="0"/>
          <w:w w:val="100"/>
          <w:rFonts/>
          <w:caps w:val="0"/>
        </w:rPr>
        <w:t>and</w:t>
      </w:r>
      <w:r w:rsidRPr="005965D1">
        <w:rPr>
          <w:szCs w:val="24"/>
          <w:b w:val="0"/>
          <w:i w:val="0"/>
          <w:sz w:val="24"/>
          <w:spacing w:val="0"/>
          <w:w w:val="100"/>
          <w:rFonts/>
          <w:caps w:val="0"/>
        </w:rPr>
        <w:t> </w:t>
      </w:r>
      <w:r w:rsidRPr="005965D1">
        <w:rPr>
          <w:szCs w:val="24"/>
          <w:b w:val="0"/>
          <w:i w:val="0"/>
          <w:sz w:val="24"/>
          <w:spacing w:val="0"/>
          <w:w w:val="100"/>
          <w:rFonts/>
          <w:caps w:val="0"/>
        </w:rPr>
        <w:t>atmospheric</w:t>
      </w:r>
      <w:r w:rsidRPr="005965D1">
        <w:rPr>
          <w:szCs w:val="24"/>
          <w:b w:val="0"/>
          <w:i w:val="0"/>
          <w:sz w:val="24"/>
          <w:spacing w:val="0"/>
          <w:w w:val="100"/>
          <w:rFonts/>
          <w:caps w:val="0"/>
        </w:rPr>
        <w:t> </w:t>
      </w:r>
      <w:r w:rsidRPr="005965D1">
        <w:rPr>
          <w:szCs w:val="24"/>
          <w:b w:val="0"/>
          <w:i w:val="0"/>
          <w:sz w:val="24"/>
          <w:spacing w:val="0"/>
          <w:w w:val="100"/>
          <w:rFonts/>
          <w:caps w:val="0"/>
        </w:rPr>
        <w:t>pressure</w:t>
      </w:r>
      <w:r w:rsidRPr="005965D1">
        <w:rPr>
          <w:szCs w:val="24"/>
          <w:b w:val="0"/>
          <w:i w:val="0"/>
          <w:sz w:val="24"/>
          <w:spacing w:val="0"/>
          <w:w w:val="100"/>
          <w:rFonts/>
          <w:caps w:val="0"/>
        </w:rPr>
        <w:t> </w:t>
      </w:r>
      <w:r w:rsidRPr="005965D1">
        <w:rPr>
          <w:szCs w:val="24"/>
          <w:b w:val="0"/>
          <w:i w:val="0"/>
          <w:sz w:val="24"/>
          <w:spacing w:val="0"/>
          <w:w w:val="100"/>
          <w:rFonts/>
          <w:caps w:val="0"/>
        </w:rPr>
        <w:t>during</w:t>
      </w:r>
      <w:r w:rsidRPr="005965D1">
        <w:rPr>
          <w:szCs w:val="24"/>
          <w:b w:val="0"/>
          <w:i w:val="0"/>
          <w:sz w:val="24"/>
          <w:spacing w:val="0"/>
          <w:w w:val="100"/>
          <w:rFonts/>
          <w:caps w:val="0"/>
        </w:rPr>
        <w:t> </w:t>
      </w:r>
      <w:r w:rsidRPr="005965D1">
        <w:rPr>
          <w:szCs w:val="24"/>
          <w:b w:val="0"/>
          <w:i w:val="0"/>
          <w:sz w:val="24"/>
          <w:spacing w:val="0"/>
          <w:w w:val="100"/>
          <w:rFonts/>
          <w:caps w:val="0"/>
        </w:rPr>
        <w:t>the</w:t>
      </w:r>
      <w:r w:rsidRPr="005965D1">
        <w:rPr>
          <w:szCs w:val="24"/>
          <w:b w:val="0"/>
          <w:i w:val="0"/>
          <w:sz w:val="24"/>
          <w:spacing w:val="0"/>
          <w:w w:val="100"/>
          <w:rFonts/>
          <w:caps w:val="0"/>
        </w:rPr>
        <w:t> </w:t>
      </w:r>
      <w:r w:rsidRPr="005965D1">
        <w:rPr>
          <w:szCs w:val="24"/>
          <w:b w:val="0"/>
          <w:i w:val="0"/>
          <w:sz w:val="24"/>
          <w:spacing w:val="0"/>
          <w:w w:val="100"/>
          <w:rFonts/>
          <w:caps w:val="0"/>
        </w:rPr>
        <w:t>period</w:t>
      </w:r>
      <w:r w:rsidRPr="005965D1">
        <w:rPr>
          <w:szCs w:val="24"/>
          <w:b w:val="0"/>
          <w:i w:val="0"/>
          <w:sz w:val="24"/>
          <w:spacing w:val="0"/>
          <w:w w:val="100"/>
          <w:rFonts/>
          <w:caps w:val="0"/>
        </w:rPr>
        <w:t> </w:t>
      </w:r>
      <w:r w:rsidRPr="005965D1">
        <w:rPr>
          <w:szCs w:val="24"/>
          <w:b w:val="0"/>
          <w:i w:val="0"/>
          <w:sz w:val="24"/>
          <w:spacing w:val="0"/>
          <w:w w:val="100"/>
          <w:rFonts/>
          <w:caps w:val="0"/>
        </w:rPr>
        <w:t>of</w:t>
      </w:r>
      <w:r w:rsidRPr="005965D1">
        <w:rPr>
          <w:szCs w:val="24"/>
          <w:b w:val="0"/>
          <w:i w:val="0"/>
          <w:sz w:val="24"/>
          <w:spacing w:val="0"/>
          <w:w w:val="100"/>
          <w:rFonts/>
          <w:caps w:val="0"/>
        </w:rPr>
        <w:t> </w:t>
      </w:r>
      <w:r w:rsidRPr="005965D1">
        <w:rPr>
          <w:szCs w:val="24"/>
          <w:b w:val="0"/>
          <w:i w:val="0"/>
          <w:sz w:val="24"/>
          <w:spacing w:val="0"/>
          <w:w w:val="100"/>
          <w:rFonts/>
          <w:caps w:val="0"/>
        </w:rPr>
        <w:t>eleven</w:t>
      </w:r>
      <w:r w:rsidRPr="005965D1">
        <w:rPr>
          <w:szCs w:val="24"/>
          <w:b w:val="0"/>
          <w:i w:val="0"/>
          <w:sz w:val="24"/>
          <w:spacing w:val="0"/>
          <w:w w:val="100"/>
          <w:rFonts/>
          <w:caps w:val="0"/>
        </w:rPr>
        <w:t> </w:t>
      </w:r>
      <w:r w:rsidRPr="005965D1">
        <w:rPr>
          <w:szCs w:val="24"/>
          <w:b w:val="0"/>
          <w:i w:val="0"/>
          <w:sz w:val="24"/>
          <w:spacing w:val="0"/>
          <w:w w:val="100"/>
          <w:rFonts/>
          <w:caps w:val="0"/>
        </w:rPr>
        <w:t>years</w:t>
      </w:r>
      <w:r w:rsidRPr="005965D1">
        <w:rPr>
          <w:szCs w:val="24"/>
          <w:b w:val="0"/>
          <w:i w:val="0"/>
          <w:sz w:val="24"/>
          <w:spacing w:val="0"/>
          <w:w w:val="100"/>
          <w:rFonts/>
          <w:caps w:val="0"/>
        </w:rPr>
        <w:t> </w:t>
      </w:r>
      <w:r w:rsidRPr="005965D1">
        <w:rPr>
          <w:szCs w:val="24"/>
          <w:b w:val="0"/>
          <w:i w:val="0"/>
          <w:sz w:val="24"/>
          <w:spacing w:val="0"/>
          <w:w w:val="100"/>
          <w:rFonts/>
          <w:caps w:val="0"/>
        </w:rPr>
        <w:t>(2013</w:t>
      </w:r>
      <w:r w:rsidRPr="005965D1">
        <w:rPr>
          <w:szCs w:val="24"/>
          <w:b w:val="0"/>
          <w:i w:val="0"/>
          <w:sz w:val="24"/>
          <w:spacing w:val="0"/>
          <w:w w:val="100"/>
          <w:rFonts/>
          <w:caps w:val="0"/>
        </w:rPr>
        <w:t> </w:t>
      </w:r>
      <w:r w:rsidRPr="005965D1">
        <w:rPr>
          <w:szCs w:val="24"/>
          <w:b w:val="0"/>
          <w:i w:val="0"/>
          <w:sz w:val="24"/>
          <w:spacing w:val="0"/>
          <w:w w:val="100"/>
          <w:rFonts/>
          <w:caps w:val="0"/>
        </w:rPr>
        <w:t>–</w:t>
      </w:r>
      <w:r w:rsidRPr="005965D1">
        <w:rPr>
          <w:szCs w:val="24"/>
          <w:b w:val="0"/>
          <w:i w:val="0"/>
          <w:sz w:val="24"/>
          <w:spacing w:val="0"/>
          <w:w w:val="100"/>
          <w:rFonts/>
          <w:caps w:val="0"/>
        </w:rPr>
        <w:t> </w:t>
      </w:r>
      <w:r w:rsidRPr="005965D1">
        <w:rPr>
          <w:szCs w:val="24"/>
          <w:b w:val="0"/>
          <w:i w:val="0"/>
          <w:sz w:val="24"/>
          <w:spacing w:val="0"/>
          <w:w w:val="100"/>
          <w:rFonts/>
          <w:caps w:val="0"/>
        </w:rPr>
        <w:t>2024).</w:t>
      </w:r>
      <w:r w:rsidRPr="005965D1">
        <w:rPr>
          <w:szCs w:val="24"/>
          <w:b w:val="0"/>
          <w:i w:val="0"/>
          <w:sz w:val="24"/>
          <w:spacing w:val="0"/>
          <w:w w:val="100"/>
          <w:rFonts/>
          <w:caps w:val="0"/>
        </w:rPr>
        <w:t> </w:t>
      </w:r>
      <w:r w:rsidRPr="005965D1">
        <w:rPr>
          <w:szCs w:val="24"/>
          <w:b w:val="0"/>
          <w:i w:val="0"/>
          <w:sz w:val="24"/>
          <w:spacing w:val="0"/>
          <w:w w:val="100"/>
          <w:rFonts/>
          <w:caps w:val="0"/>
        </w:rPr>
        <w:t>The</w:t>
      </w:r>
      <w:r w:rsidRPr="005965D1">
        <w:rPr>
          <w:szCs w:val="24"/>
          <w:b w:val="0"/>
          <w:i w:val="0"/>
          <w:sz w:val="24"/>
          <w:spacing w:val="0"/>
          <w:w w:val="100"/>
          <w:rFonts/>
          <w:caps w:val="0"/>
        </w:rPr>
        <w:t> </w:t>
      </w:r>
      <w:r w:rsidRPr="005965D1">
        <w:rPr>
          <w:szCs w:val="24"/>
          <w:b w:val="0"/>
          <w:i w:val="0"/>
          <w:sz w:val="24"/>
          <w:spacing w:val="0"/>
          <w:w w:val="100"/>
          <w:rFonts/>
          <w:caps w:val="0"/>
        </w:rPr>
        <w:t>yearly</w:t>
      </w:r>
      <w:r w:rsidRPr="005965D1">
        <w:rPr>
          <w:szCs w:val="24"/>
          <w:b w:val="0"/>
          <w:i w:val="0"/>
          <w:sz w:val="24"/>
          <w:spacing w:val="0"/>
          <w:w w:val="100"/>
          <w:rFonts/>
          <w:caps w:val="0"/>
        </w:rPr>
        <w:t> </w:t>
      </w:r>
      <w:r w:rsidRPr="005965D1">
        <w:rPr>
          <w:szCs w:val="24"/>
          <w:b w:val="0"/>
          <w:i w:val="0"/>
          <w:sz w:val="24"/>
          <w:spacing w:val="0"/>
          <w:w w:val="100"/>
          <w:rFonts/>
          <w:caps w:val="0"/>
        </w:rPr>
        <w:t>and</w:t>
      </w:r>
      <w:r w:rsidRPr="005965D1">
        <w:rPr>
          <w:szCs w:val="24"/>
          <w:b w:val="0"/>
          <w:i w:val="0"/>
          <w:sz w:val="24"/>
          <w:spacing w:val="0"/>
          <w:w w:val="100"/>
          <w:rFonts/>
          <w:caps w:val="0"/>
        </w:rPr>
        <w:t> </w:t>
      </w:r>
      <w:r w:rsidRPr="005965D1">
        <w:rPr>
          <w:szCs w:val="24"/>
          <w:b w:val="0"/>
          <w:i w:val="0"/>
          <w:sz w:val="24"/>
          <w:spacing w:val="0"/>
          <w:w w:val="100"/>
          <w:rFonts/>
          <w:caps w:val="0"/>
        </w:rPr>
        <w:t>monthly</w:t>
      </w:r>
      <w:r w:rsidRPr="005965D1">
        <w:rPr>
          <w:szCs w:val="24"/>
          <w:b w:val="0"/>
          <w:i w:val="0"/>
          <w:sz w:val="24"/>
          <w:spacing w:val="0"/>
          <w:w w:val="100"/>
          <w:rFonts/>
          <w:caps w:val="0"/>
        </w:rPr>
        <w:t> </w:t>
      </w:r>
      <w:r w:rsidRPr="005965D1">
        <w:rPr>
          <w:szCs w:val="24"/>
          <w:b w:val="0"/>
          <w:i w:val="0"/>
          <w:sz w:val="24"/>
          <w:spacing w:val="0"/>
          <w:w w:val="100"/>
          <w:rFonts/>
          <w:caps w:val="0"/>
        </w:rPr>
        <w:t>variations</w:t>
      </w:r>
      <w:r w:rsidRPr="005965D1">
        <w:rPr>
          <w:szCs w:val="24"/>
          <w:b w:val="0"/>
          <w:i w:val="0"/>
          <w:sz w:val="24"/>
          <w:spacing w:val="0"/>
          <w:w w:val="100"/>
          <w:rFonts/>
          <w:caps w:val="0"/>
        </w:rPr>
        <w:t> </w:t>
      </w:r>
      <w:r w:rsidRPr="005965D1">
        <w:rPr>
          <w:szCs w:val="24"/>
          <w:b w:val="0"/>
          <w:i w:val="0"/>
          <w:sz w:val="24"/>
          <w:spacing w:val="0"/>
          <w:w w:val="100"/>
          <w:rFonts/>
          <w:caps w:val="0"/>
        </w:rPr>
        <w:t>of</w:t>
      </w:r>
      <w:r w:rsidRPr="005965D1">
        <w:rPr>
          <w:szCs w:val="24"/>
          <w:b w:val="0"/>
          <w:i w:val="0"/>
          <w:sz w:val="24"/>
          <w:spacing w:val="0"/>
          <w:w w:val="100"/>
          <w:rFonts/>
          <w:caps w:val="0"/>
        </w:rPr>
        <w:t> </w:t>
      </w:r>
      <w:r w:rsidRPr="005965D1">
        <w:rPr>
          <w:szCs w:val="24"/>
          <w:b w:val="0"/>
          <w:i w:val="0"/>
          <w:sz w:val="24"/>
          <w:spacing w:val="0"/>
          <w:w w:val="100"/>
          <w:rFonts/>
          <w:caps w:val="0"/>
        </w:rPr>
        <w:t>radio</w:t>
      </w:r>
      <w:r w:rsidRPr="005965D1">
        <w:rPr>
          <w:szCs w:val="24"/>
          <w:b w:val="0"/>
          <w:i w:val="0"/>
          <w:sz w:val="24"/>
          <w:spacing w:val="0"/>
          <w:w w:val="100"/>
          <w:rFonts/>
          <w:caps w:val="0"/>
        </w:rPr>
        <w:t> </w:t>
      </w:r>
      <w:r w:rsidRPr="005965D1">
        <w:rPr>
          <w:szCs w:val="24"/>
          <w:b w:val="0"/>
          <w:i w:val="0"/>
          <w:sz w:val="24"/>
          <w:spacing w:val="0"/>
          <w:w w:val="100"/>
          <w:rFonts/>
          <w:caps w:val="0"/>
        </w:rPr>
        <w:t>refractivity</w:t>
      </w:r>
      <w:r w:rsidRPr="005965D1">
        <w:rPr>
          <w:szCs w:val="24"/>
          <w:b w:val="0"/>
          <w:i w:val="0"/>
          <w:sz w:val="24"/>
          <w:spacing w:val="0"/>
          <w:w w:val="100"/>
          <w:rFonts/>
          <w:caps w:val="0"/>
        </w:rPr>
        <w:t> </w:t>
      </w:r>
      <w:r w:rsidRPr="005965D1">
        <w:rPr>
          <w:szCs w:val="24"/>
          <w:b w:val="0"/>
          <w:i w:val="0"/>
          <w:sz w:val="24"/>
          <w:spacing w:val="0"/>
          <w:w w:val="100"/>
          <w:rFonts/>
          <w:caps w:val="0"/>
        </w:rPr>
        <w:t>was</w:t>
      </w:r>
      <w:r w:rsidRPr="005965D1">
        <w:rPr>
          <w:szCs w:val="24"/>
          <w:b w:val="0"/>
          <w:i w:val="0"/>
          <w:sz w:val="24"/>
          <w:spacing w:val="0"/>
          <w:w w:val="100"/>
          <w:rFonts/>
          <w:caps w:val="0"/>
        </w:rPr>
        <w:t> </w:t>
      </w:r>
      <w:r w:rsidRPr="005965D1">
        <w:rPr>
          <w:szCs w:val="24"/>
          <w:b w:val="0"/>
          <w:i w:val="0"/>
          <w:sz w:val="24"/>
          <w:spacing w:val="0"/>
          <w:w w:val="100"/>
          <w:rFonts/>
          <w:caps w:val="0"/>
        </w:rPr>
        <w:t>also</w:t>
      </w:r>
      <w:r w:rsidRPr="005965D1">
        <w:rPr>
          <w:szCs w:val="24"/>
          <w:b w:val="0"/>
          <w:i w:val="0"/>
          <w:sz w:val="24"/>
          <w:spacing w:val="0"/>
          <w:w w:val="100"/>
          <w:rFonts/>
          <w:caps w:val="0"/>
        </w:rPr>
        <w:t> </w:t>
      </w:r>
      <w:r w:rsidRPr="005965D1">
        <w:rPr>
          <w:szCs w:val="24"/>
          <w:b w:val="0"/>
          <w:i w:val="0"/>
          <w:sz w:val="24"/>
          <w:spacing w:val="0"/>
          <w:w w:val="100"/>
          <w:rFonts/>
          <w:caps w:val="0"/>
        </w:rPr>
        <w:t>studied.</w:t>
      </w:r>
      <w:r w:rsidRPr="005965D1">
        <w:rPr>
          <w:szCs w:val="24"/>
          <w:b w:val="0"/>
          <w:i w:val="0"/>
          <w:sz w:val="24"/>
          <w:spacing w:val="0"/>
          <w:w w:val="100"/>
          <w:rFonts/>
          <w:caps w:val="0"/>
        </w:rPr>
        <w:t> </w:t>
      </w:r>
      <w:r w:rsidRPr="005965D1">
        <w:rPr>
          <w:szCs w:val="24"/>
          <w:b w:val="0"/>
          <w:i w:val="0"/>
          <w:sz w:val="24"/>
          <w:spacing w:val="0"/>
          <w:w w:val="100"/>
          <w:rFonts/>
          <w:caps w:val="0"/>
        </w:rPr>
        <w:t>The</w:t>
      </w:r>
      <w:r w:rsidRPr="005965D1">
        <w:rPr>
          <w:szCs w:val="24"/>
          <w:b w:val="0"/>
          <w:i w:val="0"/>
          <w:sz w:val="24"/>
          <w:spacing w:val="0"/>
          <w:w w:val="100"/>
          <w:rFonts/>
          <w:caps w:val="0"/>
        </w:rPr>
        <w:t> </w:t>
      </w:r>
      <w:r w:rsidRPr="005965D1">
        <w:rPr>
          <w:szCs w:val="24"/>
          <w:b w:val="0"/>
          <w:i w:val="0"/>
          <w:sz w:val="24"/>
          <w:spacing w:val="0"/>
          <w:w w:val="100"/>
          <w:rFonts/>
          <w:caps w:val="0"/>
        </w:rPr>
        <w:t>refractivity</w:t>
      </w:r>
      <w:r w:rsidRPr="005965D1">
        <w:rPr>
          <w:szCs w:val="24"/>
          <w:b w:val="0"/>
          <w:i w:val="0"/>
          <w:sz w:val="24"/>
          <w:spacing w:val="0"/>
          <w:w w:val="100"/>
          <w:rFonts/>
          <w:caps w:val="0"/>
        </w:rPr>
        <w:t> </w:t>
      </w:r>
      <w:r w:rsidRPr="005965D1">
        <w:rPr>
          <w:szCs w:val="24"/>
          <w:b w:val="0"/>
          <w:i w:val="0"/>
          <w:sz w:val="24"/>
          <w:spacing w:val="0"/>
          <w:w w:val="100"/>
          <w:rFonts/>
          <w:caps w:val="0"/>
        </w:rPr>
        <w:t>gradient,</w:t>
      </w:r>
      <w:r w:rsidRPr="005965D1">
        <w:rPr>
          <w:szCs w:val="24"/>
          <w:b w:val="0"/>
          <w:i w:val="0"/>
          <w:sz w:val="24"/>
          <w:spacing w:val="0"/>
          <w:w w:val="100"/>
          <w:rFonts/>
          <w:caps w:val="0"/>
        </w:rPr>
        <w:t> </w:t>
      </w:r>
      <w:r w:rsidRPr="005965D1">
        <w:rPr>
          <w:szCs w:val="24"/>
          <w:b w:val="0"/>
          <w:i w:val="0"/>
          <w:sz w:val="24"/>
          <w:spacing w:val="0"/>
          <w:w w:val="100"/>
          <w:rFonts/>
          <w:caps w:val="0"/>
        </w:rPr>
        <w:t>and</w:t>
      </w:r>
      <w:r w:rsidRPr="005965D1">
        <w:rPr>
          <w:szCs w:val="24"/>
          <w:b w:val="0"/>
          <w:i w:val="0"/>
          <w:sz w:val="24"/>
          <w:spacing w:val="0"/>
          <w:w w:val="100"/>
          <w:rFonts/>
          <w:caps w:val="0"/>
        </w:rPr>
        <w:t> </w:t>
      </w:r>
      <w:r w:rsidRPr="005965D1">
        <w:rPr>
          <w:szCs w:val="24"/>
          <w:b w:val="0"/>
          <w:i w:val="0"/>
          <w:sz w:val="24"/>
          <w:spacing w:val="0"/>
          <w:w w:val="100"/>
          <w:rFonts/>
          <w:caps w:val="0"/>
        </w:rPr>
        <w:t>the</w:t>
      </w:r>
      <w:r w:rsidRPr="005965D1">
        <w:rPr>
          <w:szCs w:val="24"/>
          <w:b w:val="0"/>
          <w:i w:val="0"/>
          <w:sz w:val="24"/>
          <w:spacing w:val="0"/>
          <w:w w:val="100"/>
          <w:rFonts/>
          <w:caps w:val="0"/>
        </w:rPr>
        <w:t> </w:t>
      </w:r>
      <w:r w:rsidRPr="005965D1">
        <w:rPr>
          <w:szCs w:val="24"/>
          <w:b w:val="0"/>
          <w:i w:val="0"/>
          <w:sz w:val="24"/>
          <w:spacing w:val="0"/>
          <w:w w:val="100"/>
          <w:rFonts/>
          <w:caps w:val="0"/>
        </w:rPr>
        <w:t>field</w:t>
      </w:r>
      <w:r w:rsidRPr="005965D1">
        <w:rPr>
          <w:szCs w:val="24"/>
          <w:b w:val="0"/>
          <w:i w:val="0"/>
          <w:sz w:val="24"/>
          <w:spacing w:val="0"/>
          <w:w w:val="100"/>
          <w:rFonts/>
          <w:caps w:val="0"/>
        </w:rPr>
        <w:t> </w:t>
      </w:r>
      <w:r w:rsidRPr="005965D1">
        <w:rPr>
          <w:szCs w:val="24"/>
          <w:b w:val="0"/>
          <w:i w:val="0"/>
          <w:sz w:val="24"/>
          <w:spacing w:val="0"/>
          <w:w w:val="100"/>
          <w:rFonts/>
          <w:caps w:val="0"/>
        </w:rPr>
        <w:t>strength</w:t>
      </w:r>
      <w:r w:rsidRPr="005965D1">
        <w:rPr>
          <w:szCs w:val="24"/>
          <w:b w:val="0"/>
          <w:i w:val="0"/>
          <w:sz w:val="24"/>
          <w:spacing w:val="0"/>
          <w:w w:val="100"/>
          <w:rFonts/>
          <w:caps w:val="0"/>
        </w:rPr>
        <w:t> </w:t>
      </w:r>
      <w:r w:rsidRPr="005965D1">
        <w:rPr>
          <w:szCs w:val="24"/>
          <w:b w:val="0"/>
          <w:i w:val="0"/>
          <w:sz w:val="24"/>
          <w:spacing w:val="0"/>
          <w:w w:val="100"/>
          <w:rFonts/>
          <w:caps w:val="0"/>
        </w:rPr>
        <w:t>variability</w:t>
      </w:r>
      <w:r w:rsidRPr="005965D1">
        <w:rPr>
          <w:szCs w:val="24"/>
          <w:b w:val="0"/>
          <w:i w:val="0"/>
          <w:sz w:val="24"/>
          <w:spacing w:val="0"/>
          <w:w w:val="100"/>
          <w:rFonts/>
          <w:caps w:val="0"/>
        </w:rPr>
        <w:t> </w:t>
      </w:r>
      <w:r w:rsidRPr="005965D1">
        <w:rPr>
          <w:szCs w:val="24"/>
          <w:b w:val="0"/>
          <w:i w:val="0"/>
          <w:sz w:val="24"/>
          <w:spacing w:val="0"/>
          <w:w w:val="100"/>
          <w:rFonts/>
          <w:caps w:val="0"/>
        </w:rPr>
        <w:t>were</w:t>
      </w:r>
      <w:r w:rsidRPr="005965D1">
        <w:rPr>
          <w:szCs w:val="24"/>
          <w:b w:val="0"/>
          <w:i w:val="0"/>
          <w:sz w:val="24"/>
          <w:spacing w:val="0"/>
          <w:w w:val="100"/>
          <w:rFonts/>
          <w:caps w:val="0"/>
        </w:rPr>
        <w:t> </w:t>
      </w:r>
      <w:r w:rsidRPr="005965D1">
        <w:rPr>
          <w:szCs w:val="24"/>
          <w:b w:val="0"/>
          <w:i w:val="0"/>
          <w:sz w:val="24"/>
          <w:spacing w:val="0"/>
          <w:w w:val="100"/>
          <w:rFonts/>
          <w:caps w:val="0"/>
        </w:rPr>
        <w:t>also</w:t>
      </w:r>
      <w:r w:rsidRPr="005965D1">
        <w:rPr>
          <w:szCs w:val="24"/>
          <w:b w:val="0"/>
          <w:i w:val="0"/>
          <w:sz w:val="24"/>
          <w:spacing w:val="0"/>
          <w:w w:val="100"/>
          <w:rFonts/>
          <w:caps w:val="0"/>
        </w:rPr>
        <w:t> </w:t>
      </w:r>
      <w:r w:rsidRPr="005965D1">
        <w:rPr>
          <w:szCs w:val="24"/>
          <w:b w:val="0"/>
          <w:i w:val="0"/>
          <w:sz w:val="24"/>
          <w:spacing w:val="0"/>
          <w:w w:val="100"/>
          <w:rFonts/>
          <w:caps w:val="0"/>
        </w:rPr>
        <w:t>reported.</w:t>
      </w:r>
      <w:r w:rsidRPr="005965D1">
        <w:rPr>
          <w:szCs w:val="24"/>
          <w:b w:val="0"/>
          <w:i w:val="0"/>
          <w:sz w:val="24"/>
          <w:spacing w:val="0"/>
          <w:w w:val="100"/>
          <w:rFonts/>
          <w:caps w:val="0"/>
        </w:rPr>
        <w:t> </w:t>
      </w:r>
      <w:r w:rsidRPr="005965D1">
        <w:rPr>
          <w:szCs w:val="24"/>
          <w:b w:val="0"/>
          <w:i w:val="0"/>
          <w:sz w:val="24"/>
          <w:spacing w:val="0"/>
          <w:w w:val="100"/>
          <w:rFonts/>
          <w:caps w:val="0"/>
        </w:rPr>
        <w:t>The</w:t>
      </w:r>
      <w:r w:rsidRPr="005965D1">
        <w:rPr>
          <w:szCs w:val="24"/>
          <w:b w:val="0"/>
          <w:i w:val="0"/>
          <w:sz w:val="24"/>
          <w:spacing w:val="0"/>
          <w:w w:val="100"/>
          <w:rFonts/>
          <w:caps w:val="0"/>
        </w:rPr>
        <w:t> </w:t>
      </w:r>
      <w:r w:rsidRPr="005965D1">
        <w:rPr>
          <w:szCs w:val="24"/>
          <w:b w:val="0"/>
          <w:i w:val="0"/>
          <w:sz w:val="24"/>
          <w:spacing w:val="0"/>
          <w:w w:val="100"/>
          <w:rFonts/>
          <w:caps w:val="0"/>
        </w:rPr>
        <w:t>results</w:t>
      </w:r>
      <w:r w:rsidRPr="005965D1">
        <w:rPr>
          <w:szCs w:val="24"/>
          <w:b w:val="0"/>
          <w:i w:val="0"/>
          <w:sz w:val="24"/>
          <w:spacing w:val="0"/>
          <w:w w:val="100"/>
          <w:rFonts/>
          <w:caps w:val="0"/>
        </w:rPr>
        <w:t> </w:t>
      </w:r>
      <w:r w:rsidRPr="005965D1">
        <w:rPr>
          <w:szCs w:val="24"/>
          <w:b w:val="0"/>
          <w:i w:val="0"/>
          <w:sz w:val="24"/>
          <w:spacing w:val="0"/>
          <w:w w:val="100"/>
          <w:rFonts/>
          <w:caps w:val="0"/>
        </w:rPr>
        <w:t>in</w:t>
      </w:r>
      <w:r w:rsidRPr="005965D1">
        <w:rPr>
          <w:szCs w:val="24"/>
          <w:b w:val="0"/>
          <w:i w:val="0"/>
          <w:sz w:val="24"/>
          <w:spacing w:val="0"/>
          <w:w w:val="100"/>
          <w:rFonts/>
          <w:caps w:val="0"/>
        </w:rPr>
        <w:t> </w:t>
      </w:r>
      <w:r w:rsidRPr="005965D1">
        <w:rPr>
          <w:szCs w:val="24"/>
          <w:b w:val="0"/>
          <w:i w:val="0"/>
          <w:sz w:val="24"/>
          <w:spacing w:val="0"/>
          <w:w w:val="100"/>
          <w:rFonts/>
          <w:caps w:val="0"/>
        </w:rPr>
        <w:t>this</w:t>
      </w:r>
      <w:r w:rsidRPr="005965D1">
        <w:rPr>
          <w:szCs w:val="24"/>
          <w:b w:val="0"/>
          <w:i w:val="0"/>
          <w:sz w:val="24"/>
          <w:spacing w:val="0"/>
          <w:w w:val="100"/>
          <w:rFonts/>
          <w:caps w:val="0"/>
        </w:rPr>
        <w:t> </w:t>
      </w:r>
      <w:r w:rsidRPr="005965D1">
        <w:rPr>
          <w:szCs w:val="24"/>
          <w:b w:val="0"/>
          <w:i w:val="0"/>
          <w:sz w:val="24"/>
          <w:spacing w:val="0"/>
          <w:w w:val="100"/>
          <w:rFonts/>
          <w:caps w:val="0"/>
        </w:rPr>
        <w:t>study</w:t>
      </w:r>
      <w:r w:rsidRPr="005965D1">
        <w:rPr>
          <w:szCs w:val="24"/>
          <w:b w:val="0"/>
          <w:i w:val="0"/>
          <w:sz w:val="24"/>
          <w:spacing w:val="0"/>
          <w:w w:val="100"/>
          <w:rFonts/>
          <w:caps w:val="0"/>
        </w:rPr>
        <w:t> </w:t>
      </w:r>
      <w:r w:rsidRPr="005965D1">
        <w:rPr>
          <w:szCs w:val="24"/>
          <w:b w:val="0"/>
          <w:i w:val="0"/>
          <w:sz w:val="24"/>
          <w:spacing w:val="0"/>
          <w:w w:val="100"/>
          <w:rFonts/>
          <w:caps w:val="0"/>
        </w:rPr>
        <w:t>revealed</w:t>
      </w:r>
      <w:r w:rsidRPr="005965D1">
        <w:rPr>
          <w:szCs w:val="24"/>
          <w:b w:val="0"/>
          <w:i w:val="0"/>
          <w:sz w:val="24"/>
          <w:spacing w:val="0"/>
          <w:w w:val="100"/>
          <w:rFonts/>
          <w:caps w:val="0"/>
        </w:rPr>
        <w:t> </w:t>
      </w:r>
      <w:r w:rsidRPr="005965D1">
        <w:rPr>
          <w:szCs w:val="24"/>
          <w:b w:val="0"/>
          <w:i w:val="0"/>
          <w:sz w:val="24"/>
          <w:spacing w:val="0"/>
          <w:w w:val="100"/>
          <w:rFonts/>
          <w:caps w:val="0"/>
        </w:rPr>
        <w:t>that</w:t>
      </w:r>
      <w:r w:rsidRPr="005965D1">
        <w:rPr>
          <w:szCs w:val="24"/>
          <w:b w:val="0"/>
          <w:i w:val="0"/>
          <w:sz w:val="24"/>
          <w:spacing w:val="0"/>
          <w:w w:val="100"/>
          <w:rFonts/>
          <w:caps w:val="0"/>
        </w:rPr>
        <w:t> </w:t>
      </w:r>
      <w:r w:rsidRPr="005965D1">
        <w:rPr>
          <w:szCs w:val="24"/>
          <w:b w:val="0"/>
          <w:i w:val="0"/>
          <w:sz w:val="24"/>
          <w:spacing w:val="0"/>
          <w:w w:val="100"/>
          <w:rFonts/>
          <w:caps w:val="0"/>
        </w:rPr>
        <w:t>slightly</w:t>
      </w:r>
      <w:r w:rsidRPr="005965D1">
        <w:rPr>
          <w:szCs w:val="24"/>
          <w:b w:val="0"/>
          <w:i w:val="0"/>
          <w:sz w:val="24"/>
          <w:spacing w:val="0"/>
          <w:w w:val="100"/>
          <w:rFonts/>
          <w:caps w:val="0"/>
        </w:rPr>
        <w:t> </w:t>
      </w:r>
      <w:r w:rsidRPr="005965D1">
        <w:rPr>
          <w:szCs w:val="24"/>
          <w:b w:val="0"/>
          <w:i w:val="0"/>
          <w:sz w:val="24"/>
          <w:spacing w:val="0"/>
          <w:w w:val="100"/>
          <w:rFonts/>
          <w:caps w:val="0"/>
        </w:rPr>
        <w:t>higher</w:t>
      </w:r>
      <w:r w:rsidRPr="005965D1">
        <w:rPr>
          <w:szCs w:val="24"/>
          <w:b w:val="0"/>
          <w:i w:val="0"/>
          <w:sz w:val="24"/>
          <w:spacing w:val="0"/>
          <w:w w:val="100"/>
          <w:rFonts/>
          <w:caps w:val="0"/>
        </w:rPr>
        <w:t> </w:t>
      </w:r>
      <w:r w:rsidRPr="005965D1">
        <w:rPr>
          <w:szCs w:val="24"/>
          <w:b w:val="0"/>
          <w:i w:val="0"/>
          <w:sz w:val="24"/>
          <w:spacing w:val="0"/>
          <w:w w:val="100"/>
          <w:rFonts/>
          <w:caps w:val="0"/>
        </w:rPr>
        <w:t>values</w:t>
      </w:r>
      <w:r w:rsidRPr="005965D1">
        <w:rPr>
          <w:szCs w:val="24"/>
          <w:b w:val="0"/>
          <w:i w:val="0"/>
          <w:sz w:val="24"/>
          <w:spacing w:val="0"/>
          <w:w w:val="100"/>
          <w:rFonts/>
          <w:caps w:val="0"/>
        </w:rPr>
        <w:t> </w:t>
      </w:r>
      <w:r w:rsidRPr="005965D1">
        <w:rPr>
          <w:szCs w:val="24"/>
          <w:b w:val="0"/>
          <w:i w:val="0"/>
          <w:sz w:val="24"/>
          <w:spacing w:val="0"/>
          <w:w w:val="100"/>
          <w:rFonts/>
          <w:caps w:val="0"/>
        </w:rPr>
        <w:t>of</w:t>
      </w:r>
      <w:r w:rsidRPr="005965D1">
        <w:rPr>
          <w:szCs w:val="24"/>
          <w:b w:val="0"/>
          <w:i w:val="0"/>
          <w:sz w:val="24"/>
          <w:spacing w:val="0"/>
          <w:w w:val="100"/>
          <w:rFonts/>
          <w:caps w:val="0"/>
        </w:rPr>
        <w:t> </w:t>
      </w:r>
      <w:r w:rsidRPr="005965D1">
        <w:rPr>
          <w:szCs w:val="24"/>
          <w:b w:val="0"/>
          <w:i w:val="0"/>
          <w:sz w:val="24"/>
          <w:spacing w:val="0"/>
          <w:w w:val="100"/>
          <w:rFonts/>
          <w:caps w:val="0"/>
        </w:rPr>
        <w:t>monthly</w:t>
      </w:r>
      <w:r w:rsidRPr="005965D1">
        <w:rPr>
          <w:szCs w:val="24"/>
          <w:b w:val="0"/>
          <w:i w:val="0"/>
          <w:sz w:val="24"/>
          <w:spacing w:val="0"/>
          <w:w w:val="100"/>
          <w:rFonts/>
          <w:caps w:val="0"/>
        </w:rPr>
        <w:t> </w:t>
      </w:r>
      <w:r w:rsidRPr="005965D1">
        <w:rPr>
          <w:szCs w:val="24"/>
          <w:b w:val="0"/>
          <w:i w:val="0"/>
          <w:sz w:val="24"/>
          <w:spacing w:val="0"/>
          <w:w w:val="100"/>
          <w:rFonts/>
          <w:caps w:val="0"/>
        </w:rPr>
        <w:t>tropospheric</w:t>
      </w:r>
      <w:r w:rsidRPr="005965D1">
        <w:rPr>
          <w:szCs w:val="24"/>
          <w:b w:val="0"/>
          <w:i w:val="0"/>
          <w:sz w:val="24"/>
          <w:spacing w:val="0"/>
          <w:w w:val="100"/>
          <w:rFonts/>
          <w:caps w:val="0"/>
        </w:rPr>
        <w:t> </w:t>
      </w:r>
      <w:r w:rsidRPr="005965D1">
        <w:rPr>
          <w:szCs w:val="24"/>
          <w:b w:val="0"/>
          <w:i w:val="0"/>
          <w:sz w:val="24"/>
          <w:spacing w:val="0"/>
          <w:w w:val="100"/>
          <w:rFonts/>
          <w:caps w:val="0"/>
        </w:rPr>
        <w:t>radio</w:t>
      </w:r>
      <w:r w:rsidRPr="005965D1">
        <w:rPr>
          <w:szCs w:val="24"/>
          <w:b w:val="0"/>
          <w:i w:val="0"/>
          <w:sz w:val="24"/>
          <w:spacing w:val="0"/>
          <w:w w:val="100"/>
          <w:rFonts/>
          <w:caps w:val="0"/>
        </w:rPr>
        <w:t> </w:t>
      </w:r>
      <w:r w:rsidRPr="005965D1">
        <w:rPr>
          <w:szCs w:val="24"/>
          <w:b w:val="0"/>
          <w:i w:val="0"/>
          <w:sz w:val="24"/>
          <w:spacing w:val="0"/>
          <w:w w:val="100"/>
          <w:rFonts/>
          <w:caps w:val="0"/>
        </w:rPr>
        <w:t>refractivity</w:t>
      </w:r>
      <w:r w:rsidRPr="005965D1">
        <w:rPr>
          <w:szCs w:val="24"/>
          <w:b w:val="0"/>
          <w:i w:val="0"/>
          <w:sz w:val="24"/>
          <w:spacing w:val="0"/>
          <w:w w:val="100"/>
          <w:rFonts/>
          <w:caps w:val="0"/>
        </w:rPr>
        <w:t> </w:t>
      </w:r>
      <w:r w:rsidRPr="005965D1">
        <w:rPr>
          <w:szCs w:val="24"/>
          <w:b w:val="0"/>
          <w:i w:val="0"/>
          <w:sz w:val="24"/>
          <w:spacing w:val="0"/>
          <w:w w:val="100"/>
          <w:rFonts/>
          <w:caps w:val="0"/>
        </w:rPr>
        <w:t>were</w:t>
      </w:r>
      <w:r w:rsidRPr="005965D1">
        <w:rPr>
          <w:szCs w:val="24"/>
          <w:b w:val="0"/>
          <w:i w:val="0"/>
          <w:sz w:val="24"/>
          <w:spacing w:val="0"/>
          <w:w w:val="100"/>
          <w:rFonts/>
          <w:caps w:val="0"/>
        </w:rPr>
        <w:t> </w:t>
      </w:r>
      <w:r w:rsidRPr="005965D1">
        <w:rPr>
          <w:szCs w:val="24"/>
          <w:b w:val="0"/>
          <w:i w:val="0"/>
          <w:sz w:val="24"/>
          <w:spacing w:val="0"/>
          <w:w w:val="100"/>
          <w:rFonts/>
          <w:caps w:val="0"/>
        </w:rPr>
        <w:t>recorded</w:t>
      </w:r>
      <w:r w:rsidRPr="005965D1">
        <w:rPr>
          <w:szCs w:val="24"/>
          <w:b w:val="0"/>
          <w:i w:val="0"/>
          <w:sz w:val="24"/>
          <w:spacing w:val="0"/>
          <w:w w:val="100"/>
          <w:rFonts/>
          <w:caps w:val="0"/>
        </w:rPr>
        <w:t> </w:t>
      </w:r>
      <w:r w:rsidRPr="005965D1">
        <w:rPr>
          <w:szCs w:val="24"/>
          <w:b w:val="0"/>
          <w:i w:val="0"/>
          <w:sz w:val="24"/>
          <w:spacing w:val="0"/>
          <w:w w:val="100"/>
          <w:rFonts/>
          <w:caps w:val="0"/>
        </w:rPr>
        <w:t>in</w:t>
      </w:r>
      <w:r w:rsidRPr="005965D1">
        <w:rPr>
          <w:szCs w:val="24"/>
          <w:b w:val="0"/>
          <w:i w:val="0"/>
          <w:sz w:val="24"/>
          <w:spacing w:val="0"/>
          <w:w w:val="100"/>
          <w:rFonts/>
          <w:caps w:val="0"/>
        </w:rPr>
        <w:t> </w:t>
      </w:r>
      <w:r w:rsidRPr="005965D1">
        <w:rPr>
          <w:szCs w:val="24"/>
          <w:b w:val="0"/>
          <w:i w:val="0"/>
          <w:sz w:val="24"/>
          <w:spacing w:val="0"/>
          <w:w w:val="100"/>
          <w:rFonts/>
          <w:caps w:val="0"/>
        </w:rPr>
        <w:t>the</w:t>
      </w:r>
      <w:r w:rsidRPr="005965D1">
        <w:rPr>
          <w:szCs w:val="24"/>
          <w:b w:val="0"/>
          <w:i w:val="0"/>
          <w:sz w:val="24"/>
          <w:spacing w:val="0"/>
          <w:w w:val="100"/>
          <w:rFonts/>
          <w:caps w:val="0"/>
        </w:rPr>
        <w:t> </w:t>
      </w:r>
      <w:r w:rsidRPr="005965D1">
        <w:rPr>
          <w:szCs w:val="24"/>
          <w:b w:val="0"/>
          <w:i w:val="0"/>
          <w:sz w:val="24"/>
          <w:spacing w:val="0"/>
          <w:w w:val="100"/>
          <w:rFonts/>
          <w:caps w:val="0"/>
        </w:rPr>
        <w:t>rainy</w:t>
      </w:r>
      <w:r w:rsidRPr="005965D1">
        <w:rPr>
          <w:szCs w:val="24"/>
          <w:b w:val="0"/>
          <w:i w:val="0"/>
          <w:sz w:val="24"/>
          <w:spacing w:val="0"/>
          <w:w w:val="100"/>
          <w:rFonts/>
          <w:caps w:val="0"/>
        </w:rPr>
        <w:t> </w:t>
      </w:r>
      <w:r w:rsidRPr="005965D1">
        <w:rPr>
          <w:szCs w:val="24"/>
          <w:b w:val="0"/>
          <w:i w:val="0"/>
          <w:sz w:val="24"/>
          <w:spacing w:val="0"/>
          <w:w w:val="100"/>
          <w:rFonts/>
          <w:caps w:val="0"/>
        </w:rPr>
        <w:t>season</w:t>
      </w:r>
      <w:r w:rsidRPr="005965D1">
        <w:rPr>
          <w:szCs w:val="24"/>
          <w:b w:val="0"/>
          <w:i w:val="0"/>
          <w:sz w:val="24"/>
          <w:spacing w:val="0"/>
          <w:w w:val="100"/>
          <w:rFonts/>
          <w:caps w:val="0"/>
        </w:rPr>
        <w:t> </w:t>
      </w:r>
      <w:r w:rsidRPr="005965D1">
        <w:rPr>
          <w:szCs w:val="24"/>
          <w:b w:val="0"/>
          <w:i w:val="0"/>
          <w:sz w:val="24"/>
          <w:spacing w:val="0"/>
          <w:w w:val="100"/>
          <w:rFonts/>
          <w:caps w:val="0"/>
        </w:rPr>
        <w:t>than</w:t>
      </w:r>
      <w:r w:rsidRPr="005965D1">
        <w:rPr>
          <w:szCs w:val="24"/>
          <w:b w:val="0"/>
          <w:i w:val="0"/>
          <w:sz w:val="24"/>
          <w:spacing w:val="0"/>
          <w:w w:val="100"/>
          <w:rFonts/>
          <w:caps w:val="0"/>
        </w:rPr>
        <w:t> </w:t>
      </w:r>
      <w:r w:rsidRPr="005965D1">
        <w:rPr>
          <w:szCs w:val="24"/>
          <w:b w:val="0"/>
          <w:i w:val="0"/>
          <w:sz w:val="24"/>
          <w:spacing w:val="0"/>
          <w:w w:val="100"/>
          <w:rFonts/>
          <w:caps w:val="0"/>
        </w:rPr>
        <w:t>in</w:t>
      </w:r>
      <w:r w:rsidRPr="005965D1">
        <w:rPr>
          <w:szCs w:val="24"/>
          <w:b w:val="0"/>
          <w:i w:val="0"/>
          <w:sz w:val="24"/>
          <w:spacing w:val="0"/>
          <w:w w:val="100"/>
          <w:rFonts/>
          <w:caps w:val="0"/>
        </w:rPr>
        <w:t> </w:t>
      </w:r>
      <w:r w:rsidRPr="005965D1">
        <w:rPr>
          <w:szCs w:val="24"/>
          <w:b w:val="0"/>
          <w:i w:val="0"/>
          <w:sz w:val="24"/>
          <w:spacing w:val="0"/>
          <w:w w:val="100"/>
          <w:rFonts/>
          <w:caps w:val="0"/>
        </w:rPr>
        <w:t>the</w:t>
      </w:r>
      <w:r w:rsidRPr="005965D1">
        <w:rPr>
          <w:szCs w:val="24"/>
          <w:b w:val="0"/>
          <w:i w:val="0"/>
          <w:sz w:val="24"/>
          <w:spacing w:val="0"/>
          <w:w w:val="100"/>
          <w:rFonts/>
          <w:caps w:val="0"/>
        </w:rPr>
        <w:t> </w:t>
      </w:r>
      <w:r w:rsidRPr="005965D1">
        <w:rPr>
          <w:szCs w:val="24"/>
          <w:b w:val="0"/>
          <w:i w:val="0"/>
          <w:sz w:val="24"/>
          <w:spacing w:val="0"/>
          <w:w w:val="100"/>
          <w:rFonts/>
          <w:caps w:val="0"/>
        </w:rPr>
        <w:t>dry</w:t>
      </w:r>
      <w:r w:rsidRPr="005965D1">
        <w:rPr>
          <w:szCs w:val="24"/>
          <w:b w:val="0"/>
          <w:i w:val="0"/>
          <w:sz w:val="24"/>
          <w:spacing w:val="0"/>
          <w:w w:val="100"/>
          <w:rFonts/>
          <w:caps w:val="0"/>
        </w:rPr>
        <w:t> </w:t>
      </w:r>
      <w:r w:rsidRPr="005965D1">
        <w:rPr>
          <w:szCs w:val="24"/>
          <w:b w:val="0"/>
          <w:i w:val="0"/>
          <w:sz w:val="24"/>
          <w:spacing w:val="0"/>
          <w:w w:val="100"/>
          <w:rFonts/>
          <w:caps w:val="0"/>
        </w:rPr>
        <w:t>season</w:t>
      </w:r>
      <w:r w:rsidRPr="005965D1">
        <w:rPr>
          <w:szCs w:val="24"/>
          <w:b w:val="0"/>
          <w:i w:val="0"/>
          <w:sz w:val="24"/>
          <w:spacing w:val="0"/>
          <w:w w:val="100"/>
          <w:rFonts/>
          <w:caps w:val="0"/>
        </w:rPr>
        <w:t> </w:t>
      </w:r>
      <w:r w:rsidRPr="005965D1">
        <w:rPr>
          <w:szCs w:val="24"/>
          <w:b w:val="0"/>
          <w:i w:val="0"/>
          <w:sz w:val="24"/>
          <w:spacing w:val="0"/>
          <w:w w:val="100"/>
          <w:rFonts/>
          <w:caps w:val="0"/>
        </w:rPr>
        <w:t>with</w:t>
      </w:r>
      <w:r w:rsidRPr="005965D1">
        <w:rPr>
          <w:szCs w:val="24"/>
          <w:b w:val="0"/>
          <w:i w:val="0"/>
          <w:sz w:val="24"/>
          <w:spacing w:val="0"/>
          <w:w w:val="100"/>
          <w:rFonts/>
          <w:caps w:val="0"/>
        </w:rPr>
        <w:t> </w:t>
      </w:r>
      <w:r w:rsidRPr="005965D1">
        <w:rPr>
          <w:szCs w:val="24"/>
          <w:b w:val="0"/>
          <w:i w:val="0"/>
          <w:sz w:val="24"/>
          <w:spacing w:val="0"/>
          <w:w w:val="100"/>
          <w:rFonts/>
          <w:caps w:val="0"/>
        </w:rPr>
        <w:t>the</w:t>
      </w:r>
      <w:r w:rsidRPr="005965D1">
        <w:rPr>
          <w:szCs w:val="24"/>
          <w:b w:val="0"/>
          <w:i w:val="0"/>
          <w:sz w:val="24"/>
          <w:spacing w:val="0"/>
          <w:w w:val="100"/>
          <w:rFonts/>
          <w:caps w:val="0"/>
        </w:rPr>
        <w:t> </w:t>
      </w:r>
      <w:r w:rsidRPr="005965D1">
        <w:rPr>
          <w:szCs w:val="24"/>
          <w:b w:val="0"/>
          <w:i w:val="0"/>
          <w:sz w:val="24"/>
          <w:spacing w:val="0"/>
          <w:w w:val="100"/>
          <w:rFonts/>
          <w:caps w:val="0"/>
        </w:rPr>
        <w:t>highest</w:t>
      </w:r>
      <w:r w:rsidRPr="005965D1">
        <w:rPr>
          <w:szCs w:val="24"/>
          <w:b w:val="0"/>
          <w:i w:val="0"/>
          <w:sz w:val="24"/>
          <w:spacing w:val="0"/>
          <w:w w:val="100"/>
          <w:rFonts/>
          <w:caps w:val="0"/>
        </w:rPr>
        <w:t> </w:t>
      </w:r>
      <w:r w:rsidRPr="005965D1">
        <w:rPr>
          <w:szCs w:val="24"/>
          <w:b w:val="0"/>
          <w:i w:val="0"/>
          <w:sz w:val="24"/>
          <w:spacing w:val="0"/>
          <w:w w:val="100"/>
          <w:rFonts/>
          <w:caps w:val="0"/>
        </w:rPr>
        <w:t>and</w:t>
      </w:r>
      <w:r w:rsidRPr="005965D1">
        <w:rPr>
          <w:szCs w:val="24"/>
          <w:b w:val="0"/>
          <w:i w:val="0"/>
          <w:sz w:val="24"/>
          <w:spacing w:val="0"/>
          <w:w w:val="100"/>
          <w:rFonts/>
          <w:caps w:val="0"/>
        </w:rPr>
        <w:t> </w:t>
      </w:r>
      <w:r w:rsidRPr="005965D1">
        <w:rPr>
          <w:szCs w:val="24"/>
          <w:b w:val="0"/>
          <w:i w:val="0"/>
          <w:sz w:val="24"/>
          <w:spacing w:val="0"/>
          <w:w w:val="100"/>
          <w:rFonts/>
          <w:caps w:val="0"/>
        </w:rPr>
        <w:t>lowest</w:t>
      </w:r>
      <w:r w:rsidRPr="005965D1">
        <w:rPr>
          <w:szCs w:val="24"/>
          <w:b w:val="0"/>
          <w:i w:val="0"/>
          <w:sz w:val="24"/>
          <w:spacing w:val="0"/>
          <w:w w:val="100"/>
          <w:rFonts/>
          <w:caps w:val="0"/>
        </w:rPr>
        <w:t> </w:t>
      </w:r>
      <w:r w:rsidRPr="005965D1">
        <w:rPr>
          <w:szCs w:val="24"/>
          <w:b w:val="0"/>
          <w:i w:val="0"/>
          <w:sz w:val="24"/>
          <w:spacing w:val="0"/>
          <w:w w:val="100"/>
          <w:rFonts/>
          <w:caps w:val="0"/>
        </w:rPr>
        <w:t>values</w:t>
      </w:r>
      <w:r w:rsidRPr="005965D1">
        <w:rPr>
          <w:szCs w:val="24"/>
          <w:b w:val="0"/>
          <w:i w:val="0"/>
          <w:sz w:val="24"/>
          <w:spacing w:val="0"/>
          <w:w w:val="100"/>
          <w:rFonts/>
          <w:caps w:val="0"/>
        </w:rPr>
        <w:t> </w:t>
      </w:r>
      <w:r w:rsidRPr="005965D1">
        <w:rPr>
          <w:szCs w:val="24"/>
          <w:b w:val="0"/>
          <w:i w:val="0"/>
          <w:sz w:val="24"/>
          <w:spacing w:val="0"/>
          <w:w w:val="100"/>
          <w:rFonts/>
          <w:caps w:val="0"/>
        </w:rPr>
        <w:t>in</w:t>
      </w:r>
      <w:r w:rsidRPr="005965D1">
        <w:rPr>
          <w:szCs w:val="24"/>
          <w:b w:val="0"/>
          <w:i w:val="0"/>
          <w:sz w:val="24"/>
          <w:spacing w:val="0"/>
          <w:w w:val="100"/>
          <w:rFonts/>
          <w:caps w:val="0"/>
        </w:rPr>
        <w:t> </w:t>
      </w:r>
      <w:r w:rsidRPr="005965D1">
        <w:rPr>
          <w:szCs w:val="24"/>
          <w:b w:val="0"/>
          <w:i w:val="0"/>
          <w:sz w:val="24"/>
          <w:spacing w:val="0"/>
          <w:w w:val="100"/>
          <w:rFonts/>
          <w:caps w:val="0"/>
        </w:rPr>
        <w:t>the</w:t>
      </w:r>
      <w:r w:rsidRPr="005965D1">
        <w:rPr>
          <w:szCs w:val="24"/>
          <w:b w:val="0"/>
          <w:i w:val="0"/>
          <w:sz w:val="24"/>
          <w:spacing w:val="0"/>
          <w:w w:val="100"/>
          <w:rFonts/>
          <w:caps w:val="0"/>
        </w:rPr>
        <w:t> </w:t>
      </w:r>
      <w:r w:rsidRPr="005965D1">
        <w:rPr>
          <w:szCs w:val="24"/>
          <w:b w:val="0"/>
          <w:i w:val="0"/>
          <w:sz w:val="24"/>
          <w:spacing w:val="0"/>
          <w:w w:val="100"/>
          <w:rFonts/>
          <w:caps w:val="0"/>
        </w:rPr>
        <w:t>month</w:t>
      </w:r>
      <w:r w:rsidRPr="005965D1">
        <w:rPr>
          <w:szCs w:val="24"/>
          <w:b w:val="0"/>
          <w:i w:val="0"/>
          <w:sz w:val="24"/>
          <w:spacing w:val="0"/>
          <w:w w:val="100"/>
          <w:rFonts/>
          <w:caps w:val="0"/>
        </w:rPr>
        <w:t> </w:t>
      </w:r>
      <w:r w:rsidRPr="005965D1">
        <w:rPr>
          <w:szCs w:val="24"/>
          <w:b w:val="0"/>
          <w:i w:val="0"/>
          <w:sz w:val="24"/>
          <w:spacing w:val="0"/>
          <w:w w:val="100"/>
          <w:rFonts/>
          <w:caps w:val="0"/>
        </w:rPr>
        <w:t>of</w:t>
      </w:r>
      <w:r w:rsidRPr="005965D1">
        <w:rPr>
          <w:szCs w:val="24"/>
          <w:b w:val="0"/>
          <w:i w:val="0"/>
          <w:sz w:val="24"/>
          <w:spacing w:val="0"/>
          <w:w w:val="100"/>
          <w:rFonts/>
          <w:caps w:val="0"/>
        </w:rPr>
        <w:t> </w:t>
      </w:r>
      <w:r w:rsidRPr="005965D1">
        <w:rPr>
          <w:szCs w:val="24"/>
          <w:b w:val="0"/>
          <w:i w:val="0"/>
          <w:sz w:val="24"/>
          <w:spacing w:val="0"/>
          <w:w w:val="100"/>
          <w:rFonts/>
          <w:caps w:val="0"/>
        </w:rPr>
        <w:t>February</w:t>
      </w:r>
      <w:r w:rsidRPr="005965D1">
        <w:rPr>
          <w:szCs w:val="24"/>
          <w:b w:val="0"/>
          <w:i w:val="0"/>
          <w:sz w:val="24"/>
          <w:spacing w:val="0"/>
          <w:w w:val="100"/>
          <w:rFonts/>
          <w:caps w:val="0"/>
        </w:rPr>
        <w:t> </w:t>
      </w:r>
      <w:r w:rsidRPr="005965D1">
        <w:rPr>
          <w:szCs w:val="24"/>
          <w:b w:val="0"/>
          <w:i w:val="0"/>
          <w:sz w:val="24"/>
          <w:spacing w:val="0"/>
          <w:w w:val="100"/>
          <w:rFonts/>
          <w:caps w:val="0"/>
        </w:rPr>
        <w:t>and</w:t>
      </w:r>
      <w:r w:rsidRPr="005965D1">
        <w:rPr>
          <w:szCs w:val="24"/>
          <w:b w:val="0"/>
          <w:i w:val="0"/>
          <w:sz w:val="24"/>
          <w:spacing w:val="0"/>
          <w:w w:val="100"/>
          <w:rFonts/>
          <w:caps w:val="0"/>
        </w:rPr>
        <w:t> </w:t>
      </w:r>
      <w:r w:rsidRPr="005965D1">
        <w:rPr>
          <w:szCs w:val="24"/>
          <w:b w:val="0"/>
          <w:i w:val="0"/>
          <w:sz w:val="24"/>
          <w:spacing w:val="0"/>
          <w:w w:val="100"/>
          <w:rFonts/>
          <w:caps w:val="0"/>
        </w:rPr>
        <w:t>September</w:t>
      </w:r>
      <w:r w:rsidRPr="005965D1">
        <w:rPr>
          <w:szCs w:val="24"/>
          <w:b w:val="0"/>
          <w:i w:val="0"/>
          <w:sz w:val="24"/>
          <w:spacing w:val="0"/>
          <w:w w:val="100"/>
          <w:rFonts/>
          <w:caps w:val="0"/>
        </w:rPr>
        <w:t> </w:t>
      </w:r>
      <w:r w:rsidRPr="005965D1">
        <w:rPr>
          <w:szCs w:val="24"/>
          <w:b w:val="0"/>
          <w:i w:val="0"/>
          <w:sz w:val="24"/>
          <w:spacing w:val="0"/>
          <w:w w:val="100"/>
          <w:rFonts/>
          <w:caps w:val="0"/>
        </w:rPr>
        <w:t>with</w:t>
      </w:r>
      <w:r w:rsidRPr="005965D1">
        <w:rPr>
          <w:szCs w:val="24"/>
          <w:b w:val="0"/>
          <w:i w:val="0"/>
          <w:sz w:val="24"/>
          <w:spacing w:val="0"/>
          <w:w w:val="100"/>
          <w:rFonts/>
          <w:caps w:val="0"/>
        </w:rPr>
        <w:t> </w:t>
      </w:r>
      <w:r w:rsidRPr="005965D1">
        <w:rPr>
          <w:szCs w:val="24"/>
          <w:b w:val="0"/>
          <w:i w:val="0"/>
          <w:sz w:val="24"/>
          <w:spacing w:val="0"/>
          <w:w w:val="100"/>
          <w:rFonts/>
          <w:caps w:val="0"/>
        </w:rPr>
        <w:t>340.0675</w:t>
      </w:r>
      <w:r w:rsidRPr="005965D1">
        <w:rPr>
          <w:szCs w:val="24"/>
          <w:b w:val="0"/>
          <w:i w:val="0"/>
          <w:sz w:val="24"/>
          <w:spacing w:val="0"/>
          <w:w w:val="100"/>
          <w:rFonts/>
          <w:caps w:val="0"/>
        </w:rPr>
        <w:t> </w:t>
      </w:r>
      <w:r w:rsidRPr="005965D1">
        <w:rPr>
          <w:szCs w:val="24"/>
          <w:b w:val="0"/>
          <w:i w:val="0"/>
          <w:sz w:val="24"/>
          <w:spacing w:val="0"/>
          <w:w w:val="100"/>
          <w:rFonts/>
          <w:caps w:val="0"/>
        </w:rPr>
        <w:t>N-units</w:t>
      </w:r>
      <w:r w:rsidRPr="005965D1">
        <w:rPr>
          <w:szCs w:val="24"/>
          <w:b w:val="0"/>
          <w:i w:val="0"/>
          <w:sz w:val="24"/>
          <w:spacing w:val="0"/>
          <w:w w:val="100"/>
          <w:rFonts/>
          <w:caps w:val="0"/>
        </w:rPr>
        <w:t> </w:t>
      </w:r>
      <w:r w:rsidRPr="005965D1">
        <w:rPr>
          <w:szCs w:val="24"/>
          <w:b w:val="0"/>
          <w:i w:val="0"/>
          <w:sz w:val="24"/>
          <w:spacing w:val="0"/>
          <w:w w:val="100"/>
          <w:rFonts/>
          <w:caps w:val="0"/>
        </w:rPr>
        <w:t>and</w:t>
      </w:r>
      <w:r w:rsidRPr="005965D1">
        <w:rPr>
          <w:szCs w:val="24"/>
          <w:b w:val="0"/>
          <w:i w:val="0"/>
          <w:sz w:val="24"/>
          <w:spacing w:val="0"/>
          <w:w w:val="100"/>
          <w:rFonts/>
          <w:caps w:val="0"/>
        </w:rPr>
        <w:t> </w:t>
      </w:r>
      <w:r w:rsidRPr="005965D1">
        <w:rPr>
          <w:szCs w:val="24"/>
          <w:b w:val="0"/>
          <w:i w:val="0"/>
          <w:sz w:val="24"/>
          <w:spacing w:val="0"/>
          <w:w w:val="100"/>
          <w:rFonts/>
          <w:caps w:val="0"/>
        </w:rPr>
        <w:t>270.0318</w:t>
      </w:r>
      <w:r w:rsidRPr="005965D1">
        <w:rPr>
          <w:szCs w:val="24"/>
          <w:b w:val="0"/>
          <w:i w:val="0"/>
          <w:sz w:val="24"/>
          <w:spacing w:val="0"/>
          <w:w w:val="100"/>
          <w:rFonts/>
          <w:caps w:val="0"/>
        </w:rPr>
        <w:t> </w:t>
      </w:r>
      <w:r w:rsidRPr="005965D1">
        <w:rPr>
          <w:szCs w:val="24"/>
          <w:b w:val="0"/>
          <w:i w:val="0"/>
          <w:sz w:val="24"/>
          <w:spacing w:val="0"/>
          <w:w w:val="100"/>
          <w:rFonts/>
          <w:caps w:val="0"/>
        </w:rPr>
        <w:t>N-units</w:t>
      </w:r>
      <w:r w:rsidRPr="005965D1">
        <w:rPr>
          <w:szCs w:val="24"/>
          <w:b w:val="0"/>
          <w:i w:val="0"/>
          <w:sz w:val="24"/>
          <w:spacing w:val="0"/>
          <w:w w:val="100"/>
          <w:rFonts/>
          <w:caps w:val="0"/>
        </w:rPr>
        <w:t> </w:t>
      </w:r>
      <w:r w:rsidRPr="005965D1">
        <w:rPr>
          <w:szCs w:val="24"/>
          <w:b w:val="0"/>
          <w:i w:val="0"/>
          <w:sz w:val="24"/>
          <w:spacing w:val="0"/>
          <w:w w:val="100"/>
          <w:rFonts/>
          <w:caps w:val="0"/>
        </w:rPr>
        <w:t>respectively.</w:t>
      </w:r>
      <w:r w:rsidRPr="005965D1">
        <w:rPr>
          <w:szCs w:val="24"/>
          <w:b w:val="0"/>
          <w:i w:val="0"/>
          <w:sz w:val="24"/>
          <w:spacing w:val="0"/>
          <w:w w:val="100"/>
          <w:rFonts/>
          <w:caps w:val="0"/>
        </w:rPr>
        <w:t> </w:t>
      </w:r>
      <w:r w:rsidRPr="005965D1">
        <w:rPr>
          <w:szCs w:val="24"/>
          <w:b w:val="0"/>
          <w:i w:val="0"/>
          <w:sz w:val="24"/>
          <w:spacing w:val="0"/>
          <w:w w:val="100"/>
          <w:rFonts/>
          <w:caps w:val="0"/>
        </w:rPr>
        <w:t>The</w:t>
      </w:r>
      <w:r w:rsidRPr="005965D1">
        <w:rPr>
          <w:szCs w:val="24"/>
          <w:b w:val="0"/>
          <w:i w:val="0"/>
          <w:sz w:val="24"/>
          <w:spacing w:val="0"/>
          <w:w w:val="100"/>
          <w:rFonts/>
          <w:caps w:val="0"/>
        </w:rPr>
        <w:t> </w:t>
      </w:r>
      <w:r w:rsidRPr="005965D1">
        <w:rPr>
          <w:szCs w:val="24"/>
          <w:b w:val="0"/>
          <w:i w:val="0"/>
          <w:sz w:val="24"/>
          <w:spacing w:val="0"/>
          <w:w w:val="100"/>
          <w:rFonts/>
          <w:caps w:val="0"/>
        </w:rPr>
        <w:t>highest</w:t>
      </w:r>
      <w:r w:rsidRPr="005965D1">
        <w:rPr>
          <w:szCs w:val="24"/>
          <w:b w:val="0"/>
          <w:i w:val="0"/>
          <w:sz w:val="24"/>
          <w:spacing w:val="0"/>
          <w:w w:val="100"/>
          <w:rFonts/>
          <w:caps w:val="0"/>
        </w:rPr>
        <w:t> </w:t>
      </w:r>
      <w:r w:rsidRPr="005965D1">
        <w:rPr>
          <w:szCs w:val="24"/>
          <w:b w:val="0"/>
          <w:i w:val="0"/>
          <w:sz w:val="24"/>
          <w:spacing w:val="0"/>
          <w:w w:val="100"/>
          <w:rFonts/>
          <w:caps w:val="0"/>
        </w:rPr>
        <w:t>and</w:t>
      </w:r>
      <w:r w:rsidRPr="005965D1">
        <w:rPr>
          <w:szCs w:val="24"/>
          <w:b w:val="0"/>
          <w:i w:val="0"/>
          <w:sz w:val="24"/>
          <w:spacing w:val="0"/>
          <w:w w:val="100"/>
          <w:rFonts/>
          <w:caps w:val="0"/>
        </w:rPr>
        <w:t> </w:t>
      </w:r>
      <w:r w:rsidRPr="005965D1">
        <w:rPr>
          <w:szCs w:val="24"/>
          <w:b w:val="0"/>
          <w:i w:val="0"/>
          <w:sz w:val="24"/>
          <w:spacing w:val="0"/>
          <w:w w:val="100"/>
          <w:rFonts/>
          <w:caps w:val="0"/>
        </w:rPr>
        <w:t>lowest</w:t>
      </w:r>
      <w:r w:rsidRPr="005965D1">
        <w:rPr>
          <w:szCs w:val="24"/>
          <w:b w:val="0"/>
          <w:i w:val="0"/>
          <w:sz w:val="24"/>
          <w:spacing w:val="0"/>
          <w:w w:val="100"/>
          <w:rFonts/>
          <w:caps w:val="0"/>
        </w:rPr>
        <w:t> </w:t>
      </w:r>
      <w:r w:rsidRPr="005965D1">
        <w:rPr>
          <w:szCs w:val="24"/>
          <w:b w:val="0"/>
          <w:i w:val="0"/>
          <w:sz w:val="24"/>
          <w:spacing w:val="0"/>
          <w:w w:val="100"/>
          <w:rFonts/>
          <w:caps w:val="0"/>
        </w:rPr>
        <w:t>annual</w:t>
      </w:r>
      <w:r w:rsidRPr="005965D1">
        <w:rPr>
          <w:szCs w:val="24"/>
          <w:b w:val="0"/>
          <w:i w:val="0"/>
          <w:sz w:val="24"/>
          <w:spacing w:val="0"/>
          <w:w w:val="100"/>
          <w:rFonts/>
          <w:caps w:val="0"/>
        </w:rPr>
        <w:t> </w:t>
      </w:r>
      <w:r w:rsidRPr="005965D1">
        <w:rPr>
          <w:szCs w:val="24"/>
          <w:b w:val="0"/>
          <w:i w:val="0"/>
          <w:sz w:val="24"/>
          <w:spacing w:val="0"/>
          <w:w w:val="100"/>
          <w:rFonts/>
          <w:caps w:val="0"/>
        </w:rPr>
        <w:t>average</w:t>
      </w:r>
      <w:r w:rsidRPr="005965D1">
        <w:rPr>
          <w:szCs w:val="24"/>
          <w:b w:val="0"/>
          <w:i w:val="0"/>
          <w:sz w:val="24"/>
          <w:spacing w:val="0"/>
          <w:w w:val="100"/>
          <w:rFonts/>
          <w:caps w:val="0"/>
        </w:rPr>
        <w:t> </w:t>
      </w:r>
      <w:r w:rsidRPr="005965D1">
        <w:rPr>
          <w:szCs w:val="24"/>
          <w:b w:val="0"/>
          <w:i w:val="0"/>
          <w:sz w:val="24"/>
          <w:spacing w:val="0"/>
          <w:w w:val="100"/>
          <w:rFonts/>
          <w:caps w:val="0"/>
        </w:rPr>
        <w:t>values</w:t>
      </w:r>
      <w:r w:rsidRPr="005965D1">
        <w:rPr>
          <w:szCs w:val="24"/>
          <w:b w:val="0"/>
          <w:i w:val="0"/>
          <w:sz w:val="24"/>
          <w:spacing w:val="0"/>
          <w:w w:val="100"/>
          <w:rFonts/>
          <w:caps w:val="0"/>
        </w:rPr>
        <w:t> </w:t>
      </w:r>
      <w:r w:rsidRPr="005965D1">
        <w:rPr>
          <w:szCs w:val="24"/>
          <w:b w:val="0"/>
          <w:i w:val="0"/>
          <w:sz w:val="24"/>
          <w:spacing w:val="0"/>
          <w:w w:val="100"/>
          <w:rFonts/>
          <w:caps w:val="0"/>
        </w:rPr>
        <w:t>of</w:t>
      </w:r>
      <w:r w:rsidRPr="005965D1">
        <w:rPr>
          <w:szCs w:val="24"/>
          <w:b w:val="0"/>
          <w:i w:val="0"/>
          <w:sz w:val="24"/>
          <w:spacing w:val="0"/>
          <w:w w:val="100"/>
          <w:rFonts/>
          <w:caps w:val="0"/>
        </w:rPr>
        <w:t> </w:t>
      </w:r>
      <w:r w:rsidRPr="005965D1">
        <w:rPr>
          <w:szCs w:val="24"/>
          <w:b w:val="0"/>
          <w:i w:val="0"/>
          <w:sz w:val="24"/>
          <w:spacing w:val="0"/>
          <w:w w:val="100"/>
          <w:rFonts/>
          <w:caps w:val="0"/>
        </w:rPr>
        <w:t>tropospheric</w:t>
      </w:r>
      <w:r w:rsidRPr="005965D1">
        <w:rPr>
          <w:szCs w:val="24"/>
          <w:b w:val="0"/>
          <w:i w:val="0"/>
          <w:sz w:val="24"/>
          <w:spacing w:val="0"/>
          <w:w w:val="100"/>
          <w:rFonts/>
          <w:caps w:val="0"/>
        </w:rPr>
        <w:t> </w:t>
      </w:r>
      <w:r w:rsidRPr="005965D1">
        <w:rPr>
          <w:szCs w:val="24"/>
          <w:b w:val="0"/>
          <w:i w:val="0"/>
          <w:sz w:val="24"/>
          <w:spacing w:val="0"/>
          <w:w w:val="100"/>
          <w:rFonts/>
          <w:caps w:val="0"/>
        </w:rPr>
        <w:t>radio</w:t>
      </w:r>
      <w:r w:rsidRPr="005965D1">
        <w:rPr>
          <w:szCs w:val="24"/>
          <w:b w:val="0"/>
          <w:i w:val="0"/>
          <w:sz w:val="24"/>
          <w:spacing w:val="0"/>
          <w:w w:val="100"/>
          <w:rFonts/>
          <w:caps w:val="0"/>
        </w:rPr>
        <w:t> </w:t>
      </w:r>
      <w:r w:rsidRPr="005965D1">
        <w:rPr>
          <w:szCs w:val="24"/>
          <w:b w:val="0"/>
          <w:i w:val="0"/>
          <w:sz w:val="24"/>
          <w:spacing w:val="0"/>
          <w:w w:val="100"/>
          <w:rFonts/>
          <w:caps w:val="0"/>
        </w:rPr>
        <w:t>refractivity</w:t>
      </w:r>
      <w:r w:rsidRPr="005965D1">
        <w:rPr>
          <w:szCs w:val="24"/>
          <w:b w:val="0"/>
          <w:i w:val="0"/>
          <w:sz w:val="24"/>
          <w:spacing w:val="0"/>
          <w:w w:val="100"/>
          <w:rFonts/>
          <w:caps w:val="0"/>
        </w:rPr>
        <w:t> </w:t>
      </w:r>
      <w:r w:rsidRPr="005965D1">
        <w:rPr>
          <w:szCs w:val="24"/>
          <w:b w:val="0"/>
          <w:i w:val="0"/>
          <w:sz w:val="24"/>
          <w:spacing w:val="0"/>
          <w:w w:val="100"/>
          <w:rFonts/>
          <w:caps w:val="0"/>
        </w:rPr>
        <w:t>were</w:t>
      </w:r>
      <w:r w:rsidRPr="005965D1">
        <w:rPr>
          <w:szCs w:val="24"/>
          <w:b w:val="0"/>
          <w:i w:val="0"/>
          <w:sz w:val="24"/>
          <w:spacing w:val="0"/>
          <w:w w:val="100"/>
          <w:rFonts/>
          <w:caps w:val="0"/>
        </w:rPr>
        <w:t> </w:t>
      </w:r>
      <w:r w:rsidRPr="005965D1">
        <w:rPr>
          <w:szCs w:val="24"/>
          <w:b w:val="0"/>
          <w:i w:val="0"/>
          <w:sz w:val="24"/>
          <w:spacing w:val="0"/>
          <w:w w:val="100"/>
          <w:rFonts/>
          <w:caps w:val="0"/>
        </w:rPr>
        <w:t>found</w:t>
      </w:r>
      <w:r w:rsidRPr="005965D1">
        <w:rPr>
          <w:szCs w:val="24"/>
          <w:b w:val="0"/>
          <w:i w:val="0"/>
          <w:sz w:val="24"/>
          <w:spacing w:val="0"/>
          <w:w w:val="100"/>
          <w:rFonts/>
          <w:caps w:val="0"/>
        </w:rPr>
        <w:t> </w:t>
      </w:r>
      <w:r w:rsidRPr="005965D1">
        <w:rPr>
          <w:szCs w:val="24"/>
          <w:b w:val="0"/>
          <w:i w:val="0"/>
          <w:sz w:val="24"/>
          <w:spacing w:val="0"/>
          <w:w w:val="100"/>
          <w:rFonts/>
          <w:caps w:val="0"/>
        </w:rPr>
        <w:t>in</w:t>
      </w:r>
      <w:r w:rsidRPr="005965D1">
        <w:rPr>
          <w:szCs w:val="24"/>
          <w:b w:val="0"/>
          <w:i w:val="0"/>
          <w:sz w:val="24"/>
          <w:spacing w:val="0"/>
          <w:w w:val="100"/>
          <w:rFonts/>
          <w:caps w:val="0"/>
        </w:rPr>
        <w:t> </w:t>
      </w:r>
      <w:r w:rsidRPr="005965D1">
        <w:rPr>
          <w:szCs w:val="24"/>
          <w:b w:val="0"/>
          <w:i w:val="0"/>
          <w:sz w:val="24"/>
          <w:spacing w:val="0"/>
          <w:w w:val="100"/>
          <w:rFonts/>
          <w:caps w:val="0"/>
        </w:rPr>
        <w:t>the</w:t>
      </w:r>
      <w:r w:rsidRPr="005965D1">
        <w:rPr>
          <w:szCs w:val="24"/>
          <w:b w:val="0"/>
          <w:i w:val="0"/>
          <w:sz w:val="24"/>
          <w:spacing w:val="0"/>
          <w:w w:val="100"/>
          <w:rFonts/>
          <w:caps w:val="0"/>
        </w:rPr>
        <w:t> </w:t>
      </w:r>
      <w:r w:rsidRPr="005965D1">
        <w:rPr>
          <w:szCs w:val="24"/>
          <w:b w:val="0"/>
          <w:i w:val="0"/>
          <w:sz w:val="24"/>
          <w:spacing w:val="0"/>
          <w:w w:val="100"/>
          <w:rFonts/>
          <w:caps w:val="0"/>
        </w:rPr>
        <w:t>year</w:t>
      </w:r>
      <w:r w:rsidRPr="005965D1">
        <w:rPr>
          <w:szCs w:val="24"/>
          <w:b w:val="0"/>
          <w:i w:val="0"/>
          <w:sz w:val="24"/>
          <w:spacing w:val="0"/>
          <w:w w:val="100"/>
          <w:rFonts/>
          <w:caps w:val="0"/>
        </w:rPr>
        <w:t> </w:t>
      </w:r>
      <w:r w:rsidRPr="005965D1">
        <w:rPr>
          <w:szCs w:val="24"/>
          <w:b w:val="0"/>
          <w:i w:val="0"/>
          <w:sz w:val="24"/>
          <w:spacing w:val="0"/>
          <w:w w:val="100"/>
          <w:rFonts/>
          <w:caps w:val="0"/>
        </w:rPr>
        <w:t>2022</w:t>
      </w:r>
      <w:r w:rsidRPr="005965D1">
        <w:rPr>
          <w:szCs w:val="24"/>
          <w:b w:val="0"/>
          <w:i w:val="0"/>
          <w:sz w:val="24"/>
          <w:spacing w:val="0"/>
          <w:w w:val="100"/>
          <w:rFonts/>
          <w:caps w:val="0"/>
        </w:rPr>
        <w:t> </w:t>
      </w:r>
      <w:r w:rsidRPr="005965D1">
        <w:rPr>
          <w:szCs w:val="24"/>
          <w:b w:val="0"/>
          <w:i w:val="0"/>
          <w:sz w:val="24"/>
          <w:spacing w:val="0"/>
          <w:w w:val="100"/>
          <w:rFonts/>
          <w:caps w:val="0"/>
        </w:rPr>
        <w:t>and</w:t>
      </w:r>
      <w:r w:rsidRPr="005965D1">
        <w:rPr>
          <w:szCs w:val="24"/>
          <w:b w:val="0"/>
          <w:i w:val="0"/>
          <w:sz w:val="24"/>
          <w:spacing w:val="0"/>
          <w:w w:val="100"/>
          <w:rFonts/>
          <w:caps w:val="0"/>
        </w:rPr>
        <w:t> </w:t>
      </w:r>
      <w:r w:rsidRPr="005965D1">
        <w:rPr>
          <w:szCs w:val="24"/>
          <w:b w:val="0"/>
          <w:i w:val="0"/>
          <w:sz w:val="24"/>
          <w:spacing w:val="0"/>
          <w:w w:val="100"/>
          <w:rFonts/>
          <w:caps w:val="0"/>
        </w:rPr>
        <w:t>2015</w:t>
      </w:r>
      <w:r w:rsidRPr="005965D1">
        <w:rPr>
          <w:szCs w:val="24"/>
          <w:b w:val="0"/>
          <w:i w:val="0"/>
          <w:sz w:val="24"/>
          <w:spacing w:val="0"/>
          <w:w w:val="100"/>
          <w:rFonts/>
          <w:caps w:val="0"/>
        </w:rPr>
        <w:t> </w:t>
      </w:r>
      <w:r w:rsidRPr="005965D1">
        <w:rPr>
          <w:szCs w:val="24"/>
          <w:b w:val="0"/>
          <w:i w:val="0"/>
          <w:sz w:val="24"/>
          <w:spacing w:val="0"/>
          <w:w w:val="100"/>
          <w:rFonts/>
          <w:caps w:val="0"/>
        </w:rPr>
        <w:t>with</w:t>
      </w:r>
      <w:r w:rsidRPr="005965D1">
        <w:rPr>
          <w:szCs w:val="24"/>
          <w:b w:val="0"/>
          <w:i w:val="0"/>
          <w:sz w:val="24"/>
          <w:spacing w:val="0"/>
          <w:w w:val="100"/>
          <w:rFonts/>
          <w:caps w:val="0"/>
        </w:rPr>
        <w:t> </w:t>
      </w:r>
      <w:r w:rsidRPr="005965D1">
        <w:rPr>
          <w:szCs w:val="24"/>
          <w:b w:val="0"/>
          <w:i w:val="0"/>
          <w:sz w:val="24"/>
          <w:spacing w:val="0"/>
          <w:w w:val="100"/>
          <w:rFonts/>
          <w:caps w:val="0"/>
        </w:rPr>
        <w:t>318.93</w:t>
      </w:r>
      <w:r w:rsidRPr="005965D1">
        <w:rPr>
          <w:szCs w:val="24"/>
          <w:b w:val="0"/>
          <w:i w:val="0"/>
          <w:sz w:val="24"/>
          <w:spacing w:val="0"/>
          <w:w w:val="100"/>
          <w:rFonts/>
          <w:caps w:val="0"/>
        </w:rPr>
        <w:t>  </w:t>
      </w:r>
      <w:r w:rsidRPr="005965D1">
        <w:rPr>
          <w:szCs w:val="24"/>
          <w:b w:val="0"/>
          <w:i w:val="0"/>
          <w:sz w:val="24"/>
          <w:spacing w:val="0"/>
          <w:w w:val="100"/>
          <w:rFonts/>
          <w:caps w:val="0"/>
        </w:rPr>
        <w:t>and</w:t>
      </w:r>
      <w:r w:rsidRPr="005965D1">
        <w:rPr>
          <w:szCs w:val="24"/>
          <w:b w:val="0"/>
          <w:i w:val="0"/>
          <w:sz w:val="24"/>
          <w:spacing w:val="0"/>
          <w:w w:val="100"/>
          <w:rFonts/>
          <w:caps w:val="0"/>
        </w:rPr>
        <w:t> </w:t>
      </w:r>
      <w:r w:rsidRPr="005965D1">
        <w:rPr>
          <w:szCs w:val="24"/>
          <w:b w:val="0"/>
          <w:i w:val="0"/>
          <w:sz w:val="24"/>
          <w:spacing w:val="0"/>
          <w:w w:val="100"/>
          <w:rFonts/>
          <w:caps w:val="0"/>
        </w:rPr>
        <w:t>304.00</w:t>
      </w:r>
      <w:r w:rsidRPr="005965D1">
        <w:rPr>
          <w:szCs w:val="24"/>
          <w:b w:val="0"/>
          <w:i w:val="0"/>
          <w:sz w:val="24"/>
          <w:spacing w:val="0"/>
          <w:w w:val="100"/>
          <w:rFonts/>
          <w:caps w:val="0"/>
        </w:rPr>
        <w:t> </w:t>
      </w:r>
      <w:r w:rsidRPr="005965D1">
        <w:rPr>
          <w:szCs w:val="24"/>
          <w:b w:val="0"/>
          <w:i w:val="0"/>
          <w:sz w:val="24"/>
          <w:spacing w:val="0"/>
          <w:w w:val="100"/>
          <w:rFonts/>
          <w:caps w:val="0"/>
        </w:rPr>
        <w:t>N</w:t>
      </w:r>
      <w:r w:rsidRPr="005965D1">
        <w:rPr>
          <w:szCs w:val="24"/>
          <w:b w:val="0"/>
          <w:i w:val="0"/>
          <w:sz w:val="24"/>
          <w:spacing w:val="0"/>
          <w:w w:val="100"/>
          <w:rFonts/>
          <w:caps w:val="0"/>
        </w:rPr>
        <w:t> </w:t>
      </w:r>
      <w:r w:rsidRPr="005965D1">
        <w:rPr>
          <w:szCs w:val="24"/>
          <w:b w:val="0"/>
          <w:i w:val="0"/>
          <w:sz w:val="24"/>
          <w:spacing w:val="0"/>
          <w:w w:val="100"/>
          <w:rFonts/>
          <w:caps w:val="0"/>
        </w:rPr>
        <w:t>–</w:t>
      </w:r>
      <w:r w:rsidRPr="005965D1">
        <w:rPr>
          <w:szCs w:val="24"/>
          <w:b w:val="0"/>
          <w:i w:val="0"/>
          <w:sz w:val="24"/>
          <w:spacing w:val="0"/>
          <w:w w:val="100"/>
          <w:rFonts/>
          <w:caps w:val="0"/>
        </w:rPr>
        <w:t> </w:t>
      </w:r>
      <w:r w:rsidRPr="005965D1">
        <w:rPr>
          <w:szCs w:val="24"/>
          <w:b w:val="0"/>
          <w:i w:val="0"/>
          <w:sz w:val="24"/>
          <w:spacing w:val="0"/>
          <w:w w:val="100"/>
          <w:rFonts/>
          <w:caps w:val="0"/>
        </w:rPr>
        <w:t>units</w:t>
      </w:r>
      <w:r w:rsidRPr="005965D1">
        <w:rPr>
          <w:szCs w:val="24"/>
          <w:b w:val="0"/>
          <w:i w:val="0"/>
          <w:sz w:val="24"/>
          <w:spacing w:val="0"/>
          <w:w w:val="100"/>
          <w:rFonts/>
          <w:caps w:val="0"/>
        </w:rPr>
        <w:t> </w:t>
      </w:r>
      <w:r w:rsidRPr="005965D1">
        <w:rPr>
          <w:szCs w:val="24"/>
          <w:b w:val="0"/>
          <w:i w:val="0"/>
          <w:sz w:val="24"/>
          <w:spacing w:val="0"/>
          <w:w w:val="100"/>
          <w:rFonts/>
          <w:caps w:val="0"/>
        </w:rPr>
        <w:t>respectively..</w:t>
      </w:r>
      <w:r w:rsidRPr="005965D1">
        <w:rPr>
          <w:szCs w:val="24"/>
          <w:b w:val="0"/>
          <w:i w:val="0"/>
          <w:sz w:val="24"/>
          <w:spacing w:val="0"/>
          <w:w w:val="100"/>
          <w:rFonts/>
          <w:caps w:val="0"/>
        </w:rPr>
        <w:t> </w:t>
      </w:r>
      <w:r w:rsidRPr="005965D1">
        <w:rPr>
          <w:szCs w:val="24"/>
          <w:b w:val="0"/>
          <w:i w:val="0"/>
          <w:sz w:val="24"/>
          <w:spacing w:val="0"/>
          <w:w w:val="100"/>
          <w:rFonts/>
          <w:caps w:val="0"/>
        </w:rPr>
        <w:t>The</w:t>
      </w:r>
      <w:r w:rsidRPr="005965D1">
        <w:rPr>
          <w:szCs w:val="24"/>
          <w:b w:val="0"/>
          <w:i w:val="0"/>
          <w:sz w:val="24"/>
          <w:spacing w:val="0"/>
          <w:w w:val="100"/>
          <w:rFonts/>
          <w:caps w:val="0"/>
        </w:rPr>
        <w:t> </w:t>
      </w:r>
      <w:r w:rsidRPr="005965D1">
        <w:rPr>
          <w:szCs w:val="24"/>
          <w:b w:val="0"/>
          <w:i w:val="0"/>
          <w:sz w:val="24"/>
          <w:spacing w:val="0"/>
          <w:w w:val="100"/>
          <w:rFonts/>
          <w:caps w:val="0"/>
        </w:rPr>
        <w:t>refractivity</w:t>
      </w:r>
      <w:r w:rsidRPr="005965D1">
        <w:rPr>
          <w:szCs w:val="24"/>
          <w:b w:val="0"/>
          <w:i w:val="0"/>
          <w:sz w:val="24"/>
          <w:spacing w:val="0"/>
          <w:w w:val="100"/>
          <w:rFonts/>
          <w:caps w:val="0"/>
        </w:rPr>
        <w:t> </w:t>
      </w:r>
      <w:r w:rsidRPr="005965D1">
        <w:rPr>
          <w:szCs w:val="24"/>
          <w:b w:val="0"/>
          <w:i w:val="0"/>
          <w:sz w:val="24"/>
          <w:spacing w:val="0"/>
          <w:w w:val="100"/>
          <w:rFonts/>
          <w:caps w:val="0"/>
        </w:rPr>
        <w:t>gradient</w:t>
      </w:r>
      <w:r w:rsidRPr="005965D1">
        <w:rPr>
          <w:szCs w:val="24"/>
          <w:b w:val="0"/>
          <w:i w:val="0"/>
          <w:sz w:val="24"/>
          <w:spacing w:val="0"/>
          <w:w w:val="100"/>
          <w:rFonts/>
          <w:caps w:val="0"/>
        </w:rPr>
        <w:t> </w:t>
      </w:r>
      <w:r w:rsidRPr="005965D1">
        <w:rPr>
          <w:szCs w:val="24"/>
          <w:b w:val="0"/>
          <w:i w:val="0"/>
          <w:sz w:val="24"/>
          <w:spacing w:val="0"/>
          <w:w w:val="100"/>
          <w:rFonts/>
          <w:caps w:val="0"/>
        </w:rPr>
        <w:t>and</w:t>
      </w:r>
      <w:r w:rsidRPr="005965D1">
        <w:rPr>
          <w:szCs w:val="24"/>
          <w:b w:val="0"/>
          <w:i w:val="0"/>
          <w:sz w:val="24"/>
          <w:spacing w:val="0"/>
          <w:w w:val="100"/>
          <w:rFonts/>
          <w:caps w:val="0"/>
        </w:rPr>
        <w:t> </w:t>
      </w:r>
      <w:r w:rsidRPr="005965D1">
        <w:rPr>
          <w:szCs w:val="24"/>
          <w:b w:val="0"/>
          <w:i w:val="0"/>
          <w:sz w:val="24"/>
          <w:spacing w:val="0"/>
          <w:w w:val="100"/>
          <w:rFonts/>
          <w:caps w:val="0"/>
        </w:rPr>
        <w:t>effective</w:t>
      </w:r>
      <w:r w:rsidRPr="005965D1">
        <w:rPr>
          <w:szCs w:val="24"/>
          <w:b w:val="0"/>
          <w:i w:val="0"/>
          <w:sz w:val="24"/>
          <w:spacing w:val="0"/>
          <w:w w:val="100"/>
          <w:rFonts/>
          <w:caps w:val="0"/>
        </w:rPr>
        <w:t> </w:t>
      </w:r>
      <w:r w:rsidRPr="005965D1">
        <w:rPr>
          <w:szCs w:val="24"/>
          <w:b w:val="0"/>
          <w:i w:val="0"/>
          <w:sz w:val="24"/>
          <w:spacing w:val="0"/>
          <w:w w:val="100"/>
          <w:rFonts/>
          <w:caps w:val="0"/>
        </w:rPr>
        <w:t>earth</w:t>
      </w:r>
      <w:r w:rsidRPr="005965D1">
        <w:rPr>
          <w:szCs w:val="24"/>
          <w:b w:val="0"/>
          <w:i w:val="0"/>
          <w:sz w:val="24"/>
          <w:spacing w:val="0"/>
          <w:w w:val="100"/>
          <w:rFonts/>
          <w:caps w:val="0"/>
        </w:rPr>
        <w:t> </w:t>
      </w:r>
      <w:r w:rsidRPr="005965D1">
        <w:rPr>
          <w:szCs w:val="24"/>
          <w:b w:val="0"/>
          <w:i w:val="0"/>
          <w:sz w:val="24"/>
          <w:spacing w:val="0"/>
          <w:w w:val="100"/>
          <w:rFonts/>
          <w:caps w:val="0"/>
        </w:rPr>
        <w:t>radius</w:t>
      </w:r>
      <w:r w:rsidRPr="005965D1">
        <w:rPr>
          <w:szCs w:val="24"/>
          <w:b w:val="0"/>
          <w:i w:val="0"/>
          <w:sz w:val="24"/>
          <w:spacing w:val="0"/>
          <w:w w:val="100"/>
          <w:rFonts/>
          <w:caps w:val="0"/>
        </w:rPr>
        <w:t> </w:t>
      </w:r>
      <w:r w:rsidRPr="005965D1">
        <w:rPr>
          <w:szCs w:val="24"/>
          <w:b w:val="0"/>
          <w:i w:val="0"/>
          <w:sz w:val="24"/>
          <w:spacing w:val="0"/>
          <w:w w:val="100"/>
          <w:rFonts/>
          <w:caps w:val="0"/>
        </w:rPr>
        <w:t>found</w:t>
      </w:r>
      <w:r w:rsidRPr="005965D1">
        <w:rPr>
          <w:szCs w:val="24"/>
          <w:b w:val="0"/>
          <w:i w:val="0"/>
          <w:sz w:val="24"/>
          <w:spacing w:val="0"/>
          <w:w w:val="100"/>
          <w:rFonts/>
          <w:caps w:val="0"/>
        </w:rPr>
        <w:t> </w:t>
      </w:r>
      <w:r w:rsidRPr="005965D1">
        <w:rPr>
          <w:szCs w:val="24"/>
          <w:b w:val="0"/>
          <w:i w:val="0"/>
          <w:sz w:val="24"/>
          <w:spacing w:val="0"/>
          <w:w w:val="100"/>
          <w:rFonts/>
          <w:caps w:val="0"/>
        </w:rPr>
        <w:t>for</w:t>
      </w:r>
      <w:r w:rsidRPr="005965D1">
        <w:rPr>
          <w:szCs w:val="24"/>
          <w:b w:val="0"/>
          <w:i w:val="0"/>
          <w:sz w:val="24"/>
          <w:spacing w:val="0"/>
          <w:w w:val="100"/>
          <w:rFonts/>
          <w:caps w:val="0"/>
        </w:rPr>
        <w:t> </w:t>
      </w:r>
      <w:r w:rsidRPr="005965D1">
        <w:rPr>
          <w:szCs w:val="24"/>
          <w:b w:val="0"/>
          <w:i w:val="0"/>
          <w:sz w:val="24"/>
          <w:spacing w:val="0"/>
          <w:w w:val="100"/>
          <w:rFonts/>
          <w:caps w:val="0"/>
        </w:rPr>
        <w:t>Zaria,</w:t>
      </w:r>
      <w:r w:rsidRPr="005965D1">
        <w:rPr>
          <w:szCs w:val="24"/>
          <w:b w:val="0"/>
          <w:i w:val="0"/>
          <w:sz w:val="24"/>
          <w:spacing w:val="0"/>
          <w:w w:val="100"/>
          <w:rFonts/>
          <w:caps w:val="0"/>
        </w:rPr>
        <w:t> </w:t>
      </w:r>
      <w:r w:rsidRPr="005965D1">
        <w:rPr>
          <w:szCs w:val="24"/>
          <w:b w:val="0"/>
          <w:i w:val="0"/>
          <w:sz w:val="24"/>
          <w:spacing w:val="0"/>
          <w:w w:val="100"/>
          <w:rFonts/>
          <w:caps w:val="0"/>
        </w:rPr>
        <w:t>Nigeria</w:t>
      </w:r>
      <w:r w:rsidRPr="005965D1">
        <w:rPr>
          <w:szCs w:val="24"/>
          <w:b w:val="0"/>
          <w:i w:val="0"/>
          <w:sz w:val="24"/>
          <w:spacing w:val="0"/>
          <w:w w:val="100"/>
          <w:rFonts/>
          <w:caps w:val="0"/>
        </w:rPr>
        <w:t> </w:t>
      </w:r>
      <w:r w:rsidRPr="005965D1">
        <w:rPr>
          <w:szCs w:val="24"/>
          <w:b w:val="0"/>
          <w:i w:val="0"/>
          <w:sz w:val="24"/>
          <w:spacing w:val="0"/>
          <w:w w:val="100"/>
          <w:rFonts/>
          <w:caps w:val="0"/>
        </w:rPr>
        <w:t>during</w:t>
      </w:r>
      <w:r w:rsidRPr="005965D1">
        <w:rPr>
          <w:szCs w:val="24"/>
          <w:b w:val="0"/>
          <w:i w:val="0"/>
          <w:sz w:val="24"/>
          <w:spacing w:val="0"/>
          <w:w w:val="100"/>
          <w:rFonts/>
          <w:caps w:val="0"/>
        </w:rPr>
        <w:t> </w:t>
      </w:r>
      <w:r w:rsidRPr="005965D1">
        <w:rPr>
          <w:szCs w:val="24"/>
          <w:b w:val="0"/>
          <w:i w:val="0"/>
          <w:sz w:val="24"/>
          <w:spacing w:val="0"/>
          <w:w w:val="100"/>
          <w:rFonts/>
          <w:caps w:val="0"/>
        </w:rPr>
        <w:t>the</w:t>
      </w:r>
      <w:r w:rsidRPr="005965D1">
        <w:rPr>
          <w:szCs w:val="24"/>
          <w:b w:val="0"/>
          <w:i w:val="0"/>
          <w:sz w:val="24"/>
          <w:spacing w:val="0"/>
          <w:w w:val="100"/>
          <w:rFonts/>
          <w:caps w:val="0"/>
        </w:rPr>
        <w:t> </w:t>
      </w:r>
      <w:r w:rsidRPr="005965D1">
        <w:rPr>
          <w:szCs w:val="24"/>
          <w:b w:val="0"/>
          <w:i w:val="0"/>
          <w:sz w:val="24"/>
          <w:spacing w:val="0"/>
          <w:w w:val="100"/>
          <w:rFonts/>
          <w:caps w:val="0"/>
        </w:rPr>
        <w:t>period</w:t>
      </w:r>
      <w:r w:rsidRPr="005965D1">
        <w:rPr>
          <w:szCs w:val="24"/>
          <w:b w:val="0"/>
          <w:i w:val="0"/>
          <w:sz w:val="24"/>
          <w:spacing w:val="0"/>
          <w:w w:val="100"/>
          <w:rFonts/>
          <w:caps w:val="0"/>
        </w:rPr>
        <w:t> </w:t>
      </w:r>
      <w:r w:rsidRPr="005965D1">
        <w:rPr>
          <w:szCs w:val="24"/>
          <w:b w:val="0"/>
          <w:i w:val="0"/>
          <w:sz w:val="24"/>
          <w:spacing w:val="0"/>
          <w:w w:val="100"/>
          <w:rFonts/>
          <w:caps w:val="0"/>
        </w:rPr>
        <w:t>under</w:t>
      </w:r>
      <w:r w:rsidRPr="005965D1">
        <w:rPr>
          <w:szCs w:val="24"/>
          <w:b w:val="0"/>
          <w:i w:val="0"/>
          <w:sz w:val="24"/>
          <w:spacing w:val="0"/>
          <w:w w:val="100"/>
          <w:rFonts/>
          <w:caps w:val="0"/>
        </w:rPr>
        <w:t> </w:t>
      </w:r>
      <w:r w:rsidRPr="005965D1">
        <w:rPr>
          <w:szCs w:val="24"/>
          <w:b w:val="0"/>
          <w:i w:val="0"/>
          <w:sz w:val="24"/>
          <w:spacing w:val="0"/>
          <w:w w:val="100"/>
          <w:rFonts/>
          <w:caps w:val="0"/>
        </w:rPr>
        <w:t>investigation</w:t>
      </w:r>
      <w:r w:rsidRPr="005965D1">
        <w:rPr>
          <w:szCs w:val="24"/>
          <w:b w:val="0"/>
          <w:i w:val="0"/>
          <w:sz w:val="24"/>
          <w:spacing w:val="0"/>
          <w:w w:val="100"/>
          <w:rFonts/>
          <w:caps w:val="0"/>
        </w:rPr>
        <w:t> </w:t>
      </w:r>
      <w:r w:rsidRPr="005965D1">
        <w:rPr>
          <w:szCs w:val="24"/>
          <w:b w:val="0"/>
          <w:i w:val="0"/>
          <w:sz w:val="24"/>
          <w:spacing w:val="0"/>
          <w:w w:val="100"/>
          <w:rFonts/>
          <w:caps w:val="0"/>
        </w:rPr>
        <w:t>were</w:t>
      </w:r>
      <w:r w:rsidRPr="005965D1">
        <w:rPr>
          <w:szCs w:val="24"/>
          <w:b w:val="0"/>
          <w:i w:val="0"/>
          <w:sz w:val="24"/>
          <w:spacing w:val="0"/>
          <w:w w:val="100"/>
          <w:rFonts/>
          <w:caps w:val="0"/>
        </w:rPr>
        <w:t> </w:t>
      </w:r>
      <w:r w:rsidRPr="005965D1">
        <w:rPr>
          <w:szCs w:val="24"/>
          <w:b w:val="0"/>
          <w:i w:val="0"/>
          <w:sz w:val="24"/>
          <w:spacing w:val="0"/>
          <w:w w:val="100"/>
          <w:rFonts/>
          <w:caps w:val="0"/>
        </w:rPr>
        <w:t>-39.2031</w:t>
      </w:r>
      <w:r w:rsidRPr="005965D1">
        <w:rPr>
          <w:szCs w:val="24"/>
          <w:b w:val="0"/>
          <w:i w:val="0"/>
          <w:sz w:val="24"/>
          <w:spacing w:val="0"/>
          <w:w w:val="100"/>
          <w:rFonts/>
          <w:caps w:val="0"/>
        </w:rPr>
        <w:t> </w:t>
      </w:r>
      <w:r w:rsidRPr="005965D1">
        <w:rPr>
          <w:szCs w:val="24"/>
          <w:b w:val="0"/>
          <w:i w:val="0"/>
          <w:sz w:val="24"/>
          <w:spacing w:val="0"/>
          <w:w w:val="100"/>
          <w:rFonts/>
          <w:caps w:val="0"/>
        </w:rPr>
        <w:t>N-units/km</w:t>
      </w:r>
      <w:r w:rsidRPr="005965D1">
        <w:rPr>
          <w:szCs w:val="24"/>
          <w:b w:val="0"/>
          <w:i w:val="0"/>
          <w:sz w:val="24"/>
          <w:spacing w:val="0"/>
          <w:w w:val="100"/>
          <w:rFonts/>
          <w:caps w:val="0"/>
        </w:rPr>
        <w:t> </w:t>
      </w:r>
      <w:r w:rsidRPr="005965D1">
        <w:rPr>
          <w:szCs w:val="24"/>
          <w:b w:val="0"/>
          <w:i w:val="0"/>
          <w:sz w:val="24"/>
          <w:spacing w:val="0"/>
          <w:w w:val="100"/>
          <w:rFonts/>
          <w:caps w:val="0"/>
        </w:rPr>
        <w:t>indicating</w:t>
      </w:r>
      <w:r w:rsidRPr="005965D1">
        <w:rPr>
          <w:szCs w:val="24"/>
          <w:b w:val="0"/>
          <w:i w:val="0"/>
          <w:sz w:val="24"/>
          <w:spacing w:val="0"/>
          <w:w w:val="100"/>
          <w:rFonts/>
          <w:caps w:val="0"/>
        </w:rPr>
        <w:t> </w:t>
      </w:r>
      <w:r w:rsidRPr="005965D1">
        <w:rPr>
          <w:szCs w:val="24"/>
          <w:b w:val="0"/>
          <w:i w:val="0"/>
          <w:sz w:val="24"/>
          <w:spacing w:val="0"/>
          <w:w w:val="100"/>
          <w:rFonts/>
          <w:caps w:val="0"/>
        </w:rPr>
        <w:t>that</w:t>
      </w:r>
      <w:r w:rsidRPr="005965D1">
        <w:rPr>
          <w:szCs w:val="24"/>
          <w:b w:val="0"/>
          <w:i w:val="0"/>
          <w:sz w:val="24"/>
          <w:spacing w:val="0"/>
          <w:w w:val="100"/>
          <w:rFonts/>
          <w:caps w:val="0"/>
        </w:rPr>
        <w:t> </w:t>
      </w:r>
      <w:r w:rsidRPr="005965D1">
        <w:rPr>
          <w:szCs w:val="24"/>
          <w:b w:val="0"/>
          <w:i w:val="0"/>
          <w:sz w:val="24"/>
          <w:spacing w:val="0"/>
          <w:w w:val="100"/>
          <w:rFonts/>
          <w:caps w:val="0"/>
        </w:rPr>
        <w:t>the</w:t>
      </w:r>
      <w:r w:rsidRPr="005965D1">
        <w:rPr>
          <w:szCs w:val="24"/>
          <w:b w:val="0"/>
          <w:i w:val="0"/>
          <w:sz w:val="24"/>
          <w:spacing w:val="0"/>
          <w:w w:val="100"/>
          <w:rFonts/>
          <w:caps w:val="0"/>
        </w:rPr>
        <w:t> </w:t>
      </w:r>
      <w:r w:rsidRPr="005965D1">
        <w:rPr>
          <w:szCs w:val="24"/>
          <w:b w:val="0"/>
          <w:i w:val="0"/>
          <w:sz w:val="24"/>
          <w:spacing w:val="0"/>
          <w:w w:val="100"/>
          <w:rFonts/>
          <w:caps w:val="0"/>
        </w:rPr>
        <w:t>propagation</w:t>
      </w:r>
      <w:r w:rsidRPr="005965D1">
        <w:rPr>
          <w:szCs w:val="24"/>
          <w:b w:val="0"/>
          <w:i w:val="0"/>
          <w:sz w:val="24"/>
          <w:spacing w:val="0"/>
          <w:w w:val="100"/>
          <w:rFonts/>
          <w:caps w:val="0"/>
        </w:rPr>
        <w:t> </w:t>
      </w:r>
      <w:r w:rsidRPr="005965D1">
        <w:rPr>
          <w:szCs w:val="24"/>
          <w:b w:val="0"/>
          <w:i w:val="0"/>
          <w:sz w:val="24"/>
          <w:spacing w:val="0"/>
          <w:w w:val="100"/>
          <w:rFonts/>
          <w:caps w:val="0"/>
        </w:rPr>
        <w:t>in</w:t>
      </w:r>
      <w:r w:rsidRPr="005965D1">
        <w:rPr>
          <w:szCs w:val="24"/>
          <w:b w:val="0"/>
          <w:i w:val="0"/>
          <w:sz w:val="24"/>
          <w:spacing w:val="0"/>
          <w:w w:val="100"/>
          <w:rFonts/>
          <w:caps w:val="0"/>
        </w:rPr>
        <w:t> </w:t>
      </w:r>
      <w:r w:rsidRPr="005965D1">
        <w:rPr>
          <w:szCs w:val="24"/>
          <w:b w:val="0"/>
          <w:i w:val="0"/>
          <w:sz w:val="24"/>
          <w:spacing w:val="0"/>
          <w:w w:val="100"/>
          <w:rFonts/>
          <w:caps w:val="0"/>
        </w:rPr>
        <w:t>this</w:t>
      </w:r>
      <w:r w:rsidRPr="005965D1">
        <w:rPr>
          <w:szCs w:val="24"/>
          <w:b w:val="0"/>
          <w:i w:val="0"/>
          <w:sz w:val="24"/>
          <w:spacing w:val="0"/>
          <w:w w:val="100"/>
          <w:rFonts/>
          <w:caps w:val="0"/>
        </w:rPr>
        <w:t> </w:t>
      </w:r>
      <w:r w:rsidRPr="005965D1">
        <w:rPr>
          <w:szCs w:val="24"/>
          <w:b w:val="0"/>
          <w:i w:val="0"/>
          <w:sz w:val="24"/>
          <w:spacing w:val="0"/>
          <w:w w:val="100"/>
          <w:rFonts/>
          <w:caps w:val="0"/>
        </w:rPr>
        <w:t>region</w:t>
      </w:r>
      <w:r w:rsidRPr="005965D1">
        <w:rPr>
          <w:szCs w:val="24"/>
          <w:b w:val="0"/>
          <w:i w:val="0"/>
          <w:sz w:val="24"/>
          <w:spacing w:val="0"/>
          <w:w w:val="100"/>
          <w:rFonts/>
          <w:caps w:val="0"/>
        </w:rPr>
        <w:t> </w:t>
      </w:r>
      <w:r w:rsidRPr="005965D1">
        <w:rPr>
          <w:szCs w:val="24"/>
          <w:b w:val="0"/>
          <w:i w:val="0"/>
          <w:sz w:val="24"/>
          <w:spacing w:val="0"/>
          <w:w w:val="100"/>
          <w:rFonts/>
          <w:caps w:val="0"/>
        </w:rPr>
        <w:t>is</w:t>
      </w:r>
      <w:r w:rsidRPr="005965D1">
        <w:rPr>
          <w:szCs w:val="24"/>
          <w:b w:val="0"/>
          <w:i w:val="0"/>
          <w:sz w:val="24"/>
          <w:spacing w:val="0"/>
          <w:w w:val="100"/>
          <w:rFonts/>
          <w:caps w:val="0"/>
        </w:rPr>
        <w:t> </w:t>
      </w:r>
      <w:r w:rsidRPr="005965D1">
        <w:rPr>
          <w:szCs w:val="24"/>
          <w:b w:val="0"/>
          <w:i w:val="0"/>
          <w:sz w:val="24"/>
          <w:spacing w:val="0"/>
          <w:w w:val="100"/>
          <w:rFonts/>
          <w:caps w:val="0"/>
        </w:rPr>
        <w:t>mostly</w:t>
      </w:r>
      <w:r w:rsidRPr="005965D1">
        <w:rPr>
          <w:szCs w:val="24"/>
          <w:b w:val="0"/>
          <w:i w:val="0"/>
          <w:sz w:val="24"/>
          <w:spacing w:val="0"/>
          <w:w w:val="100"/>
          <w:rFonts/>
          <w:caps w:val="0"/>
        </w:rPr>
        <w:t> </w:t>
      </w:r>
      <w:r w:rsidRPr="005965D1">
        <w:rPr>
          <w:szCs w:val="24"/>
          <w:b w:val="0"/>
          <w:i w:val="0"/>
          <w:sz w:val="24"/>
          <w:spacing w:val="0"/>
          <w:w w:val="100"/>
          <w:rFonts/>
          <w:caps w:val="0"/>
        </w:rPr>
        <w:t>Sub-refraction.</w:t>
      </w:r>
      <w:r w:rsidRPr="005965D1">
        <w:rPr>
          <w:szCs w:val="24"/>
          <w:b w:val="0"/>
          <w:i w:val="0"/>
          <w:sz w:val="24"/>
          <w:spacing w:val="0"/>
          <w:w w:val="100"/>
          <w:rFonts/>
          <w:caps w:val="0"/>
        </w:rPr>
        <w:t> </w:t>
      </w:r>
      <w:r w:rsidRPr="005965D1">
        <w:rPr>
          <w:szCs w:val="24"/>
          <w:b w:val="0"/>
          <w:i w:val="0"/>
          <w:sz w:val="24"/>
          <w:spacing w:val="0"/>
          <w:w w:val="100"/>
          <w:rFonts/>
          <w:caps w:val="0"/>
        </w:rPr>
        <w:t>This</w:t>
      </w:r>
      <w:r w:rsidRPr="005965D1">
        <w:rPr>
          <w:szCs w:val="24"/>
          <w:b w:val="0"/>
          <w:i w:val="0"/>
          <w:sz w:val="24"/>
          <w:spacing w:val="0"/>
          <w:w w:val="100"/>
          <w:rFonts/>
          <w:caps w:val="0"/>
        </w:rPr>
        <w:t> </w:t>
      </w:r>
      <w:r w:rsidRPr="005965D1">
        <w:rPr>
          <w:szCs w:val="24"/>
          <w:b w:val="0"/>
          <w:i w:val="0"/>
          <w:sz w:val="24"/>
          <w:spacing w:val="0"/>
          <w:w w:val="100"/>
          <w:rFonts/>
          <w:caps w:val="0"/>
        </w:rPr>
        <w:t>is</w:t>
      </w:r>
      <w:r w:rsidRPr="005965D1">
        <w:rPr>
          <w:szCs w:val="24"/>
          <w:b w:val="0"/>
          <w:i w:val="0"/>
          <w:sz w:val="24"/>
          <w:spacing w:val="0"/>
          <w:w w:val="100"/>
          <w:rFonts/>
          <w:caps w:val="0"/>
        </w:rPr>
        <w:t> </w:t>
      </w:r>
      <w:r w:rsidRPr="005965D1">
        <w:rPr>
          <w:szCs w:val="24"/>
          <w:b w:val="0"/>
          <w:i w:val="0"/>
          <w:sz w:val="24"/>
          <w:spacing w:val="0"/>
          <w:w w:val="100"/>
          <w:rFonts/>
          <w:caps w:val="0"/>
        </w:rPr>
        <w:t>also</w:t>
      </w:r>
      <w:r w:rsidRPr="005965D1">
        <w:rPr>
          <w:szCs w:val="24"/>
          <w:b w:val="0"/>
          <w:i w:val="0"/>
          <w:sz w:val="24"/>
          <w:spacing w:val="0"/>
          <w:w w:val="100"/>
          <w:rFonts/>
          <w:caps w:val="0"/>
        </w:rPr>
        <w:t> </w:t>
      </w:r>
      <w:r w:rsidRPr="005965D1">
        <w:rPr>
          <w:szCs w:val="24"/>
          <w:b w:val="0"/>
          <w:i w:val="0"/>
          <w:sz w:val="24"/>
          <w:spacing w:val="0"/>
          <w:w w:val="100"/>
          <w:rFonts/>
          <w:caps w:val="0"/>
        </w:rPr>
        <w:t>supported</w:t>
      </w:r>
      <w:r w:rsidRPr="005965D1">
        <w:rPr>
          <w:szCs w:val="24"/>
          <w:b w:val="0"/>
          <w:i w:val="0"/>
          <w:sz w:val="24"/>
          <w:spacing w:val="0"/>
          <w:w w:val="100"/>
          <w:rFonts/>
          <w:caps w:val="0"/>
        </w:rPr>
        <w:t> </w:t>
      </w:r>
      <w:r w:rsidRPr="005965D1">
        <w:rPr>
          <w:szCs w:val="24"/>
          <w:b w:val="0"/>
          <w:i w:val="0"/>
          <w:sz w:val="24"/>
          <w:spacing w:val="0"/>
          <w:w w:val="100"/>
          <w:rFonts/>
          <w:caps w:val="0"/>
        </w:rPr>
        <w:t>by</w:t>
      </w:r>
      <w:r w:rsidRPr="005965D1">
        <w:rPr>
          <w:szCs w:val="24"/>
          <w:b w:val="0"/>
          <w:i w:val="0"/>
          <w:sz w:val="24"/>
          <w:spacing w:val="0"/>
          <w:w w:val="100"/>
          <w:rFonts/>
          <w:caps w:val="0"/>
        </w:rPr>
        <w:t> </w:t>
      </w:r>
      <w:r w:rsidRPr="005965D1">
        <w:rPr>
          <w:szCs w:val="24"/>
          <w:b w:val="0"/>
          <w:i w:val="0"/>
          <w:sz w:val="24"/>
          <w:spacing w:val="0"/>
          <w:w w:val="100"/>
          <w:rFonts/>
          <w:caps w:val="0"/>
        </w:rPr>
        <w:t>the</w:t>
      </w:r>
      <w:r w:rsidRPr="005965D1">
        <w:rPr>
          <w:szCs w:val="24"/>
          <w:b w:val="0"/>
          <w:i w:val="0"/>
          <w:sz w:val="24"/>
          <w:spacing w:val="0"/>
          <w:w w:val="100"/>
          <w:rFonts/>
          <w:caps w:val="0"/>
        </w:rPr>
        <w:t> </w:t>
      </w:r>
      <w:r w:rsidRPr="005965D1">
        <w:rPr>
          <w:szCs w:val="24"/>
          <w:b w:val="0"/>
          <w:i w:val="0"/>
          <w:sz w:val="24"/>
          <w:spacing w:val="0"/>
          <w:w w:val="100"/>
          <w:rFonts/>
          <w:caps w:val="0"/>
        </w:rPr>
        <w:t>value</w:t>
      </w:r>
      <w:r w:rsidRPr="005965D1">
        <w:rPr>
          <w:szCs w:val="24"/>
          <w:b w:val="0"/>
          <w:i w:val="0"/>
          <w:sz w:val="24"/>
          <w:spacing w:val="0"/>
          <w:w w:val="100"/>
          <w:rFonts/>
          <w:caps w:val="0"/>
        </w:rPr>
        <w:t> </w:t>
      </w:r>
      <w:r w:rsidRPr="005965D1">
        <w:rPr>
          <w:szCs w:val="24"/>
          <w:b w:val="0"/>
          <w:i w:val="0"/>
          <w:sz w:val="24"/>
          <w:spacing w:val="0"/>
          <w:w w:val="100"/>
          <w:rFonts/>
          <w:caps w:val="0"/>
        </w:rPr>
        <w:t>of</w:t>
      </w:r>
      <w:r w:rsidRPr="005965D1">
        <w:rPr>
          <w:szCs w:val="24"/>
          <w:b w:val="0"/>
          <w:i w:val="0"/>
          <w:sz w:val="24"/>
          <w:spacing w:val="0"/>
          <w:w w:val="100"/>
          <w:rFonts/>
          <w:caps w:val="0"/>
        </w:rPr>
        <w:t> </w:t>
      </w:r>
      <w:r w:rsidRPr="005965D1">
        <w:rPr>
          <w:szCs w:val="24"/>
          <w:b w:val="0"/>
          <w:i w:val="0"/>
          <w:sz w:val="24"/>
          <w:spacing w:val="0"/>
          <w:w w:val="100"/>
          <w:rFonts/>
          <w:caps w:val="0"/>
        </w:rPr>
        <w:t>effective</w:t>
      </w:r>
      <w:r w:rsidRPr="005965D1">
        <w:rPr>
          <w:szCs w:val="24"/>
          <w:b w:val="0"/>
          <w:i w:val="0"/>
          <w:sz w:val="24"/>
          <w:spacing w:val="0"/>
          <w:w w:val="100"/>
          <w:rFonts/>
          <w:caps w:val="0"/>
        </w:rPr>
        <w:t> </w:t>
      </w:r>
      <w:r w:rsidRPr="005965D1">
        <w:rPr>
          <w:szCs w:val="24"/>
          <w:b w:val="0"/>
          <w:i w:val="0"/>
          <w:sz w:val="24"/>
          <w:spacing w:val="0"/>
          <w:w w:val="100"/>
          <w:rFonts/>
          <w:caps w:val="0"/>
        </w:rPr>
        <w:t>earth</w:t>
      </w:r>
      <w:r w:rsidRPr="005965D1">
        <w:rPr>
          <w:szCs w:val="24"/>
          <w:b w:val="0"/>
          <w:i w:val="0"/>
          <w:sz w:val="24"/>
          <w:spacing w:val="0"/>
          <w:w w:val="100"/>
          <w:rFonts/>
          <w:caps w:val="0"/>
        </w:rPr>
        <w:t> </w:t>
      </w:r>
      <w:r w:rsidRPr="005965D1">
        <w:rPr>
          <w:szCs w:val="24"/>
          <w:b w:val="0"/>
          <w:i w:val="0"/>
          <w:sz w:val="24"/>
          <w:spacing w:val="0"/>
          <w:w w:val="100"/>
          <w:rFonts/>
          <w:caps w:val="0"/>
        </w:rPr>
        <w:t>radius,</w:t>
      </w:r>
      <w:r w:rsidRPr="005965D1">
        <w:rPr>
          <w:szCs w:val="24"/>
          <w:b w:val="0"/>
          <w:i w:val="0"/>
          <w:sz w:val="24"/>
          <w:spacing w:val="0"/>
          <w:w w:val="100"/>
          <w:rFonts/>
          <w:caps w:val="0"/>
        </w:rPr>
        <w:t> </w:t>
      </w:r>
      <w:r w:rsidRPr="005965D1">
        <w:rPr>
          <w:szCs w:val="24"/>
          <w:b w:val="0"/>
          <w:i w:val="0"/>
          <w:sz w:val="24"/>
          <w:spacing w:val="0"/>
          <w:w w:val="100"/>
          <w:rFonts/>
          <w:caps w:val="0"/>
        </w:rPr>
        <w:t>which</w:t>
      </w:r>
      <w:r w:rsidRPr="005965D1">
        <w:rPr>
          <w:szCs w:val="24"/>
          <w:b w:val="0"/>
          <w:i w:val="0"/>
          <w:sz w:val="24"/>
          <w:spacing w:val="0"/>
          <w:w w:val="100"/>
          <w:rFonts/>
          <w:caps w:val="0"/>
        </w:rPr>
        <w:t> </w:t>
      </w:r>
      <w:r w:rsidRPr="005965D1">
        <w:rPr>
          <w:szCs w:val="24"/>
          <w:b w:val="0"/>
          <w:i w:val="0"/>
          <w:sz w:val="24"/>
          <w:spacing w:val="0"/>
          <w:w w:val="100"/>
          <w:rFonts/>
          <w:caps w:val="0"/>
        </w:rPr>
        <w:t>is</w:t>
      </w:r>
      <w:r w:rsidRPr="005965D1">
        <w:rPr>
          <w:szCs w:val="24"/>
          <w:b w:val="0"/>
          <w:i w:val="0"/>
          <w:sz w:val="24"/>
          <w:spacing w:val="0"/>
          <w:w w:val="100"/>
          <w:rFonts/>
          <w:caps w:val="0"/>
        </w:rPr>
        <w:t> </w:t>
      </w:r>
      <w:r w:rsidRPr="005965D1">
        <w:rPr>
          <w:szCs w:val="24"/>
          <w:b w:val="0"/>
          <w:i w:val="0"/>
          <w:sz w:val="24"/>
          <w:spacing w:val="0"/>
          <w:w w:val="100"/>
          <w:rFonts/>
          <w:caps w:val="0"/>
        </w:rPr>
        <w:t>less</w:t>
      </w:r>
      <w:r w:rsidRPr="005965D1">
        <w:rPr>
          <w:szCs w:val="24"/>
          <w:b w:val="0"/>
          <w:i w:val="0"/>
          <w:sz w:val="24"/>
          <w:spacing w:val="0"/>
          <w:w w:val="100"/>
          <w:rFonts/>
          <w:caps w:val="0"/>
        </w:rPr>
        <w:t> </w:t>
      </w:r>
      <w:r w:rsidRPr="005965D1">
        <w:rPr>
          <w:szCs w:val="24"/>
          <w:b w:val="0"/>
          <w:i w:val="0"/>
          <w:sz w:val="24"/>
          <w:spacing w:val="0"/>
          <w:w w:val="100"/>
          <w:rFonts/>
          <w:caps w:val="0"/>
        </w:rPr>
        <w:t>than</w:t>
      </w:r>
      <w:r w:rsidRPr="005965D1">
        <w:rPr>
          <w:szCs w:val="24"/>
          <w:b w:val="0"/>
          <w:i w:val="0"/>
          <w:sz w:val="24"/>
          <w:spacing w:val="0"/>
          <w:w w:val="100"/>
          <w:rFonts/>
          <w:caps w:val="0"/>
        </w:rPr>
        <w:t> </w:t>
      </w:r>
      <w:r w:rsidRPr="005965D1">
        <w:rPr>
          <w:szCs w:val="24"/>
          <w:b w:val="0"/>
          <w:i w:val="0"/>
          <w:sz w:val="24"/>
          <w:spacing w:val="0"/>
          <w:w w:val="100"/>
          <w:rFonts/>
          <w:caps w:val="0"/>
        </w:rPr>
        <w:t>4/3</w:t>
      </w:r>
      <w:r w:rsidRPr="005965D1">
        <w:rPr>
          <w:szCs w:val="24"/>
          <w:b w:val="0"/>
          <w:i w:val="0"/>
          <w:sz w:val="24"/>
          <w:spacing w:val="0"/>
          <w:w w:val="100"/>
          <w:rFonts/>
          <w:caps w:val="0"/>
        </w:rPr>
        <w:t> </w:t>
      </w:r>
      <w:r w:rsidRPr="005965D1">
        <w:rPr>
          <w:szCs w:val="24"/>
          <w:b w:val="0"/>
          <w:i w:val="0"/>
          <w:sz w:val="24"/>
          <w:spacing w:val="0"/>
          <w:w w:val="100"/>
          <w:rFonts/>
          <w:caps w:val="0"/>
        </w:rPr>
        <w:t>The</w:t>
      </w:r>
      <w:r w:rsidRPr="005965D1">
        <w:rPr>
          <w:szCs w:val="24"/>
          <w:b w:val="0"/>
          <w:i w:val="0"/>
          <w:sz w:val="24"/>
          <w:spacing w:val="0"/>
          <w:w w:val="100"/>
          <w:rFonts/>
          <w:caps w:val="0"/>
        </w:rPr>
        <w:t> </w:t>
      </w:r>
      <w:r w:rsidRPr="005965D1">
        <w:rPr>
          <w:szCs w:val="24"/>
          <w:b w:val="0"/>
          <w:i w:val="0"/>
          <w:sz w:val="24"/>
          <w:spacing w:val="0"/>
          <w:w w:val="100"/>
          <w:rFonts/>
          <w:caps w:val="0"/>
        </w:rPr>
        <w:t>highest</w:t>
      </w:r>
      <w:r w:rsidRPr="005965D1">
        <w:rPr>
          <w:szCs w:val="24"/>
          <w:b w:val="0"/>
          <w:i w:val="0"/>
          <w:sz w:val="24"/>
          <w:spacing w:val="0"/>
          <w:w w:val="100"/>
          <w:rFonts/>
          <w:caps w:val="0"/>
        </w:rPr>
        <w:t> </w:t>
      </w:r>
      <w:r w:rsidRPr="005965D1">
        <w:rPr>
          <w:szCs w:val="24"/>
          <w:b w:val="0"/>
          <w:i w:val="0"/>
          <w:sz w:val="24"/>
          <w:spacing w:val="0"/>
          <w:w w:val="100"/>
          <w:rFonts/>
          <w:caps w:val="0"/>
        </w:rPr>
        <w:t>and</w:t>
      </w:r>
      <w:r w:rsidRPr="005965D1">
        <w:rPr>
          <w:szCs w:val="24"/>
          <w:b w:val="0"/>
          <w:i w:val="0"/>
          <w:sz w:val="24"/>
          <w:spacing w:val="0"/>
          <w:w w:val="100"/>
          <w:rFonts/>
          <w:caps w:val="0"/>
        </w:rPr>
        <w:t> </w:t>
      </w:r>
      <w:r w:rsidRPr="005965D1">
        <w:rPr>
          <w:szCs w:val="24"/>
          <w:b w:val="0"/>
          <w:i w:val="0"/>
          <w:sz w:val="24"/>
          <w:spacing w:val="0"/>
          <w:w w:val="100"/>
          <w:rFonts/>
          <w:caps w:val="0"/>
        </w:rPr>
        <w:t>lowest</w:t>
      </w:r>
      <w:r w:rsidRPr="005965D1">
        <w:rPr>
          <w:szCs w:val="24"/>
          <w:b w:val="0"/>
          <w:i w:val="0"/>
          <w:sz w:val="24"/>
          <w:spacing w:val="0"/>
          <w:w w:val="100"/>
          <w:rFonts/>
          <w:caps w:val="0"/>
        </w:rPr>
        <w:t> </w:t>
      </w:r>
      <w:r w:rsidRPr="005965D1">
        <w:rPr>
          <w:szCs w:val="24"/>
          <w:b w:val="0"/>
          <w:i w:val="0"/>
          <w:sz w:val="24"/>
          <w:spacing w:val="0"/>
          <w:w w:val="100"/>
          <w:rFonts/>
          <w:caps w:val="0"/>
        </w:rPr>
        <w:t>values</w:t>
      </w:r>
      <w:r w:rsidRPr="005965D1">
        <w:rPr>
          <w:szCs w:val="24"/>
          <w:b w:val="0"/>
          <w:i w:val="0"/>
          <w:sz w:val="24"/>
          <w:spacing w:val="0"/>
          <w:w w:val="100"/>
          <w:rFonts/>
          <w:caps w:val="0"/>
        </w:rPr>
        <w:t> </w:t>
      </w:r>
      <w:r w:rsidRPr="005965D1">
        <w:rPr>
          <w:szCs w:val="24"/>
          <w:b w:val="0"/>
          <w:i w:val="0"/>
          <w:sz w:val="24"/>
          <w:spacing w:val="0"/>
          <w:w w:val="100"/>
          <w:rFonts/>
          <w:caps w:val="0"/>
        </w:rPr>
        <w:t>of</w:t>
      </w:r>
      <w:r w:rsidRPr="005965D1">
        <w:rPr>
          <w:szCs w:val="24"/>
          <w:b w:val="0"/>
          <w:i w:val="0"/>
          <w:sz w:val="24"/>
          <w:spacing w:val="0"/>
          <w:w w:val="100"/>
          <w:rFonts/>
          <w:caps w:val="0"/>
        </w:rPr>
        <w:t> </w:t>
      </w:r>
      <w:r w:rsidRPr="005965D1">
        <w:rPr>
          <w:szCs w:val="24"/>
          <w:b w:val="0"/>
          <w:i w:val="0"/>
          <w:sz w:val="24"/>
          <w:spacing w:val="0"/>
          <w:w w:val="100"/>
          <w:rFonts/>
          <w:caps w:val="0"/>
        </w:rPr>
        <w:t>field</w:t>
      </w:r>
      <w:r w:rsidRPr="005965D1">
        <w:rPr>
          <w:szCs w:val="24"/>
          <w:b w:val="0"/>
          <w:i w:val="0"/>
          <w:sz w:val="24"/>
          <w:spacing w:val="0"/>
          <w:w w:val="100"/>
          <w:rFonts/>
          <w:caps w:val="0"/>
        </w:rPr>
        <w:t> </w:t>
      </w:r>
      <w:r w:rsidRPr="005965D1">
        <w:rPr>
          <w:szCs w:val="24"/>
          <w:b w:val="0"/>
          <w:i w:val="0"/>
          <w:sz w:val="24"/>
          <w:spacing w:val="0"/>
          <w:w w:val="100"/>
          <w:rFonts/>
          <w:caps w:val="0"/>
        </w:rPr>
        <w:t>strength</w:t>
      </w:r>
      <w:r w:rsidRPr="005965D1">
        <w:rPr>
          <w:szCs w:val="24"/>
          <w:b w:val="0"/>
          <w:i w:val="0"/>
          <w:sz w:val="24"/>
          <w:spacing w:val="0"/>
          <w:w w:val="100"/>
          <w:rFonts/>
          <w:caps w:val="0"/>
        </w:rPr>
        <w:t> </w:t>
      </w:r>
      <w:r w:rsidRPr="005965D1">
        <w:rPr>
          <w:szCs w:val="24"/>
          <w:b w:val="0"/>
          <w:i w:val="0"/>
          <w:sz w:val="24"/>
          <w:spacing w:val="0"/>
          <w:w w:val="100"/>
          <w:rFonts/>
          <w:caps w:val="0"/>
        </w:rPr>
        <w:t>variability</w:t>
      </w:r>
      <w:r w:rsidRPr="005965D1">
        <w:rPr>
          <w:szCs w:val="24"/>
          <w:b w:val="0"/>
          <w:i w:val="0"/>
          <w:sz w:val="24"/>
          <w:spacing w:val="0"/>
          <w:w w:val="100"/>
          <w:rFonts/>
          <w:caps w:val="0"/>
        </w:rPr>
        <w:t> </w:t>
      </w:r>
      <w:r w:rsidRPr="005965D1">
        <w:rPr>
          <w:szCs w:val="24"/>
          <w:b w:val="0"/>
          <w:i w:val="0"/>
          <w:sz w:val="24"/>
          <w:spacing w:val="0"/>
          <w:w w:val="100"/>
          <w:rFonts/>
          <w:caps w:val="0"/>
        </w:rPr>
        <w:t>(FSV)</w:t>
      </w:r>
      <w:r w:rsidRPr="005965D1">
        <w:rPr>
          <w:szCs w:val="24"/>
          <w:b w:val="0"/>
          <w:i w:val="0"/>
          <w:sz w:val="24"/>
          <w:spacing w:val="0"/>
          <w:w w:val="100"/>
          <w:rFonts/>
          <w:caps w:val="0"/>
        </w:rPr>
        <w:t> </w:t>
      </w:r>
      <w:r w:rsidRPr="005965D1">
        <w:rPr>
          <w:szCs w:val="24"/>
          <w:b w:val="0"/>
          <w:i w:val="0"/>
          <w:sz w:val="24"/>
          <w:spacing w:val="0"/>
          <w:w w:val="100"/>
          <w:rFonts/>
          <w:caps w:val="0"/>
        </w:rPr>
        <w:t>was</w:t>
      </w:r>
      <w:r w:rsidRPr="005965D1">
        <w:rPr>
          <w:szCs w:val="24"/>
          <w:b w:val="0"/>
          <w:i w:val="0"/>
          <w:sz w:val="24"/>
          <w:spacing w:val="0"/>
          <w:w w:val="100"/>
          <w:rFonts/>
          <w:caps w:val="0"/>
        </w:rPr>
        <w:t> </w:t>
      </w:r>
      <w:r w:rsidRPr="005965D1">
        <w:rPr>
          <w:szCs w:val="24"/>
          <w:b w:val="0"/>
          <w:i w:val="0"/>
          <w:sz w:val="24"/>
          <w:spacing w:val="0"/>
          <w:w w:val="100"/>
          <w:rFonts/>
          <w:caps w:val="0"/>
        </w:rPr>
        <w:t>estimated</w:t>
      </w:r>
      <w:r w:rsidRPr="005965D1">
        <w:rPr>
          <w:szCs w:val="24"/>
          <w:b w:val="0"/>
          <w:i w:val="0"/>
          <w:sz w:val="24"/>
          <w:spacing w:val="0"/>
          <w:w w:val="100"/>
          <w:rFonts/>
          <w:caps w:val="0"/>
        </w:rPr>
        <w:t> </w:t>
      </w:r>
      <w:r w:rsidRPr="005965D1">
        <w:rPr>
          <w:szCs w:val="24"/>
          <w:b w:val="0"/>
          <w:i w:val="0"/>
          <w:sz w:val="24"/>
          <w:spacing w:val="0"/>
          <w:w w:val="100"/>
          <w:rFonts/>
          <w:caps w:val="0"/>
        </w:rPr>
        <w:t>in</w:t>
      </w:r>
      <w:r w:rsidRPr="005965D1">
        <w:rPr>
          <w:szCs w:val="24"/>
          <w:b w:val="0"/>
          <w:i w:val="0"/>
          <w:sz w:val="24"/>
          <w:spacing w:val="0"/>
          <w:w w:val="100"/>
          <w:rFonts/>
          <w:caps w:val="0"/>
        </w:rPr>
        <w:t> </w:t>
      </w:r>
      <w:r w:rsidRPr="005965D1">
        <w:rPr>
          <w:szCs w:val="24"/>
          <w:b w:val="0"/>
          <w:i w:val="0"/>
          <w:sz w:val="24"/>
          <w:spacing w:val="0"/>
          <w:w w:val="100"/>
          <w:rFonts/>
          <w:caps w:val="0"/>
        </w:rPr>
        <w:t>the</w:t>
      </w:r>
      <w:r w:rsidRPr="005965D1">
        <w:rPr>
          <w:szCs w:val="24"/>
          <w:b w:val="0"/>
          <w:i w:val="0"/>
          <w:sz w:val="24"/>
          <w:spacing w:val="0"/>
          <w:w w:val="100"/>
          <w:rFonts/>
          <w:caps w:val="0"/>
        </w:rPr>
        <w:t> </w:t>
      </w:r>
      <w:r w:rsidRPr="005965D1">
        <w:rPr>
          <w:szCs w:val="24"/>
          <w:b w:val="0"/>
          <w:i w:val="0"/>
          <w:sz w:val="24"/>
          <w:spacing w:val="0"/>
          <w:w w:val="100"/>
          <w:rFonts/>
          <w:caps w:val="0"/>
        </w:rPr>
        <w:t>year</w:t>
      </w:r>
      <w:r w:rsidRPr="005965D1">
        <w:rPr>
          <w:szCs w:val="24"/>
          <w:b w:val="0"/>
          <w:i w:val="0"/>
          <w:sz w:val="24"/>
          <w:spacing w:val="0"/>
          <w:w w:val="100"/>
          <w:rFonts/>
          <w:caps w:val="0"/>
        </w:rPr>
        <w:t> </w:t>
      </w:r>
      <w:r w:rsidRPr="005965D1">
        <w:rPr>
          <w:szCs w:val="24"/>
          <w:b w:val="0"/>
          <w:i w:val="0"/>
          <w:sz w:val="24"/>
          <w:spacing w:val="0"/>
          <w:w w:val="100"/>
          <w:rFonts/>
          <w:caps w:val="0"/>
        </w:rPr>
        <w:t>2014</w:t>
      </w:r>
      <w:r w:rsidRPr="005965D1">
        <w:rPr>
          <w:szCs w:val="24"/>
          <w:b w:val="0"/>
          <w:i w:val="0"/>
          <w:sz w:val="24"/>
          <w:spacing w:val="0"/>
          <w:w w:val="100"/>
          <w:rFonts/>
          <w:caps w:val="0"/>
        </w:rPr>
        <w:t> </w:t>
      </w:r>
      <w:r w:rsidRPr="005965D1">
        <w:rPr>
          <w:szCs w:val="24"/>
          <w:b w:val="0"/>
          <w:i w:val="0"/>
          <w:sz w:val="24"/>
          <w:spacing w:val="0"/>
          <w:w w:val="100"/>
          <w:rFonts/>
          <w:caps w:val="0"/>
        </w:rPr>
        <w:t>and</w:t>
      </w:r>
      <w:r w:rsidRPr="005965D1">
        <w:rPr>
          <w:szCs w:val="24"/>
          <w:b w:val="0"/>
          <w:i w:val="0"/>
          <w:sz w:val="24"/>
          <w:spacing w:val="0"/>
          <w:w w:val="100"/>
          <w:rFonts/>
          <w:caps w:val="0"/>
        </w:rPr>
        <w:t> </w:t>
      </w:r>
      <w:r w:rsidRPr="005965D1">
        <w:rPr>
          <w:szCs w:val="24"/>
          <w:b w:val="0"/>
          <w:i w:val="0"/>
          <w:sz w:val="24"/>
          <w:spacing w:val="0"/>
          <w:w w:val="100"/>
          <w:rFonts/>
          <w:caps w:val="0"/>
        </w:rPr>
        <w:t>2014</w:t>
      </w:r>
      <w:r w:rsidRPr="005965D1">
        <w:rPr>
          <w:szCs w:val="24"/>
          <w:b w:val="0"/>
          <w:i w:val="0"/>
          <w:sz w:val="24"/>
          <w:spacing w:val="0"/>
          <w:w w:val="100"/>
          <w:rFonts/>
          <w:caps w:val="0"/>
        </w:rPr>
        <w:t> </w:t>
      </w:r>
      <w:r w:rsidRPr="005965D1">
        <w:rPr>
          <w:szCs w:val="24"/>
          <w:b w:val="0"/>
          <w:i w:val="0"/>
          <w:sz w:val="24"/>
          <w:spacing w:val="0"/>
          <w:w w:val="100"/>
          <w:rFonts/>
          <w:caps w:val="0"/>
        </w:rPr>
        <w:t>as</w:t>
      </w:r>
      <w:r w:rsidRPr="005965D1">
        <w:rPr>
          <w:szCs w:val="24"/>
          <w:b w:val="0"/>
          <w:i w:val="0"/>
          <w:sz w:val="24"/>
          <w:spacing w:val="0"/>
          <w:w w:val="100"/>
          <w:rFonts/>
          <w:caps w:val="0"/>
        </w:rPr>
        <w:t> </w:t>
      </w:r>
      <w:r w:rsidRPr="005965D1">
        <w:rPr>
          <w:szCs w:val="24"/>
          <w:b w:val="0"/>
          <w:i w:val="0"/>
          <w:sz w:val="24"/>
          <w:spacing w:val="0"/>
          <w:w w:val="100"/>
          <w:rFonts/>
          <w:caps w:val="0"/>
        </w:rPr>
        <w:t>16.37</w:t>
      </w:r>
      <w:r w:rsidRPr="005965D1">
        <w:rPr>
          <w:szCs w:val="24"/>
          <w:b w:val="0"/>
          <w:i w:val="0"/>
          <w:sz w:val="24"/>
          <w:spacing w:val="0"/>
          <w:w w:val="100"/>
          <w:rFonts/>
          <w:caps w:val="0"/>
        </w:rPr>
        <w:t> </w:t>
      </w:r>
      <w:r w:rsidRPr="005965D1">
        <w:rPr>
          <w:szCs w:val="24"/>
          <w:b w:val="0"/>
          <w:i w:val="0"/>
          <w:sz w:val="24"/>
          <w:spacing w:val="0"/>
          <w:w w:val="100"/>
          <w:rFonts/>
          <w:caps w:val="0"/>
        </w:rPr>
        <w:t>dB</w:t>
      </w:r>
      <w:r w:rsidRPr="005965D1">
        <w:rPr>
          <w:szCs w:val="24"/>
          <w:b w:val="0"/>
          <w:i w:val="0"/>
          <w:sz w:val="24"/>
          <w:spacing w:val="0"/>
          <w:w w:val="100"/>
          <w:rFonts/>
          <w:caps w:val="0"/>
        </w:rPr>
        <w:t> </w:t>
      </w:r>
      <w:r w:rsidRPr="005965D1">
        <w:rPr>
          <w:szCs w:val="24"/>
          <w:b w:val="0"/>
          <w:i w:val="0"/>
          <w:sz w:val="24"/>
          <w:spacing w:val="0"/>
          <w:w w:val="100"/>
          <w:rFonts/>
          <w:caps w:val="0"/>
        </w:rPr>
        <w:t>and</w:t>
      </w:r>
      <w:r w:rsidRPr="005965D1">
        <w:rPr>
          <w:szCs w:val="24"/>
          <w:b w:val="0"/>
          <w:i w:val="0"/>
          <w:sz w:val="24"/>
          <w:spacing w:val="0"/>
          <w:w w:val="100"/>
          <w:rFonts/>
          <w:caps w:val="0"/>
        </w:rPr>
        <w:t> </w:t>
      </w:r>
      <w:r w:rsidRPr="005965D1">
        <w:rPr>
          <w:szCs w:val="24"/>
          <w:b w:val="0"/>
          <w:i w:val="0"/>
          <w:sz w:val="24"/>
          <w:spacing w:val="0"/>
          <w:w w:val="100"/>
          <w:rFonts/>
          <w:caps w:val="0"/>
        </w:rPr>
        <w:t>11.88</w:t>
      </w:r>
      <w:r w:rsidRPr="005965D1">
        <w:rPr>
          <w:szCs w:val="24"/>
          <w:b w:val="0"/>
          <w:i w:val="0"/>
          <w:sz w:val="24"/>
          <w:spacing w:val="0"/>
          <w:w w:val="100"/>
          <w:rFonts/>
          <w:caps w:val="0"/>
        </w:rPr>
        <w:t> </w:t>
      </w:r>
      <w:r w:rsidRPr="005965D1">
        <w:rPr>
          <w:szCs w:val="24"/>
          <w:b w:val="0"/>
          <w:i w:val="0"/>
          <w:sz w:val="24"/>
          <w:spacing w:val="0"/>
          <w:w w:val="100"/>
          <w:rFonts/>
          <w:caps w:val="0"/>
        </w:rPr>
        <w:t>dB</w:t>
      </w:r>
      <w:r w:rsidRPr="005965D1">
        <w:rPr>
          <w:szCs w:val="24"/>
          <w:b w:val="0"/>
          <w:i w:val="0"/>
          <w:sz w:val="24"/>
          <w:spacing w:val="0"/>
          <w:w w:val="100"/>
          <w:rFonts/>
          <w:caps w:val="0"/>
        </w:rPr>
        <w:t> </w:t>
      </w:r>
      <w:r w:rsidRPr="005965D1">
        <w:rPr>
          <w:szCs w:val="24"/>
          <w:b w:val="0"/>
          <w:i w:val="0"/>
          <w:sz w:val="24"/>
          <w:spacing w:val="0"/>
          <w:w w:val="100"/>
          <w:rFonts/>
          <w:caps w:val="0"/>
        </w:rPr>
        <w:t>respectively.</w:t>
      </w:r>
    </w:p>
    <w:p w14:paraId="3FD4D9AE"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63AFC8B7"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69B412E2"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3C45525A"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4A750FE6"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07EFD628"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16F769B7"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2C9F5943"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783039A0"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7D4F6299" w14:textId="77777777" w:rsidR="005965D1" w:rsidRDefault="005965D1"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6B306373" w14:textId="77777777" w:rsidR="005965D1" w:rsidRDefault="005965D1"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30DF3AB0" w14:textId="77777777" w:rsidR="005965D1" w:rsidRDefault="005965D1"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6D1FAA9B" w14:textId="7EDB421B"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tabs>
          <w:tab w:val="left" w:pos="5600"/>
        </w:tabs>
      </w:pPr>
      <w:r>
        <w:rPr>
          <w:szCs w:val="28"/>
          <w:b w:val="1"/>
          <w:i w:val="0"/>
          <w:sz w:val="28"/>
          <w:spacing w:val="0"/>
          <w:w w:val="100"/>
          <w:rFonts/>
          <w:caps w:val="0"/>
        </w:rPr>
        <w:t>14</w:t>
      </w:r>
    </w:p>
    <w:p w14:paraId="72E0E355"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387E2ACA" w14:textId="77777777" w:rsidR="00E849EA"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Pr>
          <w:b w:val="1"/>
          <w:i w:val="0"/>
          <w:sz w:val="28"/>
          <w:spacing w:val="0"/>
          <w:w w:val="100"/>
          <w:caps w:val="0"/>
        </w:rPr>
        <w:t/>
      </w:r>
    </w:p>
    <w:p w14:paraId="5B3C6B69" w14:textId="77777777" w:rsidR="00E849EA" w:rsidRPr="00C15083" w:rsidRDefault="00E849EA" w:rsidP="00E849EA">
      <w:pPr>
        <w:spacing w:before="0" w:beforeAutospacing="0" w:after="160" w:afterAutospacing="0" w:lineRule="auto" w:line="259"/>
        <w:rPr>
          <w:szCs w:val="28"/>
          <w:b w:val="1"/>
          <w:i w:val="0"/>
          <w:sz w:val="28"/>
          <w:spacing w:val="0"/>
          <w:w w:val="100"/>
          <w:caps w:val="0"/>
        </w:rPr>
        <w:snapToGrid w:val="0"/>
        <w:textAlignment w:val="baseline"/>
        <w:tabs>
          <w:tab w:val="left" w:pos="5600"/>
        </w:tabs>
      </w:pPr>
      <w:r w:rsidRPr="00C15083">
        <w:rPr>
          <w:szCs w:val="28"/>
          <w:b w:val="1"/>
          <w:i w:val="0"/>
          <w:sz w:val="28"/>
          <w:spacing w:val="0"/>
          <w:w w:val="100"/>
          <w:rFonts/>
          <w:caps w:val="0"/>
        </w:rPr>
        <w:t>REFERENCES</w:t>
      </w:r>
    </w:p>
    <w:p w14:paraId="37F187CB" w14:textId="77777777" w:rsidR="00E849EA" w:rsidRPr="00CB75E4" w:rsidRDefault="00E849EA" w:rsidP="00E849EA">
      <w:pPr>
        <w:widowControl w:val="0"/>
        <w:spacing w:before="0" w:beforeAutospacing="0" w:after="160" w:afterAutospacing="0" w:lineRule="auto" w:line="240"/>
        <w:rPr>
          <w:szCs w:val="24"/>
          <w:noProof/>
          <w:b w:val="0"/>
          <w:i w:val="0"/>
          <w:sz w:val="24"/>
          <w:spacing w:val="0"/>
          <w:w w:val="100"/>
          <w:rFonts w:ascii="Calibri" w:cs="Calibri" w:hAnsi="Calibri"/>
          <w:caps w:val="0"/>
        </w:rPr>
        <w:snapToGrid w:val="0"/>
        <w:ind w:left="480" w:hanging="480"/>
        <w:textAlignment w:val="baseline"/>
      </w:pPr>
      <w:r w:rsidRPr="00CB75E4">
        <w:rPr>
          <w:szCs w:val="24"/>
          <w:noProof/>
          <w:b w:val="0"/>
          <w:i w:val="0"/>
          <w:sz w:val="24"/>
          <w:spacing w:val="0"/>
          <w:w w:val="100"/>
          <w:rFonts w:ascii="Calibri" w:cs="Calibri" w:hAnsi="Calibri"/>
          <w:caps w:val="0"/>
        </w:rPr>
        <w:t>Abimbol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J.,</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Bad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S.</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Falaiye,</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Sukam,</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Y.</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M.,</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tt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M.</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S.,</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mp;</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Muhamma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S.</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2021).</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Estimation</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f</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adi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efractivity</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from</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satellite-derive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meteorological</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dat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ver</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decade</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for</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West</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frica.</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Scientific</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African</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2215EE">
        <w:fldChar w:fldCharType="begin" w:fldLock="1"/>
        <w:rPr>
          <w:szCs w:val="28"/>
          <w:b w:val="0"/>
          <w:i w:val="0"/>
          <w:sz w:val="28"/>
          <w:spacing w:val="0"/>
          <w:w w:val="100"/>
          <w:caps w:val="0"/>
        </w:rPr>
      </w:r>
      <w:r w:rsidRPr="002215EE">
        <w:instrText xml:space="preserve">ADDIN Mendeley Bibliography CSL_BIBLIOGRAPHY </w:instrText>
        <w:rPr>
          <w:szCs w:val="28"/>
          <w:b w:val="0"/>
          <w:i w:val="0"/>
          <w:sz w:val="28"/>
          <w:spacing w:val="0"/>
          <w:w w:val="100"/>
          <w:caps w:val="0"/>
        </w:rPr>
      </w:r>
      <w:r w:rsidRPr="002215EE">
        <w:fldChar w:fldCharType="separate"/>
        <w:rPr>
          <w:szCs w:val="28"/>
          <w:b w:val="0"/>
          <w:i w:val="0"/>
          <w:sz w:val="28"/>
          <w:spacing w:val="0"/>
          <w:w w:val="100"/>
          <w:caps w:val="0"/>
        </w:rPr>
      </w:r>
      <w:r w:rsidRPr="00CB75E4">
        <w:rPr>
          <w:szCs w:val="24"/>
          <w:iCs/>
          <w:noProof/>
          <w:b w:val="0"/>
          <w:i w:val="1"/>
          <w:sz w:val="24"/>
          <w:spacing w:val="0"/>
          <w:w w:val="100"/>
          <w:rFonts w:ascii="Calibri" w:cs="Calibri" w:hAnsi="Calibri"/>
          <w:caps w:val="0"/>
        </w:rPr>
        <w:t>14</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1–8.</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https://doi.org/10.1016/j.sciaf.2021.e01054</w:t>
      </w:r>
    </w:p>
    <w:p w14:paraId="47F338C2" w14:textId="77777777" w:rsidR="00E849EA" w:rsidRPr="00CB75E4" w:rsidRDefault="00E849EA" w:rsidP="00E849EA">
      <w:pPr>
        <w:widowControl w:val="0"/>
        <w:spacing w:before="0" w:beforeAutospacing="0" w:after="160" w:afterAutospacing="0" w:lineRule="auto" w:line="240"/>
        <w:rPr>
          <w:szCs w:val="24"/>
          <w:noProof/>
          <w:b w:val="0"/>
          <w:i w:val="0"/>
          <w:sz w:val="24"/>
          <w:spacing w:val="0"/>
          <w:w w:val="100"/>
          <w:rFonts w:ascii="Calibri" w:cs="Calibri" w:hAnsi="Calibri"/>
          <w:caps w:val="0"/>
        </w:rPr>
        <w:snapToGrid w:val="0"/>
        <w:ind w:left="480" w:hanging="480"/>
        <w:textAlignment w:val="baseline"/>
      </w:pPr>
      <w:r w:rsidRPr="00CB75E4">
        <w:rPr>
          <w:szCs w:val="24"/>
          <w:noProof/>
          <w:b w:val="0"/>
          <w:i w:val="0"/>
          <w:sz w:val="24"/>
          <w:spacing w:val="0"/>
          <w:w w:val="100"/>
          <w:rFonts w:ascii="Calibri" w:cs="Calibri" w:hAnsi="Calibri"/>
          <w:caps w:val="0"/>
        </w:rPr>
        <w:t>Academy,</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N.</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suagwu,</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F.</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N.,</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State,</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K.,</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mp;</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kinbolati,</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2024).</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EXPLORING</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VERTICAL</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GRADIENTS</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F</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ADI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EFRACTIVITY</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N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THEIR</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SIGNIFICANCE</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FOR</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ADI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WAVE</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PROP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BUJ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JOS</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N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MAKURDI</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F</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NORTH-CENTRAL</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NIGERIA.</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Science</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World</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Journal</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19</w:t>
      </w:r>
      <w:r w:rsidRPr="00CB75E4">
        <w:rPr>
          <w:szCs w:val="24"/>
          <w:noProof/>
          <w:b w:val="0"/>
          <w:i w:val="0"/>
          <w:sz w:val="24"/>
          <w:spacing w:val="0"/>
          <w:w w:val="100"/>
          <w:rFonts w:ascii="Calibri" w:cs="Calibri" w:hAnsi="Calibri"/>
          <w:caps w:val="0"/>
        </w:rPr>
        <w:t>(1),</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58–63.</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https://doi.org/10.4314/swj.v19i1.8</w:t>
      </w:r>
    </w:p>
    <w:p w14:paraId="58D5454A" w14:textId="77777777" w:rsidR="00E849EA" w:rsidRPr="00CB75E4" w:rsidRDefault="00E849EA" w:rsidP="00E849EA">
      <w:pPr>
        <w:widowControl w:val="0"/>
        <w:spacing w:before="0" w:beforeAutospacing="0" w:after="160" w:afterAutospacing="0" w:lineRule="auto" w:line="240"/>
        <w:rPr>
          <w:szCs w:val="24"/>
          <w:noProof/>
          <w:b w:val="0"/>
          <w:i w:val="0"/>
          <w:sz w:val="24"/>
          <w:spacing w:val="0"/>
          <w:w w:val="100"/>
          <w:rFonts w:ascii="Calibri" w:cs="Calibri" w:hAnsi="Calibri"/>
          <w:caps w:val="0"/>
        </w:rPr>
        <w:snapToGrid w:val="0"/>
        <w:ind w:left="480" w:hanging="480"/>
        <w:textAlignment w:val="baseline"/>
      </w:pPr>
      <w:r w:rsidRPr="00CB75E4">
        <w:rPr>
          <w:szCs w:val="24"/>
          <w:noProof/>
          <w:b w:val="0"/>
          <w:i w:val="0"/>
          <w:sz w:val="24"/>
          <w:spacing w:val="0"/>
          <w:w w:val="100"/>
          <w:rFonts w:ascii="Calibri" w:cs="Calibri" w:hAnsi="Calibri"/>
          <w:caps w:val="0"/>
        </w:rPr>
        <w:t>Akpootu,</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mp;</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abiu,</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2019).</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Empirical</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Models</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for</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Estimating</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Tropospheric</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adi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efractivity</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ver</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sogb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bstract :</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THE</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OPEN</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ATMOSPHERIC</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SCIENCE</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JOURNAL</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13</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43–55.</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https://doi.org/10.2174/1874282301913010043</w:t>
      </w:r>
    </w:p>
    <w:p w14:paraId="08D0076C" w14:textId="77777777" w:rsidR="00E849EA" w:rsidRPr="00CB75E4" w:rsidRDefault="00E849EA" w:rsidP="00E849EA">
      <w:pPr>
        <w:widowControl w:val="0"/>
        <w:spacing w:before="0" w:beforeAutospacing="0" w:after="160" w:afterAutospacing="0" w:lineRule="auto" w:line="240"/>
        <w:rPr>
          <w:szCs w:val="24"/>
          <w:noProof/>
          <w:b w:val="0"/>
          <w:i w:val="0"/>
          <w:sz w:val="24"/>
          <w:spacing w:val="0"/>
          <w:w w:val="100"/>
          <w:rFonts w:ascii="Calibri" w:cs="Calibri" w:hAnsi="Calibri"/>
          <w:caps w:val="0"/>
        </w:rPr>
        <w:snapToGrid w:val="0"/>
        <w:ind w:left="480" w:hanging="480"/>
        <w:textAlignment w:val="baseline"/>
      </w:pPr>
      <w:r w:rsidRPr="00CB75E4">
        <w:rPr>
          <w:szCs w:val="24"/>
          <w:noProof/>
          <w:b w:val="0"/>
          <w:i w:val="0"/>
          <w:sz w:val="24"/>
          <w:spacing w:val="0"/>
          <w:w w:val="100"/>
          <w:rFonts w:ascii="Calibri" w:cs="Calibri" w:hAnsi="Calibri"/>
          <w:caps w:val="0"/>
        </w:rPr>
        <w:t>Akpootu,</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mp;</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Iliyasu,</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M.</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2017).</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Estimation</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f</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Tropospheric</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adi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efractivity</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n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Its</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Variation</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with</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Meteorological</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Parameters</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ver</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Ikej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Nigeria.</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Journal</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of</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Geography,</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Environment</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and</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Earth</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Science</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International</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10</w:t>
      </w:r>
      <w:r w:rsidRPr="00CB75E4">
        <w:rPr>
          <w:szCs w:val="24"/>
          <w:noProof/>
          <w:b w:val="0"/>
          <w:i w:val="0"/>
          <w:sz w:val="24"/>
          <w:spacing w:val="0"/>
          <w:w w:val="100"/>
          <w:rFonts w:ascii="Calibri" w:cs="Calibri" w:hAnsi="Calibri"/>
          <w:caps w:val="0"/>
        </w:rPr>
        <w:t>(1),</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1–12.</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https://doi.org/10.9734/jgeesi/2017/32534</w:t>
      </w:r>
    </w:p>
    <w:p w14:paraId="2FB95E0D" w14:textId="77777777" w:rsidR="00E849EA" w:rsidRPr="00CB75E4" w:rsidRDefault="00E849EA" w:rsidP="00E849EA">
      <w:pPr>
        <w:widowControl w:val="0"/>
        <w:spacing w:before="0" w:beforeAutospacing="0" w:after="160" w:afterAutospacing="0" w:lineRule="auto" w:line="240"/>
        <w:rPr>
          <w:szCs w:val="24"/>
          <w:noProof/>
          <w:b w:val="0"/>
          <w:i w:val="0"/>
          <w:sz w:val="24"/>
          <w:spacing w:val="0"/>
          <w:w w:val="100"/>
          <w:rFonts w:ascii="Calibri" w:cs="Calibri" w:hAnsi="Calibri"/>
          <w:caps w:val="0"/>
        </w:rPr>
        <w:snapToGrid w:val="0"/>
        <w:ind w:left="480" w:hanging="480"/>
        <w:textAlignment w:val="baseline"/>
      </w:pPr>
      <w:r w:rsidRPr="00CB75E4">
        <w:rPr>
          <w:szCs w:val="24"/>
          <w:noProof/>
          <w:b w:val="0"/>
          <w:i w:val="0"/>
          <w:sz w:val="24"/>
          <w:spacing w:val="0"/>
          <w:w w:val="100"/>
          <w:rFonts w:ascii="Calibri" w:cs="Calibri" w:hAnsi="Calibri"/>
          <w:caps w:val="0"/>
        </w:rPr>
        <w:t>Aprilaire.</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2013).</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Aprilaire</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explains</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how</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relative</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humidity</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affects</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indoor</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comfort</w:t>
      </w:r>
      <w:r w:rsidRPr="00CB75E4">
        <w:rPr>
          <w:szCs w:val="24"/>
          <w:noProof/>
          <w:b w:val="0"/>
          <w:i w:val="0"/>
          <w:sz w:val="24"/>
          <w:spacing w:val="0"/>
          <w:w w:val="100"/>
          <w:rFonts w:ascii="Calibri" w:cs="Calibri" w:hAnsi="Calibri"/>
          <w:caps w:val="0"/>
        </w:rPr>
        <w:t>.</w:t>
      </w:r>
    </w:p>
    <w:p w14:paraId="7559EBD1" w14:textId="77777777" w:rsidR="00E849EA" w:rsidRPr="00CB75E4" w:rsidRDefault="00E849EA" w:rsidP="00E849EA">
      <w:pPr>
        <w:widowControl w:val="0"/>
        <w:spacing w:before="0" w:beforeAutospacing="0" w:after="160" w:afterAutospacing="0" w:lineRule="auto" w:line="240"/>
        <w:rPr>
          <w:szCs w:val="24"/>
          <w:noProof/>
          <w:b w:val="0"/>
          <w:i w:val="0"/>
          <w:sz w:val="24"/>
          <w:spacing w:val="0"/>
          <w:w w:val="100"/>
          <w:rFonts w:ascii="Calibri" w:cs="Calibri" w:hAnsi="Calibri"/>
          <w:caps w:val="0"/>
        </w:rPr>
        <w:snapToGrid w:val="0"/>
        <w:ind w:left="480" w:hanging="480"/>
        <w:textAlignment w:val="baseline"/>
      </w:pPr>
      <w:r w:rsidRPr="00CB75E4">
        <w:rPr>
          <w:szCs w:val="24"/>
          <w:noProof/>
          <w:b w:val="0"/>
          <w:i w:val="0"/>
          <w:sz w:val="24"/>
          <w:spacing w:val="0"/>
          <w:w w:val="100"/>
          <w:rFonts w:ascii="Calibri" w:cs="Calibri" w:hAnsi="Calibri"/>
          <w:caps w:val="0"/>
        </w:rPr>
        <w:t>Atkinson,</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mp;</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schmann,</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S.</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M.</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1985).</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and</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Atmospheric</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Pressure</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17</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33–41.</w:t>
      </w:r>
    </w:p>
    <w:p w14:paraId="15B89BA0" w14:textId="77777777" w:rsidR="00E849EA" w:rsidRPr="00CB75E4" w:rsidRDefault="00E849EA" w:rsidP="00E849EA">
      <w:pPr>
        <w:widowControl w:val="0"/>
        <w:spacing w:before="0" w:beforeAutospacing="0" w:after="160" w:afterAutospacing="0" w:lineRule="auto" w:line="240"/>
        <w:rPr>
          <w:szCs w:val="24"/>
          <w:noProof/>
          <w:b w:val="0"/>
          <w:i w:val="0"/>
          <w:sz w:val="24"/>
          <w:spacing w:val="0"/>
          <w:w w:val="100"/>
          <w:rFonts w:ascii="Calibri" w:cs="Calibri" w:hAnsi="Calibri"/>
          <w:caps w:val="0"/>
        </w:rPr>
        <w:snapToGrid w:val="0"/>
        <w:ind w:left="480" w:hanging="480"/>
        <w:textAlignment w:val="baseline"/>
      </w:pPr>
      <w:r w:rsidRPr="00CB75E4">
        <w:rPr>
          <w:szCs w:val="24"/>
          <w:noProof/>
          <w:b w:val="0"/>
          <w:i w:val="0"/>
          <w:sz w:val="24"/>
          <w:spacing w:val="0"/>
          <w:w w:val="100"/>
          <w:rFonts w:ascii="Calibri" w:cs="Calibri" w:hAnsi="Calibri"/>
          <w:caps w:val="0"/>
        </w:rPr>
        <w:t>Bell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G.,</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kpootu,</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mp;</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Sharaf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S.</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B.</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2024).</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ssessment</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f</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Tropospheric</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adi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efractivity</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n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its</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Variation</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with</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Climatic</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Variables</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in</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the</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Guine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Savannah</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egion</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f</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Nigeria.</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European</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Journal</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of</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Theoretical</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and</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Applied</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Sciences</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2</w:t>
      </w:r>
      <w:r w:rsidRPr="00CB75E4">
        <w:rPr>
          <w:szCs w:val="24"/>
          <w:noProof/>
          <w:b w:val="0"/>
          <w:i w:val="0"/>
          <w:sz w:val="24"/>
          <w:spacing w:val="0"/>
          <w:w w:val="100"/>
          <w:rFonts w:ascii="Calibri" w:cs="Calibri" w:hAnsi="Calibri"/>
          <w:caps w:val="0"/>
        </w:rPr>
        <w:t>(3),</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88–104.</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https://doi.org/10.59324/ejtas.2024.2(3).10</w:t>
      </w:r>
    </w:p>
    <w:p w14:paraId="663715C6" w14:textId="77777777" w:rsidR="00E849EA" w:rsidRPr="00CB75E4" w:rsidRDefault="00E849EA" w:rsidP="00E849EA">
      <w:pPr>
        <w:widowControl w:val="0"/>
        <w:spacing w:before="0" w:beforeAutospacing="0" w:after="160" w:afterAutospacing="0" w:lineRule="auto" w:line="240"/>
        <w:rPr>
          <w:szCs w:val="24"/>
          <w:noProof/>
          <w:b w:val="0"/>
          <w:i w:val="0"/>
          <w:sz w:val="24"/>
          <w:spacing w:val="0"/>
          <w:w w:val="100"/>
          <w:rFonts w:ascii="Calibri" w:cs="Calibri" w:hAnsi="Calibri"/>
          <w:caps w:val="0"/>
        </w:rPr>
        <w:snapToGrid w:val="0"/>
        <w:ind w:left="480" w:hanging="480"/>
        <w:textAlignment w:val="baseline"/>
      </w:pPr>
      <w:r w:rsidRPr="00CB75E4">
        <w:rPr>
          <w:szCs w:val="24"/>
          <w:noProof/>
          <w:b w:val="0"/>
          <w:i w:val="0"/>
          <w:sz w:val="24"/>
          <w:spacing w:val="0"/>
          <w:w w:val="100"/>
          <w:rFonts w:ascii="Calibri" w:cs="Calibri" w:hAnsi="Calibri"/>
          <w:caps w:val="0"/>
        </w:rPr>
        <w:t>Daniel</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Effiong</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ku,</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majam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Joseph,</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E.</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P.</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2015).</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Seasonal</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Tropospheric</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Radio</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Refractivity</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Variation</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in</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Calabar</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Cross</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River</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State</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Nigeria</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June</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15–18.</w:t>
      </w:r>
    </w:p>
    <w:p w14:paraId="6A4B4629" w14:textId="77777777" w:rsidR="00E849EA" w:rsidRPr="00CB75E4" w:rsidRDefault="00E849EA" w:rsidP="00E849EA">
      <w:pPr>
        <w:widowControl w:val="0"/>
        <w:spacing w:before="0" w:beforeAutospacing="0" w:after="160" w:afterAutospacing="0" w:lineRule="auto" w:line="240"/>
        <w:rPr>
          <w:szCs w:val="24"/>
          <w:noProof/>
          <w:b w:val="0"/>
          <w:i w:val="0"/>
          <w:sz w:val="24"/>
          <w:spacing w:val="0"/>
          <w:w w:val="100"/>
          <w:rFonts w:ascii="Calibri" w:cs="Calibri" w:hAnsi="Calibri"/>
          <w:caps w:val="0"/>
        </w:rPr>
        <w:snapToGrid w:val="0"/>
        <w:ind w:left="480" w:hanging="480"/>
        <w:textAlignment w:val="baseline"/>
      </w:pPr>
      <w:r>
        <w:rPr>
          <w:b w:val="0"/>
          <w:i w:val="0"/>
          <w:sz w:val="24"/>
          <w:spacing w:val="0"/>
          <w:w w:val="100"/>
          <w:rFonts w:ascii="Calibri" w:cs="Calibri" w:hAnsi="Calibri"/>
          <w:caps w:val="0"/>
        </w:rPr>
        <w:t/>
      </w:r>
    </w:p>
    <w:p w14:paraId="64CF8F0C" w14:textId="77777777" w:rsidR="00E849EA" w:rsidRPr="00CB75E4" w:rsidRDefault="00E849EA" w:rsidP="00E849EA">
      <w:pPr>
        <w:widowControl w:val="0"/>
        <w:spacing w:before="0" w:beforeAutospacing="0" w:after="160" w:afterAutospacing="0" w:lineRule="auto" w:line="240"/>
        <w:rPr>
          <w:szCs w:val="24"/>
          <w:noProof/>
          <w:b w:val="0"/>
          <w:i w:val="0"/>
          <w:sz w:val="24"/>
          <w:spacing w:val="0"/>
          <w:w w:val="100"/>
          <w:rFonts w:ascii="Calibri" w:cs="Calibri" w:hAnsi="Calibri"/>
          <w:caps w:val="0"/>
        </w:rPr>
        <w:snapToGrid w:val="0"/>
        <w:ind w:left="480" w:hanging="480"/>
        <w:textAlignment w:val="baseline"/>
      </w:pPr>
      <w:r>
        <w:rPr>
          <w:b w:val="0"/>
          <w:i w:val="0"/>
          <w:sz w:val="24"/>
          <w:spacing w:val="0"/>
          <w:w w:val="100"/>
          <w:rFonts w:ascii="Calibri" w:cs="Calibri" w:hAnsi="Calibri"/>
          <w:caps w:val="0"/>
        </w:rPr>
        <w:t/>
      </w:r>
    </w:p>
    <w:p w14:paraId="09AFBEBE" w14:textId="77777777" w:rsidR="00E849EA" w:rsidRPr="00CB75E4" w:rsidRDefault="00E849EA" w:rsidP="00E849EA">
      <w:pPr>
        <w:widowControl w:val="0"/>
        <w:spacing w:before="0" w:beforeAutospacing="0" w:after="160" w:afterAutospacing="0" w:lineRule="auto" w:line="240"/>
        <w:rPr>
          <w:szCs w:val="24"/>
          <w:noProof/>
          <w:b w:val="0"/>
          <w:i w:val="0"/>
          <w:sz w:val="24"/>
          <w:spacing w:val="0"/>
          <w:w w:val="100"/>
          <w:rFonts w:ascii="Calibri" w:cs="Calibri" w:hAnsi="Calibri"/>
          <w:caps w:val="0"/>
        </w:rPr>
        <w:snapToGrid w:val="0"/>
        <w:ind w:left="480" w:hanging="480"/>
        <w:textAlignment w:val="baseline"/>
      </w:pPr>
      <w:r>
        <w:rPr>
          <w:b w:val="0"/>
          <w:i w:val="0"/>
          <w:sz w:val="24"/>
          <w:spacing w:val="0"/>
          <w:w w:val="100"/>
          <w:rFonts w:ascii="Calibri" w:cs="Calibri" w:hAnsi="Calibri"/>
          <w:caps w:val="0"/>
        </w:rPr>
        <w:t/>
      </w:r>
    </w:p>
    <w:p w14:paraId="67B5C70C" w14:textId="77777777" w:rsidR="00CB75E4" w:rsidRDefault="00CB75E4" w:rsidP="00E849EA">
      <w:pPr>
        <w:widowControl w:val="0"/>
        <w:jc w:val="center"/>
        <w:spacing w:before="0" w:beforeAutospacing="0" w:after="160" w:afterAutospacing="0" w:lineRule="auto" w:line="240"/>
        <w:rPr>
          <w:szCs w:val="24"/>
          <w:noProof/>
          <w:b w:val="1"/>
          <w:i w:val="0"/>
          <w:sz w:val="24"/>
          <w:spacing w:val="0"/>
          <w:w w:val="100"/>
          <w:rFonts w:ascii="Calibri" w:cs="Calibri" w:hAnsi="Calibri"/>
          <w:caps w:val="0"/>
        </w:rPr>
        <w:snapToGrid w:val="0"/>
        <w:ind w:left="480" w:hanging="480"/>
        <w:textAlignment w:val="baseline"/>
      </w:pPr>
      <w:r>
        <w:rPr>
          <w:b w:val="1"/>
          <w:i w:val="0"/>
          <w:sz w:val="24"/>
          <w:spacing w:val="0"/>
          <w:w w:val="100"/>
          <w:rFonts w:ascii="Calibri" w:cs="Calibri" w:hAnsi="Calibri"/>
          <w:caps w:val="0"/>
        </w:rPr>
        <w:t/>
      </w:r>
    </w:p>
    <w:p w14:paraId="375B7B71" w14:textId="77777777" w:rsidR="00CB75E4" w:rsidRDefault="00CB75E4" w:rsidP="00E849EA">
      <w:pPr>
        <w:widowControl w:val="0"/>
        <w:jc w:val="center"/>
        <w:spacing w:before="0" w:beforeAutospacing="0" w:after="160" w:afterAutospacing="0" w:lineRule="auto" w:line="240"/>
        <w:rPr>
          <w:szCs w:val="24"/>
          <w:noProof/>
          <w:b w:val="1"/>
          <w:i w:val="0"/>
          <w:sz w:val="24"/>
          <w:spacing w:val="0"/>
          <w:w w:val="100"/>
          <w:rFonts w:ascii="Calibri" w:cs="Calibri" w:hAnsi="Calibri"/>
          <w:caps w:val="0"/>
        </w:rPr>
        <w:snapToGrid w:val="0"/>
        <w:ind w:left="480" w:hanging="480"/>
        <w:textAlignment w:val="baseline"/>
      </w:pPr>
      <w:r>
        <w:rPr>
          <w:b w:val="1"/>
          <w:i w:val="0"/>
          <w:sz w:val="24"/>
          <w:spacing w:val="0"/>
          <w:w w:val="100"/>
          <w:rFonts w:ascii="Calibri" w:cs="Calibri" w:hAnsi="Calibri"/>
          <w:caps w:val="0"/>
        </w:rPr>
        <w:t/>
      </w:r>
    </w:p>
    <w:p w14:paraId="23B295C4" w14:textId="77777777" w:rsidR="00CB75E4" w:rsidRDefault="00CB75E4" w:rsidP="00E849EA">
      <w:pPr>
        <w:widowControl w:val="0"/>
        <w:jc w:val="center"/>
        <w:spacing w:before="0" w:beforeAutospacing="0" w:after="160" w:afterAutospacing="0" w:lineRule="auto" w:line="240"/>
        <w:rPr>
          <w:szCs w:val="24"/>
          <w:noProof/>
          <w:b w:val="1"/>
          <w:i w:val="0"/>
          <w:sz w:val="24"/>
          <w:spacing w:val="0"/>
          <w:w w:val="100"/>
          <w:rFonts w:ascii="Calibri" w:cs="Calibri" w:hAnsi="Calibri"/>
          <w:caps w:val="0"/>
        </w:rPr>
        <w:snapToGrid w:val="0"/>
        <w:ind w:left="480" w:hanging="480"/>
        <w:textAlignment w:val="baseline"/>
      </w:pPr>
      <w:r>
        <w:rPr>
          <w:b w:val="1"/>
          <w:i w:val="0"/>
          <w:sz w:val="24"/>
          <w:spacing w:val="0"/>
          <w:w w:val="100"/>
          <w:rFonts w:ascii="Calibri" w:cs="Calibri" w:hAnsi="Calibri"/>
          <w:caps w:val="0"/>
        </w:rPr>
        <w:t/>
      </w:r>
    </w:p>
    <w:p w14:paraId="430B639B" w14:textId="77777777" w:rsidR="00CB75E4" w:rsidRDefault="00CB75E4" w:rsidP="00E849EA">
      <w:pPr>
        <w:widowControl w:val="0"/>
        <w:jc w:val="center"/>
        <w:spacing w:before="0" w:beforeAutospacing="0" w:after="160" w:afterAutospacing="0" w:lineRule="auto" w:line="240"/>
        <w:rPr>
          <w:szCs w:val="24"/>
          <w:noProof/>
          <w:b w:val="1"/>
          <w:i w:val="0"/>
          <w:sz w:val="24"/>
          <w:spacing w:val="0"/>
          <w:w w:val="100"/>
          <w:rFonts w:ascii="Calibri" w:cs="Calibri" w:hAnsi="Calibri"/>
          <w:caps w:val="0"/>
        </w:rPr>
        <w:snapToGrid w:val="0"/>
        <w:ind w:left="480" w:hanging="480"/>
        <w:textAlignment w:val="baseline"/>
      </w:pPr>
      <w:r>
        <w:rPr>
          <w:b w:val="1"/>
          <w:i w:val="0"/>
          <w:sz w:val="24"/>
          <w:spacing w:val="0"/>
          <w:w w:val="100"/>
          <w:rFonts w:ascii="Calibri" w:cs="Calibri" w:hAnsi="Calibri"/>
          <w:caps w:val="0"/>
        </w:rPr>
        <w:t/>
      </w:r>
    </w:p>
    <w:p w14:paraId="3BD43AFA" w14:textId="77777777" w:rsidR="00CB75E4" w:rsidRDefault="00CB75E4" w:rsidP="00E849EA">
      <w:pPr>
        <w:widowControl w:val="0"/>
        <w:jc w:val="center"/>
        <w:spacing w:before="0" w:beforeAutospacing="0" w:after="160" w:afterAutospacing="0" w:lineRule="auto" w:line="240"/>
        <w:rPr>
          <w:szCs w:val="24"/>
          <w:noProof/>
          <w:b w:val="1"/>
          <w:i w:val="0"/>
          <w:sz w:val="24"/>
          <w:spacing w:val="0"/>
          <w:w w:val="100"/>
          <w:rFonts w:ascii="Calibri" w:cs="Calibri" w:hAnsi="Calibri"/>
          <w:caps w:val="0"/>
        </w:rPr>
        <w:snapToGrid w:val="0"/>
        <w:ind w:left="480" w:hanging="480"/>
        <w:textAlignment w:val="baseline"/>
      </w:pPr>
      <w:r>
        <w:rPr>
          <w:b w:val="1"/>
          <w:i w:val="0"/>
          <w:sz w:val="24"/>
          <w:spacing w:val="0"/>
          <w:w w:val="100"/>
          <w:rFonts w:ascii="Calibri" w:cs="Calibri" w:hAnsi="Calibri"/>
          <w:caps w:val="0"/>
        </w:rPr>
        <w:t/>
      </w:r>
    </w:p>
    <w:p w14:paraId="36352A68" w14:textId="26F90F7F" w:rsidR="00E849EA" w:rsidRPr="00CB75E4" w:rsidRDefault="00E849EA" w:rsidP="00E849EA">
      <w:pPr>
        <w:widowControl w:val="0"/>
        <w:jc w:val="center"/>
        <w:spacing w:before="0" w:beforeAutospacing="0" w:after="160" w:afterAutospacing="0" w:lineRule="auto" w:line="240"/>
        <w:rPr>
          <w:szCs w:val="24"/>
          <w:noProof/>
          <w:b w:val="1"/>
          <w:i w:val="0"/>
          <w:sz w:val="24"/>
          <w:spacing w:val="0"/>
          <w:w w:val="100"/>
          <w:rFonts w:ascii="Calibri" w:cs="Calibri" w:hAnsi="Calibri"/>
          <w:caps w:val="0"/>
        </w:rPr>
        <w:snapToGrid w:val="0"/>
        <w:ind w:left="480" w:hanging="480"/>
        <w:textAlignment w:val="baseline"/>
      </w:pPr>
      <w:r w:rsidRPr="00CB75E4">
        <w:rPr>
          <w:szCs w:val="24"/>
          <w:noProof/>
          <w:b w:val="1"/>
          <w:i w:val="0"/>
          <w:sz w:val="24"/>
          <w:spacing w:val="0"/>
          <w:w w:val="100"/>
          <w:rFonts w:ascii="Calibri" w:cs="Calibri" w:hAnsi="Calibri"/>
          <w:caps w:val="0"/>
        </w:rPr>
        <w:t>15</w:t>
      </w:r>
    </w:p>
    <w:p w14:paraId="30A8B824" w14:textId="77777777" w:rsidR="00E849EA" w:rsidRPr="00CB75E4" w:rsidRDefault="00E849EA" w:rsidP="00E849EA">
      <w:pPr>
        <w:widowControl w:val="0"/>
        <w:spacing w:before="0" w:beforeAutospacing="0" w:after="160" w:afterAutospacing="0" w:lineRule="auto" w:line="240"/>
        <w:rPr>
          <w:szCs w:val="24"/>
          <w:noProof/>
          <w:b w:val="0"/>
          <w:i w:val="0"/>
          <w:sz w:val="24"/>
          <w:spacing w:val="0"/>
          <w:w w:val="100"/>
          <w:rFonts w:ascii="Calibri" w:cs="Calibri" w:hAnsi="Calibri"/>
          <w:caps w:val="0"/>
        </w:rPr>
        <w:snapToGrid w:val="0"/>
        <w:ind w:left="480" w:hanging="480"/>
        <w:textAlignment w:val="baseline"/>
      </w:pPr>
      <w:r w:rsidRPr="00CB75E4">
        <w:rPr>
          <w:szCs w:val="24"/>
          <w:noProof/>
          <w:b w:val="0"/>
          <w:i w:val="0"/>
          <w:sz w:val="24"/>
          <w:spacing w:val="0"/>
          <w:w w:val="100"/>
          <w:rFonts w:ascii="Calibri" w:cs="Calibri" w:hAnsi="Calibri"/>
          <w:caps w:val="0"/>
        </w:rPr>
        <w:t>Falaiye,</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bimbol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J.,</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mojol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J.,</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mp;</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kinyanju,</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S.</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2016).</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Spacio-Temporal</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Variation</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f</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adi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efractivity</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in</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Lafi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Nasaraw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State</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Using</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Cm</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Saf</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tovs</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Satellite</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Data.</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FULafia</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Journal</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of</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Science</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and</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Technology</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2</w:t>
      </w:r>
      <w:r w:rsidRPr="00CB75E4">
        <w:rPr>
          <w:szCs w:val="24"/>
          <w:noProof/>
          <w:b w:val="0"/>
          <w:i w:val="0"/>
          <w:sz w:val="24"/>
          <w:spacing w:val="0"/>
          <w:w w:val="100"/>
          <w:rFonts w:ascii="Calibri" w:cs="Calibri" w:hAnsi="Calibri"/>
          <w:caps w:val="0"/>
        </w:rPr>
        <w:t>(1),</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111–116.</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https://doi.org/10.62050/fjst2016.v2n1.40</w:t>
      </w:r>
    </w:p>
    <w:p w14:paraId="53AD072E" w14:textId="77777777" w:rsidR="00E849EA" w:rsidRPr="00CB75E4" w:rsidRDefault="00E849EA" w:rsidP="00E849EA">
      <w:pPr>
        <w:widowControl w:val="0"/>
        <w:spacing w:before="0" w:beforeAutospacing="0" w:after="160" w:afterAutospacing="0" w:lineRule="auto" w:line="240"/>
        <w:rPr>
          <w:szCs w:val="24"/>
          <w:noProof/>
          <w:b w:val="0"/>
          <w:i w:val="0"/>
          <w:sz w:val="24"/>
          <w:spacing w:val="0"/>
          <w:w w:val="100"/>
          <w:rFonts w:ascii="Calibri" w:cs="Calibri" w:hAnsi="Calibri"/>
          <w:caps w:val="0"/>
        </w:rPr>
        <w:snapToGrid w:val="0"/>
        <w:ind w:left="480" w:hanging="480"/>
        <w:textAlignment w:val="baseline"/>
      </w:pPr>
      <w:r>
        <w:rPr>
          <w:b w:val="0"/>
          <w:i w:val="0"/>
          <w:sz w:val="24"/>
          <w:spacing w:val="0"/>
          <w:w w:val="100"/>
          <w:rFonts w:ascii="Calibri" w:cs="Calibri" w:hAnsi="Calibri"/>
          <w:caps w:val="0"/>
        </w:rPr>
        <w:t/>
      </w:r>
    </w:p>
    <w:p w14:paraId="2FF96234" w14:textId="77777777" w:rsidR="00E849EA" w:rsidRPr="00CB75E4" w:rsidRDefault="00E849EA" w:rsidP="00E849EA">
      <w:pPr>
        <w:widowControl w:val="0"/>
        <w:spacing w:before="0" w:beforeAutospacing="0" w:after="160" w:afterAutospacing="0" w:lineRule="auto" w:line="240"/>
        <w:rPr>
          <w:szCs w:val="24"/>
          <w:noProof/>
          <w:b w:val="0"/>
          <w:i w:val="0"/>
          <w:sz w:val="24"/>
          <w:spacing w:val="0"/>
          <w:w w:val="100"/>
          <w:rFonts w:ascii="Calibri" w:cs="Calibri" w:hAnsi="Calibri"/>
          <w:caps w:val="0"/>
        </w:rPr>
        <w:snapToGrid w:val="0"/>
        <w:ind w:left="480" w:hanging="480"/>
        <w:textAlignment w:val="baseline"/>
      </w:pPr>
      <w:r w:rsidRPr="00CB75E4">
        <w:rPr>
          <w:szCs w:val="24"/>
          <w:noProof/>
          <w:b w:val="0"/>
          <w:i w:val="0"/>
          <w:sz w:val="24"/>
          <w:spacing w:val="0"/>
          <w:w w:val="100"/>
          <w:rFonts w:ascii="Calibri" w:cs="Calibri" w:hAnsi="Calibri"/>
          <w:caps w:val="0"/>
        </w:rPr>
        <w:t>Gardner,</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B.</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2020).</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The</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physics</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of</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temperature</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26</w:t>
      </w:r>
      <w:r w:rsidRPr="00CB75E4">
        <w:rPr>
          <w:szCs w:val="24"/>
          <w:noProof/>
          <w:b w:val="0"/>
          <w:i w:val="0"/>
          <w:sz w:val="24"/>
          <w:spacing w:val="0"/>
          <w:w w:val="100"/>
          <w:rFonts w:ascii="Calibri" w:cs="Calibri" w:hAnsi="Calibri"/>
          <w:caps w:val="0"/>
        </w:rPr>
        <w:t>(6),</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55–58.</w:t>
      </w:r>
    </w:p>
    <w:p w14:paraId="0D392D5A" w14:textId="77777777" w:rsidR="00E849EA" w:rsidRPr="00CB75E4" w:rsidRDefault="00E849EA" w:rsidP="00E849EA">
      <w:pPr>
        <w:widowControl w:val="0"/>
        <w:spacing w:before="0" w:beforeAutospacing="0" w:after="160" w:afterAutospacing="0" w:lineRule="auto" w:line="240"/>
        <w:rPr>
          <w:szCs w:val="24"/>
          <w:noProof/>
          <w:b w:val="0"/>
          <w:i w:val="0"/>
          <w:sz w:val="24"/>
          <w:spacing w:val="0"/>
          <w:w w:val="100"/>
          <w:rFonts w:ascii="Calibri" w:cs="Calibri" w:hAnsi="Calibri"/>
          <w:caps w:val="0"/>
        </w:rPr>
        <w:snapToGrid w:val="0"/>
        <w:ind w:left="480" w:hanging="480"/>
        <w:textAlignment w:val="baseline"/>
      </w:pPr>
      <w:r w:rsidRPr="00CB75E4">
        <w:rPr>
          <w:szCs w:val="24"/>
          <w:noProof/>
          <w:b w:val="0"/>
          <w:i w:val="0"/>
          <w:sz w:val="24"/>
          <w:spacing w:val="0"/>
          <w:w w:val="100"/>
          <w:rFonts w:ascii="Calibri" w:cs="Calibri" w:hAnsi="Calibri"/>
          <w:caps w:val="0"/>
        </w:rPr>
        <w:t>Halliday,</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esnick,</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mp;</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Walker,</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J.</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2005).</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Chapter</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18:</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Temperature,</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Heat</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n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the</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First</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Law</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f</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Thermodynamics.</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Fundamentals</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of</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Physics</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Extended</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Edition</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477–500.</w:t>
      </w:r>
    </w:p>
    <w:p w14:paraId="658D7B9B" w14:textId="77777777" w:rsidR="00E849EA" w:rsidRPr="00CB75E4" w:rsidRDefault="00E849EA" w:rsidP="00E849EA">
      <w:pPr>
        <w:widowControl w:val="0"/>
        <w:spacing w:before="0" w:beforeAutospacing="0" w:after="160" w:afterAutospacing="0" w:lineRule="auto" w:line="240"/>
        <w:rPr>
          <w:szCs w:val="24"/>
          <w:noProof/>
          <w:b w:val="0"/>
          <w:i w:val="0"/>
          <w:sz w:val="24"/>
          <w:spacing w:val="0"/>
          <w:w w:val="100"/>
          <w:rFonts w:ascii="Calibri" w:cs="Calibri" w:hAnsi="Calibri"/>
          <w:caps w:val="0"/>
        </w:rPr>
        <w:snapToGrid w:val="0"/>
        <w:ind w:left="480" w:hanging="480"/>
        <w:textAlignment w:val="baseline"/>
      </w:pPr>
      <w:r w:rsidRPr="00CB75E4">
        <w:rPr>
          <w:szCs w:val="24"/>
          <w:noProof/>
          <w:b w:val="0"/>
          <w:i w:val="0"/>
          <w:sz w:val="24"/>
          <w:spacing w:val="0"/>
          <w:w w:val="100"/>
          <w:rFonts w:ascii="Calibri" w:cs="Calibri" w:hAnsi="Calibri"/>
          <w:caps w:val="0"/>
        </w:rPr>
        <w:t>Haz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I.,</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lemak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J.,</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tiku,</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K.,</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mp;</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Mus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B.</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2020).</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Analysis</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of</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Trends</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and</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Variability</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in</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Air</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Temperature</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as</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Evidence</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of</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Climate</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Change</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in</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Zaria</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Kaduna</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State</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Nigeria</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6</w:t>
      </w:r>
      <w:r w:rsidRPr="00CB75E4">
        <w:rPr>
          <w:szCs w:val="24"/>
          <w:noProof/>
          <w:b w:val="0"/>
          <w:i w:val="0"/>
          <w:sz w:val="24"/>
          <w:spacing w:val="0"/>
          <w:w w:val="100"/>
          <w:rFonts w:ascii="Calibri" w:cs="Calibri" w:hAnsi="Calibri"/>
          <w:caps w:val="0"/>
        </w:rPr>
        <w:t>(1),</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1–11.</w:t>
      </w:r>
    </w:p>
    <w:p w14:paraId="7FCBE610" w14:textId="77777777" w:rsidR="00E849EA" w:rsidRPr="00CB75E4" w:rsidRDefault="00E849EA" w:rsidP="00E849EA">
      <w:pPr>
        <w:widowControl w:val="0"/>
        <w:spacing w:before="0" w:beforeAutospacing="0" w:after="160" w:afterAutospacing="0" w:lineRule="auto" w:line="240"/>
        <w:rPr>
          <w:szCs w:val="24"/>
          <w:noProof/>
          <w:b w:val="0"/>
          <w:i w:val="0"/>
          <w:sz w:val="24"/>
          <w:spacing w:val="0"/>
          <w:w w:val="100"/>
          <w:rFonts w:ascii="Calibri" w:cs="Calibri" w:hAnsi="Calibri"/>
          <w:caps w:val="0"/>
        </w:rPr>
        <w:snapToGrid w:val="0"/>
        <w:ind w:left="480" w:hanging="480"/>
        <w:textAlignment w:val="baseline"/>
      </w:pPr>
      <w:r w:rsidRPr="00CB75E4">
        <w:rPr>
          <w:szCs w:val="24"/>
          <w:noProof/>
          <w:b w:val="0"/>
          <w:i w:val="0"/>
          <w:sz w:val="24"/>
          <w:spacing w:val="0"/>
          <w:w w:val="100"/>
          <w:rFonts w:ascii="Calibri" w:cs="Calibri" w:hAnsi="Calibri"/>
          <w:caps w:val="0"/>
        </w:rPr>
        <w:t>M</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Idris,</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I</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Nouhou,</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MI</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Iliyasu,</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in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MJ</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bdulsalami</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haji,</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n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M.</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2024).</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Estimation</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n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Investigation</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f</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the</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Variability</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f</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Tropospheric</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adi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efractivity</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n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adi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Fiel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Strength</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ver</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ccr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HSOA</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Journal</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Of</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Atmosopheric</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And</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Earth</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Science</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5</w:t>
      </w:r>
      <w:r w:rsidRPr="00CB75E4">
        <w:rPr>
          <w:szCs w:val="24"/>
          <w:noProof/>
          <w:b w:val="0"/>
          <w:i w:val="0"/>
          <w:sz w:val="24"/>
          <w:spacing w:val="0"/>
          <w:w w:val="100"/>
          <w:rFonts w:ascii="Calibri" w:cs="Calibri" w:hAnsi="Calibri"/>
          <w:caps w:val="0"/>
        </w:rPr>
        <w:t>(1),</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1–9.</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https://doi.org/10.24966/AES-8780/100026</w:t>
      </w:r>
    </w:p>
    <w:p w14:paraId="4C45DE36" w14:textId="77777777" w:rsidR="00E849EA" w:rsidRPr="00CB75E4" w:rsidRDefault="00E849EA" w:rsidP="00E849EA">
      <w:pPr>
        <w:widowControl w:val="0"/>
        <w:spacing w:before="0" w:beforeAutospacing="0" w:after="160" w:afterAutospacing="0" w:lineRule="auto" w:line="240"/>
        <w:rPr>
          <w:szCs w:val="24"/>
          <w:noProof/>
          <w:b w:val="0"/>
          <w:i w:val="0"/>
          <w:sz w:val="24"/>
          <w:spacing w:val="0"/>
          <w:w w:val="100"/>
          <w:rFonts w:ascii="Calibri" w:cs="Calibri" w:hAnsi="Calibri"/>
          <w:caps w:val="0"/>
        </w:rPr>
        <w:snapToGrid w:val="0"/>
        <w:ind w:left="480" w:hanging="480"/>
        <w:textAlignment w:val="baseline"/>
      </w:pPr>
      <w:r w:rsidRPr="00CB75E4">
        <w:rPr>
          <w:szCs w:val="24"/>
          <w:noProof/>
          <w:b w:val="0"/>
          <w:i w:val="0"/>
          <w:sz w:val="24"/>
          <w:spacing w:val="0"/>
          <w:w w:val="100"/>
          <w:rFonts w:ascii="Calibri" w:cs="Calibri" w:hAnsi="Calibri"/>
          <w:caps w:val="0"/>
        </w:rPr>
        <w:t>Oku,</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E.,</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Joseph,</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mp;</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Charles,</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M.</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2015).</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Observing</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the</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Radio-Refractivity</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Pattern</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Variation</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during</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Dry</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Season</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in</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4</w:t>
      </w:r>
      <w:r w:rsidRPr="00CB75E4">
        <w:rPr>
          <w:szCs w:val="24"/>
          <w:noProof/>
          <w:b w:val="0"/>
          <w:i w:val="0"/>
          <w:sz w:val="24"/>
          <w:spacing w:val="0"/>
          <w:w w:val="100"/>
          <w:rFonts w:ascii="Calibri" w:cs="Calibri" w:hAnsi="Calibri"/>
          <w:caps w:val="0"/>
        </w:rPr>
        <w:t>(11),</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1179–1181.</w:t>
      </w:r>
    </w:p>
    <w:p w14:paraId="2F6A94C3" w14:textId="77777777" w:rsidR="00E849EA" w:rsidRPr="00CB75E4" w:rsidRDefault="00E849EA" w:rsidP="00E849EA">
      <w:pPr>
        <w:widowControl w:val="0"/>
        <w:spacing w:before="0" w:beforeAutospacing="0" w:after="160" w:afterAutospacing="0" w:lineRule="auto" w:line="240"/>
        <w:rPr>
          <w:szCs w:val="24"/>
          <w:noProof/>
          <w:b w:val="0"/>
          <w:i w:val="0"/>
          <w:sz w:val="24"/>
          <w:spacing w:val="0"/>
          <w:w w:val="100"/>
          <w:rFonts w:ascii="Calibri" w:cs="Calibri" w:hAnsi="Calibri"/>
          <w:caps w:val="0"/>
        </w:rPr>
        <w:snapToGrid w:val="0"/>
        <w:ind w:left="480" w:hanging="480"/>
        <w:textAlignment w:val="baseline"/>
      </w:pPr>
      <w:r w:rsidRPr="00CB75E4">
        <w:rPr>
          <w:szCs w:val="24"/>
          <w:noProof/>
          <w:b w:val="0"/>
          <w:i w:val="0"/>
          <w:sz w:val="24"/>
          <w:spacing w:val="0"/>
          <w:w w:val="100"/>
          <w:rFonts w:ascii="Calibri" w:cs="Calibri" w:hAnsi="Calibri"/>
          <w:caps w:val="0"/>
        </w:rPr>
        <w:t>Onujagbe,</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I.,</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hmed-Ade,</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F.,</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Mopah,</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M.,</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mp;</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Davi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2021).</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Surface</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adi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Refractivity</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f</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kure</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and</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Ondo</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town,</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Southwest</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Nigeria.</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Nigerian</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Annals</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of</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Pure</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and</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Applied</w:t>
      </w:r>
      <w:r w:rsidRPr="00CB75E4">
        <w:rPr>
          <w:szCs w:val="24"/>
          <w:iCs/>
          <w:noProof/>
          <w:b w:val="0"/>
          <w:i w:val="1"/>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Sciences</w:t>
      </w:r>
      <w:r w:rsidRPr="00CB75E4">
        <w:rPr>
          <w:szCs w:val="24"/>
          <w:noProof/>
          <w:b w:val="0"/>
          <w:i w:val="0"/>
          <w:sz w:val="24"/>
          <w:spacing w:val="0"/>
          <w:w w:val="100"/>
          <w:rFonts w:ascii="Calibri" w:cs="Calibri" w:hAnsi="Calibri"/>
          <w:caps w:val="0"/>
        </w:rPr>
        <w:t>,</w:t>
      </w:r>
      <w:r w:rsidRPr="00CB75E4">
        <w:rPr>
          <w:szCs w:val="24"/>
          <w:noProof/>
          <w:b w:val="0"/>
          <w:i w:val="0"/>
          <w:sz w:val="24"/>
          <w:spacing w:val="0"/>
          <w:w w:val="100"/>
          <w:rFonts w:ascii="Calibri" w:cs="Calibri" w:hAnsi="Calibri"/>
          <w:caps w:val="0"/>
        </w:rPr>
        <w:t> </w:t>
      </w:r>
      <w:r w:rsidRPr="00CB75E4">
        <w:rPr>
          <w:szCs w:val="24"/>
          <w:iCs/>
          <w:noProof/>
          <w:b w:val="0"/>
          <w:i w:val="1"/>
          <w:sz w:val="24"/>
          <w:spacing w:val="0"/>
          <w:w w:val="100"/>
          <w:rFonts w:ascii="Calibri" w:cs="Calibri" w:hAnsi="Calibri"/>
          <w:caps w:val="0"/>
        </w:rPr>
        <w:t>4</w:t>
      </w:r>
      <w:r w:rsidRPr="00CB75E4">
        <w:rPr>
          <w:szCs w:val="24"/>
          <w:noProof/>
          <w:b w:val="0"/>
          <w:i w:val="0"/>
          <w:sz w:val="24"/>
          <w:spacing w:val="0"/>
          <w:w w:val="100"/>
          <w:rFonts w:ascii="Calibri" w:cs="Calibri" w:hAnsi="Calibri"/>
          <w:caps w:val="0"/>
        </w:rPr>
        <w:t>(1),</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212–219.</w:t>
      </w:r>
      <w:r w:rsidRPr="00CB75E4">
        <w:rPr>
          <w:szCs w:val="24"/>
          <w:noProof/>
          <w:b w:val="0"/>
          <w:i w:val="0"/>
          <w:sz w:val="24"/>
          <w:spacing w:val="0"/>
          <w:w w:val="100"/>
          <w:rFonts w:ascii="Calibri" w:cs="Calibri" w:hAnsi="Calibri"/>
          <w:caps w:val="0"/>
        </w:rPr>
        <w:t> </w:t>
      </w:r>
      <w:r w:rsidRPr="00CB75E4">
        <w:rPr>
          <w:szCs w:val="24"/>
          <w:noProof/>
          <w:b w:val="0"/>
          <w:i w:val="0"/>
          <w:sz w:val="24"/>
          <w:spacing w:val="0"/>
          <w:w w:val="100"/>
          <w:rFonts w:ascii="Calibri" w:cs="Calibri" w:hAnsi="Calibri"/>
          <w:caps w:val="0"/>
        </w:rPr>
        <w:t>https://doi.org/10.46912/napas.173</w:t>
      </w:r>
    </w:p>
    <w:p w14:paraId="26D9B9D5" w14:textId="77777777" w:rsidR="00E849EA" w:rsidRDefault="00E849EA" w:rsidP="00E849EA">
      <w:pPr>
        <w:widowControl w:val="0"/>
        <w:spacing w:before="0" w:beforeAutospacing="0" w:after="160" w:afterAutospacing="0" w:lineRule="auto" w:line="240"/>
        <w:rPr>
          <w:szCs w:val="24"/>
          <w:noProof/>
          <w:b w:val="0"/>
          <w:i w:val="0"/>
          <w:sz w:val="28"/>
          <w:spacing w:val="0"/>
          <w:w w:val="100"/>
          <w:rFonts w:ascii="Calibri" w:cs="Calibri" w:hAnsi="Calibri"/>
          <w:caps w:val="0"/>
        </w:rPr>
        <w:snapToGrid w:val="0"/>
        <w:ind w:left="480" w:hanging="480"/>
        <w:textAlignment w:val="baseline"/>
      </w:pPr>
      <w:r>
        <w:rPr>
          <w:b w:val="0"/>
          <w:i w:val="0"/>
          <w:sz w:val="28"/>
          <w:spacing w:val="0"/>
          <w:w w:val="100"/>
          <w:rFonts w:ascii="Calibri" w:cs="Calibri" w:hAnsi="Calibri"/>
          <w:caps w:val="0"/>
        </w:rPr>
        <w:t/>
      </w:r>
    </w:p>
    <w:p w14:paraId="09BAF4AD" w14:textId="77777777" w:rsidR="00E849EA" w:rsidRDefault="00E849EA" w:rsidP="00E849EA">
      <w:pPr>
        <w:widowControl w:val="0"/>
        <w:spacing w:before="0" w:beforeAutospacing="0" w:after="160" w:afterAutospacing="0" w:lineRule="auto" w:line="240"/>
        <w:rPr>
          <w:szCs w:val="24"/>
          <w:noProof/>
          <w:b w:val="0"/>
          <w:i w:val="0"/>
          <w:sz w:val="28"/>
          <w:spacing w:val="0"/>
          <w:w w:val="100"/>
          <w:rFonts w:ascii="Calibri" w:cs="Calibri" w:hAnsi="Calibri"/>
          <w:caps w:val="0"/>
        </w:rPr>
        <w:snapToGrid w:val="0"/>
        <w:ind w:left="480" w:hanging="480"/>
        <w:textAlignment w:val="baseline"/>
      </w:pPr>
      <w:r>
        <w:rPr>
          <w:b w:val="0"/>
          <w:i w:val="0"/>
          <w:sz w:val="28"/>
          <w:spacing w:val="0"/>
          <w:w w:val="100"/>
          <w:rFonts w:ascii="Calibri" w:cs="Calibri" w:hAnsi="Calibri"/>
          <w:caps w:val="0"/>
        </w:rPr>
        <w:t/>
      </w:r>
    </w:p>
    <w:p w14:paraId="64495195" w14:textId="77777777" w:rsidR="00E849EA" w:rsidRDefault="00E849EA" w:rsidP="00E849EA">
      <w:pPr>
        <w:widowControl w:val="0"/>
        <w:spacing w:before="0" w:beforeAutospacing="0" w:after="160" w:afterAutospacing="0" w:lineRule="auto" w:line="240"/>
        <w:rPr>
          <w:szCs w:val="24"/>
          <w:noProof/>
          <w:b w:val="0"/>
          <w:i w:val="0"/>
          <w:sz w:val="28"/>
          <w:spacing w:val="0"/>
          <w:w w:val="100"/>
          <w:rFonts w:ascii="Calibri" w:cs="Calibri" w:hAnsi="Calibri"/>
          <w:caps w:val="0"/>
        </w:rPr>
        <w:snapToGrid w:val="0"/>
        <w:ind w:left="480" w:hanging="480"/>
        <w:textAlignment w:val="baseline"/>
      </w:pPr>
      <w:r>
        <w:rPr>
          <w:b w:val="0"/>
          <w:i w:val="0"/>
          <w:sz w:val="28"/>
          <w:spacing w:val="0"/>
          <w:w w:val="100"/>
          <w:rFonts w:ascii="Calibri" w:cs="Calibri" w:hAnsi="Calibri"/>
          <w:caps w:val="0"/>
        </w:rPr>
        <w:t/>
      </w:r>
    </w:p>
    <w:p w14:paraId="6BCBBEEE" w14:textId="77777777" w:rsidR="00E849EA" w:rsidRDefault="00E849EA" w:rsidP="00E849EA">
      <w:pPr>
        <w:widowControl w:val="0"/>
        <w:spacing w:before="0" w:beforeAutospacing="0" w:after="160" w:afterAutospacing="0" w:lineRule="auto" w:line="240"/>
        <w:rPr>
          <w:szCs w:val="24"/>
          <w:noProof/>
          <w:b w:val="0"/>
          <w:i w:val="0"/>
          <w:sz w:val="28"/>
          <w:spacing w:val="0"/>
          <w:w w:val="100"/>
          <w:rFonts w:ascii="Calibri" w:cs="Calibri" w:hAnsi="Calibri"/>
          <w:caps w:val="0"/>
        </w:rPr>
        <w:snapToGrid w:val="0"/>
        <w:ind w:left="480" w:hanging="480"/>
        <w:textAlignment w:val="baseline"/>
      </w:pPr>
      <w:r>
        <w:rPr>
          <w:b w:val="0"/>
          <w:i w:val="0"/>
          <w:sz w:val="28"/>
          <w:spacing w:val="0"/>
          <w:w w:val="100"/>
          <w:rFonts w:ascii="Calibri" w:cs="Calibri" w:hAnsi="Calibri"/>
          <w:caps w:val="0"/>
        </w:rPr>
        <w:t/>
      </w:r>
    </w:p>
    <w:p w14:paraId="0268AFB1" w14:textId="77777777" w:rsidR="00E849EA" w:rsidRDefault="00E849EA" w:rsidP="00E849EA">
      <w:pPr>
        <w:widowControl w:val="0"/>
        <w:spacing w:before="0" w:beforeAutospacing="0" w:after="160" w:afterAutospacing="0" w:lineRule="auto" w:line="240"/>
        <w:rPr>
          <w:szCs w:val="24"/>
          <w:noProof/>
          <w:b w:val="0"/>
          <w:i w:val="0"/>
          <w:sz w:val="28"/>
          <w:spacing w:val="0"/>
          <w:w w:val="100"/>
          <w:rFonts w:ascii="Calibri" w:cs="Calibri" w:hAnsi="Calibri"/>
          <w:caps w:val="0"/>
        </w:rPr>
        <w:snapToGrid w:val="0"/>
        <w:ind w:left="480" w:hanging="480"/>
        <w:textAlignment w:val="baseline"/>
      </w:pPr>
      <w:r>
        <w:rPr>
          <w:b w:val="0"/>
          <w:i w:val="0"/>
          <w:sz w:val="28"/>
          <w:spacing w:val="0"/>
          <w:w w:val="100"/>
          <w:rFonts w:ascii="Calibri" w:cs="Calibri" w:hAnsi="Calibri"/>
          <w:caps w:val="0"/>
        </w:rPr>
        <w:t/>
      </w:r>
    </w:p>
    <w:p w14:paraId="0528DD44" w14:textId="77777777" w:rsidR="00E849EA" w:rsidRDefault="00E849EA" w:rsidP="00E849EA">
      <w:pPr>
        <w:widowControl w:val="0"/>
        <w:spacing w:before="0" w:beforeAutospacing="0" w:after="160" w:afterAutospacing="0" w:lineRule="auto" w:line="240"/>
        <w:rPr>
          <w:szCs w:val="24"/>
          <w:noProof/>
          <w:b w:val="0"/>
          <w:i w:val="0"/>
          <w:sz w:val="28"/>
          <w:spacing w:val="0"/>
          <w:w w:val="100"/>
          <w:rFonts w:ascii="Calibri" w:cs="Calibri" w:hAnsi="Calibri"/>
          <w:caps w:val="0"/>
        </w:rPr>
        <w:snapToGrid w:val="0"/>
        <w:ind w:left="480" w:hanging="480"/>
        <w:textAlignment w:val="baseline"/>
      </w:pPr>
      <w:r>
        <w:rPr>
          <w:b w:val="0"/>
          <w:i w:val="0"/>
          <w:sz w:val="28"/>
          <w:spacing w:val="0"/>
          <w:w w:val="100"/>
          <w:rFonts w:ascii="Calibri" w:cs="Calibri" w:hAnsi="Calibri"/>
          <w:caps w:val="0"/>
        </w:rPr>
        <w:t/>
      </w:r>
    </w:p>
    <w:p w14:paraId="615C4F1A" w14:textId="77777777" w:rsidR="00CB75E4" w:rsidRDefault="00CB75E4"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771A57C1" w14:textId="77777777" w:rsidR="00CB75E4" w:rsidRDefault="00CB75E4"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115BFF24" w14:textId="77777777" w:rsidR="00CB75E4" w:rsidRDefault="00CB75E4"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6F8C13B1" w14:textId="77777777" w:rsidR="00CB75E4" w:rsidRDefault="00CB75E4"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01DAA59E" w14:textId="77777777" w:rsidR="00CB75E4" w:rsidRDefault="00CB75E4"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0BBD2385" w14:textId="3C105360" w:rsidR="00E849EA" w:rsidRPr="007448FF" w:rsidRDefault="00E849EA" w:rsidP="00E849EA">
      <w:pPr>
        <w:jc w:val="center"/>
        <w:spacing w:before="0" w:beforeAutospacing="0" w:after="160" w:afterAutospacing="0" w:lineRule="auto" w:line="259"/>
        <w:rPr>
          <w:b w:val="1"/>
          <w:i w:val="0"/>
          <w:sz w:val="20"/>
          <w:spacing w:val="0"/>
          <w:w w:val="100"/>
          <w:caps w:val="0"/>
        </w:rPr>
        <w:snapToGrid w:val="0"/>
        <w:textAlignment w:val="baseline"/>
      </w:pPr>
      <w:r>
        <w:rPr>
          <w:szCs w:val="28"/>
          <w:b w:val="1"/>
          <w:i w:val="0"/>
          <w:sz w:val="28"/>
          <w:spacing w:val="0"/>
          <w:w w:val="100"/>
          <w:rFonts/>
          <w:caps w:val="0"/>
        </w:rPr>
        <w:t>16</w:t>
      </w:r>
    </w:p>
    <w:p w14:paraId="7208570F" w14:textId="77777777" w:rsidR="00E849EA" w:rsidRPr="007448FF" w:rsidRDefault="00E849EA" w:rsidP="00E849EA">
      <w:pPr>
        <w:widowControl w:val="0"/>
        <w:jc w:val="center"/>
        <w:spacing w:before="0" w:beforeAutospacing="0" w:after="160" w:afterAutospacing="0" w:lineRule="auto" w:line="240"/>
        <w:rPr>
          <w:szCs w:val="24"/>
          <w:noProof/>
          <w:b w:val="1"/>
          <w:i w:val="0"/>
          <w:sz w:val="28"/>
          <w:spacing w:val="0"/>
          <w:w w:val="100"/>
          <w:rFonts w:ascii="Calibri" w:cs="Calibri" w:hAnsi="Calibri"/>
          <w:caps w:val="0"/>
        </w:rPr>
        <w:snapToGrid w:val="0"/>
        <w:ind w:left="480" w:hanging="480"/>
        <w:textAlignment w:val="baseline"/>
      </w:pPr>
      <w:r>
        <w:rPr>
          <w:b w:val="1"/>
          <w:i w:val="0"/>
          <w:sz w:val="28"/>
          <w:spacing w:val="0"/>
          <w:w w:val="100"/>
          <w:rFonts w:ascii="Calibri" w:cs="Calibri" w:hAnsi="Calibri"/>
          <w:caps w:val="0"/>
        </w:rPr>
        <w:t/>
      </w:r>
    </w:p>
    <w:p w14:paraId="4500BC69" w14:textId="77777777" w:rsidR="00E849EA" w:rsidRPr="006B7746" w:rsidRDefault="00E849EA" w:rsidP="00E849EA">
      <w:pPr>
        <w:widowControl w:val="0"/>
        <w:spacing w:before="0" w:beforeAutospacing="0" w:after="160" w:afterAutospacing="0" w:lineRule="auto" w:line="240"/>
        <w:rPr>
          <w:szCs w:val="24"/>
          <w:noProof/>
          <w:b w:val="0"/>
          <w:i w:val="0"/>
          <w:sz w:val="28"/>
          <w:spacing w:val="0"/>
          <w:w w:val="100"/>
          <w:rFonts w:ascii="Calibri" w:cs="Calibri" w:hAnsi="Calibri"/>
          <w:caps w:val="0"/>
        </w:rPr>
        <w:snapToGrid w:val="0"/>
        <w:ind w:left="480" w:hanging="480"/>
        <w:textAlignment w:val="baseline"/>
      </w:pPr>
      <w:r w:rsidRPr="006B7746">
        <w:rPr>
          <w:szCs w:val="24"/>
          <w:noProof/>
          <w:b w:val="0"/>
          <w:i w:val="0"/>
          <w:sz w:val="28"/>
          <w:spacing w:val="0"/>
          <w:w w:val="100"/>
          <w:rFonts w:ascii="Calibri" w:cs="Calibri" w:hAnsi="Calibri"/>
          <w:caps w:val="0"/>
        </w:rPr>
        <w:t>Sa’adu,</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L.,</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Bawa,</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M.,</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amp;</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Bello,</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M.</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2020).</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A</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Review</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on</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the</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Effects</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of</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Radio</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Refractivity</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and</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Atmospheric</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Parameters</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on</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Signal</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Quality</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at</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Ultra</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High</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Frequency</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UHF).</w:t>
      </w:r>
      <w:r w:rsidRPr="006B7746">
        <w:rPr>
          <w:szCs w:val="24"/>
          <w:noProof/>
          <w:b w:val="0"/>
          <w:i w:val="0"/>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International</w:t>
      </w:r>
      <w:r w:rsidRPr="006B7746">
        <w:rPr>
          <w:szCs w:val="24"/>
          <w:iCs/>
          <w:noProof/>
          <w:b w:val="0"/>
          <w:i w:val="1"/>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Journal</w:t>
      </w:r>
      <w:r w:rsidRPr="006B7746">
        <w:rPr>
          <w:szCs w:val="24"/>
          <w:iCs/>
          <w:noProof/>
          <w:b w:val="0"/>
          <w:i w:val="1"/>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of</w:t>
      </w:r>
      <w:r w:rsidRPr="006B7746">
        <w:rPr>
          <w:szCs w:val="24"/>
          <w:iCs/>
          <w:noProof/>
          <w:b w:val="0"/>
          <w:i w:val="1"/>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Science</w:t>
      </w:r>
      <w:r w:rsidRPr="006B7746">
        <w:rPr>
          <w:szCs w:val="24"/>
          <w:iCs/>
          <w:noProof/>
          <w:b w:val="0"/>
          <w:i w:val="1"/>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for</w:t>
      </w:r>
      <w:r w:rsidRPr="006B7746">
        <w:rPr>
          <w:szCs w:val="24"/>
          <w:iCs/>
          <w:noProof/>
          <w:b w:val="0"/>
          <w:i w:val="1"/>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Global</w:t>
      </w:r>
      <w:r w:rsidRPr="006B7746">
        <w:rPr>
          <w:szCs w:val="24"/>
          <w:iCs/>
          <w:noProof/>
          <w:b w:val="0"/>
          <w:i w:val="1"/>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Sustainability</w:t>
      </w:r>
      <w:r w:rsidRPr="006B7746">
        <w:rPr>
          <w:szCs w:val="24"/>
          <w:noProof/>
          <w:b w:val="0"/>
          <w:i w:val="0"/>
          <w:sz w:val="28"/>
          <w:spacing w:val="0"/>
          <w:w w:val="100"/>
          <w:rFonts w:ascii="Calibri" w:cs="Calibri" w:hAnsi="Calibri"/>
          <w:caps w:val="0"/>
        </w:rPr>
        <w:t>,</w:t>
      </w:r>
      <w:r w:rsidRPr="006B7746">
        <w:rPr>
          <w:szCs w:val="24"/>
          <w:noProof/>
          <w:b w:val="0"/>
          <w:i w:val="0"/>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6</w:t>
      </w:r>
      <w:r w:rsidRPr="006B7746">
        <w:rPr>
          <w:szCs w:val="24"/>
          <w:noProof/>
          <w:b w:val="0"/>
          <w:i w:val="0"/>
          <w:sz w:val="28"/>
          <w:spacing w:val="0"/>
          <w:w w:val="100"/>
          <w:rFonts w:ascii="Calibri" w:cs="Calibri" w:hAnsi="Calibri"/>
          <w:caps w:val="0"/>
        </w:rPr>
        <w:t>(2),</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91–99.</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https://doi.org/10.57233/ijsgs.v6i2.112</w:t>
      </w:r>
    </w:p>
    <w:p w14:paraId="4848D28C" w14:textId="77777777" w:rsidR="00E849EA" w:rsidRPr="006B7746" w:rsidRDefault="00E849EA" w:rsidP="00E849EA">
      <w:pPr>
        <w:widowControl w:val="0"/>
        <w:spacing w:before="0" w:beforeAutospacing="0" w:after="160" w:afterAutospacing="0" w:lineRule="auto" w:line="240"/>
        <w:rPr>
          <w:szCs w:val="24"/>
          <w:noProof/>
          <w:b w:val="0"/>
          <w:i w:val="0"/>
          <w:sz w:val="28"/>
          <w:spacing w:val="0"/>
          <w:w w:val="100"/>
          <w:rFonts w:ascii="Calibri" w:cs="Calibri" w:hAnsi="Calibri"/>
          <w:caps w:val="0"/>
        </w:rPr>
        <w:snapToGrid w:val="0"/>
        <w:ind w:left="480" w:hanging="480"/>
        <w:textAlignment w:val="baseline"/>
      </w:pPr>
      <w:r w:rsidRPr="006B7746">
        <w:rPr>
          <w:szCs w:val="24"/>
          <w:noProof/>
          <w:b w:val="0"/>
          <w:i w:val="0"/>
          <w:sz w:val="28"/>
          <w:spacing w:val="0"/>
          <w:w w:val="100"/>
          <w:rFonts w:ascii="Calibri" w:cs="Calibri" w:hAnsi="Calibri"/>
          <w:caps w:val="0"/>
        </w:rPr>
        <w:t>Ummah,</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M.</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S.</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2019).</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VAPOUR</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PRESSURE.</w:t>
      </w:r>
      <w:r w:rsidRPr="006B7746">
        <w:rPr>
          <w:szCs w:val="24"/>
          <w:noProof/>
          <w:b w:val="0"/>
          <w:i w:val="0"/>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Sustainability</w:t>
      </w:r>
      <w:r w:rsidRPr="006B7746">
        <w:rPr>
          <w:szCs w:val="24"/>
          <w:iCs/>
          <w:noProof/>
          <w:b w:val="0"/>
          <w:i w:val="1"/>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Switzerland)</w:t>
      </w:r>
      <w:r w:rsidRPr="006B7746">
        <w:rPr>
          <w:szCs w:val="24"/>
          <w:noProof/>
          <w:b w:val="0"/>
          <w:i w:val="0"/>
          <w:sz w:val="28"/>
          <w:spacing w:val="0"/>
          <w:w w:val="100"/>
          <w:rFonts w:ascii="Calibri" w:cs="Calibri" w:hAnsi="Calibri"/>
          <w:caps w:val="0"/>
        </w:rPr>
        <w:t>,</w:t>
      </w:r>
      <w:r w:rsidRPr="006B7746">
        <w:rPr>
          <w:szCs w:val="24"/>
          <w:noProof/>
          <w:b w:val="0"/>
          <w:i w:val="0"/>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11</w:t>
      </w:r>
      <w:r w:rsidRPr="006B7746">
        <w:rPr>
          <w:szCs w:val="24"/>
          <w:noProof/>
          <w:b w:val="0"/>
          <w:i w:val="0"/>
          <w:sz w:val="28"/>
          <w:spacing w:val="0"/>
          <w:w w:val="100"/>
          <w:rFonts w:ascii="Calibri" w:cs="Calibri" w:hAnsi="Calibri"/>
          <w:caps w:val="0"/>
        </w:rPr>
        <w:t>(1),</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1–14.</w:t>
      </w:r>
    </w:p>
    <w:p w14:paraId="2CC22CDD" w14:textId="77777777" w:rsidR="00E849EA" w:rsidRPr="006B7746" w:rsidRDefault="00E849EA" w:rsidP="00E849EA">
      <w:pPr>
        <w:widowControl w:val="0"/>
        <w:spacing w:before="0" w:beforeAutospacing="0" w:after="160" w:afterAutospacing="0" w:lineRule="auto" w:line="240"/>
        <w:rPr>
          <w:szCs w:val="24"/>
          <w:noProof/>
          <w:b w:val="0"/>
          <w:i w:val="0"/>
          <w:sz w:val="28"/>
          <w:spacing w:val="0"/>
          <w:w w:val="100"/>
          <w:rFonts w:ascii="Calibri" w:cs="Calibri" w:hAnsi="Calibri"/>
          <w:caps w:val="0"/>
        </w:rPr>
        <w:snapToGrid w:val="0"/>
        <w:ind w:left="480" w:hanging="480"/>
        <w:textAlignment w:val="baseline"/>
      </w:pPr>
      <w:r w:rsidRPr="006B7746">
        <w:rPr>
          <w:szCs w:val="24"/>
          <w:noProof/>
          <w:b w:val="0"/>
          <w:i w:val="0"/>
          <w:sz w:val="28"/>
          <w:spacing w:val="0"/>
          <w:w w:val="100"/>
          <w:rFonts w:ascii="Calibri" w:cs="Calibri" w:hAnsi="Calibri"/>
          <w:caps w:val="0"/>
        </w:rPr>
        <w:t>Valma,</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E.,</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Tamosiunaite,</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M.,</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Tamosiunas,</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S.,</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Tamosiuniene,</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M.,</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amp;</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Zilinskas,</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M.</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2011).</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Variation</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of</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radio</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refractivity</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with</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height</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above</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ground.</w:t>
      </w:r>
      <w:r w:rsidRPr="006B7746">
        <w:rPr>
          <w:szCs w:val="24"/>
          <w:noProof/>
          <w:b w:val="0"/>
          <w:i w:val="0"/>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Elektronika</w:t>
      </w:r>
      <w:r w:rsidRPr="006B7746">
        <w:rPr>
          <w:szCs w:val="24"/>
          <w:iCs/>
          <w:noProof/>
          <w:b w:val="0"/>
          <w:i w:val="1"/>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Ir</w:t>
      </w:r>
      <w:r w:rsidRPr="006B7746">
        <w:rPr>
          <w:szCs w:val="24"/>
          <w:iCs/>
          <w:noProof/>
          <w:b w:val="0"/>
          <w:i w:val="1"/>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Elektrotechnika</w:t>
      </w:r>
      <w:r w:rsidRPr="006B7746">
        <w:rPr>
          <w:szCs w:val="24"/>
          <w:noProof/>
          <w:b w:val="0"/>
          <w:i w:val="0"/>
          <w:sz w:val="28"/>
          <w:spacing w:val="0"/>
          <w:w w:val="100"/>
          <w:rFonts w:ascii="Calibri" w:cs="Calibri" w:hAnsi="Calibri"/>
          <w:caps w:val="0"/>
        </w:rPr>
        <w:t>,</w:t>
      </w:r>
      <w:r w:rsidRPr="006B7746">
        <w:rPr>
          <w:szCs w:val="24"/>
          <w:noProof/>
          <w:b w:val="0"/>
          <w:i w:val="0"/>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5</w:t>
      </w:r>
      <w:r w:rsidRPr="006B7746">
        <w:rPr>
          <w:szCs w:val="24"/>
          <w:noProof/>
          <w:b w:val="0"/>
          <w:i w:val="0"/>
          <w:sz w:val="28"/>
          <w:spacing w:val="0"/>
          <w:w w:val="100"/>
          <w:rFonts w:ascii="Calibri" w:cs="Calibri" w:hAnsi="Calibri"/>
          <w:caps w:val="0"/>
        </w:rPr>
        <w:t>(111),</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23–26.</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https://doi.org/10.5755/j01.eee.111.5.349</w:t>
      </w:r>
    </w:p>
    <w:p w14:paraId="303FD242" w14:textId="77777777" w:rsidR="00E849EA" w:rsidRPr="006B7746" w:rsidRDefault="00E849EA" w:rsidP="00E849EA">
      <w:pPr>
        <w:widowControl w:val="0"/>
        <w:spacing w:before="0" w:beforeAutospacing="0" w:after="160" w:afterAutospacing="0" w:lineRule="auto" w:line="240"/>
        <w:rPr>
          <w:szCs w:val="24"/>
          <w:noProof/>
          <w:b w:val="0"/>
          <w:i w:val="0"/>
          <w:sz w:val="28"/>
          <w:spacing w:val="0"/>
          <w:w w:val="100"/>
          <w:rFonts w:ascii="Calibri" w:cs="Calibri" w:hAnsi="Calibri"/>
          <w:caps w:val="0"/>
        </w:rPr>
        <w:snapToGrid w:val="0"/>
        <w:ind w:left="480" w:hanging="480"/>
        <w:textAlignment w:val="baseline"/>
      </w:pPr>
      <w:r w:rsidRPr="006B7746">
        <w:rPr>
          <w:szCs w:val="24"/>
          <w:noProof/>
          <w:b w:val="0"/>
          <w:i w:val="0"/>
          <w:sz w:val="28"/>
          <w:spacing w:val="0"/>
          <w:w w:val="100"/>
          <w:rFonts w:ascii="Calibri" w:cs="Calibri" w:hAnsi="Calibri"/>
          <w:caps w:val="0"/>
        </w:rPr>
        <w:t>Wang,</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P.</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K.</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2017).</w:t>
      </w:r>
      <w:r w:rsidRPr="006B7746">
        <w:rPr>
          <w:szCs w:val="24"/>
          <w:noProof/>
          <w:b w:val="0"/>
          <w:i w:val="0"/>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Water</w:t>
      </w:r>
      <w:r w:rsidRPr="006B7746">
        <w:rPr>
          <w:szCs w:val="24"/>
          <w:iCs/>
          <w:noProof/>
          <w:b w:val="0"/>
          <w:i w:val="1"/>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vapor</w:t>
      </w:r>
      <w:r w:rsidRPr="006B7746">
        <w:rPr>
          <w:szCs w:val="24"/>
          <w:iCs/>
          <w:noProof/>
          <w:b w:val="0"/>
          <w:i w:val="1"/>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Water</w:t>
      </w:r>
      <w:r w:rsidRPr="006B7746">
        <w:rPr>
          <w:szCs w:val="24"/>
          <w:iCs/>
          <w:noProof/>
          <w:b w:val="0"/>
          <w:i w:val="1"/>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vapor</w:t>
      </w:r>
      <w:r w:rsidRPr="006B7746">
        <w:rPr>
          <w:szCs w:val="24"/>
          <w:iCs/>
          <w:noProof/>
          <w:b w:val="0"/>
          <w:i w:val="1"/>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Liquid</w:t>
      </w:r>
      <w:r w:rsidRPr="006B7746">
        <w:rPr>
          <w:szCs w:val="24"/>
          <w:iCs/>
          <w:noProof/>
          <w:b w:val="0"/>
          <w:i w:val="1"/>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water</w:t>
      </w:r>
      <w:r w:rsidRPr="006B7746">
        <w:rPr>
          <w:szCs w:val="24"/>
          <w:iCs/>
          <w:noProof/>
          <w:b w:val="0"/>
          <w:i w:val="1"/>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w:t>
      </w:r>
      <w:r w:rsidRPr="006B7746">
        <w:rPr>
          <w:szCs w:val="24"/>
          <w:noProof/>
          <w:b w:val="0"/>
          <w:i w:val="0"/>
          <w:sz w:val="28"/>
          <w:spacing w:val="0"/>
          <w:w w:val="100"/>
          <w:rFonts w:ascii="Calibri" w:cs="Calibri" w:hAnsi="Calibri"/>
          <w:caps w:val="0"/>
        </w:rPr>
        <w:t>.</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86–106.</w:t>
      </w:r>
    </w:p>
    <w:p w14:paraId="1B71FBC1" w14:textId="77777777" w:rsidR="00E849EA" w:rsidRPr="006B7746" w:rsidRDefault="00E849EA" w:rsidP="00E849EA">
      <w:pPr>
        <w:widowControl w:val="0"/>
        <w:spacing w:before="0" w:beforeAutospacing="0" w:after="160" w:afterAutospacing="0" w:lineRule="auto" w:line="240"/>
        <w:rPr>
          <w:noProof/>
          <w:b w:val="0"/>
          <w:i w:val="0"/>
          <w:sz w:val="28"/>
          <w:spacing w:val="0"/>
          <w:w w:val="100"/>
          <w:rFonts w:ascii="Calibri" w:cs="Calibri" w:hAnsi="Calibri"/>
          <w:caps w:val="0"/>
        </w:rPr>
        <w:snapToGrid w:val="0"/>
        <w:ind w:left="480" w:hanging="480"/>
        <w:textAlignment w:val="baseline"/>
      </w:pPr>
      <w:r w:rsidRPr="006B7746">
        <w:rPr>
          <w:szCs w:val="24"/>
          <w:noProof/>
          <w:b w:val="0"/>
          <w:i w:val="0"/>
          <w:sz w:val="28"/>
          <w:spacing w:val="0"/>
          <w:w w:val="100"/>
          <w:rFonts w:ascii="Calibri" w:cs="Calibri" w:hAnsi="Calibri"/>
          <w:caps w:val="0"/>
        </w:rPr>
        <w:t>X.</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Zou,</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Y</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H.</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Kuo,</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A.</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Y.</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R.</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G.</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1995).</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Assimilation</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of</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Atmospheric</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Radio</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Refractivity</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Using</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a</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Nonhydrostatic</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Adjoint</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Model.</w:t>
      </w:r>
      <w:r w:rsidRPr="006B7746">
        <w:rPr>
          <w:szCs w:val="24"/>
          <w:noProof/>
          <w:b w:val="0"/>
          <w:i w:val="0"/>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American</w:t>
      </w:r>
      <w:r w:rsidRPr="006B7746">
        <w:rPr>
          <w:szCs w:val="24"/>
          <w:iCs/>
          <w:noProof/>
          <w:b w:val="0"/>
          <w:i w:val="1"/>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Metrological</w:t>
      </w:r>
      <w:r w:rsidRPr="006B7746">
        <w:rPr>
          <w:szCs w:val="24"/>
          <w:iCs/>
          <w:noProof/>
          <w:b w:val="0"/>
          <w:i w:val="1"/>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Society</w:t>
      </w:r>
      <w:r w:rsidRPr="006B7746">
        <w:rPr>
          <w:szCs w:val="24"/>
          <w:noProof/>
          <w:b w:val="0"/>
          <w:i w:val="0"/>
          <w:sz w:val="28"/>
          <w:spacing w:val="0"/>
          <w:w w:val="100"/>
          <w:rFonts w:ascii="Calibri" w:cs="Calibri" w:hAnsi="Calibri"/>
          <w:caps w:val="0"/>
        </w:rPr>
        <w:t>,</w:t>
      </w:r>
      <w:r w:rsidRPr="006B7746">
        <w:rPr>
          <w:szCs w:val="24"/>
          <w:noProof/>
          <w:b w:val="0"/>
          <w:i w:val="0"/>
          <w:sz w:val="28"/>
          <w:spacing w:val="0"/>
          <w:w w:val="100"/>
          <w:rFonts w:ascii="Calibri" w:cs="Calibri" w:hAnsi="Calibri"/>
          <w:caps w:val="0"/>
        </w:rPr>
        <w:t> </w:t>
      </w:r>
      <w:r w:rsidRPr="006B7746">
        <w:rPr>
          <w:szCs w:val="24"/>
          <w:iCs/>
          <w:noProof/>
          <w:b w:val="0"/>
          <w:i w:val="1"/>
          <w:sz w:val="28"/>
          <w:spacing w:val="0"/>
          <w:w w:val="100"/>
          <w:rFonts w:ascii="Calibri" w:cs="Calibri" w:hAnsi="Calibri"/>
          <w:caps w:val="0"/>
        </w:rPr>
        <w:t>123</w:t>
      </w:r>
      <w:r w:rsidRPr="006B7746">
        <w:rPr>
          <w:szCs w:val="24"/>
          <w:noProof/>
          <w:b w:val="0"/>
          <w:i w:val="0"/>
          <w:sz w:val="28"/>
          <w:spacing w:val="0"/>
          <w:w w:val="100"/>
          <w:rFonts w:ascii="Calibri" w:cs="Calibri" w:hAnsi="Calibri"/>
          <w:caps w:val="0"/>
        </w:rPr>
        <w:t>,</w:t>
      </w:r>
      <w:r w:rsidRPr="006B7746">
        <w:rPr>
          <w:szCs w:val="24"/>
          <w:noProof/>
          <w:b w:val="0"/>
          <w:i w:val="0"/>
          <w:sz w:val="28"/>
          <w:spacing w:val="0"/>
          <w:w w:val="100"/>
          <w:rFonts w:ascii="Calibri" w:cs="Calibri" w:hAnsi="Calibri"/>
          <w:caps w:val="0"/>
        </w:rPr>
        <w:t> </w:t>
      </w:r>
      <w:r w:rsidRPr="006B7746">
        <w:rPr>
          <w:szCs w:val="24"/>
          <w:noProof/>
          <w:b w:val="0"/>
          <w:i w:val="0"/>
          <w:sz w:val="28"/>
          <w:spacing w:val="0"/>
          <w:w w:val="100"/>
          <w:rFonts w:ascii="Calibri" w:cs="Calibri" w:hAnsi="Calibri"/>
          <w:caps w:val="0"/>
        </w:rPr>
        <w:t>2229–2249.</w:t>
      </w:r>
    </w:p>
    <w:p w14:paraId="7ED3E36A"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pPr>
      <w:r w:rsidRPr="002215EE">
        <w:fldChar w:fldCharType="end"/>
        <w:rPr>
          <w:szCs w:val="28"/>
          <w:b w:val="0"/>
          <w:i w:val="0"/>
          <w:sz w:val="28"/>
          <w:spacing w:val="0"/>
          <w:w w:val="100"/>
          <w:caps w:val="0"/>
        </w:rPr>
      </w:r>
    </w:p>
    <w:p w14:paraId="21C86494"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pPr>
      <w:r>
        <w:rPr>
          <w:b w:val="0"/>
          <w:i w:val="0"/>
          <w:sz w:val="28"/>
          <w:spacing w:val="0"/>
          <w:w w:val="100"/>
          <w:caps w:val="0"/>
        </w:rPr>
        <w:t/>
      </w:r>
    </w:p>
    <w:p w14:paraId="1FC73A0A" w14:textId="77777777" w:rsidR="00E849EA" w:rsidRDefault="00E849EA" w:rsidP="00E849EA">
      <w:pPr>
        <w:spacing w:before="0" w:beforeAutospacing="0" w:after="160" w:afterAutospacing="0" w:lineRule="auto" w:line="259"/>
        <w:rPr>
          <w:szCs w:val="28"/>
          <w:b w:val="0"/>
          <w:i w:val="0"/>
          <w:sz w:val="28"/>
          <w:spacing w:val="0"/>
          <w:w w:val="100"/>
          <w:caps w:val="0"/>
        </w:rPr>
        <w:snapToGrid w:val="0"/>
        <w:textAlignment w:val="baseline"/>
      </w:pPr>
      <w:r>
        <w:rPr>
          <w:b w:val="0"/>
          <w:i w:val="0"/>
          <w:sz w:val="28"/>
          <w:spacing w:val="0"/>
          <w:w w:val="100"/>
          <w:caps w:val="0"/>
        </w:rPr>
        <w:t/>
      </w:r>
    </w:p>
    <w:p w14:paraId="390A54EB"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5C68998E"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33D7C2CA"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77588FED"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1B96816B"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77EFA555"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3FA6A850"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7793D768"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7DBBA285" w14:textId="77777777" w:rsidR="00E849EA" w:rsidRDefault="00E849EA" w:rsidP="00E849EA">
      <w:pPr>
        <w:jc w:val="center"/>
        <w:spacing w:before="0" w:beforeAutospacing="0" w:after="160" w:afterAutospacing="0" w:lineRule="auto" w:line="259"/>
        <w:rPr>
          <w:szCs w:val="28"/>
          <w:b w:val="1"/>
          <w:i w:val="0"/>
          <w:sz w:val="28"/>
          <w:spacing w:val="0"/>
          <w:w w:val="100"/>
          <w:caps w:val="0"/>
        </w:rPr>
        <w:snapToGrid w:val="0"/>
        <w:textAlignment w:val="baseline"/>
      </w:pPr>
      <w:r>
        <w:rPr>
          <w:b w:val="1"/>
          <w:i w:val="0"/>
          <w:sz w:val="28"/>
          <w:spacing w:val="0"/>
          <w:w w:val="100"/>
          <w:caps w:val="0"/>
        </w:rPr>
        <w:t/>
      </w:r>
    </w:p>
    <w:p w14:paraId="74D079A6" w14:textId="77777777" w:rsidR="00E849EA" w:rsidRPr="007448FF" w:rsidRDefault="00E849EA" w:rsidP="00E849EA">
      <w:pPr>
        <w:jc w:val="center"/>
        <w:spacing w:before="0" w:beforeAutospacing="0" w:after="160" w:afterAutospacing="0" w:lineRule="auto" w:line="259"/>
        <w:rPr>
          <w:b w:val="1"/>
          <w:i w:val="0"/>
          <w:sz w:val="20"/>
          <w:spacing w:val="0"/>
          <w:w w:val="100"/>
          <w:caps w:val="0"/>
        </w:rPr>
        <w:snapToGrid w:val="0"/>
        <w:textAlignment w:val="baseline"/>
      </w:pPr>
      <w:r w:rsidRPr="007448FF">
        <w:rPr>
          <w:szCs w:val="28"/>
          <w:b w:val="1"/>
          <w:i w:val="0"/>
          <w:sz w:val="28"/>
          <w:spacing w:val="0"/>
          <w:w w:val="100"/>
          <w:rFonts/>
          <w:caps w:val="0"/>
        </w:rPr>
        <w:t>17</w:t>
      </w:r>
    </w:p>
    <w:p w14:paraId="34CFDBE2" w14:textId="77777777" w:rsidR="006E4D01" w:rsidRDefault="006E4D01">
      <w:pPr>
        <w:spacing w:before="0" w:beforeAutospacing="0" w:after="160" w:afterAutospacing="0" w:lineRule="auto" w:line="259"/>
        <w:rPr>
          <w:b val="0"/>
          <w:i val="0"/>
          <w:sz val="20"/>
          <w:spacing val="0"/>
          <w:w val="100"/>
          <w:caps val="0"/>
        </w:rPr>
        <w:snapToGrid w:val="0"/>
        <w:textAlignment w:val="baseline"/>
      </w:pPr>
      <w:r>
        <w:rPr>
          <w:b w:val="0"/>
          <w:i w:val="0"/>
          <w:sz w:val="20"/>
          <w:spacing w:val="0"/>
          <w:w w:val="100"/>
          <w:caps w:val="0"/>
        </w:rPr>
        <w:t/>
      </w:r>
    </w:p>
    <w:sectPr w:rsidR="006E4D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E849EA"/>
    <w:rsid w:val="003D2AFB"/>
    <w:rsid w:val="003D385B"/>
    <w:rsid w:val="004D026B"/>
    <w:rsid w:val="005965D1"/>
    <w:rsid w:val="00695B3F"/>
    <w:rsid w:val="006E4D01"/>
    <w:rsid w:val="007C18E5"/>
    <w:rsid w:val="00802776"/>
    <w:rsid w:val="00806767"/>
    <w:rsid w:val="009A7B50"/>
    <w:rsid w:val="00CB75E4"/>
    <w:rsid w:val="00CC4C56"/>
    <w:rsid w:val="00E84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C4916"/>
  <w15:chartTrackingRefBased/>
  <w15:docId w15:val="{21C7D211-652B-427E-B822-6EDAFCB97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49EA"/>
    <w:rPr>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849EA"/>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E849EA"/>
    <w:pPr>
      <w:spacing w:after="0" w:line="240" w:lineRule="auto"/>
    </w:pPr>
    <w:rPr>
      <w:rFonts w:ascii="Calibri" w:eastAsia="Calibri" w:hAnsi="Calibri"/>
      <w:kern w:val="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Relationships xmlns="http://schemas.openxmlformats.org/package/2006/relationships"><Relationship Id="rId8" Type="http://schemas.openxmlformats.org/officeDocument/2006/relationships/chart" Target="charts/chart3.xml" /><Relationship Id="rId3" Type="http://schemas.openxmlformats.org/officeDocument/2006/relationships/settings" Target="settings.xml" /><Relationship Id="rId7" Type="http://schemas.openxmlformats.org/officeDocument/2006/relationships/chart" Target="charts/chart2.xml" /><Relationship Id="rId2" Type="http://schemas.openxmlformats.org/officeDocument/2006/relationships/styles" Target="styles.xml" /><Relationship Id="rId1" Type="http://schemas.openxmlformats.org/officeDocument/2006/relationships/customXml" Target="../customXml/item1.xml" /><Relationship Id="rId6" Type="http://schemas.openxmlformats.org/officeDocument/2006/relationships/chart" Target="charts/chart1.xml" /><Relationship Id="rId5" Type="http://schemas.openxmlformats.org/officeDocument/2006/relationships/image" Target="media/image1.jpeg" /><Relationship Id="rId10" Type="http://schemas.openxmlformats.org/officeDocument/2006/relationships/theme" Target="theme/theme1.xml" /><Relationship Id="rId4" Type="http://schemas.openxmlformats.org/officeDocument/2006/relationships/webSettings" Target="webSettings.xml" /><Relationship Id="rId9" Type="http://schemas.openxmlformats.org/officeDocument/2006/relationships/fontTable" Target="fontTable.xml" /></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ZARIA\MONTHLY%20ZARI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ZARIA\MONTHLY%20ZARI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ZARIA\MONTHLY%20ZARI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C:\Users\dell\Documents\[CHART.xlsx]Sheet1'!$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C:\Users\dell\Documents\[CHART.xlsx]Sheet1'!$B$2:$B$11</c:f>
              <c:numCache>
                <c:formatCode>General</c:formatCode>
                <c:ptCount val="10"/>
                <c:pt idx="0">
                  <c:v>11.88</c:v>
                </c:pt>
                <c:pt idx="1">
                  <c:v>16.37</c:v>
                </c:pt>
                <c:pt idx="2">
                  <c:v>15.7</c:v>
                </c:pt>
                <c:pt idx="3">
                  <c:v>14.66</c:v>
                </c:pt>
                <c:pt idx="4">
                  <c:v>16.34</c:v>
                </c:pt>
                <c:pt idx="5">
                  <c:v>14.77</c:v>
                </c:pt>
                <c:pt idx="6">
                  <c:v>14.45</c:v>
                </c:pt>
                <c:pt idx="7">
                  <c:v>15.4</c:v>
                </c:pt>
                <c:pt idx="8">
                  <c:v>13.61</c:v>
                </c:pt>
                <c:pt idx="9">
                  <c:v>12.06</c:v>
                </c:pt>
              </c:numCache>
            </c:numRef>
          </c:val>
          <c:smooth val="0"/>
          <c:extLst>
            <c:ext xmlns:c16="http://schemas.microsoft.com/office/drawing/2014/chart" uri="{C3380CC4-5D6E-409C-BE32-E72D297353CC}">
              <c16:uniqueId val="{00000000-20AD-4988-8055-1395AC659DB0}"/>
            </c:ext>
          </c:extLst>
        </c:ser>
        <c:dLbls>
          <c:showLegendKey val="0"/>
          <c:showVal val="0"/>
          <c:showCatName val="0"/>
          <c:showSerName val="0"/>
          <c:showPercent val="0"/>
          <c:showBubbleSize val="0"/>
        </c:dLbls>
        <c:marker val="1"/>
        <c:smooth val="0"/>
        <c:axId val="267568784"/>
        <c:axId val="428977288"/>
      </c:lineChart>
      <c:catAx>
        <c:axId val="267568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7288"/>
        <c:crosses val="autoZero"/>
        <c:auto val="1"/>
        <c:lblAlgn val="ctr"/>
        <c:lblOffset val="100"/>
        <c:noMultiLvlLbl val="0"/>
      </c:catAx>
      <c:valAx>
        <c:axId val="428977288"/>
        <c:scaling>
          <c:orientation val="minMax"/>
          <c:min val="1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75687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ZARIA.xlsx]MONTHLY N'!$Q$2:$Q$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ZARIA.xlsx]MONTHLY N'!$R$2:$R$13</c:f>
              <c:numCache>
                <c:formatCode>General</c:formatCode>
                <c:ptCount val="12"/>
                <c:pt idx="0">
                  <c:v>273.94650000000001</c:v>
                </c:pt>
                <c:pt idx="1">
                  <c:v>269.48579999999998</c:v>
                </c:pt>
                <c:pt idx="2">
                  <c:v>281.91120000000001</c:v>
                </c:pt>
                <c:pt idx="3">
                  <c:v>307.03370000000001</c:v>
                </c:pt>
                <c:pt idx="4">
                  <c:v>331.83589999999998</c:v>
                </c:pt>
                <c:pt idx="5">
                  <c:v>337.01299999999998</c:v>
                </c:pt>
                <c:pt idx="6">
                  <c:v>338.81740000000002</c:v>
                </c:pt>
                <c:pt idx="7">
                  <c:v>339.41629999999998</c:v>
                </c:pt>
                <c:pt idx="8">
                  <c:v>338.98680000000002</c:v>
                </c:pt>
                <c:pt idx="9">
                  <c:v>325.50779999999997</c:v>
                </c:pt>
                <c:pt idx="10">
                  <c:v>296.61959999999999</c:v>
                </c:pt>
                <c:pt idx="11">
                  <c:v>293.01960000000003</c:v>
                </c:pt>
              </c:numCache>
            </c:numRef>
          </c:val>
          <c:smooth val="0"/>
          <c:extLst>
            <c:ext xmlns:c16="http://schemas.microsoft.com/office/drawing/2014/chart" uri="{C3380CC4-5D6E-409C-BE32-E72D297353CC}">
              <c16:uniqueId val="{00000000-B6A4-4E31-9C29-9319A9FB2ABD}"/>
            </c:ext>
          </c:extLst>
        </c:ser>
        <c:dLbls>
          <c:showLegendKey val="0"/>
          <c:showVal val="0"/>
          <c:showCatName val="0"/>
          <c:showSerName val="0"/>
          <c:showPercent val="0"/>
          <c:showBubbleSize val="0"/>
        </c:dLbls>
        <c:marker val="1"/>
        <c:smooth val="0"/>
        <c:axId val="428979248"/>
        <c:axId val="428978464"/>
      </c:lineChart>
      <c:catAx>
        <c:axId val="428979248"/>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a:t>MONTHS</a:t>
                </a:r>
                <a:r>
                  <a:rPr lang="en-US" baseline="0"/>
                  <a:t> OF THE YEAR</a:t>
                </a:r>
                <a:endParaRPr lang="en-US">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8464"/>
        <c:crosses val="autoZero"/>
        <c:auto val="1"/>
        <c:lblAlgn val="ctr"/>
        <c:lblOffset val="100"/>
        <c:noMultiLvlLbl val="0"/>
      </c:catAx>
      <c:valAx>
        <c:axId val="428978464"/>
        <c:scaling>
          <c:orientation val="minMax"/>
          <c:min val="26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effectLst/>
                  </a:rPr>
                  <a:t>RADIO REFRACTIVITY</a:t>
                </a:r>
                <a:r>
                  <a:rPr lang="en-US" baseline="0">
                    <a:effectLst/>
                  </a:rPr>
                  <a:t> (N-Units)</a:t>
                </a:r>
                <a:endParaRPr lang="en-US">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9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ZARIA.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ZARIA.xlsx]YEARLY N'!$B$2:$B$11</c:f>
              <c:numCache>
                <c:formatCode>General</c:formatCode>
                <c:ptCount val="10"/>
                <c:pt idx="0">
                  <c:v>308.02359999999999</c:v>
                </c:pt>
                <c:pt idx="1">
                  <c:v>306.25729999999999</c:v>
                </c:pt>
                <c:pt idx="2">
                  <c:v>304.07780000000002</c:v>
                </c:pt>
                <c:pt idx="3">
                  <c:v>313.08670000000001</c:v>
                </c:pt>
                <c:pt idx="4">
                  <c:v>307.76569999999998</c:v>
                </c:pt>
                <c:pt idx="5">
                  <c:v>309.3723</c:v>
                </c:pt>
                <c:pt idx="6">
                  <c:v>311.17579999999998</c:v>
                </c:pt>
                <c:pt idx="7">
                  <c:v>316.22809999999998</c:v>
                </c:pt>
                <c:pt idx="8">
                  <c:v>316.40350000000001</c:v>
                </c:pt>
                <c:pt idx="9">
                  <c:v>318.93709999999999</c:v>
                </c:pt>
              </c:numCache>
            </c:numRef>
          </c:val>
          <c:smooth val="0"/>
          <c:extLst>
            <c:ext xmlns:c16="http://schemas.microsoft.com/office/drawing/2014/chart" uri="{C3380CC4-5D6E-409C-BE32-E72D297353CC}">
              <c16:uniqueId val="{00000000-1BA4-455A-84A0-A3AE35FE928F}"/>
            </c:ext>
          </c:extLst>
        </c:ser>
        <c:dLbls>
          <c:showLegendKey val="0"/>
          <c:showVal val="0"/>
          <c:showCatName val="0"/>
          <c:showSerName val="0"/>
          <c:showPercent val="0"/>
          <c:showBubbleSize val="0"/>
        </c:dLbls>
        <c:marker val="1"/>
        <c:smooth val="0"/>
        <c:axId val="428978856"/>
        <c:axId val="428979640"/>
      </c:lineChart>
      <c:catAx>
        <c:axId val="428978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9640"/>
        <c:crosses val="autoZero"/>
        <c:auto val="1"/>
        <c:lblAlgn val="ctr"/>
        <c:lblOffset val="100"/>
        <c:noMultiLvlLbl val="0"/>
      </c:catAx>
      <c:valAx>
        <c:axId val="428979640"/>
        <c:scaling>
          <c:orientation val="minMax"/>
          <c:min val="3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88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A49CB7-7EA7-46E5-901E-FCA359279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3</Pages>
  <Words>8672</Words>
  <Characters>49433</Characters>
  <Application>Microsoft Office Word</Application>
  <DocSecurity>0</DocSecurity>
  <Lines>411</Lines>
  <Paragraphs>115</Paragraphs>
  <ScaleCrop>false</ScaleCrop>
  <Company/>
  <LinksUpToDate>false</LinksUpToDate>
  <CharactersWithSpaces>57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Olawale Olumide</cp:lastModifiedBy>
  <cp:revision>7</cp:revision>
  <dcterms:created xsi:type="dcterms:W3CDTF">2025-08-06T22:23:00Z</dcterms:created>
  <dcterms:modified xsi:type="dcterms:W3CDTF">2025-08-07T00:04:00Z</dcterms:modified>
</cp:coreProperties>
</file>

<file path=tbak/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6D1FE9" w14:textId="77777777" w:rsidR="00E849EA" w:rsidRDefault="00E849EA" w:rsidP="00E849EA">
      <w:pPr>
        <w:ind w:firstLine="720"/>
        <w:jc w:val="center"/>
        <w:rPr>
          <w:rFonts w:ascii="Monotype Corsiva" w:hAnsi="Monotype Corsiva"/>
          <w:b/>
          <w:color w:val="000000" w:themeColor="text1"/>
          <w:sz w:val="40"/>
          <w:szCs w:val="40"/>
        </w:rPr>
      </w:pPr>
      <w:bookmarkStart w:id="0" w:name="_Hlk205413870"/>
      <w:r>
        <w:rPr>
          <w:rFonts w:ascii="Times New Roman" w:hAnsi="Times New Roman" w:cs="Times New Roman"/>
          <w:b/>
          <w:bCs/>
          <w:color w:val="000000" w:themeColor="text1"/>
          <w:sz w:val="36"/>
          <w:szCs w:val="36"/>
        </w:rPr>
        <w:t>ESTIMATION AND INVESTIGATION OF VARIABILITY OF TROPOSHERIC RADIO REFRACTIVITY AND RADIO FIELD STRENGTH OVER ZARIA, NIGERIA</w:t>
      </w:r>
    </w:p>
    <w:p w14:paraId="2D6DEC23" w14:textId="77777777" w:rsidR="00E849EA" w:rsidRDefault="00E849EA" w:rsidP="00E849EA">
      <w:pPr>
        <w:ind w:firstLine="720"/>
        <w:jc w:val="center"/>
        <w:rPr>
          <w:rFonts w:ascii="Monotype Corsiva" w:hAnsi="Monotype Corsiva"/>
          <w:b/>
          <w:color w:val="000000" w:themeColor="text1"/>
          <w:sz w:val="40"/>
          <w:szCs w:val="40"/>
        </w:rPr>
      </w:pPr>
    </w:p>
    <w:p w14:paraId="6D08C0EC" w14:textId="77777777" w:rsidR="00E849EA" w:rsidRPr="004F199F" w:rsidRDefault="00E849EA" w:rsidP="00E849EA">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14:paraId="03DDFF25" w14:textId="77777777" w:rsidR="00E849EA" w:rsidRDefault="00E849EA" w:rsidP="00E849EA">
      <w:pPr>
        <w:ind w:firstLine="720"/>
        <w:jc w:val="center"/>
        <w:rPr>
          <w:rFonts w:ascii="Monotype Corsiva" w:hAnsi="Monotype Corsiva"/>
          <w:b/>
          <w:color w:val="000000" w:themeColor="text1"/>
          <w:sz w:val="40"/>
          <w:szCs w:val="40"/>
        </w:rPr>
      </w:pPr>
    </w:p>
    <w:p w14:paraId="12328E1B" w14:textId="7D4264EB" w:rsidR="00E849EA" w:rsidRPr="000C48A4" w:rsidRDefault="00E849EA" w:rsidP="00E849EA">
      <w:pPr>
        <w:spacing w:after="0" w:line="24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38824AB8" w14:textId="77777777" w:rsidR="00E849EA" w:rsidRDefault="00E849EA" w:rsidP="00E849EA">
      <w:pPr>
        <w:spacing w:after="0" w:line="24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OLAKUNLE JAMIU</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HND/23/SLT/FT/0365</w:t>
      </w:r>
    </w:p>
    <w:p w14:paraId="1B6F4777" w14:textId="77777777" w:rsidR="00E849EA" w:rsidRDefault="00E849EA" w:rsidP="00E849EA">
      <w:pPr>
        <w:spacing w:after="0" w:line="240" w:lineRule="auto"/>
        <w:ind w:firstLine="720"/>
        <w:jc w:val="both"/>
        <w:rPr>
          <w:rFonts w:ascii="Times New Roman" w:hAnsi="Times New Roman" w:cs="Times New Roman"/>
          <w:b/>
          <w:bCs/>
          <w:sz w:val="24"/>
          <w:szCs w:val="24"/>
        </w:rPr>
      </w:pPr>
    </w:p>
    <w:p w14:paraId="2CAB6537" w14:textId="77777777" w:rsidR="00E849EA" w:rsidRDefault="00E849EA" w:rsidP="00E849EA">
      <w:pPr>
        <w:spacing w:after="0" w:line="240" w:lineRule="auto"/>
        <w:ind w:firstLine="720"/>
        <w:jc w:val="both"/>
        <w:rPr>
          <w:rFonts w:ascii="Times New Roman" w:hAnsi="Times New Roman" w:cs="Times New Roman"/>
          <w:b/>
          <w:bCs/>
          <w:sz w:val="24"/>
          <w:szCs w:val="24"/>
        </w:rPr>
      </w:pPr>
    </w:p>
    <w:p w14:paraId="0738566F" w14:textId="77777777" w:rsidR="00E849EA" w:rsidRPr="000C48A4" w:rsidRDefault="00E849EA" w:rsidP="00E849EA">
      <w:pPr>
        <w:spacing w:after="0" w:line="240" w:lineRule="auto"/>
        <w:ind w:firstLine="720"/>
        <w:jc w:val="both"/>
        <w:rPr>
          <w:rFonts w:ascii="Times New Roman" w:hAnsi="Times New Roman" w:cs="Times New Roman"/>
          <w:b/>
          <w:bCs/>
          <w:sz w:val="24"/>
          <w:szCs w:val="24"/>
        </w:rPr>
      </w:pPr>
    </w:p>
    <w:p w14:paraId="3215AF45" w14:textId="77777777" w:rsidR="00E849EA" w:rsidRPr="004F199F" w:rsidRDefault="00E849EA" w:rsidP="00E849EA">
      <w:pPr>
        <w:spacing w:after="0" w:line="240" w:lineRule="auto"/>
        <w:jc w:val="center"/>
        <w:rPr>
          <w:rFonts w:ascii="Eras Light ITC" w:hAnsi="Eras Light ITC"/>
          <w:b/>
          <w:color w:val="000000" w:themeColor="text1"/>
          <w:sz w:val="24"/>
          <w:szCs w:val="24"/>
        </w:rPr>
      </w:pPr>
    </w:p>
    <w:p w14:paraId="04F1ABC8" w14:textId="77777777" w:rsidR="00E849EA" w:rsidRPr="004F199F" w:rsidRDefault="00E849EA" w:rsidP="00E849EA">
      <w:pPr>
        <w:pStyle w:val="NoSpacing"/>
        <w:jc w:val="center"/>
        <w:rPr>
          <w:rFonts w:ascii="Algerian" w:hAnsi="Algerian"/>
          <w:b/>
          <w:color w:val="000000" w:themeColor="text1"/>
          <w:sz w:val="26"/>
          <w:szCs w:val="28"/>
        </w:rPr>
      </w:pPr>
      <w:bookmarkStart w:id="1" w:name="_Hlk145587188"/>
      <w:r w:rsidRPr="004F199F">
        <w:rPr>
          <w:rFonts w:ascii="Algerian" w:hAnsi="Algerian"/>
          <w:b/>
          <w:color w:val="000000" w:themeColor="text1"/>
          <w:sz w:val="26"/>
          <w:szCs w:val="28"/>
        </w:rPr>
        <w:t xml:space="preserve">BEING A PROJECT REPORT </w:t>
      </w:r>
      <w:bookmarkEnd w:id="1"/>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14:paraId="4657D699" w14:textId="77777777" w:rsidR="00E849EA" w:rsidRPr="004F199F" w:rsidRDefault="00E849EA" w:rsidP="00E849EA">
      <w:pPr>
        <w:pStyle w:val="NoSpacing"/>
        <w:jc w:val="center"/>
        <w:rPr>
          <w:rFonts w:ascii="Algerian" w:hAnsi="Algerian"/>
          <w:b/>
          <w:color w:val="000000" w:themeColor="text1"/>
          <w:sz w:val="26"/>
          <w:szCs w:val="28"/>
        </w:rPr>
      </w:pPr>
    </w:p>
    <w:p w14:paraId="32D0753D" w14:textId="77777777" w:rsidR="00E849EA" w:rsidRPr="004F199F" w:rsidRDefault="00E849EA" w:rsidP="00E849EA">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14:paraId="022E6DD8" w14:textId="77777777" w:rsidR="00E849EA" w:rsidRPr="004F199F" w:rsidRDefault="00E849EA" w:rsidP="00E849EA">
      <w:pPr>
        <w:spacing w:line="240" w:lineRule="auto"/>
        <w:rPr>
          <w:rFonts w:ascii="Monotype Corsiva" w:hAnsi="Monotype Corsiva" w:cs="Tahoma"/>
          <w:b/>
          <w:color w:val="000000" w:themeColor="text1"/>
          <w:sz w:val="2"/>
        </w:rPr>
      </w:pPr>
    </w:p>
    <w:p w14:paraId="4A38B24A" w14:textId="4F9A78DA" w:rsidR="00E849EA" w:rsidRPr="004F199F" w:rsidRDefault="003D385B" w:rsidP="00E849EA">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00E849EA" w:rsidRPr="004F199F">
        <w:rPr>
          <w:rFonts w:ascii="Monotype Corsiva" w:hAnsi="Monotype Corsiva" w:cs="Tahoma"/>
          <w:b/>
          <w:color w:val="000000" w:themeColor="text1"/>
          <w:sz w:val="30"/>
        </w:rPr>
        <w:t>, 202</w:t>
      </w:r>
      <w:r w:rsidR="00E849EA">
        <w:rPr>
          <w:rFonts w:ascii="Monotype Corsiva" w:hAnsi="Monotype Corsiva" w:cs="Tahoma"/>
          <w:b/>
          <w:color w:val="000000" w:themeColor="text1"/>
          <w:sz w:val="30"/>
        </w:rPr>
        <w:t>5</w:t>
      </w:r>
    </w:p>
    <w:p w14:paraId="7C1C8AE9" w14:textId="77777777" w:rsidR="00E849EA" w:rsidRDefault="00E849EA" w:rsidP="00E849EA">
      <w:pPr>
        <w:tabs>
          <w:tab w:val="left" w:pos="5600"/>
        </w:tabs>
        <w:rPr>
          <w:b/>
          <w:sz w:val="28"/>
          <w:szCs w:val="28"/>
        </w:rPr>
      </w:pPr>
    </w:p>
    <w:p w14:paraId="6E0A0F2B" w14:textId="77777777" w:rsidR="00E849EA" w:rsidRDefault="00E849EA" w:rsidP="00E849EA">
      <w:pPr>
        <w:tabs>
          <w:tab w:val="left" w:pos="5600"/>
        </w:tabs>
        <w:rPr>
          <w:b/>
          <w:sz w:val="28"/>
          <w:szCs w:val="28"/>
        </w:rPr>
      </w:pPr>
    </w:p>
    <w:p w14:paraId="12F4CEA6" w14:textId="77777777" w:rsidR="00E849EA" w:rsidRDefault="00E849EA" w:rsidP="00E849EA">
      <w:pPr>
        <w:tabs>
          <w:tab w:val="left" w:pos="5600"/>
        </w:tabs>
        <w:rPr>
          <w:b/>
          <w:sz w:val="28"/>
          <w:szCs w:val="28"/>
        </w:rPr>
      </w:pPr>
    </w:p>
    <w:p w14:paraId="54A86AAE" w14:textId="77777777" w:rsidR="00E849EA" w:rsidRDefault="00E849EA" w:rsidP="00E849EA">
      <w:pPr>
        <w:tabs>
          <w:tab w:val="left" w:pos="5600"/>
        </w:tabs>
        <w:rPr>
          <w:b/>
          <w:sz w:val="28"/>
          <w:szCs w:val="28"/>
        </w:rPr>
      </w:pPr>
    </w:p>
    <w:p w14:paraId="5C116DC6" w14:textId="77777777" w:rsidR="00E849EA" w:rsidRDefault="00E849EA" w:rsidP="00E849EA">
      <w:pPr>
        <w:tabs>
          <w:tab w:val="left" w:pos="5600"/>
        </w:tabs>
        <w:rPr>
          <w:b/>
          <w:sz w:val="28"/>
          <w:szCs w:val="28"/>
        </w:rPr>
      </w:pPr>
    </w:p>
    <w:p w14:paraId="23AD3998" w14:textId="77777777" w:rsidR="00E849EA" w:rsidRPr="00611D70" w:rsidRDefault="00E849EA" w:rsidP="00E849EA">
      <w:pPr>
        <w:tabs>
          <w:tab w:val="left" w:pos="5600"/>
        </w:tabs>
        <w:jc w:val="center"/>
        <w:rPr>
          <w:sz w:val="28"/>
          <w:szCs w:val="28"/>
        </w:rPr>
      </w:pPr>
      <w:r>
        <w:rPr>
          <w:sz w:val="28"/>
          <w:szCs w:val="28"/>
        </w:rPr>
        <w:t>i</w:t>
      </w:r>
    </w:p>
    <w:p w14:paraId="474463CD" w14:textId="77777777" w:rsidR="00E849EA" w:rsidRDefault="00E849EA" w:rsidP="00E849EA">
      <w:pPr>
        <w:spacing w:line="276" w:lineRule="auto"/>
        <w:rPr>
          <w:rFonts w:ascii="Times New Roman" w:hAnsi="Times New Roman" w:cs="Times New Roman"/>
          <w:b/>
          <w:color w:val="000000" w:themeColor="text1"/>
          <w:sz w:val="24"/>
          <w:szCs w:val="24"/>
        </w:rPr>
      </w:pPr>
    </w:p>
    <w:p w14:paraId="47874EF0" w14:textId="42C2F851" w:rsidR="00E849EA" w:rsidRPr="004F199F" w:rsidRDefault="00E849EA" w:rsidP="00E849EA">
      <w:pPr>
        <w:spacing w:line="276"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CERTIFICATION</w:t>
      </w:r>
    </w:p>
    <w:p w14:paraId="2CEC3B69" w14:textId="5F1A7B4F" w:rsidR="00E849EA" w:rsidRPr="004F199F" w:rsidRDefault="00E849EA" w:rsidP="00E849EA">
      <w:pPr>
        <w:spacing w:line="360" w:lineRule="auto"/>
        <w:ind w:firstLine="720"/>
        <w:jc w:val="both"/>
        <w:rPr>
          <w:rFonts w:ascii="Times New Roman" w:hAnsi="Times New Roman" w:cs="Times New Roman"/>
          <w:b/>
          <w:color w:val="000000" w:themeColor="text1"/>
          <w:sz w:val="24"/>
          <w:szCs w:val="24"/>
        </w:rPr>
      </w:pPr>
      <w:bookmarkStart w:id="2" w:name="_Hlk145587243"/>
      <w:bookmarkStart w:id="3" w:name="_Hlk172645585"/>
      <w:r w:rsidRPr="004F199F">
        <w:rPr>
          <w:rFonts w:ascii="Times New Roman" w:hAnsi="Times New Roman" w:cs="Times New Roman"/>
          <w:color w:val="000000" w:themeColor="text1"/>
          <w:sz w:val="24"/>
          <w:szCs w:val="24"/>
        </w:rPr>
        <w:t xml:space="preserve">This is to certify that </w:t>
      </w:r>
      <w:bookmarkEnd w:id="2"/>
      <w:r w:rsidRPr="004F199F">
        <w:rPr>
          <w:rFonts w:ascii="Times New Roman" w:hAnsi="Times New Roman" w:cs="Times New Roman"/>
          <w:color w:val="000000" w:themeColor="text1"/>
          <w:sz w:val="24"/>
          <w:szCs w:val="24"/>
        </w:rPr>
        <w:t xml:space="preserve">this project was carried out by group </w:t>
      </w:r>
      <w:r w:rsidR="00695B3F">
        <w:rPr>
          <w:rFonts w:ascii="Times New Roman" w:hAnsi="Times New Roman" w:cs="Times New Roman"/>
          <w:color w:val="000000" w:themeColor="text1"/>
          <w:sz w:val="24"/>
          <w:szCs w:val="24"/>
        </w:rPr>
        <w:t>A</w:t>
      </w:r>
      <w:r w:rsidRPr="004F199F">
        <w:rPr>
          <w:rFonts w:ascii="Times New Roman" w:hAnsi="Times New Roman" w:cs="Times New Roman"/>
          <w:color w:val="000000" w:themeColor="text1"/>
          <w:sz w:val="24"/>
          <w:szCs w:val="24"/>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Higher National Diploma (HND) in Science Laboratory Technology (SLT).</w:t>
      </w:r>
    </w:p>
    <w:bookmarkEnd w:id="3"/>
    <w:p w14:paraId="7DAFE609" w14:textId="77777777" w:rsidR="00E849EA" w:rsidRPr="004F199F" w:rsidRDefault="00E849EA" w:rsidP="00E849EA">
      <w:pPr>
        <w:spacing w:line="240" w:lineRule="auto"/>
        <w:rPr>
          <w:rFonts w:ascii="Times New Roman" w:hAnsi="Times New Roman" w:cs="Times New Roman"/>
          <w:color w:val="000000" w:themeColor="text1"/>
          <w:sz w:val="24"/>
          <w:szCs w:val="24"/>
        </w:rPr>
      </w:pPr>
    </w:p>
    <w:p w14:paraId="6018DEA1" w14:textId="77777777" w:rsidR="00E849EA" w:rsidRPr="004F199F" w:rsidRDefault="00E849EA" w:rsidP="00E849EA">
      <w:pPr>
        <w:spacing w:line="240" w:lineRule="auto"/>
        <w:rPr>
          <w:rFonts w:ascii="Times New Roman" w:hAnsi="Times New Roman" w:cs="Times New Roman"/>
          <w:color w:val="000000" w:themeColor="text1"/>
          <w:sz w:val="24"/>
          <w:szCs w:val="24"/>
        </w:rPr>
      </w:pPr>
    </w:p>
    <w:p w14:paraId="3521ADF7" w14:textId="77777777" w:rsidR="00E849EA" w:rsidRPr="004F199F" w:rsidRDefault="00E849EA" w:rsidP="00E849EA">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681BB0A6" w14:textId="77777777" w:rsidR="00E849EA" w:rsidRPr="004F199F" w:rsidRDefault="00E849EA" w:rsidP="00E849EA">
      <w:pPr>
        <w:spacing w:after="0" w:line="240" w:lineRule="auto"/>
        <w:rPr>
          <w:rFonts w:ascii="Times New Roman" w:hAnsi="Times New Roman" w:cs="Times New Roman"/>
          <w:b/>
          <w:i/>
          <w:iCs/>
          <w:color w:val="000000" w:themeColor="text1"/>
          <w:sz w:val="24"/>
          <w:szCs w:val="24"/>
        </w:rPr>
      </w:pPr>
      <w:r w:rsidRPr="004F199F">
        <w:rPr>
          <w:rFonts w:ascii="Times New Roman" w:hAnsi="Times New Roman" w:cs="Times New Roman"/>
          <w:b/>
          <w:color w:val="000000" w:themeColor="text1"/>
          <w:sz w:val="24"/>
          <w:szCs w:val="24"/>
        </w:rPr>
        <w:t>Dr.</w:t>
      </w:r>
      <w:r>
        <w:rPr>
          <w:rFonts w:ascii="Times New Roman" w:hAnsi="Times New Roman" w:cs="Times New Roman"/>
          <w:b/>
          <w:color w:val="000000" w:themeColor="text1"/>
          <w:sz w:val="24"/>
          <w:szCs w:val="24"/>
        </w:rPr>
        <w:t xml:space="preserve"> IBRAHIM B.B</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p>
    <w:p w14:paraId="0954BAEE" w14:textId="77777777" w:rsidR="00E849EA" w:rsidRPr="004F199F" w:rsidRDefault="00E849EA" w:rsidP="00E849EA">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Project Supervisor</w:t>
      </w:r>
    </w:p>
    <w:p w14:paraId="12940226" w14:textId="77777777" w:rsidR="00E849EA" w:rsidRPr="004F199F" w:rsidRDefault="00E849EA" w:rsidP="00E849EA">
      <w:pPr>
        <w:spacing w:after="0" w:line="240" w:lineRule="auto"/>
        <w:rPr>
          <w:rFonts w:ascii="Times New Roman" w:hAnsi="Times New Roman" w:cs="Times New Roman"/>
          <w:i/>
          <w:color w:val="000000" w:themeColor="text1"/>
          <w:sz w:val="24"/>
          <w:szCs w:val="24"/>
        </w:rPr>
      </w:pPr>
    </w:p>
    <w:p w14:paraId="53231C6F" w14:textId="77777777" w:rsidR="00E849EA" w:rsidRPr="004F199F" w:rsidRDefault="00E849EA" w:rsidP="00E849EA">
      <w:pPr>
        <w:spacing w:after="0" w:line="240" w:lineRule="auto"/>
        <w:rPr>
          <w:rFonts w:ascii="Times New Roman" w:hAnsi="Times New Roman" w:cs="Times New Roman"/>
          <w:i/>
          <w:color w:val="000000" w:themeColor="text1"/>
          <w:sz w:val="24"/>
          <w:szCs w:val="24"/>
        </w:rPr>
      </w:pPr>
    </w:p>
    <w:p w14:paraId="0506A3BF" w14:textId="77777777" w:rsidR="00E849EA" w:rsidRPr="004F199F" w:rsidRDefault="00E849EA" w:rsidP="00E849EA">
      <w:pPr>
        <w:spacing w:after="0" w:line="240" w:lineRule="auto"/>
        <w:rPr>
          <w:rFonts w:ascii="Times New Roman" w:hAnsi="Times New Roman" w:cs="Times New Roman"/>
          <w:i/>
          <w:color w:val="000000" w:themeColor="text1"/>
          <w:sz w:val="24"/>
          <w:szCs w:val="24"/>
        </w:rPr>
      </w:pPr>
    </w:p>
    <w:p w14:paraId="6AC48C8F" w14:textId="77777777" w:rsidR="00E849EA" w:rsidRPr="004F199F" w:rsidRDefault="00E849EA" w:rsidP="00E849EA">
      <w:pPr>
        <w:spacing w:after="0" w:line="240" w:lineRule="auto"/>
        <w:rPr>
          <w:rFonts w:ascii="Times New Roman" w:hAnsi="Times New Roman" w:cs="Times New Roman"/>
          <w:b/>
          <w:color w:val="000000" w:themeColor="text1"/>
          <w:sz w:val="24"/>
          <w:szCs w:val="24"/>
        </w:rPr>
      </w:pPr>
    </w:p>
    <w:p w14:paraId="1151304E" w14:textId="77777777" w:rsidR="00E849EA" w:rsidRPr="004F199F" w:rsidRDefault="00E849EA" w:rsidP="00E849EA">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72B6D874" w14:textId="77777777" w:rsidR="00E849EA" w:rsidRPr="004F199F" w:rsidRDefault="00E849EA" w:rsidP="00E849EA">
      <w:pPr>
        <w:spacing w:after="0" w:line="240" w:lineRule="auto"/>
        <w:rPr>
          <w:rFonts w:ascii="Times New Roman" w:hAnsi="Times New Roman" w:cs="Times New Roman"/>
          <w:b/>
          <w:color w:val="000000" w:themeColor="text1"/>
          <w:sz w:val="24"/>
          <w:szCs w:val="24"/>
        </w:rPr>
      </w:pPr>
      <w:r w:rsidRPr="00F1093D">
        <w:rPr>
          <w:rFonts w:ascii="Times New Roman" w:hAnsi="Times New Roman" w:cs="Times New Roman"/>
          <w:b/>
          <w:sz w:val="24"/>
          <w:szCs w:val="24"/>
        </w:rPr>
        <w:t>Mr. Salahu Bashi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Date</w:t>
      </w:r>
    </w:p>
    <w:p w14:paraId="6B9ADC37" w14:textId="77777777" w:rsidR="00E849EA" w:rsidRPr="004F199F" w:rsidRDefault="00E849EA" w:rsidP="00E849EA">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i/>
          <w:color w:val="000000" w:themeColor="text1"/>
          <w:sz w:val="24"/>
          <w:szCs w:val="24"/>
        </w:rPr>
        <w:t xml:space="preserve">HOU, </w:t>
      </w:r>
      <w:r w:rsidRPr="00D468F3">
        <w:rPr>
          <w:rFonts w:ascii="Times New Roman" w:hAnsi="Times New Roman" w:cs="Times New Roman"/>
          <w:i/>
          <w:color w:val="000000" w:themeColor="text1"/>
          <w:sz w:val="24"/>
          <w:szCs w:val="24"/>
        </w:rPr>
        <w:t>Physic/Electronics</w:t>
      </w:r>
    </w:p>
    <w:p w14:paraId="2EFF1069" w14:textId="77777777" w:rsidR="00E849EA" w:rsidRPr="004F199F" w:rsidRDefault="00E849EA" w:rsidP="00E849EA">
      <w:pPr>
        <w:spacing w:after="0" w:line="240" w:lineRule="auto"/>
        <w:rPr>
          <w:rFonts w:ascii="Times New Roman" w:hAnsi="Times New Roman" w:cs="Times New Roman"/>
          <w:color w:val="000000" w:themeColor="text1"/>
          <w:sz w:val="24"/>
          <w:szCs w:val="24"/>
        </w:rPr>
      </w:pPr>
    </w:p>
    <w:p w14:paraId="0A254B50" w14:textId="77777777" w:rsidR="00E849EA" w:rsidRPr="004F199F" w:rsidRDefault="00E849EA" w:rsidP="00E849EA">
      <w:pPr>
        <w:spacing w:after="0" w:line="240" w:lineRule="auto"/>
        <w:rPr>
          <w:rFonts w:ascii="Times New Roman" w:hAnsi="Times New Roman" w:cs="Times New Roman"/>
          <w:color w:val="000000" w:themeColor="text1"/>
          <w:sz w:val="24"/>
          <w:szCs w:val="24"/>
        </w:rPr>
      </w:pPr>
    </w:p>
    <w:p w14:paraId="53C6F442" w14:textId="77777777" w:rsidR="00E849EA" w:rsidRPr="004F199F" w:rsidRDefault="00E849EA" w:rsidP="00E849EA">
      <w:pPr>
        <w:spacing w:after="0" w:line="240" w:lineRule="auto"/>
        <w:rPr>
          <w:rFonts w:ascii="Times New Roman" w:hAnsi="Times New Roman" w:cs="Times New Roman"/>
          <w:color w:val="000000" w:themeColor="text1"/>
          <w:sz w:val="24"/>
          <w:szCs w:val="24"/>
        </w:rPr>
      </w:pPr>
    </w:p>
    <w:p w14:paraId="12956AA9" w14:textId="77777777" w:rsidR="00E849EA" w:rsidRPr="004F199F" w:rsidRDefault="00E849EA" w:rsidP="00E849EA">
      <w:pPr>
        <w:spacing w:after="0" w:line="240" w:lineRule="auto"/>
        <w:rPr>
          <w:rFonts w:ascii="Times New Roman" w:hAnsi="Times New Roman" w:cs="Times New Roman"/>
          <w:color w:val="000000" w:themeColor="text1"/>
          <w:sz w:val="24"/>
          <w:szCs w:val="24"/>
        </w:rPr>
      </w:pPr>
    </w:p>
    <w:p w14:paraId="09299157" w14:textId="77777777" w:rsidR="00E849EA" w:rsidRPr="004F199F" w:rsidRDefault="00E849EA" w:rsidP="00E849EA">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1AB97613" w14:textId="77777777" w:rsidR="00E849EA" w:rsidRPr="004F199F" w:rsidRDefault="00E849EA" w:rsidP="00E849EA">
      <w:pPr>
        <w:spacing w:after="0" w:line="240" w:lineRule="auto"/>
        <w:rPr>
          <w:rFonts w:ascii="Times New Roman" w:hAnsi="Times New Roman" w:cs="Times New Roman"/>
          <w:b/>
          <w:color w:val="000000" w:themeColor="text1"/>
          <w:sz w:val="24"/>
          <w:szCs w:val="24"/>
        </w:rPr>
      </w:pPr>
      <w:r w:rsidRPr="000470B2">
        <w:rPr>
          <w:rFonts w:ascii="Times New Roman" w:hAnsi="Times New Roman" w:cs="Times New Roman"/>
          <w:b/>
          <w:color w:val="000000" w:themeColor="text1"/>
          <w:sz w:val="24"/>
          <w:szCs w:val="24"/>
        </w:rPr>
        <w:t>Dr. Abdulkareem Usman</w:t>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 xml:space="preserve"> Date</w:t>
      </w:r>
    </w:p>
    <w:p w14:paraId="57F3649C" w14:textId="77777777" w:rsidR="00E849EA" w:rsidRPr="004F199F" w:rsidRDefault="00E849EA" w:rsidP="00E849EA">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Head of Department</w:t>
      </w:r>
      <w:r>
        <w:rPr>
          <w:rFonts w:ascii="Times New Roman" w:hAnsi="Times New Roman" w:cs="Times New Roman"/>
          <w:i/>
          <w:color w:val="000000" w:themeColor="text1"/>
          <w:sz w:val="24"/>
          <w:szCs w:val="24"/>
        </w:rPr>
        <w:t xml:space="preserve"> (SLT)</w:t>
      </w:r>
    </w:p>
    <w:p w14:paraId="2F6786DF" w14:textId="77777777" w:rsidR="00E849EA" w:rsidRPr="004F199F" w:rsidRDefault="00E849EA" w:rsidP="00E849EA">
      <w:pPr>
        <w:spacing w:after="0" w:line="240" w:lineRule="auto"/>
        <w:rPr>
          <w:rFonts w:ascii="Times New Roman" w:hAnsi="Times New Roman" w:cs="Times New Roman"/>
          <w:i/>
          <w:color w:val="000000" w:themeColor="text1"/>
          <w:sz w:val="24"/>
          <w:szCs w:val="24"/>
        </w:rPr>
      </w:pPr>
    </w:p>
    <w:p w14:paraId="31ADD674" w14:textId="77777777" w:rsidR="00E849EA" w:rsidRPr="004F199F" w:rsidRDefault="00E849EA" w:rsidP="00E849EA">
      <w:pPr>
        <w:spacing w:after="0" w:line="240" w:lineRule="auto"/>
        <w:rPr>
          <w:rFonts w:ascii="Times New Roman" w:hAnsi="Times New Roman" w:cs="Times New Roman"/>
          <w:i/>
          <w:color w:val="000000" w:themeColor="text1"/>
          <w:sz w:val="24"/>
          <w:szCs w:val="24"/>
        </w:rPr>
      </w:pPr>
    </w:p>
    <w:p w14:paraId="7508F7E1" w14:textId="77777777" w:rsidR="00E849EA" w:rsidRPr="004F199F" w:rsidRDefault="00E849EA" w:rsidP="00E849EA">
      <w:pPr>
        <w:spacing w:after="0" w:line="240" w:lineRule="auto"/>
        <w:rPr>
          <w:rFonts w:ascii="Times New Roman" w:hAnsi="Times New Roman" w:cs="Times New Roman"/>
          <w:i/>
          <w:color w:val="000000" w:themeColor="text1"/>
          <w:sz w:val="24"/>
          <w:szCs w:val="24"/>
        </w:rPr>
      </w:pPr>
    </w:p>
    <w:p w14:paraId="741A6779" w14:textId="77777777" w:rsidR="00E849EA" w:rsidRPr="004F199F" w:rsidRDefault="00E849EA" w:rsidP="00E849EA">
      <w:pPr>
        <w:spacing w:after="0" w:line="240" w:lineRule="auto"/>
        <w:rPr>
          <w:rFonts w:ascii="Times New Roman" w:hAnsi="Times New Roman" w:cs="Times New Roman"/>
          <w:i/>
          <w:color w:val="000000" w:themeColor="text1"/>
          <w:sz w:val="24"/>
          <w:szCs w:val="24"/>
        </w:rPr>
      </w:pPr>
    </w:p>
    <w:p w14:paraId="34008D29" w14:textId="77777777" w:rsidR="00E849EA" w:rsidRPr="004F199F" w:rsidRDefault="00E849EA" w:rsidP="00E849EA">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14342FA5" w14:textId="77777777" w:rsidR="00E849EA" w:rsidRPr="004F199F" w:rsidRDefault="00E849EA" w:rsidP="00E849EA">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External Examine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p>
    <w:p w14:paraId="311486F0" w14:textId="77777777" w:rsidR="00E849EA" w:rsidRDefault="00E849EA" w:rsidP="00E849EA">
      <w:pPr>
        <w:tabs>
          <w:tab w:val="left" w:pos="5600"/>
        </w:tabs>
        <w:rPr>
          <w:b/>
          <w:sz w:val="28"/>
          <w:szCs w:val="28"/>
        </w:rPr>
      </w:pPr>
    </w:p>
    <w:p w14:paraId="7B896F4A" w14:textId="77777777" w:rsidR="00E849EA" w:rsidRDefault="00E849EA" w:rsidP="00E849EA">
      <w:pPr>
        <w:tabs>
          <w:tab w:val="left" w:pos="5600"/>
        </w:tabs>
        <w:rPr>
          <w:b/>
          <w:sz w:val="28"/>
          <w:szCs w:val="28"/>
        </w:rPr>
      </w:pPr>
    </w:p>
    <w:p w14:paraId="627F5C5F" w14:textId="77777777" w:rsidR="00E849EA" w:rsidRDefault="00E849EA" w:rsidP="00E849EA">
      <w:pPr>
        <w:tabs>
          <w:tab w:val="left" w:pos="5600"/>
        </w:tabs>
        <w:rPr>
          <w:b/>
          <w:sz w:val="28"/>
          <w:szCs w:val="28"/>
        </w:rPr>
      </w:pPr>
    </w:p>
    <w:p w14:paraId="4B079755" w14:textId="77777777" w:rsidR="00E849EA" w:rsidRDefault="00E849EA" w:rsidP="00E849EA">
      <w:pPr>
        <w:tabs>
          <w:tab w:val="left" w:pos="5600"/>
        </w:tabs>
        <w:rPr>
          <w:b/>
          <w:sz w:val="28"/>
          <w:szCs w:val="28"/>
        </w:rPr>
      </w:pPr>
    </w:p>
    <w:p w14:paraId="7D456427" w14:textId="77777777" w:rsidR="00E849EA" w:rsidRDefault="00E849EA" w:rsidP="00E849EA">
      <w:pPr>
        <w:tabs>
          <w:tab w:val="left" w:pos="5600"/>
        </w:tabs>
        <w:rPr>
          <w:b/>
          <w:sz w:val="28"/>
          <w:szCs w:val="28"/>
        </w:rPr>
      </w:pPr>
    </w:p>
    <w:p w14:paraId="6A2028EC" w14:textId="77777777" w:rsidR="00E849EA" w:rsidRDefault="00E849EA" w:rsidP="00E849EA">
      <w:pPr>
        <w:spacing w:after="0"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ii</w:t>
      </w:r>
    </w:p>
    <w:p w14:paraId="6ECED034" w14:textId="77777777" w:rsidR="00E849EA" w:rsidRPr="004F199F" w:rsidRDefault="00E849EA" w:rsidP="00E849EA">
      <w:pPr>
        <w:spacing w:after="0" w:line="360"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 xml:space="preserve">DEDICATION </w:t>
      </w:r>
    </w:p>
    <w:p w14:paraId="0F165F5E" w14:textId="77777777" w:rsidR="00E849EA" w:rsidRPr="004F199F" w:rsidRDefault="00E849EA" w:rsidP="00E849EA">
      <w:pPr>
        <w:spacing w:line="360" w:lineRule="auto"/>
        <w:ind w:firstLine="720"/>
        <w:jc w:val="both"/>
        <w:rPr>
          <w:rFonts w:ascii="Times New Roman" w:hAnsi="Times New Roman" w:cs="Times New Roman"/>
          <w:color w:val="000000" w:themeColor="text1"/>
          <w:sz w:val="24"/>
          <w:szCs w:val="24"/>
        </w:rPr>
      </w:pPr>
      <w:bookmarkStart w:id="4" w:name="_Hlk172645700"/>
      <w:r w:rsidRPr="004F199F">
        <w:rPr>
          <w:rFonts w:ascii="Times New Roman" w:hAnsi="Times New Roman" w:cs="Times New Roman"/>
          <w:color w:val="000000" w:themeColor="text1"/>
          <w:sz w:val="24"/>
          <w:szCs w:val="24"/>
        </w:rPr>
        <w:t xml:space="preserve">This work is dedicated to Almighty </w:t>
      </w:r>
      <w:r>
        <w:rPr>
          <w:rFonts w:ascii="Times New Roman" w:hAnsi="Times New Roman" w:cs="Times New Roman"/>
          <w:color w:val="000000" w:themeColor="text1"/>
          <w:sz w:val="24"/>
          <w:szCs w:val="24"/>
        </w:rPr>
        <w:t>God</w:t>
      </w:r>
      <w:r w:rsidRPr="004F199F">
        <w:rPr>
          <w:rFonts w:ascii="Times New Roman" w:hAnsi="Times New Roman" w:cs="Times New Roman"/>
          <w:color w:val="000000" w:themeColor="text1"/>
          <w:sz w:val="24"/>
          <w:szCs w:val="24"/>
        </w:rPr>
        <w:t xml:space="preserve">, for his infinite mercy and Grace. </w:t>
      </w:r>
      <w:r>
        <w:rPr>
          <w:rFonts w:ascii="Times New Roman" w:hAnsi="Times New Roman" w:cs="Times New Roman"/>
          <w:color w:val="000000" w:themeColor="text1"/>
          <w:sz w:val="24"/>
          <w:szCs w:val="24"/>
        </w:rPr>
        <w:t xml:space="preserve">Our </w:t>
      </w:r>
      <w:r w:rsidRPr="004F199F">
        <w:rPr>
          <w:rFonts w:ascii="Times New Roman" w:hAnsi="Times New Roman" w:cs="Times New Roman"/>
          <w:color w:val="000000" w:themeColor="text1"/>
          <w:sz w:val="24"/>
          <w:szCs w:val="24"/>
        </w:rPr>
        <w:t xml:space="preserve">utmost appreciation goes to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parents for their parental support all through the course of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academic pursuit. </w:t>
      </w:r>
      <w:r>
        <w:rPr>
          <w:rFonts w:ascii="Times New Roman" w:hAnsi="Times New Roman" w:cs="Times New Roman"/>
          <w:color w:val="000000" w:themeColor="text1"/>
          <w:sz w:val="24"/>
          <w:szCs w:val="24"/>
        </w:rPr>
        <w:t>Allah</w:t>
      </w:r>
      <w:r w:rsidRPr="004F199F">
        <w:rPr>
          <w:rFonts w:ascii="Times New Roman" w:hAnsi="Times New Roman" w:cs="Times New Roman"/>
          <w:color w:val="000000" w:themeColor="text1"/>
          <w:sz w:val="24"/>
          <w:szCs w:val="24"/>
        </w:rPr>
        <w:t xml:space="preserve"> bless you all</w:t>
      </w:r>
    </w:p>
    <w:bookmarkEnd w:id="4"/>
    <w:p w14:paraId="68555204" w14:textId="77777777" w:rsidR="00E849EA" w:rsidRDefault="00E849EA" w:rsidP="00E849EA">
      <w:pPr>
        <w:tabs>
          <w:tab w:val="left" w:pos="5600"/>
        </w:tabs>
        <w:rPr>
          <w:b/>
          <w:sz w:val="28"/>
          <w:szCs w:val="28"/>
        </w:rPr>
      </w:pPr>
    </w:p>
    <w:p w14:paraId="2C385E7D" w14:textId="77777777" w:rsidR="00E849EA" w:rsidRDefault="00E849EA" w:rsidP="00E849EA">
      <w:pPr>
        <w:tabs>
          <w:tab w:val="left" w:pos="5600"/>
        </w:tabs>
        <w:rPr>
          <w:b/>
          <w:sz w:val="28"/>
          <w:szCs w:val="28"/>
        </w:rPr>
      </w:pPr>
    </w:p>
    <w:p w14:paraId="098D9EA1" w14:textId="77777777" w:rsidR="00E849EA" w:rsidRDefault="00E849EA" w:rsidP="00E849EA">
      <w:pPr>
        <w:tabs>
          <w:tab w:val="left" w:pos="5600"/>
        </w:tabs>
        <w:rPr>
          <w:b/>
          <w:sz w:val="28"/>
          <w:szCs w:val="28"/>
        </w:rPr>
      </w:pPr>
    </w:p>
    <w:p w14:paraId="190B4954" w14:textId="77777777" w:rsidR="00E849EA" w:rsidRDefault="00E849EA" w:rsidP="00E849EA">
      <w:pPr>
        <w:tabs>
          <w:tab w:val="left" w:pos="5600"/>
        </w:tabs>
        <w:rPr>
          <w:b/>
          <w:sz w:val="28"/>
          <w:szCs w:val="28"/>
        </w:rPr>
      </w:pPr>
    </w:p>
    <w:p w14:paraId="6108CFE4" w14:textId="77777777" w:rsidR="00E849EA" w:rsidRDefault="00E849EA" w:rsidP="00E849EA">
      <w:pPr>
        <w:tabs>
          <w:tab w:val="left" w:pos="5600"/>
        </w:tabs>
        <w:rPr>
          <w:b/>
          <w:sz w:val="28"/>
          <w:szCs w:val="28"/>
        </w:rPr>
      </w:pPr>
    </w:p>
    <w:p w14:paraId="2A1C3665" w14:textId="77777777" w:rsidR="00E849EA" w:rsidRDefault="00E849EA" w:rsidP="00E849EA">
      <w:pPr>
        <w:tabs>
          <w:tab w:val="left" w:pos="5600"/>
        </w:tabs>
        <w:rPr>
          <w:b/>
          <w:sz w:val="28"/>
          <w:szCs w:val="28"/>
        </w:rPr>
      </w:pPr>
    </w:p>
    <w:p w14:paraId="175F8EFF" w14:textId="77777777" w:rsidR="00E849EA" w:rsidRDefault="00E849EA" w:rsidP="00E849EA">
      <w:pPr>
        <w:tabs>
          <w:tab w:val="left" w:pos="5600"/>
        </w:tabs>
        <w:rPr>
          <w:b/>
          <w:sz w:val="28"/>
          <w:szCs w:val="28"/>
        </w:rPr>
      </w:pPr>
    </w:p>
    <w:p w14:paraId="47FD78FE" w14:textId="77777777" w:rsidR="00E849EA" w:rsidRDefault="00E849EA" w:rsidP="00E849EA">
      <w:pPr>
        <w:tabs>
          <w:tab w:val="left" w:pos="5600"/>
        </w:tabs>
        <w:rPr>
          <w:b/>
          <w:sz w:val="28"/>
          <w:szCs w:val="28"/>
        </w:rPr>
      </w:pPr>
    </w:p>
    <w:p w14:paraId="6217967E" w14:textId="77777777" w:rsidR="00E849EA" w:rsidRDefault="00E849EA" w:rsidP="00E849EA">
      <w:pPr>
        <w:tabs>
          <w:tab w:val="left" w:pos="5600"/>
        </w:tabs>
        <w:rPr>
          <w:b/>
          <w:sz w:val="28"/>
          <w:szCs w:val="28"/>
        </w:rPr>
      </w:pPr>
    </w:p>
    <w:p w14:paraId="3DF54108" w14:textId="77777777" w:rsidR="00E849EA" w:rsidRDefault="00E849EA" w:rsidP="00E849EA">
      <w:pPr>
        <w:tabs>
          <w:tab w:val="left" w:pos="5600"/>
        </w:tabs>
        <w:rPr>
          <w:b/>
          <w:sz w:val="28"/>
          <w:szCs w:val="28"/>
        </w:rPr>
      </w:pPr>
    </w:p>
    <w:p w14:paraId="04CCA0E8" w14:textId="77777777" w:rsidR="00E849EA" w:rsidRDefault="00E849EA" w:rsidP="00E849EA">
      <w:pPr>
        <w:tabs>
          <w:tab w:val="left" w:pos="5600"/>
        </w:tabs>
        <w:rPr>
          <w:b/>
          <w:sz w:val="28"/>
          <w:szCs w:val="28"/>
        </w:rPr>
      </w:pPr>
    </w:p>
    <w:p w14:paraId="3945A552" w14:textId="77777777" w:rsidR="00E849EA" w:rsidRDefault="00E849EA" w:rsidP="00E849EA">
      <w:pPr>
        <w:tabs>
          <w:tab w:val="left" w:pos="5600"/>
        </w:tabs>
        <w:rPr>
          <w:b/>
          <w:sz w:val="28"/>
          <w:szCs w:val="28"/>
        </w:rPr>
      </w:pPr>
    </w:p>
    <w:p w14:paraId="3FE407BE" w14:textId="77777777" w:rsidR="00E849EA" w:rsidRDefault="00E849EA" w:rsidP="00E849EA">
      <w:pPr>
        <w:tabs>
          <w:tab w:val="left" w:pos="5600"/>
        </w:tabs>
        <w:rPr>
          <w:b/>
          <w:sz w:val="28"/>
          <w:szCs w:val="28"/>
        </w:rPr>
      </w:pPr>
    </w:p>
    <w:p w14:paraId="2A09CC68" w14:textId="77777777" w:rsidR="00E849EA" w:rsidRDefault="00E849EA" w:rsidP="00E849EA">
      <w:pPr>
        <w:tabs>
          <w:tab w:val="left" w:pos="5600"/>
        </w:tabs>
        <w:rPr>
          <w:b/>
          <w:sz w:val="28"/>
          <w:szCs w:val="28"/>
        </w:rPr>
      </w:pPr>
    </w:p>
    <w:p w14:paraId="54F37717" w14:textId="77777777" w:rsidR="00E849EA" w:rsidRDefault="00E849EA" w:rsidP="00E849EA">
      <w:pPr>
        <w:tabs>
          <w:tab w:val="left" w:pos="5600"/>
        </w:tabs>
        <w:rPr>
          <w:b/>
          <w:sz w:val="28"/>
          <w:szCs w:val="28"/>
        </w:rPr>
      </w:pPr>
    </w:p>
    <w:p w14:paraId="1B2C87DF" w14:textId="77777777" w:rsidR="00E849EA" w:rsidRDefault="00E849EA" w:rsidP="00E849EA">
      <w:pPr>
        <w:tabs>
          <w:tab w:val="left" w:pos="5600"/>
        </w:tabs>
        <w:rPr>
          <w:b/>
          <w:sz w:val="28"/>
          <w:szCs w:val="28"/>
        </w:rPr>
      </w:pPr>
    </w:p>
    <w:p w14:paraId="166539AD" w14:textId="77777777" w:rsidR="00E849EA" w:rsidRDefault="00E849EA" w:rsidP="00E849EA">
      <w:pPr>
        <w:tabs>
          <w:tab w:val="left" w:pos="5600"/>
        </w:tabs>
        <w:rPr>
          <w:b/>
          <w:sz w:val="28"/>
          <w:szCs w:val="28"/>
        </w:rPr>
      </w:pPr>
    </w:p>
    <w:p w14:paraId="44625626" w14:textId="77777777" w:rsidR="00E849EA" w:rsidRDefault="00E849EA" w:rsidP="00E849EA">
      <w:pPr>
        <w:tabs>
          <w:tab w:val="left" w:pos="5600"/>
        </w:tabs>
        <w:rPr>
          <w:b/>
          <w:sz w:val="28"/>
          <w:szCs w:val="28"/>
        </w:rPr>
      </w:pPr>
    </w:p>
    <w:p w14:paraId="0B8FC168" w14:textId="77777777" w:rsidR="00E849EA" w:rsidRDefault="00E849EA" w:rsidP="00E849EA">
      <w:pPr>
        <w:tabs>
          <w:tab w:val="left" w:pos="5600"/>
        </w:tabs>
        <w:rPr>
          <w:b/>
          <w:sz w:val="28"/>
          <w:szCs w:val="28"/>
        </w:rPr>
      </w:pPr>
    </w:p>
    <w:p w14:paraId="24FB5ED7" w14:textId="77777777" w:rsidR="00E849EA" w:rsidRDefault="00E849EA" w:rsidP="00E849EA">
      <w:pPr>
        <w:tabs>
          <w:tab w:val="left" w:pos="5600"/>
        </w:tabs>
        <w:jc w:val="center"/>
        <w:rPr>
          <w:b/>
          <w:sz w:val="28"/>
          <w:szCs w:val="28"/>
        </w:rPr>
      </w:pPr>
    </w:p>
    <w:p w14:paraId="5A723073" w14:textId="77777777" w:rsidR="00E849EA" w:rsidRDefault="00E849EA" w:rsidP="00E849EA">
      <w:pPr>
        <w:tabs>
          <w:tab w:val="left" w:pos="5600"/>
        </w:tabs>
        <w:jc w:val="center"/>
        <w:rPr>
          <w:b/>
          <w:sz w:val="28"/>
          <w:szCs w:val="28"/>
        </w:rPr>
      </w:pPr>
      <w:r>
        <w:rPr>
          <w:b/>
          <w:sz w:val="28"/>
          <w:szCs w:val="28"/>
        </w:rPr>
        <w:t>iii</w:t>
      </w:r>
    </w:p>
    <w:p w14:paraId="69B99D84" w14:textId="77777777" w:rsidR="00E849EA" w:rsidRPr="004F199F" w:rsidRDefault="00E849EA" w:rsidP="00E849EA">
      <w:pPr>
        <w:jc w:val="center"/>
        <w:rPr>
          <w:rFonts w:ascii="Times New Roman" w:hAnsi="Times New Roman" w:cs="Times New Roman"/>
          <w:b/>
          <w:color w:val="000000" w:themeColor="text1"/>
          <w:sz w:val="24"/>
          <w:szCs w:val="24"/>
        </w:rPr>
      </w:pPr>
      <w:bookmarkStart w:id="5" w:name="_Hlk146530912"/>
      <w:r w:rsidRPr="004F199F">
        <w:rPr>
          <w:rFonts w:ascii="Times New Roman" w:hAnsi="Times New Roman" w:cs="Times New Roman"/>
          <w:b/>
          <w:color w:val="000000" w:themeColor="text1"/>
          <w:sz w:val="24"/>
          <w:szCs w:val="24"/>
        </w:rPr>
        <w:lastRenderedPageBreak/>
        <w:t>ACKNOWLEDGEMENT</w:t>
      </w:r>
    </w:p>
    <w:bookmarkEnd w:id="5"/>
    <w:p w14:paraId="645FEA2C" w14:textId="77777777" w:rsidR="00E849EA" w:rsidRDefault="00E849EA" w:rsidP="00E849EA">
      <w:pPr>
        <w:spacing w:after="0" w:line="276" w:lineRule="auto"/>
        <w:jc w:val="both"/>
        <w:rPr>
          <w:rFonts w:ascii="Times New Roman" w:hAnsi="Times New Roman"/>
          <w:sz w:val="24"/>
          <w:szCs w:val="24"/>
        </w:rPr>
      </w:pPr>
      <w:r w:rsidRPr="00E849EA">
        <w:rPr>
          <w:rFonts w:ascii="Times New Roman" w:hAnsi="Times New Roman"/>
          <w:sz w:val="24"/>
          <w:szCs w:val="24"/>
        </w:rPr>
        <w:t>I would like to extend my heartfelt gratitude to my loved ones for their unwavering support and encouragement throughout this project. Special thanks to</w:t>
      </w:r>
      <w:r>
        <w:rPr>
          <w:rFonts w:ascii="Times New Roman" w:hAnsi="Times New Roman"/>
          <w:sz w:val="24"/>
          <w:szCs w:val="24"/>
        </w:rPr>
        <w:t xml:space="preserve"> m</w:t>
      </w:r>
      <w:r w:rsidRPr="00E849EA">
        <w:rPr>
          <w:rFonts w:ascii="Times New Roman" w:hAnsi="Times New Roman"/>
          <w:sz w:val="24"/>
          <w:szCs w:val="24"/>
        </w:rPr>
        <w:t>y Dad, (The key)  for being the guiding light and pillar of strength in my life</w:t>
      </w:r>
      <w:r>
        <w:rPr>
          <w:rFonts w:ascii="Times New Roman" w:hAnsi="Times New Roman"/>
          <w:sz w:val="24"/>
          <w:szCs w:val="24"/>
        </w:rPr>
        <w:t xml:space="preserve">, </w:t>
      </w:r>
      <w:r w:rsidRPr="00E849EA">
        <w:rPr>
          <w:rFonts w:ascii="Times New Roman" w:hAnsi="Times New Roman"/>
          <w:sz w:val="24"/>
          <w:szCs w:val="24"/>
        </w:rPr>
        <w:t>Hapike, who stands as a mom in my life, for her maternal love, care, and guidance.</w:t>
      </w:r>
    </w:p>
    <w:p w14:paraId="6F2D9207" w14:textId="172FAFAC" w:rsidR="00E849EA" w:rsidRPr="00E849EA" w:rsidRDefault="00E849EA" w:rsidP="00E849EA">
      <w:pPr>
        <w:spacing w:after="0" w:line="276" w:lineRule="auto"/>
        <w:jc w:val="both"/>
        <w:rPr>
          <w:rFonts w:ascii="Times New Roman" w:hAnsi="Times New Roman"/>
          <w:sz w:val="24"/>
          <w:szCs w:val="24"/>
        </w:rPr>
      </w:pPr>
      <w:r w:rsidRPr="00E849EA">
        <w:rPr>
          <w:rFonts w:ascii="Times New Roman" w:hAnsi="Times New Roman"/>
          <w:sz w:val="24"/>
          <w:szCs w:val="24"/>
        </w:rPr>
        <w:t>Ridwan &amp; Afusat, my lovely brother &amp; sister for their valuable advice and mentorship</w:t>
      </w:r>
      <w:r>
        <w:rPr>
          <w:rFonts w:ascii="Times New Roman" w:hAnsi="Times New Roman"/>
          <w:sz w:val="24"/>
          <w:szCs w:val="24"/>
        </w:rPr>
        <w:t>, A</w:t>
      </w:r>
      <w:r w:rsidRPr="00E849EA">
        <w:rPr>
          <w:rFonts w:ascii="Times New Roman" w:hAnsi="Times New Roman"/>
          <w:sz w:val="24"/>
          <w:szCs w:val="24"/>
        </w:rPr>
        <w:t>rike, for her love, patience, understanding, bringing joy and positivity to my life</w:t>
      </w:r>
      <w:r>
        <w:rPr>
          <w:rFonts w:ascii="Times New Roman" w:hAnsi="Times New Roman"/>
          <w:sz w:val="24"/>
          <w:szCs w:val="24"/>
        </w:rPr>
        <w:t xml:space="preserve"> </w:t>
      </w:r>
      <w:r w:rsidRPr="00E849EA">
        <w:rPr>
          <w:rFonts w:ascii="Times New Roman" w:hAnsi="Times New Roman"/>
          <w:sz w:val="24"/>
          <w:szCs w:val="24"/>
        </w:rPr>
        <w:t>Abismart, for being a true friend and confidant</w:t>
      </w:r>
      <w:r>
        <w:rPr>
          <w:rFonts w:ascii="Times New Roman" w:hAnsi="Times New Roman"/>
          <w:sz w:val="24"/>
          <w:szCs w:val="24"/>
        </w:rPr>
        <w:t>, J</w:t>
      </w:r>
      <w:r w:rsidRPr="00E849EA">
        <w:rPr>
          <w:rFonts w:ascii="Times New Roman" w:hAnsi="Times New Roman"/>
          <w:sz w:val="24"/>
          <w:szCs w:val="24"/>
        </w:rPr>
        <w:t>imtea, for Support and good time. Billo,</w:t>
      </w:r>
      <w:r>
        <w:rPr>
          <w:rFonts w:ascii="Times New Roman" w:hAnsi="Times New Roman"/>
          <w:sz w:val="24"/>
          <w:szCs w:val="24"/>
        </w:rPr>
        <w:t xml:space="preserve"> </w:t>
      </w:r>
      <w:r w:rsidRPr="00E849EA">
        <w:rPr>
          <w:rFonts w:ascii="Times New Roman" w:hAnsi="Times New Roman"/>
          <w:sz w:val="24"/>
          <w:szCs w:val="24"/>
        </w:rPr>
        <w:t>Zainab</w:t>
      </w:r>
      <w:r>
        <w:rPr>
          <w:rFonts w:ascii="Times New Roman" w:hAnsi="Times New Roman"/>
          <w:sz w:val="24"/>
          <w:szCs w:val="24"/>
        </w:rPr>
        <w:t xml:space="preserve"> </w:t>
      </w:r>
      <w:r w:rsidRPr="00E849EA">
        <w:rPr>
          <w:rFonts w:ascii="Times New Roman" w:hAnsi="Times New Roman"/>
          <w:sz w:val="24"/>
          <w:szCs w:val="24"/>
        </w:rPr>
        <w:t>Adenike</w:t>
      </w:r>
      <w:r>
        <w:rPr>
          <w:rFonts w:ascii="Times New Roman" w:hAnsi="Times New Roman"/>
          <w:sz w:val="24"/>
          <w:szCs w:val="24"/>
        </w:rPr>
        <w:t>, Jamiufloor</w:t>
      </w:r>
      <w:r w:rsidRPr="00E849EA">
        <w:rPr>
          <w:rFonts w:ascii="Times New Roman" w:hAnsi="Times New Roman"/>
          <w:sz w:val="24"/>
          <w:szCs w:val="24"/>
        </w:rPr>
        <w:t>,</w:t>
      </w:r>
      <w:r>
        <w:rPr>
          <w:rFonts w:ascii="Times New Roman" w:hAnsi="Times New Roman"/>
          <w:sz w:val="24"/>
          <w:szCs w:val="24"/>
        </w:rPr>
        <w:t xml:space="preserve"> I</w:t>
      </w:r>
      <w:r w:rsidRPr="00E849EA">
        <w:rPr>
          <w:rFonts w:ascii="Times New Roman" w:hAnsi="Times New Roman"/>
          <w:sz w:val="24"/>
          <w:szCs w:val="24"/>
        </w:rPr>
        <w:t xml:space="preserve">yor, </w:t>
      </w:r>
      <w:r>
        <w:rPr>
          <w:rFonts w:ascii="Times New Roman" w:hAnsi="Times New Roman"/>
          <w:sz w:val="24"/>
          <w:szCs w:val="24"/>
        </w:rPr>
        <w:t>A</w:t>
      </w:r>
      <w:r w:rsidRPr="00E849EA">
        <w:rPr>
          <w:rFonts w:ascii="Times New Roman" w:hAnsi="Times New Roman"/>
          <w:sz w:val="24"/>
          <w:szCs w:val="24"/>
        </w:rPr>
        <w:t xml:space="preserve">ccurate and </w:t>
      </w:r>
      <w:r>
        <w:rPr>
          <w:rFonts w:ascii="Times New Roman" w:hAnsi="Times New Roman"/>
          <w:sz w:val="24"/>
          <w:szCs w:val="24"/>
        </w:rPr>
        <w:t>W</w:t>
      </w:r>
      <w:r w:rsidRPr="00E849EA">
        <w:rPr>
          <w:rFonts w:ascii="Times New Roman" w:hAnsi="Times New Roman"/>
          <w:sz w:val="24"/>
          <w:szCs w:val="24"/>
        </w:rPr>
        <w:t>ale</w:t>
      </w:r>
      <w:r>
        <w:rPr>
          <w:rFonts w:ascii="Times New Roman" w:hAnsi="Times New Roman"/>
          <w:sz w:val="24"/>
          <w:szCs w:val="24"/>
        </w:rPr>
        <w:t xml:space="preserve"> </w:t>
      </w:r>
      <w:r w:rsidRPr="00E849EA">
        <w:rPr>
          <w:rFonts w:ascii="Times New Roman" w:hAnsi="Times New Roman"/>
          <w:sz w:val="24"/>
          <w:szCs w:val="24"/>
        </w:rPr>
        <w:t>social for their friendship and support.</w:t>
      </w:r>
      <w:r>
        <w:rPr>
          <w:rFonts w:ascii="Times New Roman" w:hAnsi="Times New Roman"/>
          <w:sz w:val="24"/>
          <w:szCs w:val="24"/>
        </w:rPr>
        <w:t xml:space="preserve"> </w:t>
      </w:r>
      <w:r w:rsidRPr="00E849EA">
        <w:rPr>
          <w:rFonts w:ascii="Times New Roman" w:hAnsi="Times New Roman"/>
          <w:sz w:val="24"/>
          <w:szCs w:val="24"/>
        </w:rPr>
        <w:t>My family &amp; friends for their unconditional love and support.</w:t>
      </w:r>
      <w:r>
        <w:rPr>
          <w:rFonts w:ascii="Times New Roman" w:hAnsi="Times New Roman"/>
          <w:sz w:val="24"/>
          <w:szCs w:val="24"/>
        </w:rPr>
        <w:t xml:space="preserve"> Lastly, </w:t>
      </w:r>
      <w:r w:rsidRPr="00E849EA">
        <w:rPr>
          <w:rFonts w:ascii="Times New Roman" w:hAnsi="Times New Roman"/>
          <w:sz w:val="24"/>
          <w:szCs w:val="24"/>
        </w:rPr>
        <w:t>I sincerely appreciate the guidance and support of my project supervisor, Dr. Ibrahim B.B., throughout this project. May God bless you and your family.</w:t>
      </w:r>
      <w:r>
        <w:rPr>
          <w:rFonts w:ascii="Times New Roman" w:hAnsi="Times New Roman"/>
          <w:sz w:val="24"/>
          <w:szCs w:val="24"/>
        </w:rPr>
        <w:t xml:space="preserve"> </w:t>
      </w:r>
      <w:r w:rsidRPr="00E849EA">
        <w:rPr>
          <w:rFonts w:ascii="Times New Roman" w:hAnsi="Times New Roman"/>
          <w:sz w:val="24"/>
          <w:szCs w:val="24"/>
        </w:rPr>
        <w:t>Thank you all for being part of this journey!</w:t>
      </w:r>
    </w:p>
    <w:p w14:paraId="42481300" w14:textId="77777777" w:rsidR="00E849EA" w:rsidRDefault="00E849EA" w:rsidP="00E849EA">
      <w:pPr>
        <w:spacing w:after="0" w:line="276" w:lineRule="auto"/>
        <w:ind w:firstLine="720"/>
        <w:jc w:val="both"/>
        <w:rPr>
          <w:rFonts w:ascii="Times New Roman" w:hAnsi="Times New Roman"/>
          <w:color w:val="000000" w:themeColor="text1"/>
          <w:sz w:val="24"/>
          <w:szCs w:val="24"/>
        </w:rPr>
      </w:pPr>
    </w:p>
    <w:p w14:paraId="620DB599" w14:textId="77777777" w:rsidR="00E849EA" w:rsidRDefault="00E849EA" w:rsidP="00E849EA">
      <w:pPr>
        <w:tabs>
          <w:tab w:val="left" w:pos="5600"/>
        </w:tabs>
        <w:rPr>
          <w:b/>
          <w:sz w:val="28"/>
          <w:szCs w:val="28"/>
        </w:rPr>
      </w:pPr>
    </w:p>
    <w:p w14:paraId="42FC9D2D" w14:textId="77777777" w:rsidR="00E849EA" w:rsidRDefault="00E849EA" w:rsidP="00E849EA">
      <w:pPr>
        <w:tabs>
          <w:tab w:val="left" w:pos="5600"/>
        </w:tabs>
        <w:rPr>
          <w:b/>
          <w:sz w:val="28"/>
          <w:szCs w:val="28"/>
        </w:rPr>
      </w:pPr>
    </w:p>
    <w:p w14:paraId="7026A515" w14:textId="77777777" w:rsidR="00E849EA" w:rsidRDefault="00E849EA" w:rsidP="00E849EA">
      <w:pPr>
        <w:tabs>
          <w:tab w:val="left" w:pos="5600"/>
        </w:tabs>
        <w:rPr>
          <w:b/>
          <w:sz w:val="28"/>
          <w:szCs w:val="28"/>
        </w:rPr>
      </w:pPr>
    </w:p>
    <w:p w14:paraId="1597F963" w14:textId="77777777" w:rsidR="00E849EA" w:rsidRDefault="00E849EA" w:rsidP="00E849EA">
      <w:pPr>
        <w:tabs>
          <w:tab w:val="left" w:pos="5600"/>
        </w:tabs>
        <w:rPr>
          <w:b/>
          <w:sz w:val="28"/>
          <w:szCs w:val="28"/>
        </w:rPr>
      </w:pPr>
    </w:p>
    <w:p w14:paraId="02470E08" w14:textId="77777777" w:rsidR="00E849EA" w:rsidRDefault="00E849EA" w:rsidP="00E849EA">
      <w:pPr>
        <w:tabs>
          <w:tab w:val="left" w:pos="5600"/>
        </w:tabs>
        <w:rPr>
          <w:b/>
          <w:sz w:val="28"/>
          <w:szCs w:val="28"/>
        </w:rPr>
      </w:pPr>
    </w:p>
    <w:p w14:paraId="7AF1EBD2" w14:textId="77777777" w:rsidR="00E849EA" w:rsidRDefault="00E849EA" w:rsidP="00E849EA">
      <w:pPr>
        <w:tabs>
          <w:tab w:val="left" w:pos="5600"/>
        </w:tabs>
        <w:rPr>
          <w:b/>
          <w:sz w:val="28"/>
          <w:szCs w:val="28"/>
        </w:rPr>
      </w:pPr>
    </w:p>
    <w:p w14:paraId="2DF0C9DC" w14:textId="77777777" w:rsidR="00E849EA" w:rsidRDefault="00E849EA" w:rsidP="00E849EA">
      <w:pPr>
        <w:tabs>
          <w:tab w:val="left" w:pos="5600"/>
        </w:tabs>
        <w:rPr>
          <w:b/>
          <w:sz w:val="28"/>
          <w:szCs w:val="28"/>
        </w:rPr>
      </w:pPr>
    </w:p>
    <w:p w14:paraId="097CBCFD" w14:textId="77777777" w:rsidR="00E849EA" w:rsidRDefault="00E849EA" w:rsidP="00E849EA">
      <w:pPr>
        <w:tabs>
          <w:tab w:val="left" w:pos="5600"/>
        </w:tabs>
        <w:rPr>
          <w:b/>
          <w:sz w:val="28"/>
          <w:szCs w:val="28"/>
        </w:rPr>
      </w:pPr>
    </w:p>
    <w:p w14:paraId="116AF501" w14:textId="77777777" w:rsidR="00E849EA" w:rsidRDefault="00E849EA" w:rsidP="00E849EA">
      <w:pPr>
        <w:tabs>
          <w:tab w:val="left" w:pos="5600"/>
        </w:tabs>
        <w:rPr>
          <w:b/>
          <w:sz w:val="28"/>
          <w:szCs w:val="28"/>
        </w:rPr>
      </w:pPr>
    </w:p>
    <w:p w14:paraId="4F45D897" w14:textId="77777777" w:rsidR="00E849EA" w:rsidRDefault="00E849EA" w:rsidP="00E849EA">
      <w:pPr>
        <w:tabs>
          <w:tab w:val="left" w:pos="5600"/>
        </w:tabs>
        <w:rPr>
          <w:b/>
          <w:sz w:val="28"/>
          <w:szCs w:val="28"/>
        </w:rPr>
      </w:pPr>
    </w:p>
    <w:p w14:paraId="4592FFA8" w14:textId="77777777" w:rsidR="00E849EA" w:rsidRDefault="00E849EA" w:rsidP="00E849EA">
      <w:pPr>
        <w:tabs>
          <w:tab w:val="left" w:pos="5600"/>
        </w:tabs>
        <w:jc w:val="center"/>
        <w:rPr>
          <w:b/>
          <w:sz w:val="28"/>
          <w:szCs w:val="28"/>
        </w:rPr>
      </w:pPr>
      <w:r>
        <w:rPr>
          <w:b/>
          <w:sz w:val="28"/>
          <w:szCs w:val="28"/>
        </w:rPr>
        <w:t>iv</w:t>
      </w:r>
    </w:p>
    <w:p w14:paraId="3366B1F7" w14:textId="77777777" w:rsidR="00E849EA" w:rsidRDefault="00E849EA" w:rsidP="00E849EA">
      <w:pPr>
        <w:jc w:val="center"/>
        <w:rPr>
          <w:rFonts w:ascii="Times New Roman" w:hAnsi="Times New Roman" w:cs="Times New Roman"/>
          <w:b/>
          <w:bCs/>
          <w:color w:val="000000" w:themeColor="text1"/>
          <w:sz w:val="24"/>
          <w:szCs w:val="24"/>
        </w:rPr>
      </w:pPr>
    </w:p>
    <w:p w14:paraId="2B0C6547" w14:textId="77777777" w:rsidR="00E849EA" w:rsidRDefault="00E849EA" w:rsidP="00E849EA">
      <w:pPr>
        <w:jc w:val="center"/>
        <w:rPr>
          <w:rFonts w:ascii="Times New Roman" w:hAnsi="Times New Roman" w:cs="Times New Roman"/>
          <w:b/>
          <w:bCs/>
          <w:color w:val="000000" w:themeColor="text1"/>
          <w:sz w:val="24"/>
          <w:szCs w:val="24"/>
        </w:rPr>
      </w:pPr>
    </w:p>
    <w:p w14:paraId="3B5A279D" w14:textId="77777777" w:rsidR="00E849EA" w:rsidRDefault="00E849EA" w:rsidP="00E849EA">
      <w:pPr>
        <w:jc w:val="center"/>
        <w:rPr>
          <w:rFonts w:ascii="Times New Roman" w:hAnsi="Times New Roman" w:cs="Times New Roman"/>
          <w:b/>
          <w:bCs/>
          <w:color w:val="000000" w:themeColor="text1"/>
          <w:sz w:val="24"/>
          <w:szCs w:val="24"/>
        </w:rPr>
      </w:pPr>
    </w:p>
    <w:p w14:paraId="1E3BED6E" w14:textId="77777777" w:rsidR="00E849EA" w:rsidRDefault="00E849EA" w:rsidP="00E849EA">
      <w:pPr>
        <w:jc w:val="center"/>
        <w:rPr>
          <w:rFonts w:ascii="Times New Roman" w:hAnsi="Times New Roman" w:cs="Times New Roman"/>
          <w:b/>
          <w:bCs/>
          <w:color w:val="000000" w:themeColor="text1"/>
          <w:sz w:val="24"/>
          <w:szCs w:val="24"/>
        </w:rPr>
      </w:pPr>
    </w:p>
    <w:p w14:paraId="1A416522" w14:textId="77777777" w:rsidR="00E849EA" w:rsidRDefault="00E849EA" w:rsidP="00E849EA">
      <w:pPr>
        <w:jc w:val="center"/>
        <w:rPr>
          <w:rFonts w:ascii="Times New Roman" w:hAnsi="Times New Roman" w:cs="Times New Roman"/>
          <w:b/>
          <w:bCs/>
          <w:color w:val="000000" w:themeColor="text1"/>
          <w:sz w:val="24"/>
          <w:szCs w:val="24"/>
        </w:rPr>
      </w:pPr>
    </w:p>
    <w:p w14:paraId="58C4F39D" w14:textId="77777777" w:rsidR="00E849EA" w:rsidRDefault="00E849EA" w:rsidP="00E849EA">
      <w:pPr>
        <w:jc w:val="center"/>
        <w:rPr>
          <w:rFonts w:ascii="Times New Roman" w:hAnsi="Times New Roman" w:cs="Times New Roman"/>
          <w:b/>
          <w:bCs/>
          <w:color w:val="000000" w:themeColor="text1"/>
          <w:sz w:val="24"/>
          <w:szCs w:val="24"/>
        </w:rPr>
      </w:pPr>
    </w:p>
    <w:p w14:paraId="05C613B8" w14:textId="59D1981A" w:rsidR="00E849EA" w:rsidRPr="004F199F" w:rsidRDefault="00E849EA" w:rsidP="00E849EA">
      <w:pPr>
        <w:jc w:val="center"/>
        <w:rPr>
          <w:rFonts w:ascii="Times New Roman" w:hAnsi="Times New Roman" w:cs="Times New Roman"/>
          <w:b/>
          <w:bCs/>
          <w:color w:val="000000" w:themeColor="text1"/>
          <w:sz w:val="24"/>
          <w:szCs w:val="24"/>
        </w:rPr>
      </w:pPr>
      <w:r w:rsidRPr="004F199F">
        <w:rPr>
          <w:rFonts w:ascii="Times New Roman" w:hAnsi="Times New Roman" w:cs="Times New Roman"/>
          <w:b/>
          <w:bCs/>
          <w:color w:val="000000" w:themeColor="text1"/>
          <w:sz w:val="24"/>
          <w:szCs w:val="24"/>
        </w:rPr>
        <w:lastRenderedPageBreak/>
        <w:t>TABLE OF CONTENTS</w:t>
      </w:r>
    </w:p>
    <w:p w14:paraId="1AEF3C28" w14:textId="77777777" w:rsidR="00E849EA" w:rsidRPr="004F199F" w:rsidRDefault="00E849EA" w:rsidP="00E849EA">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itle page</w:t>
      </w:r>
    </w:p>
    <w:p w14:paraId="66E39ADA" w14:textId="77777777" w:rsidR="00E849EA" w:rsidRPr="004F199F" w:rsidRDefault="00E849EA" w:rsidP="00E849EA">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Certification</w:t>
      </w:r>
    </w:p>
    <w:p w14:paraId="44B8929C" w14:textId="77777777" w:rsidR="00E849EA" w:rsidRPr="004F199F" w:rsidRDefault="00E849EA" w:rsidP="00E849EA">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Dedication</w:t>
      </w:r>
    </w:p>
    <w:p w14:paraId="77DD3659" w14:textId="77777777" w:rsidR="00E849EA" w:rsidRPr="004F199F" w:rsidRDefault="00E849EA" w:rsidP="00E849EA">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cknowledgment</w:t>
      </w:r>
    </w:p>
    <w:p w14:paraId="7C7ADFB3" w14:textId="77777777" w:rsidR="00E849EA" w:rsidRDefault="00E849EA" w:rsidP="00E849EA">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able of content</w:t>
      </w:r>
    </w:p>
    <w:p w14:paraId="10E4E179" w14:textId="77777777" w:rsidR="00E849EA" w:rsidRPr="004F199F" w:rsidRDefault="00E849EA" w:rsidP="00E849EA">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bstract</w:t>
      </w:r>
    </w:p>
    <w:p w14:paraId="37AA93C8" w14:textId="77777777" w:rsidR="00E849EA" w:rsidRPr="004F199F" w:rsidRDefault="00E849EA" w:rsidP="00E849EA">
      <w:pPr>
        <w:spacing w:after="0" w:line="36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HAPTER ONE: INTRODUCTION</w:t>
      </w:r>
    </w:p>
    <w:p w14:paraId="25F43BAC" w14:textId="77777777" w:rsidR="00E849EA" w:rsidRPr="00A47142" w:rsidRDefault="00E849EA" w:rsidP="00E849EA">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1</w:t>
      </w:r>
      <w:r w:rsidRPr="00A47142">
        <w:rPr>
          <w:rFonts w:ascii="Times New Roman" w:hAnsi="Times New Roman" w:cs="Times New Roman"/>
          <w:bCs/>
          <w:color w:val="000000" w:themeColor="text1"/>
          <w:sz w:val="24"/>
          <w:szCs w:val="24"/>
        </w:rPr>
        <w:tab/>
        <w:t>Introduction</w:t>
      </w:r>
    </w:p>
    <w:p w14:paraId="25A1EB0F" w14:textId="77777777" w:rsidR="00E849EA" w:rsidRDefault="00E849EA" w:rsidP="00E849EA">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2</w:t>
      </w:r>
      <w:r w:rsidRPr="00A47142">
        <w:rPr>
          <w:rFonts w:ascii="Times New Roman" w:hAnsi="Times New Roman" w:cs="Times New Roman"/>
          <w:bCs/>
          <w:color w:val="000000" w:themeColor="text1"/>
          <w:sz w:val="24"/>
          <w:szCs w:val="24"/>
        </w:rPr>
        <w:tab/>
        <w:t>Statement of Problem</w:t>
      </w:r>
    </w:p>
    <w:p w14:paraId="4FC3736B" w14:textId="77777777" w:rsidR="00E849EA" w:rsidRPr="00A47142" w:rsidRDefault="00E849EA" w:rsidP="00E849EA">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       Significance of Study</w:t>
      </w:r>
    </w:p>
    <w:p w14:paraId="182FA8F7" w14:textId="77777777" w:rsidR="00E849EA" w:rsidRPr="00A47142" w:rsidRDefault="00E849EA" w:rsidP="00E849EA">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4</w:t>
      </w:r>
      <w:r w:rsidRPr="00A47142">
        <w:rPr>
          <w:rFonts w:ascii="Times New Roman" w:hAnsi="Times New Roman" w:cs="Times New Roman"/>
          <w:bCs/>
          <w:color w:val="000000" w:themeColor="text1"/>
          <w:sz w:val="24"/>
          <w:szCs w:val="24"/>
        </w:rPr>
        <w:tab/>
        <w:t>Aim and Objectives</w:t>
      </w:r>
    </w:p>
    <w:p w14:paraId="7771BE14" w14:textId="77777777" w:rsidR="00E849EA" w:rsidRPr="00A47142" w:rsidRDefault="00E849EA" w:rsidP="00E849EA">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WO</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LITERATURE REVIEW</w:t>
      </w:r>
    </w:p>
    <w:p w14:paraId="619607DD" w14:textId="77777777" w:rsidR="00E849EA" w:rsidRPr="00A47142" w:rsidRDefault="00E849EA" w:rsidP="00E849EA">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0</w:t>
      </w:r>
      <w:r>
        <w:rPr>
          <w:rFonts w:ascii="Times New Roman" w:hAnsi="Times New Roman" w:cs="Times New Roman"/>
          <w:bCs/>
          <w:color w:val="000000" w:themeColor="text1"/>
          <w:sz w:val="24"/>
          <w:szCs w:val="24"/>
        </w:rPr>
        <w:tab/>
        <w:t>Literature Review</w:t>
      </w:r>
    </w:p>
    <w:p w14:paraId="53B89A34" w14:textId="77777777" w:rsidR="00E849EA" w:rsidRPr="00A47142" w:rsidRDefault="00E849EA" w:rsidP="00E849EA">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1</w:t>
      </w:r>
      <w:r w:rsidRPr="00A4714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ab/>
        <w:t>Temperature</w:t>
      </w:r>
    </w:p>
    <w:p w14:paraId="6C008C76" w14:textId="77777777" w:rsidR="00E849EA" w:rsidRPr="00A47142" w:rsidRDefault="00E849EA" w:rsidP="00E849EA">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2</w:t>
      </w:r>
      <w:r w:rsidRPr="00A4714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ab/>
        <w:t>Relative Humidity</w:t>
      </w:r>
    </w:p>
    <w:p w14:paraId="6C198752" w14:textId="77777777" w:rsidR="00E849EA" w:rsidRDefault="00E849EA" w:rsidP="00E849EA">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3</w:t>
      </w:r>
      <w:r w:rsidRPr="00A4714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ab/>
        <w:t>Water Vapor</w:t>
      </w:r>
      <w:r>
        <w:rPr>
          <w:b/>
          <w:sz w:val="28"/>
          <w:szCs w:val="28"/>
        </w:rPr>
        <w:br/>
      </w:r>
      <w:r>
        <w:rPr>
          <w:rFonts w:ascii="Times New Roman" w:hAnsi="Times New Roman" w:cs="Times New Roman"/>
          <w:bCs/>
          <w:color w:val="000000" w:themeColor="text1"/>
          <w:sz w:val="24"/>
          <w:szCs w:val="24"/>
        </w:rPr>
        <w:t>2.4       Saturated Water Vapor</w:t>
      </w:r>
    </w:p>
    <w:p w14:paraId="2A6949C1" w14:textId="77777777" w:rsidR="00E849EA" w:rsidRPr="00FF0A9A" w:rsidRDefault="00E849EA" w:rsidP="00E849EA">
      <w:pPr>
        <w:rPr>
          <w:b/>
          <w:sz w:val="28"/>
          <w:szCs w:val="28"/>
        </w:rPr>
      </w:pPr>
      <w:r>
        <w:rPr>
          <w:rFonts w:ascii="Times New Roman" w:hAnsi="Times New Roman" w:cs="Times New Roman"/>
          <w:bCs/>
          <w:color w:val="000000" w:themeColor="text1"/>
          <w:sz w:val="24"/>
          <w:szCs w:val="24"/>
        </w:rPr>
        <w:t xml:space="preserve">2.5      Atmospheric Pressure </w:t>
      </w:r>
    </w:p>
    <w:p w14:paraId="243F396C" w14:textId="77777777" w:rsidR="00E849EA" w:rsidRPr="00A47142" w:rsidRDefault="00E849EA" w:rsidP="00E849EA">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HREE</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METHODOLOGY</w:t>
      </w:r>
    </w:p>
    <w:p w14:paraId="288AA294" w14:textId="77777777" w:rsidR="00E849EA" w:rsidRPr="00A47142" w:rsidRDefault="00E849EA" w:rsidP="00E849EA">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3.1</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Study Area</w:t>
      </w:r>
    </w:p>
    <w:p w14:paraId="698BC009" w14:textId="77777777" w:rsidR="00E849EA" w:rsidRPr="00A47142" w:rsidRDefault="00E849EA" w:rsidP="00E849EA">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2</w:t>
      </w:r>
      <w:r>
        <w:rPr>
          <w:rFonts w:ascii="Times New Roman" w:hAnsi="Times New Roman" w:cs="Times New Roman"/>
          <w:bCs/>
          <w:color w:val="000000" w:themeColor="text1"/>
          <w:sz w:val="24"/>
          <w:szCs w:val="24"/>
        </w:rPr>
        <w:tab/>
        <w:t>Data Acquisition</w:t>
      </w:r>
    </w:p>
    <w:p w14:paraId="315302EB" w14:textId="77777777" w:rsidR="00E849EA" w:rsidRPr="00A47142" w:rsidRDefault="00E849EA" w:rsidP="00E849EA">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Cs/>
          <w:color w:val="000000" w:themeColor="text1"/>
          <w:sz w:val="24"/>
          <w:szCs w:val="24"/>
        </w:rPr>
        <w:t>3.3</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Theoretical Background</w:t>
      </w:r>
    </w:p>
    <w:p w14:paraId="58A3CF8E" w14:textId="77777777" w:rsidR="00E849EA" w:rsidRPr="00A47142" w:rsidRDefault="00E849EA" w:rsidP="00E849EA">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FOUR</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RESULTS, DISCUSSION AND CONCLUSSION</w:t>
      </w:r>
    </w:p>
    <w:p w14:paraId="1F5E60CA" w14:textId="77777777" w:rsidR="00E849EA" w:rsidRPr="00A47142" w:rsidRDefault="00E849EA" w:rsidP="00E849EA">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4.1</w:t>
      </w:r>
      <w:r w:rsidRPr="00A47142">
        <w:rPr>
          <w:rFonts w:ascii="Times New Roman" w:hAnsi="Times New Roman" w:cs="Times New Roman"/>
          <w:bCs/>
          <w:color w:val="000000" w:themeColor="text1"/>
          <w:sz w:val="24"/>
          <w:szCs w:val="24"/>
        </w:rPr>
        <w:tab/>
        <w:t>Results</w:t>
      </w:r>
    </w:p>
    <w:p w14:paraId="02B3F5EF" w14:textId="77777777" w:rsidR="00E849EA" w:rsidRPr="00A47142" w:rsidRDefault="00E849EA" w:rsidP="00E849EA">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Conclusion</w:t>
      </w:r>
    </w:p>
    <w:p w14:paraId="4CEE8F6A" w14:textId="77777777" w:rsidR="00E849EA" w:rsidRPr="00A47142" w:rsidRDefault="00E849EA" w:rsidP="00E849EA">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References</w:t>
      </w:r>
    </w:p>
    <w:p w14:paraId="7700BB2F" w14:textId="77777777" w:rsidR="00E849EA" w:rsidRDefault="00E849EA" w:rsidP="00E849EA">
      <w:pPr>
        <w:tabs>
          <w:tab w:val="left" w:pos="5600"/>
        </w:tabs>
        <w:rPr>
          <w:b/>
          <w:sz w:val="28"/>
          <w:szCs w:val="28"/>
        </w:rPr>
      </w:pPr>
    </w:p>
    <w:p w14:paraId="7219FD92" w14:textId="77777777" w:rsidR="00E849EA" w:rsidRDefault="00E849EA" w:rsidP="00E849EA">
      <w:pPr>
        <w:tabs>
          <w:tab w:val="left" w:pos="5600"/>
        </w:tabs>
        <w:rPr>
          <w:b/>
          <w:sz w:val="28"/>
          <w:szCs w:val="28"/>
        </w:rPr>
      </w:pPr>
    </w:p>
    <w:p w14:paraId="6A21C1D9" w14:textId="77777777" w:rsidR="00E849EA" w:rsidRDefault="00E849EA" w:rsidP="00E849EA">
      <w:pPr>
        <w:tabs>
          <w:tab w:val="left" w:pos="5600"/>
        </w:tabs>
        <w:jc w:val="center"/>
        <w:rPr>
          <w:b/>
          <w:sz w:val="28"/>
          <w:szCs w:val="28"/>
        </w:rPr>
      </w:pPr>
      <w:r>
        <w:rPr>
          <w:b/>
          <w:sz w:val="28"/>
          <w:szCs w:val="28"/>
        </w:rPr>
        <w:t>V</w:t>
      </w:r>
    </w:p>
    <w:p w14:paraId="2C168CC2" w14:textId="77777777" w:rsidR="00E849EA" w:rsidRPr="00196972" w:rsidRDefault="00E849EA" w:rsidP="00E849EA">
      <w:pPr>
        <w:tabs>
          <w:tab w:val="left" w:pos="5600"/>
        </w:tabs>
        <w:jc w:val="center"/>
        <w:rPr>
          <w:b/>
          <w:sz w:val="28"/>
          <w:szCs w:val="28"/>
        </w:rPr>
      </w:pPr>
      <w:r w:rsidRPr="00196972">
        <w:rPr>
          <w:b/>
          <w:sz w:val="28"/>
          <w:szCs w:val="28"/>
        </w:rPr>
        <w:lastRenderedPageBreak/>
        <w:t xml:space="preserve">ABSTRACT </w:t>
      </w:r>
    </w:p>
    <w:p w14:paraId="7822A9AB" w14:textId="77777777" w:rsidR="00E849EA" w:rsidRPr="00CB75E4" w:rsidRDefault="00E849EA" w:rsidP="00E849EA">
      <w:pPr>
        <w:tabs>
          <w:tab w:val="left" w:pos="5600"/>
        </w:tabs>
        <w:rPr>
          <w:sz w:val="24"/>
          <w:szCs w:val="24"/>
        </w:rPr>
      </w:pPr>
      <w:r w:rsidRPr="00CB75E4">
        <w:rPr>
          <w:sz w:val="24"/>
          <w:szCs w:val="24"/>
        </w:rPr>
        <w:t xml:space="preserve">In this study, the yearly and monthly variation of tropospheric radio refractivity and field strength variability was estimated using the monthly average of daily temperature, relative humidity and 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September and February with 340.0675 N-units and 270.0318 N-units, respectively. The highest and lowest annual average value of tropospheric radio refractivity were found in the year 2022 and 2015 with 318.93 N-units and 304.00 N-units respectively. The study area under investigation yield average gradient of  -39.2031 N-units/km. Additionally, the average effective earth radius K was found to be 1.332. These values align with the condition of Sub-refraction propagation. </w:t>
      </w:r>
    </w:p>
    <w:p w14:paraId="64D3F1FD" w14:textId="77777777" w:rsidR="00E849EA" w:rsidRDefault="00E849EA" w:rsidP="00E849EA">
      <w:pPr>
        <w:tabs>
          <w:tab w:val="left" w:pos="5600"/>
        </w:tabs>
        <w:rPr>
          <w:sz w:val="28"/>
          <w:szCs w:val="28"/>
        </w:rPr>
      </w:pPr>
    </w:p>
    <w:p w14:paraId="31F77444" w14:textId="77777777" w:rsidR="00E849EA" w:rsidRDefault="00E849EA" w:rsidP="00E849EA">
      <w:pPr>
        <w:tabs>
          <w:tab w:val="left" w:pos="5600"/>
        </w:tabs>
        <w:rPr>
          <w:sz w:val="28"/>
          <w:szCs w:val="28"/>
        </w:rPr>
      </w:pPr>
    </w:p>
    <w:p w14:paraId="7D342A1E" w14:textId="77777777" w:rsidR="00E849EA" w:rsidRDefault="00E849EA" w:rsidP="00E849EA">
      <w:pPr>
        <w:tabs>
          <w:tab w:val="left" w:pos="5600"/>
        </w:tabs>
        <w:rPr>
          <w:sz w:val="28"/>
          <w:szCs w:val="28"/>
        </w:rPr>
      </w:pPr>
    </w:p>
    <w:p w14:paraId="5540C3CC" w14:textId="77777777" w:rsidR="00E849EA" w:rsidRDefault="00E849EA" w:rsidP="00E849EA">
      <w:pPr>
        <w:tabs>
          <w:tab w:val="left" w:pos="5600"/>
        </w:tabs>
        <w:rPr>
          <w:sz w:val="28"/>
          <w:szCs w:val="28"/>
        </w:rPr>
      </w:pPr>
    </w:p>
    <w:p w14:paraId="30A44F8A" w14:textId="77777777" w:rsidR="00E849EA" w:rsidRDefault="00E849EA" w:rsidP="00E849EA">
      <w:pPr>
        <w:ind w:left="-1440" w:firstLine="1440"/>
        <w:jc w:val="center"/>
        <w:rPr>
          <w:b/>
          <w:sz w:val="28"/>
          <w:szCs w:val="28"/>
        </w:rPr>
      </w:pPr>
    </w:p>
    <w:p w14:paraId="2A8C2039" w14:textId="77777777" w:rsidR="00E849EA" w:rsidRDefault="00E849EA" w:rsidP="00E849EA">
      <w:pPr>
        <w:ind w:left="-1440" w:firstLine="1440"/>
        <w:jc w:val="center"/>
        <w:rPr>
          <w:b/>
          <w:sz w:val="28"/>
          <w:szCs w:val="28"/>
        </w:rPr>
      </w:pPr>
    </w:p>
    <w:p w14:paraId="5CBD024C" w14:textId="77777777" w:rsidR="00E849EA" w:rsidRDefault="00E849EA" w:rsidP="00E849EA">
      <w:pPr>
        <w:ind w:left="-1440" w:firstLine="1440"/>
        <w:jc w:val="center"/>
        <w:rPr>
          <w:b/>
          <w:sz w:val="28"/>
          <w:szCs w:val="28"/>
        </w:rPr>
      </w:pPr>
    </w:p>
    <w:p w14:paraId="5A0E0469" w14:textId="77777777" w:rsidR="00E849EA" w:rsidRDefault="00E849EA" w:rsidP="00E849EA">
      <w:pPr>
        <w:ind w:left="-1440" w:firstLine="1440"/>
        <w:jc w:val="center"/>
        <w:rPr>
          <w:b/>
          <w:sz w:val="28"/>
          <w:szCs w:val="28"/>
        </w:rPr>
      </w:pPr>
    </w:p>
    <w:p w14:paraId="66CC1213" w14:textId="77777777" w:rsidR="00E849EA" w:rsidRDefault="00E849EA" w:rsidP="00E849EA">
      <w:pPr>
        <w:ind w:left="-1440" w:firstLine="1440"/>
        <w:jc w:val="center"/>
        <w:rPr>
          <w:b/>
          <w:sz w:val="28"/>
          <w:szCs w:val="28"/>
        </w:rPr>
      </w:pPr>
    </w:p>
    <w:p w14:paraId="3DDE4C41" w14:textId="77777777" w:rsidR="00E849EA" w:rsidRDefault="00E849EA" w:rsidP="00E849EA">
      <w:pPr>
        <w:ind w:left="-1440" w:firstLine="1440"/>
        <w:jc w:val="center"/>
        <w:rPr>
          <w:b/>
          <w:sz w:val="28"/>
          <w:szCs w:val="28"/>
        </w:rPr>
      </w:pPr>
    </w:p>
    <w:p w14:paraId="14201BEE" w14:textId="77777777" w:rsidR="00E849EA" w:rsidRDefault="00E849EA" w:rsidP="00E849EA">
      <w:pPr>
        <w:ind w:left="-1440" w:firstLine="1440"/>
        <w:jc w:val="center"/>
        <w:rPr>
          <w:b/>
          <w:sz w:val="28"/>
          <w:szCs w:val="28"/>
        </w:rPr>
      </w:pPr>
    </w:p>
    <w:p w14:paraId="2EDC236C" w14:textId="77777777" w:rsidR="00E849EA" w:rsidRDefault="00E849EA" w:rsidP="00E849EA">
      <w:pPr>
        <w:ind w:left="-1440" w:firstLine="1440"/>
        <w:jc w:val="center"/>
        <w:rPr>
          <w:b/>
          <w:sz w:val="28"/>
          <w:szCs w:val="28"/>
        </w:rPr>
      </w:pPr>
    </w:p>
    <w:p w14:paraId="4E47B548" w14:textId="77777777" w:rsidR="00E849EA" w:rsidRDefault="00E849EA" w:rsidP="00E849EA">
      <w:pPr>
        <w:ind w:left="-1440" w:firstLine="1440"/>
        <w:jc w:val="center"/>
        <w:rPr>
          <w:b/>
          <w:sz w:val="28"/>
          <w:szCs w:val="28"/>
        </w:rPr>
      </w:pPr>
    </w:p>
    <w:p w14:paraId="30027D33" w14:textId="77777777" w:rsidR="00E849EA" w:rsidRDefault="00E849EA" w:rsidP="00E849EA">
      <w:pPr>
        <w:ind w:left="-1440" w:firstLine="1440"/>
        <w:jc w:val="center"/>
        <w:rPr>
          <w:b/>
          <w:sz w:val="28"/>
          <w:szCs w:val="28"/>
        </w:rPr>
      </w:pPr>
      <w:r>
        <w:rPr>
          <w:b/>
          <w:sz w:val="28"/>
          <w:szCs w:val="28"/>
        </w:rPr>
        <w:t>vi</w:t>
      </w:r>
    </w:p>
    <w:p w14:paraId="0AACCF29" w14:textId="77777777" w:rsidR="00CB75E4" w:rsidRDefault="00CB75E4" w:rsidP="00E849EA">
      <w:pPr>
        <w:ind w:left="-1440" w:firstLine="1440"/>
        <w:jc w:val="center"/>
        <w:rPr>
          <w:b/>
          <w:sz w:val="28"/>
          <w:szCs w:val="28"/>
        </w:rPr>
      </w:pPr>
    </w:p>
    <w:p w14:paraId="26709712" w14:textId="77777777" w:rsidR="00CB75E4" w:rsidRDefault="00CB75E4" w:rsidP="00E849EA">
      <w:pPr>
        <w:ind w:left="-1440" w:firstLine="1440"/>
        <w:jc w:val="center"/>
        <w:rPr>
          <w:b/>
          <w:sz w:val="28"/>
          <w:szCs w:val="28"/>
        </w:rPr>
      </w:pPr>
    </w:p>
    <w:p w14:paraId="6A89D289" w14:textId="2294182F" w:rsidR="00E849EA" w:rsidRDefault="00E849EA" w:rsidP="00E849EA">
      <w:pPr>
        <w:ind w:left="-1440" w:firstLine="1440"/>
        <w:jc w:val="center"/>
        <w:rPr>
          <w:b/>
          <w:sz w:val="28"/>
          <w:szCs w:val="28"/>
        </w:rPr>
      </w:pPr>
      <w:r>
        <w:rPr>
          <w:b/>
          <w:sz w:val="28"/>
          <w:szCs w:val="28"/>
        </w:rPr>
        <w:lastRenderedPageBreak/>
        <w:t>CHAPTER ONE</w:t>
      </w:r>
    </w:p>
    <w:p w14:paraId="445EB6C6" w14:textId="77777777" w:rsidR="00E849EA" w:rsidRPr="00C15083" w:rsidRDefault="00E849EA" w:rsidP="00E849EA">
      <w:pPr>
        <w:rPr>
          <w:b/>
          <w:sz w:val="28"/>
          <w:szCs w:val="28"/>
        </w:rPr>
      </w:pPr>
      <w:r>
        <w:rPr>
          <w:b/>
          <w:sz w:val="28"/>
          <w:szCs w:val="28"/>
        </w:rPr>
        <w:t xml:space="preserve">1.1     </w:t>
      </w:r>
      <w:r w:rsidRPr="00C15083">
        <w:rPr>
          <w:b/>
          <w:sz w:val="28"/>
          <w:szCs w:val="28"/>
        </w:rPr>
        <w:t>INTRODUCTION</w:t>
      </w:r>
    </w:p>
    <w:p w14:paraId="00969E14" w14:textId="77777777" w:rsidR="00E849EA" w:rsidRPr="007044E1" w:rsidRDefault="00E849EA" w:rsidP="00E849EA">
      <w:pPr>
        <w:rPr>
          <w:bCs/>
          <w:sz w:val="28"/>
          <w:szCs w:val="28"/>
        </w:rPr>
      </w:pPr>
      <w:r w:rsidRPr="0060477D">
        <w:rPr>
          <w:bCs/>
          <w:sz w:val="24"/>
          <w:szCs w:val="24"/>
        </w:rPr>
        <w:t xml:space="preserve">Refractivity is defined as the physical property of a medium as determined by its index of refraction and it is responsible for the different phenomena in radio wave propagation which comprises of refraction and fading, ducting and scintillation, range and elevation errors in radar acquisition </w:t>
      </w:r>
      <w:r w:rsidRPr="0060477D">
        <w:rPr>
          <w:bCs/>
          <w:sz w:val="24"/>
          <w:szCs w:val="24"/>
        </w:rPr>
        <w:fldChar w:fldCharType="begin" w:fldLock="1"/>
      </w:r>
      <w:r w:rsidRPr="0060477D">
        <w:rPr>
          <w:bCs/>
          <w:sz w:val="24"/>
          <w:szCs w:val="24"/>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plainTextFormattedCitation":"(D. . Akpootu &amp; Rabiu, 2019)","previouslyFormattedCitation":"(D. O. Akpootu &amp; Rabiu, 2019)"},"properties":{"noteIndex":0},"schema":"https://github.com/citation-style-language/schema/raw/master/csl-citation.json"}</w:instrText>
      </w:r>
      <w:r w:rsidRPr="0060477D">
        <w:rPr>
          <w:bCs/>
          <w:sz w:val="24"/>
          <w:szCs w:val="24"/>
        </w:rPr>
        <w:fldChar w:fldCharType="separate"/>
      </w:r>
      <w:r w:rsidRPr="0060477D">
        <w:rPr>
          <w:bCs/>
          <w:noProof/>
          <w:sz w:val="24"/>
          <w:szCs w:val="24"/>
        </w:rPr>
        <w:t>(D. . Akpootu &amp; Rabiu, 2019)</w:t>
      </w:r>
      <w:r w:rsidRPr="0060477D">
        <w:rPr>
          <w:bCs/>
          <w:sz w:val="24"/>
          <w:szCs w:val="24"/>
        </w:rPr>
        <w:fldChar w:fldCharType="end"/>
      </w:r>
      <w:r w:rsidRPr="0060477D">
        <w:rPr>
          <w:bCs/>
          <w:sz w:val="24"/>
          <w:szCs w:val="24"/>
        </w:rPr>
        <w:t xml:space="preserve">. The radio refractivity is a physical phenomenon that affects the propagation of radio signals in the Atmosphere. This process takes place in the layer of the atmosphere called the troposphere, which extends from the earth surface to a height of about 10 km along the poles of the earth and 17 km as we move towards the equator. The refractivity itself is being affected by the tropospheric parameters (Temperature, Relative Humidity and Atmospheric Pressure) </w:t>
      </w:r>
      <w:r w:rsidRPr="0060477D">
        <w:rPr>
          <w:bCs/>
          <w:sz w:val="24"/>
          <w:szCs w:val="24"/>
        </w:rPr>
        <w:fldChar w:fldCharType="begin" w:fldLock="1"/>
      </w:r>
      <w:r w:rsidRPr="0060477D">
        <w:rPr>
          <w:bCs/>
          <w:sz w:val="24"/>
          <w:szCs w:val="24"/>
        </w:rPr>
        <w:instrText>ADDIN CSL_CITATION {"citationItems":[{"id":"ITEM-1","itemData":{"author":[{"dropping-particle":"","family":"Daniel Effiong Oku, Amajama Joseph","given":"Enobong Patrick Obot","non-dropping-particle":"","parse-names":false,"suffix":""}],"id":"ITEM-1","issue":"June","issued":{"date-parts":[["2015"]]},"page":"15-18","title":"Seasonal Tropospheric Radio Refractivity Variation in Calabar , Cross River State , Nigeria","type":"article-journal"},"uris":["http://www.mendeley.com/documents/?uuid=cb7931ef-ac84-4eee-aa2f-aadca0a91d03"]}],"mendeley":{"formattedCitation":"(Daniel Effiong Oku, Amajama Joseph, 2015)","plainTextFormattedCitation":"(Daniel Effiong Oku, Amajama Joseph, 2015)","previouslyFormattedCitation":"(Daniel Effiong Oku, Amajama Joseph, 2015)"},"properties":{"noteIndex":0},"schema":"https://github.com/citation-style-language/schema/raw/master/csl-citation.json"}</w:instrText>
      </w:r>
      <w:r w:rsidRPr="0060477D">
        <w:rPr>
          <w:bCs/>
          <w:sz w:val="24"/>
          <w:szCs w:val="24"/>
        </w:rPr>
        <w:fldChar w:fldCharType="separate"/>
      </w:r>
      <w:r w:rsidRPr="0060477D">
        <w:rPr>
          <w:bCs/>
          <w:noProof/>
          <w:sz w:val="24"/>
          <w:szCs w:val="24"/>
        </w:rPr>
        <w:t>(Daniel Effiong Oku, Amajama Joseph, 2015)</w:t>
      </w:r>
      <w:r w:rsidRPr="0060477D">
        <w:rPr>
          <w:bCs/>
          <w:sz w:val="24"/>
          <w:szCs w:val="24"/>
        </w:rPr>
        <w:fldChar w:fldCharType="end"/>
      </w:r>
      <w:r w:rsidRPr="0060477D">
        <w:rPr>
          <w:bCs/>
          <w:sz w:val="24"/>
          <w:szCs w:val="24"/>
        </w:rPr>
        <w:t xml:space="preserve">. Changes in the Radio refractivity parameters often leads to an alteration of the refractivity pattern. Well documented is the fact that for a tropical climate characterized by two seasons, which are the dry and rainy seasons, Radio refractivity increases in the rainy season and drops in the dry season, as a result of the presence of more water vapor in the atmosphere </w:t>
      </w:r>
      <w:r w:rsidRPr="0060477D">
        <w:rPr>
          <w:bCs/>
          <w:sz w:val="24"/>
          <w:szCs w:val="24"/>
        </w:rPr>
        <w:fldChar w:fldCharType="begin" w:fldLock="1"/>
      </w:r>
      <w:r w:rsidRPr="0060477D">
        <w:rPr>
          <w:bCs/>
          <w:sz w:val="24"/>
          <w:szCs w:val="24"/>
        </w:rPr>
        <w:instrText>ADDIN CSL_CITATION {"citationItems":[{"id":"ITEM-1","itemData":{"author":[{"dropping-particle":"","family":"Oku","given":"Daniel Effiong","non-dropping-particle":"","parse-names":false,"suffix":""},{"dropping-particle":"","family":"Joseph","given":"Amajama","non-dropping-particle":"","parse-names":false,"suffix":""},{"dropping-particle":"","family":"Charles","given":"Mfon Okokon","non-dropping-particle":"","parse-names":false,"suffix":""}],"id":"ITEM-1","issue":"11","issued":{"date-parts":[["2015"]]},"page":"1179-1181","title":"Observing the Radio-Refractivity Pattern Variation during Dry Season in","type":"article-journal","volume":"4"},"uris":["http://www.mendeley.com/documents/?uuid=0fb04cea-d1bc-4cac-b404-e9f5c80d782e"]}],"mendeley":{"formattedCitation":"(Oku et al., 2015)","manualFormatting":"(Oku, 2015)","plainTextFormattedCitation":"(Oku et al., 2015)","previouslyFormattedCitation":"(Oku et al., 2015)"},"properties":{"noteIndex":0},"schema":"https://github.com/citation-style-language/schema/raw/master/csl-citation.json"}</w:instrText>
      </w:r>
      <w:r w:rsidRPr="0060477D">
        <w:rPr>
          <w:bCs/>
          <w:sz w:val="24"/>
          <w:szCs w:val="24"/>
        </w:rPr>
        <w:fldChar w:fldCharType="separate"/>
      </w:r>
      <w:r w:rsidRPr="0060477D">
        <w:rPr>
          <w:bCs/>
          <w:noProof/>
          <w:sz w:val="24"/>
          <w:szCs w:val="24"/>
        </w:rPr>
        <w:t>(Oku, 2015)</w:t>
      </w:r>
      <w:r w:rsidRPr="0060477D">
        <w:rPr>
          <w:bCs/>
          <w:sz w:val="24"/>
          <w:szCs w:val="24"/>
        </w:rPr>
        <w:fldChar w:fldCharType="end"/>
      </w:r>
      <w:r w:rsidRPr="0060477D">
        <w:rPr>
          <w:bCs/>
          <w:sz w:val="24"/>
          <w:szCs w:val="24"/>
        </w:rPr>
        <w:t xml:space="preserve">. 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Pr="0060477D">
        <w:rPr>
          <w:bCs/>
          <w:sz w:val="24"/>
          <w:szCs w:val="24"/>
        </w:rPr>
        <w:fldChar w:fldCharType="begin" w:fldLock="1"/>
      </w:r>
      <w:r w:rsidRPr="0060477D">
        <w:rPr>
          <w:bCs/>
          <w:sz w:val="24"/>
          <w:szCs w:val="24"/>
        </w:rPr>
        <w:instrText>ADDIN CSL_CITATION {"citationItems":[{"id":"ITEM-1","itemData":{"DOI":"10.1016/j.sciaf.2021.e01054","ISSN":"2468-2276","author":[{"dropping-particle":"","family":"Abimbola","given":"O J","non-dropping-particle":"","parse-names":false,"suffix":""},{"dropping-particle":"","family":"Bada","given":"S O","non-dropping-particle":"","parse-names":false,"suffix":""},{"dropping-particle":"","family":"Falaiye","given":"A O","non-dropping-particle":"","parse-names":false,"suffix":""},{"dropping-particle":"","family":"Sukam","given":"Y M","non-dropping-particle":"","parse-names":false,"suffix":""},{"dropping-particle":"","family":"Otto","given":"M S","non-dropping-particle":"","parse-names":false,"suffix":""},{"dropping-particle":"","family":"Muhammad","given":"S","non-dropping-particle":"","parse-names":false,"suffix":""}],"container-title":"Scientific African","id":"ITEM-1","issued":{"date-parts":[["2021"]]},"page":"1-8","publisher":"Elsevier B.V.","title":"Estimation of radio refractivity from satellite-derived meteorological data over a decade for West Africa","type":"article-journal","volume":"14"},"uris":["http://www.mendeley.com/documents/?uuid=d440496d-c932-4e4b-9ea2-c7a41fd4fe3f"]}],"mendeley":{"formattedCitation":"(Abimbola et al., 2021)","manualFormatting":"(Abimbola, 2021)","plainTextFormattedCitation":"(Abimbola et al., 2021)","previouslyFormattedCitation":"(Abimbola et al., 2021)"},"properties":{"noteIndex":0},"schema":"https://github.com/citation-style-language/schema/raw/master/csl-citation.json"}</w:instrText>
      </w:r>
      <w:r w:rsidRPr="0060477D">
        <w:rPr>
          <w:bCs/>
          <w:sz w:val="24"/>
          <w:szCs w:val="24"/>
        </w:rPr>
        <w:fldChar w:fldCharType="separate"/>
      </w:r>
      <w:r w:rsidRPr="0060477D">
        <w:rPr>
          <w:bCs/>
          <w:noProof/>
          <w:sz w:val="24"/>
          <w:szCs w:val="24"/>
        </w:rPr>
        <w:t>(Abimbola, 2021)</w:t>
      </w:r>
      <w:r w:rsidRPr="0060477D">
        <w:rPr>
          <w:bCs/>
          <w:sz w:val="24"/>
          <w:szCs w:val="24"/>
        </w:rPr>
        <w:fldChar w:fldCharType="end"/>
      </w:r>
      <w:r w:rsidRPr="0060477D">
        <w:rPr>
          <w:bCs/>
          <w:sz w:val="24"/>
          <w:szCs w:val="24"/>
        </w:rPr>
        <w:t xml:space="preserve">. Radio wave is a very important component of our civilization it is used for point to point communication as well as for data exchange </w:t>
      </w:r>
      <w:r w:rsidRPr="0060477D">
        <w:rPr>
          <w:bCs/>
          <w:sz w:val="24"/>
          <w:szCs w:val="24"/>
        </w:rPr>
        <w:fldChar w:fldCharType="begin" w:fldLock="1"/>
      </w:r>
      <w:r w:rsidRPr="0060477D">
        <w:rPr>
          <w:bCs/>
          <w:sz w:val="24"/>
          <w:szCs w:val="24"/>
        </w:rPr>
        <w:instrText>ADDIN CSL_CITATION {"citationItems":[{"id":"ITEM-1","itemData":{"DOI":"10.62050/fjst2016.v2n1.40","ISSN":"2449-0954","abstract":"Communications using radio waves propagates through the atmosphere and plays a major role in civilization. Vertical variation of radio refractivity in Lafia( 8.492°N and 8.517°E ) Nigeria, was investigated with a five-year (2010 – 2014) monthly mean atmospheric layered data from the ATOVS (Advanced TIROS (Television InfraRed Observation Satellite) Operational Vertical Sounders) instruments flying onboard the NOAA and Metop-A satellites; this data is provided by the EUMETSAT’s Climate Monitoring Satellite Application Facilities (CM SAF). Using the CM SAF data, at six pressure levels (1000hPa, 850hPa, 700hPa, 500hPa, 300hPa and 200hPa), the monthly mean of radio refractivity were estimated and the results analyzed. Also, the diurnal variation of the surface radio refractivity was also investigated using the data from the automatic weather station (model no WS104) installed at the Department of Physics, Federal University Lafia. Results obtained showed that the vertical model of the radio refractivity N, in Lafia could be given as N=No exp(-h⁄ho ),where No, the surface radio refractivity, was found to be approximately equal to 288.1 N-units, while the scale height ho, was found to be approximately equal to 8.40km; it was found that sub-refraction predominates in Lafia at all seasons. The diurnal range of surface radio refractivity as measured by the in-situ weather station was found to be between 325.0 and 365.0 N-units, with a maximum in the morning and minimum in the afternoon","author":[{"dropping-particle":"","family":"Falaiye","given":"O. A.","non-dropping-particle":"","parse-names":false,"suffix":""},{"dropping-particle":"","family":"Abimbola","given":"O. J.","non-dropping-particle":"","parse-names":false,"suffix":""},{"dropping-particle":"","family":"Omojola","given":"J.","non-dropping-particle":"","parse-names":false,"suffix":""},{"dropping-particle":"","family":"Akinyanju","given":"D. S.","non-dropping-particle":"","parse-names":false,"suffix":""}],"container-title":"FULafia Journal of Science and Technology","id":"ITEM-1","issue":"1","issued":{"date-parts":[["2016"]]},"page":"111-116","title":"Spacio-Temporal Variation of Radio Refractivity in Lafia, Nasarawa State Using Cm Saf Atovs Satellite Data","type":"article-journal","volume":"2"},"uris":["http://www.mendeley.com/documents/?uuid=f4d1e45d-12fc-4ac9-b5ae-98c7833aafe4"]}],"mendeley":{"formattedCitation":"(Falaiye et al., 2016)","plainTextFormattedCitation":"(Falaiye et al., 2016)","previouslyFormattedCitation":"(Falaiye et al., 2016)"},"properties":{"noteIndex":0},"schema":"https://github.com/citation-style-language/schema/raw/master/csl-citation.json"}</w:instrText>
      </w:r>
      <w:r w:rsidRPr="0060477D">
        <w:rPr>
          <w:bCs/>
          <w:sz w:val="24"/>
          <w:szCs w:val="24"/>
        </w:rPr>
        <w:fldChar w:fldCharType="separate"/>
      </w:r>
      <w:r w:rsidRPr="0060477D">
        <w:rPr>
          <w:bCs/>
          <w:noProof/>
          <w:sz w:val="24"/>
          <w:szCs w:val="24"/>
        </w:rPr>
        <w:t>(Falaiye et al., 2016)</w:t>
      </w:r>
      <w:r w:rsidRPr="0060477D">
        <w:rPr>
          <w:bCs/>
          <w:sz w:val="24"/>
          <w:szCs w:val="24"/>
        </w:rPr>
        <w:fldChar w:fldCharType="end"/>
      </w:r>
      <w:r w:rsidRPr="0060477D">
        <w:rPr>
          <w:bCs/>
          <w:sz w:val="24"/>
          <w:szCs w:val="24"/>
        </w:rPr>
        <w:t xml:space="preserve">. The structure of the radio refractive index, n, at the lower part of the atmosphere is a very important parameter in planning of the communication links. It is defined as a ratio of the radio wave propagation velocity in free space to its velocity in a specified medium </w:t>
      </w:r>
      <w:r w:rsidRPr="0060477D">
        <w:rPr>
          <w:bCs/>
          <w:sz w:val="24"/>
          <w:szCs w:val="24"/>
        </w:rPr>
        <w:fldChar w:fldCharType="begin" w:fldLock="1"/>
      </w:r>
      <w:r w:rsidRPr="0060477D">
        <w:rPr>
          <w:bCs/>
          <w:sz w:val="24"/>
          <w:szCs w:val="24"/>
        </w:rPr>
        <w:instrText>ADDIN CSL_CITATION {"citationItems":[{"id":"ITEM-1","itemData":{"DOI":"10.5755/j01.eee.111.5.349","ISSN":"13921215","abstract":"2005-2010 and at the heights up to 1.2 km in November 2010. The International Telecommunications Union - Radiocommunications Sector (ITU-R) model was used for calculation of the radio refractive index according to the peculiarities of climatic conditions of Lithuania. As a result of obtained data analysis, the days with more variable meteorological parameters have been chosen for more detailed investigation. The radio refractivity gradient has been computed at the heights starting from the Earth surface up to 1.2 km above the ground, using the meteorological data measured at those heights. The variation of radio refractivity and its gradient are influenced by the changes in air's humidity and temperature in most part.","author":[{"dropping-particle":"","family":"Valma","given":"E.","non-dropping-particle":"","parse-names":false,"suffix":""},{"dropping-particle":"","family":"Tamosiunaite","given":"M.","non-dropping-particle":"","parse-names":false,"suffix":""},{"dropping-particle":"","family":"Tamosiunas","given":"S.","non-dropping-particle":"","parse-names":false,"suffix":""},{"dropping-particle":"","family":"Tamosiuniene","given":"M.","non-dropping-particle":"","parse-names":false,"suffix":""},{"dropping-particle":"","family":"Zilinskas","given":"M.","non-dropping-particle":"","parse-names":false,"suffix":""}],"container-title":"Elektronika ir Elektrotechnika","id":"ITEM-1","issue":"111","issued":{"date-parts":[["2011"]]},"page":"23-26","title":"Variation of radio refractivity with height above ground","type":"article-journal","volume":"5"},"uris":["http://www.mendeley.com/documents/?uuid=d7959891-be5f-4e6b-8e9c-6daa16c55b0f"]}],"mendeley":{"formattedCitation":"(Valma et al., 2011)","manualFormatting":"(Valma, 2011)","plainTextFormattedCitation":"(Valma et al., 2011)","previouslyFormattedCitation":"(Valma et al., 2011)"},"properties":{"noteIndex":0},"schema":"https://github.com/citation-style-language/schema/raw/master/csl-citation.json"}</w:instrText>
      </w:r>
      <w:r w:rsidRPr="0060477D">
        <w:rPr>
          <w:bCs/>
          <w:sz w:val="24"/>
          <w:szCs w:val="24"/>
        </w:rPr>
        <w:fldChar w:fldCharType="separate"/>
      </w:r>
      <w:r w:rsidRPr="0060477D">
        <w:rPr>
          <w:bCs/>
          <w:noProof/>
          <w:sz w:val="24"/>
          <w:szCs w:val="24"/>
        </w:rPr>
        <w:t>(Valma, 2011)</w:t>
      </w:r>
      <w:r w:rsidRPr="0060477D">
        <w:rPr>
          <w:bCs/>
          <w:sz w:val="24"/>
          <w:szCs w:val="24"/>
        </w:rPr>
        <w:fldChar w:fldCharType="end"/>
      </w:r>
      <w:r w:rsidRPr="0060477D">
        <w:rPr>
          <w:bCs/>
          <w:sz w:val="24"/>
          <w:szCs w:val="24"/>
        </w:rPr>
        <w:t xml:space="preserve">. It is a well-established fact that radio wave in the Very High Frequency (V.H.F)., Ultra High Frequency (U.H.F)., and Super High Frequency (S.H.F) bands propagating through the troposphere can be greatly influenced by the variations in the tropospheric weather condition </w:t>
      </w:r>
      <w:r w:rsidRPr="0060477D">
        <w:rPr>
          <w:bCs/>
          <w:sz w:val="24"/>
          <w:szCs w:val="24"/>
        </w:rPr>
        <w:fldChar w:fldCharType="begin" w:fldLock="1"/>
      </w:r>
      <w:r w:rsidRPr="0060477D">
        <w:rPr>
          <w:bCs/>
          <w:sz w:val="24"/>
          <w:szCs w:val="24"/>
        </w:rPr>
        <w:instrText>ADDIN CSL_CITATION {"citationItems":[{"id":"ITEM-1","itemData":{"DOI":"10.46912/napas.173","ISSN":"2682-6623","abstract":"The surface radio refractivity, refractivity gradient at 1km above ground surface and the effective earth radius factor, K over Akure and Ondo town of South west Nigeria has been investigated using Ten (10) years daily data of the meteorological parameters of Pressure, air temperature and humidity. The result showed that the mean monthly value of the surface refractivity at the Ondo station is generally slightly higher than that of Akure. The monthly mean value of refractivity at the two stations was found to be strongly correlated with a value of 0.915. The most negative refractive gradient value observed at Ondo and Akure are of -46.48N-units/km and -45.64N-units/km respectively and the least effective earth radius factor, k value of 1.421 and 1.410 were observed at the station respectively. These results showed that the Ondo and Akure station were generally super-refractive. The Ondo station was however found to be slightly more super-refractive than the Akure station.","author":[{"dropping-particle":"","family":"Onujagbe","given":"IP","non-dropping-particle":"","parse-names":false,"suffix":""},{"dropping-particle":"","family":"Ahmed-Ade","given":"F","non-dropping-particle":"","parse-names":false,"suffix":""},{"dropping-particle":"","family":"Mopah","given":"M","non-dropping-particle":"","parse-names":false,"suffix":""},{"dropping-particle":"","family":"David","given":"AJ","non-dropping-particle":"","parse-names":false,"suffix":""}],"container-title":"Nigerian Annals of Pure and Applied Sciences","id":"ITEM-1","issue":"1","issued":{"date-parts":[["2021"]]},"page":"212-219","title":"Surface Radio Refractivity of Akure and Ondo town, Southwest Nigeria","type":"article-journal","volume":"4"},"uris":["http://www.mendeley.com/documents/?uuid=fca13d98-dd65-4db3-affa-9fce88a4374b"]}],"mendeley":{"formattedCitation":"(Onujagbe et al., 2021)","manualFormatting":"(Onujagbe, 2021)","plainTextFormattedCitation":"(Onujagbe et al., 2021)","previouslyFormattedCitation":"(Onujagbe et al., 2021)"},"properties":{"noteIndex":0},"schema":"https://github.com/citation-style-language/schema/raw/master/csl-citation.json"}</w:instrText>
      </w:r>
      <w:r w:rsidRPr="0060477D">
        <w:rPr>
          <w:bCs/>
          <w:sz w:val="24"/>
          <w:szCs w:val="24"/>
        </w:rPr>
        <w:fldChar w:fldCharType="separate"/>
      </w:r>
      <w:r w:rsidRPr="0060477D">
        <w:rPr>
          <w:bCs/>
          <w:noProof/>
          <w:sz w:val="24"/>
          <w:szCs w:val="24"/>
        </w:rPr>
        <w:t>(Onujagbe, 2021)</w:t>
      </w:r>
      <w:r w:rsidRPr="0060477D">
        <w:rPr>
          <w:bCs/>
          <w:sz w:val="24"/>
          <w:szCs w:val="24"/>
        </w:rPr>
        <w:fldChar w:fldCharType="end"/>
      </w:r>
      <w:r w:rsidRPr="0060477D">
        <w:rPr>
          <w:bCs/>
          <w:sz w:val="24"/>
          <w:szCs w:val="24"/>
        </w:rPr>
        <w:t xml:space="preserve">.  The composition of the atmosphere has a significant impact on radio wave signal transmission in the lower atmosphere, or troposphere  </w:t>
      </w:r>
      <w:r w:rsidRPr="0060477D">
        <w:rPr>
          <w:bCs/>
          <w:sz w:val="24"/>
          <w:szCs w:val="24"/>
        </w:rPr>
        <w:fldChar w:fldCharType="begin" w:fldLock="1"/>
      </w:r>
      <w:r w:rsidRPr="0060477D">
        <w:rPr>
          <w:bCs/>
          <w:sz w:val="24"/>
          <w:szCs w:val="24"/>
        </w:rPr>
        <w:instrText>ADDIN CSL_CITATION {"citationItems":[{"id":"ITEM-1","itemData":{"DOI":"10.59324/ejtas.2024.2(3).10","abstract":"In studies involving terrestrial atmospheric electromagnetic propagation, such as point-to-point microwave communication, terrestrial radio, television radio, television broadcast, and mobile communication systems, radio refractivity—the bending of a radio signal as it propagates through media—is crucial. In this study, the seasonal tropospheric radio refractivity was estimated and its variations with other meteorological parameters and refractive index were investigated using the measured monthly climatic data of atmospheric pressure, relative humidity, and temperature obtained from the National Aeronautic and Space Administration (NASA) for Makurdi and Ibadan during the period of forty-two (42) years (1981 to 2022). The refractivity gradiant, effective earth radius, and percentage contribution of the dry and wet term radio refractivity were examined. The findings indicated that for the two locations, high values of radio refractivity were observed during the rainy season and low values during the dry season. The maximum and minimum average values of radio refractivity observed for Makurdi and Ibadan during the rainy and dry seasons are, respectively, 380.0641 N-units in the month of May, 331.9776 N-units in January, and 379.9479 N-units in the month of May, 352.2143 N-units in January. The dry term (Ndry) contributes 70.8764 % and 69.4504 % to the total value of radio refractivity, while the wet term (Nwet) contributes to the major variation with 29.1236 % and 30.5496 % for Makurdi and Ibadan, respectively. The study areas under investigation yielded average refractivity gradients of -43.8583 and -43.1480 N-units/km. Additionally, the average effective earth radius (k – factor) for Makurdi and Ibadan was found to be 1.3876 and 1.3790, respectively. These values align with the conditions of super refraction propagation. ","author":[{"dropping-particle":"","family":"Bello","given":"Gazali","non-dropping-particle":"","parse-names":false,"suffix":""},{"dropping-particle":"","family":"Akpootu","given":"Davidson Odafe","non-dropping-particle":"","parse-names":false,"suffix":""},{"dropping-particle":"","family":"Sharafa","given":"Salihu Bolaji","non-dropping-particle":"","parse-names":false,"suffix":""}],"container-title":"European Journal of Theoretical and Applied Sciences","id":"ITEM-1","issue":"3","issued":{"date-parts":[["2024"]]},"page":"88-104","title":"Assessment of Tropospheric Radio Refractivity and its Variation with Climatic Variables in the Guinea Savannah Region of Nigeria","type":"article-journal","volume":"2"},"uris":["http://www.mendeley.com/documents/?uuid=ba79f706-3696-430e-9189-22f04f71e9cb"]}],"mendeley":{"formattedCitation":"(Bello et al., 2024)","plainTextFormattedCitation":"(Bello et al., 2024)","previouslyFormattedCitation":"(Bello et al., 2024)"},"properties":{"noteIndex":0},"schema":"https://github.com/citation-style-language/schema/raw/master/csl-citation.json"}</w:instrText>
      </w:r>
      <w:r w:rsidRPr="0060477D">
        <w:rPr>
          <w:bCs/>
          <w:sz w:val="24"/>
          <w:szCs w:val="24"/>
        </w:rPr>
        <w:fldChar w:fldCharType="separate"/>
      </w:r>
      <w:r w:rsidRPr="0060477D">
        <w:rPr>
          <w:bCs/>
          <w:noProof/>
          <w:sz w:val="24"/>
          <w:szCs w:val="24"/>
        </w:rPr>
        <w:t>(Bello et al., 2024)</w:t>
      </w:r>
      <w:r w:rsidRPr="0060477D">
        <w:rPr>
          <w:bCs/>
          <w:sz w:val="24"/>
          <w:szCs w:val="24"/>
        </w:rPr>
        <w:fldChar w:fldCharType="end"/>
      </w:r>
      <w:r w:rsidRPr="0060477D">
        <w:rPr>
          <w:bCs/>
          <w:sz w:val="24"/>
          <w:szCs w:val="24"/>
        </w:rPr>
        <w:t>. Increased dependence on radio communication in Nigeria through the use of communication technologies such as laptops, smartphones and computers</w:t>
      </w:r>
      <w:r w:rsidRPr="007044E1">
        <w:rPr>
          <w:bCs/>
          <w:sz w:val="28"/>
          <w:szCs w:val="28"/>
        </w:rPr>
        <w:t xml:space="preserve">  </w:t>
      </w:r>
      <w:r w:rsidRPr="0060477D">
        <w:rPr>
          <w:bCs/>
          <w:sz w:val="24"/>
          <w:szCs w:val="24"/>
        </w:rPr>
        <w:t xml:space="preserve">1in our day to day life ease the way of doing businesses and social activities such as mobile banking, e-businesses, access to news and usage of social media </w:t>
      </w:r>
      <w:r w:rsidRPr="0060477D">
        <w:rPr>
          <w:bCs/>
          <w:sz w:val="24"/>
          <w:szCs w:val="24"/>
        </w:rPr>
        <w:fldChar w:fldCharType="begin" w:fldLock="1"/>
      </w:r>
      <w:r w:rsidRPr="0060477D">
        <w:rPr>
          <w:bCs/>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et al., 2020)","plainTextFormattedCitation":"(Sa’adu et al., 2020)","previouslyFormattedCitation":"(Sa’adu et al., 2020)"},"properties":{"noteIndex":0},"schema":"https://github.com/citation-style-language/schema/raw/master/csl-citation.json"}</w:instrText>
      </w:r>
      <w:r w:rsidRPr="0060477D">
        <w:rPr>
          <w:bCs/>
          <w:sz w:val="24"/>
          <w:szCs w:val="24"/>
        </w:rPr>
        <w:fldChar w:fldCharType="separate"/>
      </w:r>
      <w:r w:rsidRPr="0060477D">
        <w:rPr>
          <w:bCs/>
          <w:noProof/>
          <w:sz w:val="24"/>
          <w:szCs w:val="24"/>
        </w:rPr>
        <w:t>(Sa’adu et al., 2020)</w:t>
      </w:r>
      <w:r w:rsidRPr="0060477D">
        <w:rPr>
          <w:bCs/>
          <w:sz w:val="24"/>
          <w:szCs w:val="24"/>
        </w:rPr>
        <w:fldChar w:fldCharType="end"/>
      </w:r>
      <w:r w:rsidRPr="0060477D">
        <w:rPr>
          <w:bCs/>
          <w:sz w:val="24"/>
          <w:szCs w:val="24"/>
        </w:rPr>
        <w:t>.</w:t>
      </w:r>
    </w:p>
    <w:p w14:paraId="2D3B1812" w14:textId="77777777" w:rsidR="00E849EA" w:rsidRDefault="00E849EA" w:rsidP="00E849EA">
      <w:pPr>
        <w:jc w:val="center"/>
        <w:rPr>
          <w:b/>
          <w:sz w:val="28"/>
          <w:szCs w:val="28"/>
        </w:rPr>
      </w:pPr>
    </w:p>
    <w:p w14:paraId="4F1723DC" w14:textId="77777777" w:rsidR="00E849EA" w:rsidRDefault="00E849EA" w:rsidP="00E849EA">
      <w:pPr>
        <w:jc w:val="center"/>
        <w:rPr>
          <w:b/>
          <w:sz w:val="28"/>
          <w:szCs w:val="28"/>
        </w:rPr>
      </w:pPr>
    </w:p>
    <w:p w14:paraId="45C7928A" w14:textId="77777777" w:rsidR="00E849EA" w:rsidRDefault="00E849EA" w:rsidP="00E849EA">
      <w:pPr>
        <w:jc w:val="center"/>
        <w:rPr>
          <w:b/>
          <w:sz w:val="28"/>
          <w:szCs w:val="28"/>
        </w:rPr>
      </w:pPr>
    </w:p>
    <w:p w14:paraId="144D919A" w14:textId="77777777" w:rsidR="00E849EA" w:rsidRDefault="00E849EA" w:rsidP="00E849EA">
      <w:pPr>
        <w:jc w:val="center"/>
        <w:rPr>
          <w:b/>
          <w:sz w:val="28"/>
          <w:szCs w:val="28"/>
        </w:rPr>
      </w:pPr>
      <w:r>
        <w:rPr>
          <w:b/>
          <w:sz w:val="28"/>
          <w:szCs w:val="28"/>
        </w:rPr>
        <w:t>1</w:t>
      </w:r>
    </w:p>
    <w:p w14:paraId="7ED76FC6" w14:textId="77777777" w:rsidR="00E849EA" w:rsidRPr="000F1FE3" w:rsidRDefault="00E849EA" w:rsidP="00E849EA">
      <w:pPr>
        <w:jc w:val="center"/>
        <w:rPr>
          <w:b/>
          <w:sz w:val="28"/>
          <w:szCs w:val="28"/>
        </w:rPr>
      </w:pPr>
      <w:r>
        <w:rPr>
          <w:b/>
          <w:sz w:val="28"/>
          <w:szCs w:val="28"/>
        </w:rPr>
        <w:lastRenderedPageBreak/>
        <w:t xml:space="preserve">1.2    </w:t>
      </w:r>
      <w:r w:rsidRPr="000F1FE3">
        <w:rPr>
          <w:b/>
          <w:sz w:val="28"/>
          <w:szCs w:val="28"/>
        </w:rPr>
        <w:t>STATEMENT OF PROBLEM</w:t>
      </w:r>
    </w:p>
    <w:p w14:paraId="29E7ECED" w14:textId="77777777" w:rsidR="00E849EA" w:rsidRPr="0060477D" w:rsidRDefault="00E849EA" w:rsidP="00E849EA">
      <w:pPr>
        <w:rPr>
          <w:bCs/>
          <w:sz w:val="24"/>
          <w:szCs w:val="24"/>
        </w:rPr>
      </w:pPr>
      <w:r w:rsidRPr="0060477D">
        <w:rPr>
          <w:bCs/>
          <w:sz w:val="24"/>
          <w:szCs w:val="24"/>
        </w:rPr>
        <w:t>The troposphere plays a critical role in the propagation of radio waves, particularly in the Very High Frequency (VHF) and Ultra High Frequency (UHF) bands, which are widely used for communication and broadcasting. Radio refractivity, a key parameter in tropospheric radio wave propagation, is influenced by meteorological factors such as temperature, pressure and humidity. Variability in these meteorological parameters can lead to significant fluctuations in radio refractivity, which in turn affects radio field strength and signal quality. In regions like Zaria, Nigeria, where meteorological conditions exhibit seasonal and diurnal variations, understanding the behavior of tropospheric radio refractivity and its impact on radio field strength is crucial for optimizing communication systems.</w:t>
      </w:r>
    </w:p>
    <w:p w14:paraId="41790C73" w14:textId="77777777" w:rsidR="00E849EA" w:rsidRPr="0060477D" w:rsidRDefault="00E849EA" w:rsidP="00E849EA">
      <w:pPr>
        <w:rPr>
          <w:bCs/>
          <w:sz w:val="24"/>
          <w:szCs w:val="24"/>
        </w:rPr>
      </w:pPr>
      <w:r w:rsidRPr="0060477D">
        <w:rPr>
          <w:bCs/>
          <w:sz w:val="24"/>
          <w:szCs w:val="24"/>
        </w:rPr>
        <w:t>Despite the importance of this phenomenon, there is limited research on the estimation and investigation of both daily and monthly tropospheric radio refractivity and its variability over Zaria, Nigeria at the same time. Existing studies in other regions may not accurately reflect the local conditions due to differences in climate, topography, and atmospheric dynamics. This gap in knowledge poses challenges for the design and optimization of reliable communication networks in the area. Furthermore, the lack of localized data on radio field strength variability hinders the ability to predict signal degradation and implement effective mitigation strategies.</w:t>
      </w:r>
    </w:p>
    <w:p w14:paraId="5BDF7523" w14:textId="77777777" w:rsidR="00E849EA" w:rsidRPr="0060477D" w:rsidRDefault="00E849EA" w:rsidP="00E849EA">
      <w:pPr>
        <w:rPr>
          <w:b/>
          <w:sz w:val="24"/>
          <w:szCs w:val="24"/>
        </w:rPr>
      </w:pPr>
      <w:r w:rsidRPr="0060477D">
        <w:rPr>
          <w:b/>
          <w:sz w:val="24"/>
          <w:szCs w:val="24"/>
        </w:rPr>
        <w:t>1.3   SIGNIFICANCE OF STUDY</w:t>
      </w:r>
    </w:p>
    <w:p w14:paraId="269DA5FE" w14:textId="77777777" w:rsidR="00E849EA" w:rsidRPr="00CB75E4" w:rsidRDefault="00E849EA" w:rsidP="00E849EA">
      <w:pPr>
        <w:rPr>
          <w:bCs/>
          <w:sz w:val="24"/>
          <w:szCs w:val="24"/>
        </w:rPr>
      </w:pPr>
      <w:r w:rsidRPr="00CB75E4">
        <w:rPr>
          <w:bCs/>
          <w:sz w:val="24"/>
          <w:szCs w:val="24"/>
        </w:rPr>
        <w:t>Estimation and Investigation of Variability of Tropospheric Radio Refractivity and Radio Field Strength over Zaria, Nigeria" holds significant importance for both scientific and practical applications, particularly in the fields of meteorology, telecommunications, and radio wave propagation. This study will provide a comprehensive understanding of tropospheric radio refractivity and its variability, as well as its implications for radio field strength over Zaria, Nigeria. The results will contribute to the development of more reliable and efficient communication systems in the region, particularly in the face of changing climatic conditions. It will also help in determining the performance of radio communication systems. Variability in radio refractivity can lead to signal fading, interference, and loss. This will provides data and models that can help engineers and researchers develop strategies to mitigate these issues, ensuring more reliable communication networks. The result findings can inform policymakers and regulatory bodies in Nigeria about the challenges and opportunities related to radio communication in the region, which can lead to better planning and allocation of resources for communication infrastructure development.</w:t>
      </w:r>
    </w:p>
    <w:p w14:paraId="312EE878" w14:textId="77777777" w:rsidR="00CB75E4" w:rsidRDefault="00CB75E4" w:rsidP="00E849EA">
      <w:pPr>
        <w:jc w:val="center"/>
        <w:rPr>
          <w:b/>
          <w:sz w:val="28"/>
          <w:szCs w:val="28"/>
        </w:rPr>
      </w:pPr>
    </w:p>
    <w:p w14:paraId="5B59730E" w14:textId="77777777" w:rsidR="00CB75E4" w:rsidRDefault="00CB75E4" w:rsidP="00E849EA">
      <w:pPr>
        <w:jc w:val="center"/>
        <w:rPr>
          <w:b/>
          <w:sz w:val="28"/>
          <w:szCs w:val="28"/>
        </w:rPr>
      </w:pPr>
    </w:p>
    <w:p w14:paraId="370B9203" w14:textId="77777777" w:rsidR="00CB75E4" w:rsidRDefault="00CB75E4" w:rsidP="00E849EA">
      <w:pPr>
        <w:jc w:val="center"/>
        <w:rPr>
          <w:b/>
          <w:sz w:val="28"/>
          <w:szCs w:val="28"/>
        </w:rPr>
      </w:pPr>
    </w:p>
    <w:p w14:paraId="407A5786" w14:textId="77777777" w:rsidR="00CB75E4" w:rsidRDefault="00E849EA" w:rsidP="00CB75E4">
      <w:pPr>
        <w:jc w:val="center"/>
        <w:rPr>
          <w:b/>
          <w:sz w:val="28"/>
          <w:szCs w:val="28"/>
        </w:rPr>
      </w:pPr>
      <w:r>
        <w:rPr>
          <w:b/>
          <w:sz w:val="28"/>
          <w:szCs w:val="28"/>
        </w:rPr>
        <w:t>2</w:t>
      </w:r>
    </w:p>
    <w:p w14:paraId="5A8A9D37" w14:textId="193279E0" w:rsidR="00E849EA" w:rsidRPr="000F1FE3" w:rsidRDefault="00E849EA" w:rsidP="00CB75E4">
      <w:pPr>
        <w:rPr>
          <w:b/>
          <w:sz w:val="28"/>
          <w:szCs w:val="28"/>
        </w:rPr>
      </w:pPr>
      <w:r>
        <w:rPr>
          <w:b/>
          <w:sz w:val="28"/>
          <w:szCs w:val="28"/>
        </w:rPr>
        <w:lastRenderedPageBreak/>
        <w:t xml:space="preserve">1.4    </w:t>
      </w:r>
      <w:r w:rsidRPr="000F1FE3">
        <w:rPr>
          <w:b/>
          <w:sz w:val="28"/>
          <w:szCs w:val="28"/>
        </w:rPr>
        <w:t>AIM AND OBJECTIVES</w:t>
      </w:r>
    </w:p>
    <w:p w14:paraId="12BE2D09" w14:textId="77777777" w:rsidR="00E849EA" w:rsidRPr="000F1FE3" w:rsidRDefault="00E849EA" w:rsidP="00E849EA">
      <w:pPr>
        <w:rPr>
          <w:b/>
          <w:sz w:val="28"/>
          <w:szCs w:val="28"/>
        </w:rPr>
      </w:pPr>
      <w:r w:rsidRPr="000F1FE3">
        <w:rPr>
          <w:b/>
          <w:sz w:val="28"/>
          <w:szCs w:val="28"/>
        </w:rPr>
        <w:t>Aim:</w:t>
      </w:r>
    </w:p>
    <w:p w14:paraId="24D274E2" w14:textId="77777777" w:rsidR="00E849EA" w:rsidRPr="0060477D" w:rsidRDefault="00E849EA" w:rsidP="00E849EA">
      <w:pPr>
        <w:rPr>
          <w:sz w:val="24"/>
          <w:szCs w:val="24"/>
        </w:rPr>
      </w:pPr>
      <w:r w:rsidRPr="0060477D">
        <w:rPr>
          <w:sz w:val="24"/>
          <w:szCs w:val="24"/>
        </w:rPr>
        <w:t>To estimate and investigate the variability of tropospheric radio refractivity and radio field strength over Zaria, Nigeria, and assess their implications for radio communication systems while the specific objectives are to:</w:t>
      </w:r>
    </w:p>
    <w:p w14:paraId="38DAC7EF" w14:textId="77777777" w:rsidR="00E849EA" w:rsidRPr="0060477D" w:rsidRDefault="00E849EA" w:rsidP="00E849EA">
      <w:pPr>
        <w:rPr>
          <w:b/>
          <w:sz w:val="24"/>
          <w:szCs w:val="24"/>
        </w:rPr>
      </w:pPr>
      <w:r w:rsidRPr="0060477D">
        <w:rPr>
          <w:b/>
          <w:sz w:val="24"/>
          <w:szCs w:val="24"/>
        </w:rPr>
        <w:t>OBJECTIVES:</w:t>
      </w:r>
    </w:p>
    <w:p w14:paraId="3C3500C1" w14:textId="77777777" w:rsidR="00E849EA" w:rsidRPr="0060477D" w:rsidRDefault="00E849EA" w:rsidP="00E849EA">
      <w:pPr>
        <w:rPr>
          <w:sz w:val="24"/>
          <w:szCs w:val="24"/>
        </w:rPr>
      </w:pPr>
      <w:r w:rsidRPr="0060477D">
        <w:rPr>
          <w:b/>
          <w:sz w:val="24"/>
          <w:szCs w:val="24"/>
        </w:rPr>
        <w:t>1</w:t>
      </w:r>
      <w:r w:rsidRPr="0060477D">
        <w:rPr>
          <w:sz w:val="24"/>
          <w:szCs w:val="24"/>
        </w:rPr>
        <w:t xml:space="preserve">. Collect and analyze meteorological data (temperature, pressure, and humidity) </w:t>
      </w:r>
      <w:r w:rsidRPr="0060477D">
        <w:rPr>
          <w:rFonts w:ascii="Times New Roman" w:hAnsi="Times New Roman" w:cs="Times New Roman"/>
          <w:sz w:val="24"/>
          <w:szCs w:val="24"/>
        </w:rPr>
        <w:t>required</w:t>
      </w:r>
      <w:r w:rsidRPr="0060477D">
        <w:rPr>
          <w:sz w:val="24"/>
          <w:szCs w:val="24"/>
        </w:rPr>
        <w:t xml:space="preserve"> for the computation of tropospheric radio refractivity over Zaria,</w:t>
      </w:r>
    </w:p>
    <w:p w14:paraId="586AB94A" w14:textId="77777777" w:rsidR="00E849EA" w:rsidRPr="0060477D" w:rsidRDefault="00E849EA" w:rsidP="00E849EA">
      <w:pPr>
        <w:rPr>
          <w:b/>
          <w:sz w:val="24"/>
          <w:szCs w:val="24"/>
        </w:rPr>
      </w:pPr>
      <w:r w:rsidRPr="0060477D">
        <w:rPr>
          <w:b/>
          <w:sz w:val="24"/>
          <w:szCs w:val="24"/>
        </w:rPr>
        <w:t xml:space="preserve">2. </w:t>
      </w:r>
      <w:r w:rsidRPr="0060477D">
        <w:rPr>
          <w:sz w:val="24"/>
          <w:szCs w:val="24"/>
        </w:rPr>
        <w:t>Estimate the tropospheric radio refractivity and its seasonal variations in the study area,</w:t>
      </w:r>
    </w:p>
    <w:p w14:paraId="1153292C" w14:textId="77777777" w:rsidR="00E849EA" w:rsidRPr="0060477D" w:rsidRDefault="00E849EA" w:rsidP="00E849EA">
      <w:pPr>
        <w:rPr>
          <w:b/>
          <w:sz w:val="24"/>
          <w:szCs w:val="24"/>
        </w:rPr>
      </w:pPr>
      <w:r w:rsidRPr="0060477D">
        <w:rPr>
          <w:b/>
          <w:sz w:val="24"/>
          <w:szCs w:val="24"/>
        </w:rPr>
        <w:t xml:space="preserve">3.  </w:t>
      </w:r>
      <w:r w:rsidRPr="0060477D">
        <w:rPr>
          <w:sz w:val="24"/>
          <w:szCs w:val="24"/>
        </w:rPr>
        <w:t>Investigate the relationship between meteorological parameters and radio refractivity,</w:t>
      </w:r>
    </w:p>
    <w:p w14:paraId="3E5F35EE" w14:textId="77777777" w:rsidR="00E849EA" w:rsidRPr="0060477D" w:rsidRDefault="00E849EA" w:rsidP="00E849EA">
      <w:pPr>
        <w:rPr>
          <w:b/>
          <w:sz w:val="24"/>
          <w:szCs w:val="24"/>
        </w:rPr>
      </w:pPr>
      <w:r w:rsidRPr="0060477D">
        <w:rPr>
          <w:b/>
          <w:sz w:val="24"/>
          <w:szCs w:val="24"/>
        </w:rPr>
        <w:t>4</w:t>
      </w:r>
      <w:r w:rsidRPr="0060477D">
        <w:rPr>
          <w:sz w:val="24"/>
          <w:szCs w:val="24"/>
        </w:rPr>
        <w:t>. Evaluate the variability of radio field strength and its dependence on tropospheric radio refractivity,</w:t>
      </w:r>
    </w:p>
    <w:p w14:paraId="65A4C719" w14:textId="77777777" w:rsidR="00E849EA" w:rsidRPr="0060477D" w:rsidRDefault="00E849EA" w:rsidP="00E849EA">
      <w:pPr>
        <w:rPr>
          <w:sz w:val="24"/>
          <w:szCs w:val="24"/>
        </w:rPr>
      </w:pPr>
      <w:r w:rsidRPr="0060477D">
        <w:rPr>
          <w:b/>
          <w:sz w:val="24"/>
          <w:szCs w:val="24"/>
        </w:rPr>
        <w:t xml:space="preserve">5.  </w:t>
      </w:r>
      <w:r w:rsidRPr="0060477D">
        <w:rPr>
          <w:sz w:val="24"/>
          <w:szCs w:val="24"/>
        </w:rPr>
        <w:t>Provide recommendations for optimizing radio communication systems in the region based on the findings and</w:t>
      </w:r>
    </w:p>
    <w:p w14:paraId="7D76E98A" w14:textId="77777777" w:rsidR="00E849EA" w:rsidRPr="0060477D" w:rsidRDefault="00E849EA" w:rsidP="00E849EA">
      <w:pPr>
        <w:rPr>
          <w:sz w:val="24"/>
          <w:szCs w:val="24"/>
        </w:rPr>
      </w:pPr>
      <w:r w:rsidRPr="0060477D">
        <w:rPr>
          <w:b/>
          <w:sz w:val="24"/>
          <w:szCs w:val="24"/>
        </w:rPr>
        <w:t xml:space="preserve">6.  </w:t>
      </w:r>
      <w:r w:rsidRPr="0060477D">
        <w:rPr>
          <w:sz w:val="24"/>
          <w:szCs w:val="24"/>
        </w:rPr>
        <w:t>Compare the results with existing models and studies in other regions to identify unique characteristics of Zaria's tropospheric conditions.</w:t>
      </w:r>
    </w:p>
    <w:p w14:paraId="55EA3CB5" w14:textId="77777777" w:rsidR="00E849EA" w:rsidRDefault="00E849EA" w:rsidP="00E849EA">
      <w:pPr>
        <w:rPr>
          <w:sz w:val="28"/>
          <w:szCs w:val="28"/>
        </w:rPr>
      </w:pPr>
    </w:p>
    <w:p w14:paraId="1627C30C" w14:textId="77777777" w:rsidR="00E849EA" w:rsidRDefault="00E849EA" w:rsidP="00E849EA">
      <w:pPr>
        <w:rPr>
          <w:sz w:val="28"/>
          <w:szCs w:val="28"/>
        </w:rPr>
      </w:pPr>
    </w:p>
    <w:p w14:paraId="0E726E4B" w14:textId="77777777" w:rsidR="00E849EA" w:rsidRDefault="00E849EA" w:rsidP="00E849EA">
      <w:pPr>
        <w:rPr>
          <w:sz w:val="28"/>
          <w:szCs w:val="28"/>
        </w:rPr>
      </w:pPr>
    </w:p>
    <w:p w14:paraId="56FDD8EF" w14:textId="77777777" w:rsidR="00E849EA" w:rsidRDefault="00E849EA" w:rsidP="00E849EA">
      <w:pPr>
        <w:rPr>
          <w:sz w:val="28"/>
          <w:szCs w:val="28"/>
        </w:rPr>
      </w:pPr>
    </w:p>
    <w:p w14:paraId="637830AC" w14:textId="77777777" w:rsidR="00E849EA" w:rsidRDefault="00E849EA" w:rsidP="00E849EA">
      <w:pPr>
        <w:tabs>
          <w:tab w:val="left" w:pos="3497"/>
        </w:tabs>
        <w:rPr>
          <w:sz w:val="28"/>
          <w:szCs w:val="28"/>
        </w:rPr>
      </w:pPr>
      <w:r>
        <w:rPr>
          <w:sz w:val="28"/>
          <w:szCs w:val="28"/>
        </w:rPr>
        <w:tab/>
      </w:r>
    </w:p>
    <w:p w14:paraId="14F02D40" w14:textId="77777777" w:rsidR="00E849EA" w:rsidRDefault="00E849EA" w:rsidP="00E849EA">
      <w:pPr>
        <w:rPr>
          <w:sz w:val="28"/>
          <w:szCs w:val="28"/>
        </w:rPr>
      </w:pPr>
    </w:p>
    <w:p w14:paraId="5D049FE7" w14:textId="77777777" w:rsidR="00E849EA" w:rsidRDefault="00E849EA" w:rsidP="00E849EA">
      <w:pPr>
        <w:rPr>
          <w:sz w:val="28"/>
          <w:szCs w:val="28"/>
        </w:rPr>
      </w:pPr>
    </w:p>
    <w:p w14:paraId="15774ED7" w14:textId="77777777" w:rsidR="00E849EA" w:rsidRDefault="00E849EA" w:rsidP="00E849EA">
      <w:pPr>
        <w:rPr>
          <w:sz w:val="28"/>
          <w:szCs w:val="28"/>
        </w:rPr>
      </w:pPr>
    </w:p>
    <w:p w14:paraId="1D18537E" w14:textId="77777777" w:rsidR="00E849EA" w:rsidRDefault="00E849EA" w:rsidP="00E849EA">
      <w:pPr>
        <w:rPr>
          <w:sz w:val="28"/>
          <w:szCs w:val="28"/>
        </w:rPr>
      </w:pPr>
    </w:p>
    <w:p w14:paraId="4947C3E4" w14:textId="77777777" w:rsidR="00E849EA" w:rsidRDefault="00E849EA" w:rsidP="00E849EA">
      <w:pPr>
        <w:rPr>
          <w:sz w:val="28"/>
          <w:szCs w:val="28"/>
        </w:rPr>
      </w:pPr>
    </w:p>
    <w:p w14:paraId="6132E7BB" w14:textId="77777777" w:rsidR="00E849EA" w:rsidRDefault="00E849EA" w:rsidP="00E849EA">
      <w:pPr>
        <w:rPr>
          <w:sz w:val="28"/>
          <w:szCs w:val="28"/>
        </w:rPr>
      </w:pPr>
    </w:p>
    <w:p w14:paraId="78F0CBF8" w14:textId="77777777" w:rsidR="00E849EA" w:rsidRPr="007448FF" w:rsidRDefault="00E849EA" w:rsidP="00E849EA">
      <w:pPr>
        <w:jc w:val="center"/>
        <w:rPr>
          <w:sz w:val="28"/>
          <w:szCs w:val="28"/>
        </w:rPr>
      </w:pPr>
      <w:r>
        <w:rPr>
          <w:sz w:val="28"/>
          <w:szCs w:val="28"/>
        </w:rPr>
        <w:t>3</w:t>
      </w:r>
    </w:p>
    <w:p w14:paraId="48CDDD88" w14:textId="77777777" w:rsidR="00E849EA" w:rsidRDefault="00E849EA" w:rsidP="00E849EA">
      <w:pPr>
        <w:jc w:val="center"/>
        <w:rPr>
          <w:b/>
          <w:sz w:val="28"/>
          <w:szCs w:val="28"/>
        </w:rPr>
      </w:pPr>
      <w:r>
        <w:rPr>
          <w:b/>
          <w:sz w:val="28"/>
          <w:szCs w:val="28"/>
        </w:rPr>
        <w:lastRenderedPageBreak/>
        <w:t>CHAPTER TWO</w:t>
      </w:r>
    </w:p>
    <w:p w14:paraId="1CB88EBD" w14:textId="77777777" w:rsidR="00E849EA" w:rsidRDefault="00E849EA" w:rsidP="00E849EA">
      <w:pPr>
        <w:rPr>
          <w:b/>
          <w:sz w:val="28"/>
          <w:szCs w:val="28"/>
        </w:rPr>
      </w:pPr>
    </w:p>
    <w:p w14:paraId="6F48A473" w14:textId="77777777" w:rsidR="00E849EA" w:rsidRDefault="00E849EA" w:rsidP="00E849EA">
      <w:pPr>
        <w:rPr>
          <w:b/>
          <w:sz w:val="28"/>
          <w:szCs w:val="28"/>
        </w:rPr>
      </w:pPr>
      <w:r>
        <w:rPr>
          <w:b/>
          <w:sz w:val="28"/>
          <w:szCs w:val="28"/>
        </w:rPr>
        <w:t>2.0   LITERATURE REVIEW</w:t>
      </w:r>
    </w:p>
    <w:p w14:paraId="50D9CE08" w14:textId="77777777" w:rsidR="00E849EA" w:rsidRPr="0060477D" w:rsidRDefault="00E849EA" w:rsidP="00E849EA">
      <w:pPr>
        <w:rPr>
          <w:sz w:val="24"/>
          <w:szCs w:val="24"/>
        </w:rPr>
      </w:pPr>
      <w:r w:rsidRPr="0060477D">
        <w:rPr>
          <w:sz w:val="24"/>
          <w:szCs w:val="24"/>
        </w:rPr>
        <w:fldChar w:fldCharType="begin" w:fldLock="1"/>
      </w:r>
      <w:r w:rsidRPr="0060477D">
        <w:rPr>
          <w:sz w:val="24"/>
          <w:szCs w:val="24"/>
        </w:rPr>
        <w:instrText>ADDIN CSL_CITATION {"citationItems":[{"id":"ITEM-1","itemData":{"DOI":"10.9734/jgeesi/2017/32534","author":[{"dropping-particle":"","family":"Akpootu","given":"D","non-dropping-particle":"","parse-names":false,"suffix":""},{"dropping-particle":"","family":"Iliyasu","given":"M","non-dropping-particle":"","parse-names":false,"suffix":""}],"container-title":"Journal of Geography, Environment and Earth Science International","id":"ITEM-1","issue":"1","issued":{"date-parts":[["2017"]]},"page":"1-12","title":"Estimation of Tropospheric Radio Refractivity and Its Variation with Meteorological Parameters over Ikeja, Nigeria","type":"article-journal","volume":"10"},"uris":["http://www.mendeley.com/documents/?uuid=1263998b-40ab-4d30-8451-da03e65440e1"]}],"mendeley":{"formattedCitation":"(D. Akpootu &amp; Iliyasu, 2017)","plainTextFormattedCitation":"(D. Akpootu &amp; Iliyasu, 2017)","previouslyFormattedCitation":"(D. Akpootu &amp; Iliyasu, 2017)"},"properties":{"noteIndex":0},"schema":"https://github.com/citation-style-language/schema/raw/master/csl-citation.json"}</w:instrText>
      </w:r>
      <w:r w:rsidRPr="0060477D">
        <w:rPr>
          <w:sz w:val="24"/>
          <w:szCs w:val="24"/>
        </w:rPr>
        <w:fldChar w:fldCharType="separate"/>
      </w:r>
      <w:r w:rsidRPr="0060477D">
        <w:rPr>
          <w:noProof/>
          <w:sz w:val="24"/>
          <w:szCs w:val="24"/>
        </w:rPr>
        <w:t>(D. Akpootu &amp; Iliyasu, 2017)</w:t>
      </w:r>
      <w:r w:rsidRPr="0060477D">
        <w:rPr>
          <w:sz w:val="24"/>
          <w:szCs w:val="24"/>
        </w:rPr>
        <w:fldChar w:fldCharType="end"/>
      </w:r>
      <w:r w:rsidRPr="0060477D">
        <w:rPr>
          <w:sz w:val="24"/>
          <w:szCs w:val="24"/>
        </w:rPr>
        <w:t xml:space="preserve"> estimated tropospheric radio refractivity under varying meteorological conditions in Ikeja, Nigeria. The results indicated that an average value of 385.99 N-units and an average value of 382.94 N-units were observed during the rainy and dry seasons respectively. </w:t>
      </w:r>
      <w:r w:rsidRPr="0060477D">
        <w:rPr>
          <w:sz w:val="24"/>
          <w:szCs w:val="24"/>
        </w:rPr>
        <w:fldChar w:fldCharType="begin" w:fldLock="1"/>
      </w:r>
      <w:r w:rsidRPr="0060477D">
        <w:rPr>
          <w:sz w:val="24"/>
          <w:szCs w:val="24"/>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plainTextFormattedCitation":"(D. . Akpootu &amp; Rabiu, 2019)","previouslyFormattedCitation":"(D. O. Akpootu &amp; Rabiu, 2019)"},"properties":{"noteIndex":0},"schema":"https://github.com/citation-style-language/schema/raw/master/csl-citation.json"}</w:instrText>
      </w:r>
      <w:r w:rsidRPr="0060477D">
        <w:rPr>
          <w:sz w:val="24"/>
          <w:szCs w:val="24"/>
        </w:rPr>
        <w:fldChar w:fldCharType="separate"/>
      </w:r>
      <w:r w:rsidRPr="0060477D">
        <w:rPr>
          <w:noProof/>
          <w:sz w:val="24"/>
          <w:szCs w:val="24"/>
        </w:rPr>
        <w:t>(D. . Akpootu &amp; Rabiu, 2019)</w:t>
      </w:r>
      <w:r w:rsidRPr="0060477D">
        <w:rPr>
          <w:sz w:val="24"/>
          <w:szCs w:val="24"/>
        </w:rPr>
        <w:fldChar w:fldCharType="end"/>
      </w:r>
      <w:r w:rsidRPr="0060477D">
        <w:rPr>
          <w:sz w:val="24"/>
          <w:szCs w:val="24"/>
        </w:rPr>
        <w:t xml:space="preserve"> developed empirical models for estimating tropospheric radio refractivity for Zaria, Nigeria, using meteorological parameter. The study showed that radio refractivity with relative humidity was found more suitable for the one variable correlation.</w:t>
      </w:r>
    </w:p>
    <w:p w14:paraId="4EC1E54B" w14:textId="77777777" w:rsidR="00E849EA" w:rsidRPr="0060477D" w:rsidRDefault="00E849EA" w:rsidP="00E849EA">
      <w:pPr>
        <w:rPr>
          <w:sz w:val="24"/>
          <w:szCs w:val="24"/>
        </w:rPr>
      </w:pPr>
    </w:p>
    <w:p w14:paraId="7F8646A8" w14:textId="77777777" w:rsidR="00E849EA" w:rsidRDefault="00E849EA" w:rsidP="00E849EA">
      <w:pPr>
        <w:rPr>
          <w:sz w:val="28"/>
          <w:szCs w:val="28"/>
        </w:rPr>
      </w:pPr>
      <w:r w:rsidRPr="0060477D">
        <w:rPr>
          <w:sz w:val="24"/>
          <w:szCs w:val="24"/>
        </w:rPr>
        <w:fldChar w:fldCharType="begin" w:fldLock="1"/>
      </w:r>
      <w:r w:rsidRPr="0060477D">
        <w:rPr>
          <w:sz w:val="24"/>
          <w:szCs w:val="24"/>
        </w:rPr>
        <w:instrText>ADDIN CSL_CITATION {"citationItems":[{"id":"ITEM-1","itemData":{"DOI":"10.4314/swj.v19i1.8","author":[{"dropping-particle":"","family":"Academy","given":"Nigerian Defence","non-dropping-particle":"","parse-names":false,"suffix":""},{"dropping-particle":"","family":"Osuagwu","given":"Florence Nwamaka","non-dropping-particle":"","parse-names":false,"suffix":""},{"dropping-particle":"","family":"State","given":"Katsina","non-dropping-particle":"","parse-names":false,"suffix":""},{"dropping-particle":"","family":"Akinbolati","given":"Akinsanmi","non-dropping-particle":"","parse-names":false,"suffix":""}],"container-title":"science world journal","id":"ITEM-1","issue":"1","issued":{"date-parts":[["2024"]]},"page":"58-63","title":"EXPLORING VERTICAL GRADIENTS OF RADIO REFRACTIVITY AND THEIR SIGNIFICANCE FOR RADIO WAVE PROPA ABUJA , JOS AND MAKURDI OF NORTH-CENTRAL NIGERIA","type":"article-journal","volume":"19"},"uris":["http://www.mendeley.com/documents/?uuid=62ef5f8c-70ab-4ffc-8691-5fcc61123bfc"]}],"mendeley":{"formattedCitation":"(Academy et al., 2024)","plainTextFormattedCitation":"(Academy et al., 2024)","previouslyFormattedCitation":"(Academy et al., 2024)"},"properties":{"noteIndex":0},"schema":"https://github.com/citation-style-language/schema/raw/master/csl-citation.json"}</w:instrText>
      </w:r>
      <w:r w:rsidRPr="0060477D">
        <w:rPr>
          <w:sz w:val="24"/>
          <w:szCs w:val="24"/>
        </w:rPr>
        <w:fldChar w:fldCharType="separate"/>
      </w:r>
      <w:r w:rsidRPr="0060477D">
        <w:rPr>
          <w:noProof/>
          <w:sz w:val="24"/>
          <w:szCs w:val="24"/>
        </w:rPr>
        <w:t>(Academy et al., 2024)</w:t>
      </w:r>
      <w:r w:rsidRPr="0060477D">
        <w:rPr>
          <w:sz w:val="24"/>
          <w:szCs w:val="24"/>
        </w:rPr>
        <w:fldChar w:fldCharType="end"/>
      </w:r>
      <w:r w:rsidRPr="0060477D">
        <w:rPr>
          <w:sz w:val="24"/>
          <w:szCs w:val="24"/>
        </w:rPr>
        <w:t xml:space="preserve"> provided valuable insights into the behavior of vertical radio refractivity gradients in the lower atmospheric layer across different cities in Nigeria. The findings contribute to a deeper comprehension of how atmospheric factors influence radio signals behavior and propagation paths, thus aiding in the</w:t>
      </w:r>
      <w:r w:rsidRPr="007044E1">
        <w:rPr>
          <w:sz w:val="28"/>
          <w:szCs w:val="28"/>
        </w:rPr>
        <w:t xml:space="preserve"> optimization of communication networks and signal reliability under varying meteorological conditions.</w:t>
      </w:r>
    </w:p>
    <w:p w14:paraId="5D51A81F" w14:textId="77777777" w:rsidR="00E849EA" w:rsidRPr="007044E1" w:rsidRDefault="00E849EA" w:rsidP="00E849EA">
      <w:pPr>
        <w:rPr>
          <w:sz w:val="28"/>
          <w:szCs w:val="28"/>
        </w:rPr>
      </w:pPr>
    </w:p>
    <w:p w14:paraId="20AB884D" w14:textId="77777777" w:rsidR="00E849EA" w:rsidRPr="0060477D" w:rsidRDefault="00E849EA" w:rsidP="00E849EA">
      <w:pPr>
        <w:rPr>
          <w:sz w:val="24"/>
          <w:szCs w:val="24"/>
        </w:rPr>
      </w:pPr>
      <w:r w:rsidRPr="0060477D">
        <w:rPr>
          <w:sz w:val="24"/>
          <w:szCs w:val="24"/>
        </w:rPr>
        <w:fldChar w:fldCharType="begin" w:fldLock="1"/>
      </w:r>
      <w:r w:rsidRPr="0060477D">
        <w:rPr>
          <w:sz w:val="24"/>
          <w:szCs w:val="24"/>
        </w:rPr>
        <w:instrText>ADDIN CSL_CITATION {"citationItems":[{"id":"ITEM-1","itemData":{"DOI":"10.46912/napas.173","ISSN":"2682-6623","abstract":"The surface radio refractivity, refractivity gradient at 1km above ground surface and the effective earth radius factor, K over Akure and Ondo town of South west Nigeria has been investigated using Ten (10) years daily data of the meteorological parameters of Pressure, air temperature and humidity. The result showed that the mean monthly value of the surface refractivity at the Ondo station is generally slightly higher than that of Akure. The monthly mean value of refractivity at the two stations was found to be strongly correlated with a value of 0.915. The most negative refractive gradient value observed at Ondo and Akure are of -46.48N-units/km and -45.64N-units/km respectively and the least effective earth radius factor, k value of 1.421 and 1.410 were observed at the station respectively. These results showed that the Ondo and Akure station were generally super-refractive. The Ondo station was however found to be slightly more super-refractive than the Akure station.","author":[{"dropping-particle":"","family":"Onujagbe","given":"IP","non-dropping-particle":"","parse-names":false,"suffix":""},{"dropping-particle":"","family":"Ahmed-Ade","given":"F","non-dropping-particle":"","parse-names":false,"suffix":""},{"dropping-particle":"","family":"Mopah","given":"M","non-dropping-particle":"","parse-names":false,"suffix":""},{"dropping-particle":"","family":"David","given":"AJ","non-dropping-particle":"","parse-names":false,"suffix":""}],"container-title":"Nigerian Annals of Pure and Applied Sciences","id":"ITEM-1","issue":"1","issued":{"date-parts":[["2021"]]},"page":"212-219","title":"Surface Radio Refractivity of Akure and Ondo town, Southwest Nigeria","type":"article-journal","volume":"4"},"uris":["http://www.mendeley.com/documents/?uuid=fca13d98-dd65-4db3-affa-9fce88a4374b"]}],"mendeley":{"formattedCitation":"(Onujagbe et al., 2021)","plainTextFormattedCitation":"(Onujagbe et al., 2021)","previouslyFormattedCitation":"(Onujagbe et al., 2021)"},"properties":{"noteIndex":0},"schema":"https://github.com/citation-style-language/schema/raw/master/csl-citation.json"}</w:instrText>
      </w:r>
      <w:r w:rsidRPr="0060477D">
        <w:rPr>
          <w:sz w:val="24"/>
          <w:szCs w:val="24"/>
        </w:rPr>
        <w:fldChar w:fldCharType="separate"/>
      </w:r>
      <w:r w:rsidRPr="0060477D">
        <w:rPr>
          <w:noProof/>
          <w:sz w:val="24"/>
          <w:szCs w:val="24"/>
        </w:rPr>
        <w:t>(Onujagbe et al., 2021)</w:t>
      </w:r>
      <w:r w:rsidRPr="0060477D">
        <w:rPr>
          <w:sz w:val="24"/>
          <w:szCs w:val="24"/>
        </w:rPr>
        <w:fldChar w:fldCharType="end"/>
      </w:r>
      <w:r w:rsidRPr="0060477D">
        <w:rPr>
          <w:sz w:val="24"/>
          <w:szCs w:val="24"/>
        </w:rPr>
        <w:t xml:space="preserve"> observed that surface radio refractivity over Zaria mean monthly values of the surface refractivity, Ns for the Zaria station were observed to be generally high. The implication of this is that radio wave propagating through the atmosphere will bend closer towards the earth surface.</w:t>
      </w:r>
    </w:p>
    <w:p w14:paraId="6F98C00C" w14:textId="77777777" w:rsidR="00E849EA" w:rsidRPr="0060477D" w:rsidRDefault="00E849EA" w:rsidP="00E849EA">
      <w:pPr>
        <w:rPr>
          <w:sz w:val="24"/>
          <w:szCs w:val="24"/>
        </w:rPr>
      </w:pPr>
      <w:r w:rsidRPr="0060477D">
        <w:rPr>
          <w:sz w:val="24"/>
          <w:szCs w:val="24"/>
        </w:rPr>
        <w:fldChar w:fldCharType="begin" w:fldLock="1"/>
      </w:r>
      <w:r w:rsidRPr="0060477D">
        <w:rPr>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X. Zou, Y H. Kuo","given":"And Y. R. Guo","non-dropping-particle":"","parse-names":false,"suffix":""}],"container-title":"American Metrological society","id":"ITEM-1","issued":{"date-parts":[["1995"]]},"page":"2229-2249","title":"Assimilation of Atmospheric Radio Refractivity Using a Nonhydrostatic Adjoint Model","type":"article-journal","volume":"123"},"uris":["http://www.mendeley.com/documents/?uuid=331ec363-49e2-4a87-a3c5-5eaeb1f63329"]}],"mendeley":{"formattedCitation":"(X. Zou, Y H. Kuo, 1995)","plainTextFormattedCitation":"(X. Zou, Y H. Kuo, 1995)","previouslyFormattedCitation":"(X. Zou, Y H. Kuo, 1995)"},"properties":{"noteIndex":0},"schema":"https://github.com/citation-style-language/schema/raw/master/csl-citation.json"}</w:instrText>
      </w:r>
      <w:r w:rsidRPr="0060477D">
        <w:rPr>
          <w:sz w:val="24"/>
          <w:szCs w:val="24"/>
        </w:rPr>
        <w:fldChar w:fldCharType="separate"/>
      </w:r>
      <w:r w:rsidRPr="0060477D">
        <w:rPr>
          <w:noProof/>
          <w:sz w:val="24"/>
          <w:szCs w:val="24"/>
        </w:rPr>
        <w:t>(X. Zou, Y H. Kuo, 1995)</w:t>
      </w:r>
      <w:r w:rsidRPr="0060477D">
        <w:rPr>
          <w:sz w:val="24"/>
          <w:szCs w:val="24"/>
        </w:rPr>
        <w:fldChar w:fldCharType="end"/>
      </w:r>
      <w:r w:rsidRPr="0060477D">
        <w:rPr>
          <w:sz w:val="24"/>
          <w:szCs w:val="24"/>
        </w:rPr>
        <w:t xml:space="preserve"> monthly average radio refractivity of Zaria, latitude 13.030 N, Longitude 5.20 E and elevation 270.0 m, Ikeja, latitude 6.580</w:t>
      </w:r>
    </w:p>
    <w:p w14:paraId="520C708A" w14:textId="77777777" w:rsidR="00E849EA" w:rsidRPr="0060477D" w:rsidRDefault="00E849EA" w:rsidP="00E849EA">
      <w:pPr>
        <w:rPr>
          <w:sz w:val="24"/>
          <w:szCs w:val="24"/>
        </w:rPr>
      </w:pPr>
      <w:r w:rsidRPr="0060477D">
        <w:rPr>
          <w:sz w:val="24"/>
          <w:szCs w:val="24"/>
        </w:rPr>
        <w:t>N, Longitude3.330E and elevation 4.0 m, and Niger, latitude 7.80 N, Longitude 6.730E and elevation 128.0m have been determined using the data of temperature, pressure and relative humidity for ten years (1971 to 1980) of NIMET. The result showed that there was variation in the radio refractivity of the study areas but more noticed in Niger compared to</w:t>
      </w:r>
    </w:p>
    <w:p w14:paraId="4246326D" w14:textId="77777777" w:rsidR="00E849EA" w:rsidRPr="0060477D" w:rsidRDefault="00E849EA" w:rsidP="00E849EA">
      <w:pPr>
        <w:rPr>
          <w:sz w:val="24"/>
          <w:szCs w:val="24"/>
        </w:rPr>
      </w:pPr>
      <w:r w:rsidRPr="0060477D">
        <w:rPr>
          <w:sz w:val="24"/>
          <w:szCs w:val="24"/>
        </w:rPr>
        <w:t>Ikeja and Lokoja</w:t>
      </w:r>
    </w:p>
    <w:p w14:paraId="1A0966B4" w14:textId="77777777" w:rsidR="00E849EA" w:rsidRPr="0060477D" w:rsidRDefault="00E849EA" w:rsidP="00E849EA">
      <w:pPr>
        <w:rPr>
          <w:b/>
          <w:sz w:val="24"/>
          <w:szCs w:val="24"/>
        </w:rPr>
      </w:pPr>
    </w:p>
    <w:p w14:paraId="75B5B877" w14:textId="77777777" w:rsidR="00E849EA" w:rsidRDefault="00E849EA" w:rsidP="00E849EA">
      <w:pPr>
        <w:rPr>
          <w:b/>
          <w:sz w:val="24"/>
          <w:szCs w:val="24"/>
        </w:rPr>
      </w:pPr>
    </w:p>
    <w:p w14:paraId="5772AC75" w14:textId="77777777" w:rsidR="00E849EA" w:rsidRDefault="00E849EA" w:rsidP="00E849EA">
      <w:pPr>
        <w:rPr>
          <w:b/>
          <w:sz w:val="24"/>
          <w:szCs w:val="24"/>
        </w:rPr>
      </w:pPr>
    </w:p>
    <w:p w14:paraId="654EEED3" w14:textId="77777777" w:rsidR="00E849EA" w:rsidRDefault="00E849EA" w:rsidP="00E849EA">
      <w:pPr>
        <w:jc w:val="center"/>
        <w:rPr>
          <w:b/>
          <w:sz w:val="24"/>
          <w:szCs w:val="24"/>
        </w:rPr>
      </w:pPr>
      <w:r>
        <w:rPr>
          <w:b/>
          <w:sz w:val="24"/>
          <w:szCs w:val="24"/>
        </w:rPr>
        <w:t>4</w:t>
      </w:r>
    </w:p>
    <w:p w14:paraId="202D0B31" w14:textId="77777777" w:rsidR="00E849EA" w:rsidRPr="00CB75E4" w:rsidRDefault="00E849EA" w:rsidP="00E849EA">
      <w:pPr>
        <w:rPr>
          <w:b/>
          <w:sz w:val="28"/>
          <w:szCs w:val="28"/>
        </w:rPr>
      </w:pPr>
      <w:r w:rsidRPr="00CB75E4">
        <w:rPr>
          <w:b/>
          <w:sz w:val="28"/>
          <w:szCs w:val="28"/>
        </w:rPr>
        <w:lastRenderedPageBreak/>
        <w:t>2.1   TEMPERATURE</w:t>
      </w:r>
    </w:p>
    <w:p w14:paraId="7B1317E9" w14:textId="77777777" w:rsidR="00E849EA" w:rsidRDefault="00E849EA" w:rsidP="00E849EA">
      <w:pPr>
        <w:rPr>
          <w:sz w:val="24"/>
          <w:szCs w:val="24"/>
        </w:rPr>
      </w:pPr>
      <w:r w:rsidRPr="0060477D">
        <w:rPr>
          <w:sz w:val="24"/>
          <w:szCs w:val="24"/>
        </w:rPr>
        <w:t xml:space="preserve">Temperature is a measure of the average kinetic energy within a body. It describes the potential for heat energy to move from one body to another </w:t>
      </w:r>
      <w:r>
        <w:rPr>
          <w:sz w:val="24"/>
          <w:szCs w:val="24"/>
        </w:rPr>
        <w:t xml:space="preserve">down a gradient from an area of </w:t>
      </w:r>
    </w:p>
    <w:p w14:paraId="26893FEE" w14:textId="77777777" w:rsidR="00E849EA" w:rsidRPr="0060477D" w:rsidRDefault="00E849EA" w:rsidP="00E849EA">
      <w:pPr>
        <w:rPr>
          <w:b/>
          <w:sz w:val="24"/>
          <w:szCs w:val="24"/>
        </w:rPr>
      </w:pPr>
      <w:r w:rsidRPr="0060477D">
        <w:rPr>
          <w:sz w:val="24"/>
          <w:szCs w:val="24"/>
        </w:rPr>
        <w:t xml:space="preserve">high temperature to an area of lower temperature. It is measured using a temperature scale which is defined against fixed physical events such as absolute zero or the triple point of water </w:t>
      </w:r>
      <w:r w:rsidRPr="0060477D">
        <w:rPr>
          <w:sz w:val="24"/>
          <w:szCs w:val="24"/>
        </w:rPr>
        <w:fldChar w:fldCharType="begin" w:fldLock="1"/>
      </w:r>
      <w:r w:rsidRPr="0060477D">
        <w:rPr>
          <w:sz w:val="24"/>
          <w:szCs w:val="24"/>
        </w:rPr>
        <w:instrText>ADDIN CSL_CITATION {"citationItems":[{"id":"ITEM-1","itemData":{"author":[{"dropping-particle":"","family":"Gardner","given":"B","non-dropping-particle":"","parse-names":false,"suffix":""}],"id":"ITEM-1","issue":"6","issued":{"date-parts":[["2020"]]},"page":"55-58","title":"The physics of temperature","type":"article-journal","volume":"26"},"uris":["http://www.mendeley.com/documents/?uuid=59a3b93a-aff7-4627-9e2e-749e59cbf130"]}],"mendeley":{"formattedCitation":"(Gardner, 2020)","plainTextFormattedCitation":"(Gardner, 2020)","previouslyFormattedCitation":"(Gardner, 2020)"},"properties":{"noteIndex":0},"schema":"https://github.com/citation-style-language/schema/raw/master/csl-citation.json"}</w:instrText>
      </w:r>
      <w:r w:rsidRPr="0060477D">
        <w:rPr>
          <w:sz w:val="24"/>
          <w:szCs w:val="24"/>
        </w:rPr>
        <w:fldChar w:fldCharType="separate"/>
      </w:r>
      <w:r w:rsidRPr="0060477D">
        <w:rPr>
          <w:noProof/>
          <w:sz w:val="24"/>
          <w:szCs w:val="24"/>
        </w:rPr>
        <w:t>(Gardner, 2020)</w:t>
      </w:r>
      <w:r w:rsidRPr="0060477D">
        <w:rPr>
          <w:sz w:val="24"/>
          <w:szCs w:val="24"/>
        </w:rPr>
        <w:fldChar w:fldCharType="end"/>
      </w:r>
      <w:r w:rsidRPr="0060477D">
        <w:rPr>
          <w:sz w:val="24"/>
          <w:szCs w:val="24"/>
        </w:rPr>
        <w:t>. A thermometer is a device that has some property that changes with temperature so that, when properly calibrated, it can be used to measure temperature. One such device could be a mercury-in-glass thermometer. As the temperature of the mercury increases the mercury expands and this expansion in the glass is a measure of the temperature</w:t>
      </w:r>
      <w:r w:rsidRPr="0060477D">
        <w:rPr>
          <w:b/>
          <w:sz w:val="24"/>
          <w:szCs w:val="24"/>
        </w:rPr>
        <w:t xml:space="preserve"> </w:t>
      </w:r>
      <w:r w:rsidRPr="0060477D">
        <w:rPr>
          <w:sz w:val="24"/>
          <w:szCs w:val="24"/>
        </w:rPr>
        <w:fldChar w:fldCharType="begin" w:fldLock="1"/>
      </w:r>
      <w:r w:rsidRPr="0060477D">
        <w:rPr>
          <w:sz w:val="24"/>
          <w:szCs w:val="24"/>
        </w:rPr>
        <w:instrText>ADDIN CSL_CITATION {"citationItems":[{"id":"ITEM-1","itemData":{"author":[{"dropping-particle":"","family":"Halliday","given":"D","non-dropping-particle":"","parse-names":false,"suffix":""},{"dropping-particle":"","family":"Resnick","given":"R","non-dropping-particle":"","parse-names":false,"suffix":""},{"dropping-particle":"","family":"Walker","given":"J","non-dropping-particle":"","parse-names":false,"suffix":""}],"container-title":"Fundamentals of Physics Extended Edition","id":"ITEM-1","issued":{"date-parts":[["2005"]]},"page":"477-500","title":"Chapter 18: Temperature, Heat and the First Law of Thermodynamics","type":"article-journal"},"uris":["http://www.mendeley.com/documents/?uuid=be2e8d1c-eff7-42ea-819b-7758ac0d52aa"]}],"mendeley":{"formattedCitation":"(Halliday et al., 2005)","plainTextFormattedCitation":"(Halliday et al., 2005)","previouslyFormattedCitation":"(Halliday et al., 2005)"},"properties":{"noteIndex":0},"schema":"https://github.com/citation-style-language/schema/raw/master/csl-citation.json"}</w:instrText>
      </w:r>
      <w:r w:rsidRPr="0060477D">
        <w:rPr>
          <w:sz w:val="24"/>
          <w:szCs w:val="24"/>
        </w:rPr>
        <w:fldChar w:fldCharType="separate"/>
      </w:r>
      <w:r w:rsidRPr="0060477D">
        <w:rPr>
          <w:noProof/>
          <w:sz w:val="24"/>
          <w:szCs w:val="24"/>
        </w:rPr>
        <w:t>(Halliday et al., 2005)</w:t>
      </w:r>
      <w:r w:rsidRPr="0060477D">
        <w:rPr>
          <w:sz w:val="24"/>
          <w:szCs w:val="24"/>
        </w:rPr>
        <w:fldChar w:fldCharType="end"/>
      </w:r>
      <w:r w:rsidRPr="0060477D">
        <w:rPr>
          <w:b/>
          <w:sz w:val="24"/>
          <w:szCs w:val="24"/>
        </w:rPr>
        <w:t>.</w:t>
      </w:r>
    </w:p>
    <w:p w14:paraId="7A6651B8" w14:textId="77777777" w:rsidR="00E849EA" w:rsidRPr="0060477D" w:rsidRDefault="00E849EA" w:rsidP="00E849EA">
      <w:pPr>
        <w:rPr>
          <w:b/>
          <w:sz w:val="24"/>
          <w:szCs w:val="24"/>
        </w:rPr>
      </w:pPr>
    </w:p>
    <w:p w14:paraId="4259EBE4" w14:textId="77777777" w:rsidR="00E849EA" w:rsidRPr="0060477D" w:rsidRDefault="00E849EA" w:rsidP="00E849EA">
      <w:pPr>
        <w:rPr>
          <w:b/>
          <w:sz w:val="24"/>
          <w:szCs w:val="24"/>
        </w:rPr>
      </w:pPr>
    </w:p>
    <w:p w14:paraId="0EBB60F9" w14:textId="77777777" w:rsidR="00E849EA" w:rsidRPr="00CB75E4" w:rsidRDefault="00E849EA" w:rsidP="00E849EA">
      <w:pPr>
        <w:rPr>
          <w:b/>
          <w:sz w:val="28"/>
          <w:szCs w:val="28"/>
        </w:rPr>
      </w:pPr>
      <w:r w:rsidRPr="00CB75E4">
        <w:rPr>
          <w:b/>
          <w:sz w:val="28"/>
          <w:szCs w:val="28"/>
        </w:rPr>
        <w:t>2.2 RELATIVE HUMIDITY</w:t>
      </w:r>
    </w:p>
    <w:p w14:paraId="4583ED73" w14:textId="77777777" w:rsidR="00E849EA" w:rsidRPr="00C04C52" w:rsidRDefault="00E849EA" w:rsidP="00E849EA">
      <w:pPr>
        <w:rPr>
          <w:b/>
          <w:sz w:val="28"/>
          <w:szCs w:val="28"/>
        </w:rPr>
      </w:pPr>
      <w:r w:rsidRPr="0060477D">
        <w:rPr>
          <w:sz w:val="24"/>
          <w:szCs w:val="24"/>
        </w:rPr>
        <w:t>Relative humidity (RH) indicates the amount of water vapor (percent) that’s actually in the air compared to the maximum amount that the air could hold</w:t>
      </w:r>
      <w:r w:rsidRPr="00D304B8">
        <w:rPr>
          <w:sz w:val="28"/>
          <w:szCs w:val="28"/>
        </w:rPr>
        <w:t xml:space="preserve"> under the same conditions. The warmer the air, the more moisture it can hold</w:t>
      </w:r>
      <w:r w:rsidRPr="00C04C52">
        <w:rPr>
          <w:b/>
          <w:sz w:val="28"/>
          <w:szCs w:val="28"/>
        </w:rPr>
        <w:t xml:space="preserve"> </w:t>
      </w:r>
      <w:r w:rsidRPr="00F804A7">
        <w:rPr>
          <w:sz w:val="28"/>
          <w:szCs w:val="28"/>
        </w:rPr>
        <w:fldChar w:fldCharType="begin" w:fldLock="1"/>
      </w:r>
      <w:r>
        <w:rPr>
          <w:sz w:val="28"/>
          <w:szCs w:val="28"/>
        </w:rPr>
        <w:instrText>ADDIN CSL_CITATION {"citationItems":[{"id":"ITEM-1","itemData":{"author":[{"dropping-particle":"","family":"Aprilaire","given":"","non-dropping-particle":"","parse-names":false,"suffix":""}],"id":"ITEM-1","issued":{"date-parts":[["2013"]]},"title":"Aprilaire explains how relative humidity affects indoor comfort","type":"article-journal"},"uris":["http://www.mendeley.com/documents/?uuid=19f71a66-ec53-474d-ae73-832e85ad2dbc"]}],"mendeley":{"formattedCitation":"(Aprilaire, 2013)","plainTextFormattedCitation":"(Aprilaire, 2013)","previouslyFormattedCitation":"(Aprilaire, 2013)"},"properties":{"noteIndex":0},"schema":"https://github.com/citation-style-language/schema/raw/master/csl-citation.json"}</w:instrText>
      </w:r>
      <w:r w:rsidRPr="00F804A7">
        <w:rPr>
          <w:sz w:val="28"/>
          <w:szCs w:val="28"/>
        </w:rPr>
        <w:fldChar w:fldCharType="separate"/>
      </w:r>
      <w:r w:rsidRPr="00F804A7">
        <w:rPr>
          <w:noProof/>
          <w:sz w:val="28"/>
          <w:szCs w:val="28"/>
        </w:rPr>
        <w:t>(Aprilaire, 2013)</w:t>
      </w:r>
      <w:r w:rsidRPr="00F804A7">
        <w:rPr>
          <w:sz w:val="28"/>
          <w:szCs w:val="28"/>
        </w:rPr>
        <w:fldChar w:fldCharType="end"/>
      </w:r>
      <w:r>
        <w:rPr>
          <w:b/>
          <w:sz w:val="28"/>
          <w:szCs w:val="28"/>
        </w:rPr>
        <w:t>.</w:t>
      </w:r>
    </w:p>
    <w:p w14:paraId="71392912" w14:textId="77777777" w:rsidR="00E849EA" w:rsidRPr="00C04C52" w:rsidRDefault="00E849EA" w:rsidP="00E849EA">
      <w:pPr>
        <w:rPr>
          <w:b/>
          <w:sz w:val="28"/>
          <w:szCs w:val="28"/>
        </w:rPr>
      </w:pPr>
    </w:p>
    <w:p w14:paraId="38E97EA4" w14:textId="77777777" w:rsidR="00E849EA" w:rsidRPr="00C04C52" w:rsidRDefault="00E849EA" w:rsidP="00E849EA">
      <w:pPr>
        <w:rPr>
          <w:b/>
          <w:sz w:val="28"/>
          <w:szCs w:val="28"/>
        </w:rPr>
      </w:pPr>
      <w:r>
        <w:rPr>
          <w:b/>
          <w:sz w:val="28"/>
          <w:szCs w:val="28"/>
        </w:rPr>
        <w:t xml:space="preserve">2.3   </w:t>
      </w:r>
      <w:r w:rsidRPr="00C04C52">
        <w:rPr>
          <w:b/>
          <w:sz w:val="28"/>
          <w:szCs w:val="28"/>
        </w:rPr>
        <w:t>WATER VAPOR</w:t>
      </w:r>
    </w:p>
    <w:p w14:paraId="70AC3104" w14:textId="77777777" w:rsidR="00E849EA" w:rsidRPr="00CB75E4" w:rsidRDefault="00E849EA" w:rsidP="00E849EA">
      <w:pPr>
        <w:rPr>
          <w:b/>
          <w:sz w:val="24"/>
          <w:szCs w:val="24"/>
        </w:rPr>
      </w:pPr>
      <w:r w:rsidRPr="00CB75E4">
        <w:rPr>
          <w:sz w:val="24"/>
          <w:szCs w:val="24"/>
        </w:rPr>
        <w:t>Water vapor is one of the gases in air. Unlike nitrogen and oxygen which are constant in the bottom 100 km of the atmosphere, water-vapor concentration can vary widely in time and space. Most people are familiar with relative</w:t>
      </w:r>
      <w:r w:rsidRPr="00CB75E4">
        <w:rPr>
          <w:b/>
          <w:sz w:val="24"/>
          <w:szCs w:val="24"/>
        </w:rPr>
        <w:t xml:space="preserve"> </w:t>
      </w:r>
      <w:r w:rsidRPr="00CB75E4">
        <w:rPr>
          <w:sz w:val="24"/>
          <w:szCs w:val="24"/>
        </w:rPr>
        <w:t>humidity as a measure of water-vapor concentration because it affects our body’s moisture and heat regulation. But other humidity variables are much more useful in other contexts. Storms get much of their energy from water vapor when water vapor condenses or freezes it releases latent heat. For this reason we carefully track water vapor as it rises in buoyant thermals or is carried by horizontal winds. The amount of moisture available to a storm also regulates the amount of rain or snow precipitating out. What allows air to hold water as vapor in one case, but forces the vapor to condense in another? This depends on a concept called “saturation”</w:t>
      </w:r>
      <w:r w:rsidRPr="00CB75E4">
        <w:rPr>
          <w:b/>
          <w:sz w:val="24"/>
          <w:szCs w:val="24"/>
        </w:rPr>
        <w:t xml:space="preserve"> </w:t>
      </w:r>
      <w:r w:rsidRPr="00CB75E4">
        <w:rPr>
          <w:sz w:val="24"/>
          <w:szCs w:val="24"/>
        </w:rPr>
        <w:fldChar w:fldCharType="begin" w:fldLock="1"/>
      </w:r>
      <w:r w:rsidRPr="00CB75E4">
        <w:rPr>
          <w:sz w:val="24"/>
          <w:szCs w:val="24"/>
        </w:rPr>
        <w:instrText>ADDIN CSL_CITATION {"citationItems":[{"id":"ITEM-1","itemData":{"ISBN":"9780511794285","author":[{"dropping-particle":"","family":"Wang","given":"Pao K","non-dropping-particle":"","parse-names":false,"suffix":""}],"id":"ITEM-1","issued":{"date-parts":[["2017"]]},"page":"86-106","title":"Water vapor Water vapor Liquid water (","type":"article-journal"},"uris":["http://www.mendeley.com/documents/?uuid=5eb69a57-10a6-4783-baf9-89aa200d0819"]}],"mendeley":{"formattedCitation":"(Wang, 2017)","plainTextFormattedCitation":"(Wang, 2017)","previouslyFormattedCitation":"(Wang, 2017)"},"properties":{"noteIndex":0},"schema":"https://github.com/citation-style-language/schema/raw/master/csl-citation.json"}</w:instrText>
      </w:r>
      <w:r w:rsidRPr="00CB75E4">
        <w:rPr>
          <w:sz w:val="24"/>
          <w:szCs w:val="24"/>
        </w:rPr>
        <w:fldChar w:fldCharType="separate"/>
      </w:r>
      <w:r w:rsidRPr="00CB75E4">
        <w:rPr>
          <w:noProof/>
          <w:sz w:val="24"/>
          <w:szCs w:val="24"/>
        </w:rPr>
        <w:t>(Wang, 2017)</w:t>
      </w:r>
      <w:r w:rsidRPr="00CB75E4">
        <w:rPr>
          <w:sz w:val="24"/>
          <w:szCs w:val="24"/>
        </w:rPr>
        <w:fldChar w:fldCharType="end"/>
      </w:r>
      <w:r w:rsidRPr="00CB75E4">
        <w:rPr>
          <w:b/>
          <w:sz w:val="24"/>
          <w:szCs w:val="24"/>
        </w:rPr>
        <w:t>.</w:t>
      </w:r>
    </w:p>
    <w:p w14:paraId="18E165AF" w14:textId="77777777" w:rsidR="00E849EA" w:rsidRPr="00C04C52" w:rsidRDefault="00E849EA" w:rsidP="00E849EA">
      <w:pPr>
        <w:rPr>
          <w:b/>
          <w:sz w:val="28"/>
          <w:szCs w:val="28"/>
        </w:rPr>
      </w:pPr>
    </w:p>
    <w:p w14:paraId="49190DD8" w14:textId="77777777" w:rsidR="00CB75E4" w:rsidRDefault="00CB75E4" w:rsidP="00E849EA">
      <w:pPr>
        <w:jc w:val="center"/>
        <w:rPr>
          <w:b/>
          <w:sz w:val="28"/>
          <w:szCs w:val="28"/>
        </w:rPr>
      </w:pPr>
    </w:p>
    <w:p w14:paraId="48BB029E" w14:textId="77777777" w:rsidR="00CB75E4" w:rsidRDefault="00CB75E4" w:rsidP="00E849EA">
      <w:pPr>
        <w:jc w:val="center"/>
        <w:rPr>
          <w:b/>
          <w:sz w:val="28"/>
          <w:szCs w:val="28"/>
        </w:rPr>
      </w:pPr>
    </w:p>
    <w:p w14:paraId="1A06AE89" w14:textId="6134FC2C" w:rsidR="00E849EA" w:rsidRPr="00C04C52" w:rsidRDefault="00E849EA" w:rsidP="00E849EA">
      <w:pPr>
        <w:jc w:val="center"/>
        <w:rPr>
          <w:b/>
          <w:sz w:val="28"/>
          <w:szCs w:val="28"/>
        </w:rPr>
      </w:pPr>
      <w:r>
        <w:rPr>
          <w:b/>
          <w:sz w:val="28"/>
          <w:szCs w:val="28"/>
        </w:rPr>
        <w:t>5</w:t>
      </w:r>
    </w:p>
    <w:p w14:paraId="0D628DF2" w14:textId="77777777" w:rsidR="00E849EA" w:rsidRPr="00C04C52" w:rsidRDefault="00E849EA" w:rsidP="00E849EA">
      <w:pPr>
        <w:rPr>
          <w:b/>
          <w:sz w:val="28"/>
          <w:szCs w:val="28"/>
        </w:rPr>
      </w:pPr>
      <w:r>
        <w:rPr>
          <w:b/>
          <w:sz w:val="28"/>
          <w:szCs w:val="28"/>
        </w:rPr>
        <w:lastRenderedPageBreak/>
        <w:t xml:space="preserve">2.4   </w:t>
      </w:r>
      <w:r w:rsidRPr="00C04C52">
        <w:rPr>
          <w:b/>
          <w:sz w:val="28"/>
          <w:szCs w:val="28"/>
        </w:rPr>
        <w:t>SATURATED WATER VAPOR</w:t>
      </w:r>
    </w:p>
    <w:p w14:paraId="18EC3E08" w14:textId="77777777" w:rsidR="00E849EA" w:rsidRPr="00CB75E4" w:rsidRDefault="00E849EA" w:rsidP="00E849EA">
      <w:pPr>
        <w:rPr>
          <w:b/>
          <w:sz w:val="24"/>
          <w:szCs w:val="24"/>
        </w:rPr>
      </w:pPr>
      <w:r w:rsidRPr="00CB75E4">
        <w:rPr>
          <w:sz w:val="24"/>
          <w:szCs w:val="24"/>
        </w:rPr>
        <w:t xml:space="preserve">A saturated vapor is a vapor that is in contact with its own liquid within a confined space. When the enclosed space above a liquid is saturated with vapor molecules and can hold no more molecules, the pressure exerted by this saturated vapor is said to be the saturated vapor pressure (s. v. p) of the liquid. The vapor is said to be saturated when the number of molecules escaping from the liquid per unit is equal to the number returning to the liquid per unit time. The saturated vapor is thus said to be in a state of dynamic equilibrium with its own liquid. Saturated vapor pressure increases with temperature </w:t>
      </w:r>
      <w:r w:rsidRPr="00CB75E4">
        <w:rPr>
          <w:sz w:val="24"/>
          <w:szCs w:val="24"/>
        </w:rPr>
        <w:fldChar w:fldCharType="begin" w:fldLock="1"/>
      </w:r>
      <w:r w:rsidRPr="00CB75E4">
        <w:rPr>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VAPOUR PRESSURE","type":"article-journal","volume":"11"},"uris":["http://www.mendeley.com/documents/?uuid=b8cba52f-9ba5-4de8-b2be-d13c843ac4c5"]}],"mendeley":{"formattedCitation":"(Ummah, 2019)","plainTextFormattedCitation":"(Ummah, 2019)","previouslyFormattedCitation":"(Ummah, 2019)"},"properties":{"noteIndex":0},"schema":"https://github.com/citation-style-language/schema/raw/master/csl-citation.json"}</w:instrText>
      </w:r>
      <w:r w:rsidRPr="00CB75E4">
        <w:rPr>
          <w:sz w:val="24"/>
          <w:szCs w:val="24"/>
        </w:rPr>
        <w:fldChar w:fldCharType="separate"/>
      </w:r>
      <w:r w:rsidRPr="00CB75E4">
        <w:rPr>
          <w:noProof/>
          <w:sz w:val="24"/>
          <w:szCs w:val="24"/>
        </w:rPr>
        <w:t>(Ummah, 2019)</w:t>
      </w:r>
      <w:r w:rsidRPr="00CB75E4">
        <w:rPr>
          <w:sz w:val="24"/>
          <w:szCs w:val="24"/>
        </w:rPr>
        <w:fldChar w:fldCharType="end"/>
      </w:r>
    </w:p>
    <w:p w14:paraId="3A146677" w14:textId="77777777" w:rsidR="00E849EA" w:rsidRPr="00C04C52" w:rsidRDefault="00E849EA" w:rsidP="00E849EA">
      <w:pPr>
        <w:rPr>
          <w:b/>
          <w:sz w:val="28"/>
          <w:szCs w:val="28"/>
        </w:rPr>
      </w:pPr>
    </w:p>
    <w:p w14:paraId="3BABA77E" w14:textId="77777777" w:rsidR="00E849EA" w:rsidRPr="00C04C52" w:rsidRDefault="00E849EA" w:rsidP="00E849EA">
      <w:pPr>
        <w:rPr>
          <w:b/>
          <w:sz w:val="28"/>
          <w:szCs w:val="28"/>
        </w:rPr>
      </w:pPr>
      <w:r>
        <w:rPr>
          <w:b/>
          <w:sz w:val="28"/>
          <w:szCs w:val="28"/>
        </w:rPr>
        <w:t xml:space="preserve">2.5   </w:t>
      </w:r>
      <w:r w:rsidRPr="00C04C52">
        <w:rPr>
          <w:b/>
          <w:sz w:val="28"/>
          <w:szCs w:val="28"/>
        </w:rPr>
        <w:t>ATMOSPHERIC PRESSURE</w:t>
      </w:r>
    </w:p>
    <w:p w14:paraId="43455275" w14:textId="77777777" w:rsidR="00E849EA" w:rsidRPr="00CB75E4" w:rsidRDefault="00E849EA" w:rsidP="00E849EA">
      <w:pPr>
        <w:rPr>
          <w:b/>
          <w:sz w:val="24"/>
          <w:szCs w:val="24"/>
        </w:rPr>
      </w:pPr>
      <w:r w:rsidRPr="00CB75E4">
        <w:rPr>
          <w:sz w:val="24"/>
          <w:szCs w:val="24"/>
        </w:rPr>
        <w:t xml:space="preserve">The air around you has weight, and it presses against everything it touches. That pressure is called atmospheric pressure, or air pressure. It is the force exerted on a surface by the air above it as gravity pulls it to Earth. Atmospheric pressure is commonly measured with a barometer. In a barometer, a column of mercury in a glass tube rises or falls as the weight of the atmosphere changes. An atmosphere is a unit of measurement equal to the average air pressure at sea level at a temperature of 15 degrees Celsius. One atmosphere is 760 millimeters of mercury </w:t>
      </w:r>
      <w:r w:rsidRPr="00CB75E4">
        <w:rPr>
          <w:sz w:val="24"/>
          <w:szCs w:val="24"/>
        </w:rPr>
        <w:fldChar w:fldCharType="begin" w:fldLock="1"/>
      </w:r>
      <w:r w:rsidRPr="00CB75E4">
        <w:rPr>
          <w:sz w:val="24"/>
          <w:szCs w:val="24"/>
        </w:rPr>
        <w:instrText>ADDIN CSL_CITATION {"citationItems":[{"id":"ITEM-1","itemData":{"author":[{"dropping-particle":"","family":"Atkinson","given":"Roger","non-dropping-particle":"","parse-names":false,"suffix":""},{"dropping-particle":"","family":"Aschmann","given":"Sara M","non-dropping-particle":"","parse-names":false,"suffix":""}],"id":"ITEM-1","issued":{"date-parts":[["1985"]]},"page":"33-41","title":"and Atmospheric Pressure","type":"article-journal","volume":"17"},"uris":["http://www.mendeley.com/documents/?uuid=f3e0d00e-ccaa-4fac-b8f3-e2a665214b59"]}],"mendeley":{"formattedCitation":"(Atkinson &amp; Aschmann, 1985)","plainTextFormattedCitation":"(Atkinson &amp; Aschmann, 1985)","previouslyFormattedCitation":"(Atkinson &amp; Aschmann, 1985)"},"properties":{"noteIndex":0},"schema":"https://github.com/citation-style-language/schema/raw/master/csl-citation.json"}</w:instrText>
      </w:r>
      <w:r w:rsidRPr="00CB75E4">
        <w:rPr>
          <w:sz w:val="24"/>
          <w:szCs w:val="24"/>
        </w:rPr>
        <w:fldChar w:fldCharType="separate"/>
      </w:r>
      <w:r w:rsidRPr="00CB75E4">
        <w:rPr>
          <w:noProof/>
          <w:sz w:val="24"/>
          <w:szCs w:val="24"/>
        </w:rPr>
        <w:t>(Atkinson &amp; Aschmann, 1985)</w:t>
      </w:r>
      <w:r w:rsidRPr="00CB75E4">
        <w:rPr>
          <w:sz w:val="24"/>
          <w:szCs w:val="24"/>
        </w:rPr>
        <w:fldChar w:fldCharType="end"/>
      </w:r>
    </w:p>
    <w:p w14:paraId="5579297F" w14:textId="77777777" w:rsidR="00E849EA" w:rsidRDefault="00E849EA" w:rsidP="00E849EA">
      <w:pPr>
        <w:rPr>
          <w:b/>
          <w:sz w:val="28"/>
          <w:szCs w:val="28"/>
        </w:rPr>
      </w:pPr>
    </w:p>
    <w:p w14:paraId="2439C28F" w14:textId="77777777" w:rsidR="00E849EA" w:rsidRDefault="00E849EA" w:rsidP="00E849EA">
      <w:pPr>
        <w:rPr>
          <w:b/>
          <w:sz w:val="28"/>
          <w:szCs w:val="28"/>
        </w:rPr>
      </w:pPr>
    </w:p>
    <w:p w14:paraId="56E99E1F" w14:textId="77777777" w:rsidR="00E849EA" w:rsidRDefault="00E849EA" w:rsidP="00E849EA">
      <w:pPr>
        <w:rPr>
          <w:b/>
          <w:sz w:val="28"/>
          <w:szCs w:val="28"/>
        </w:rPr>
      </w:pPr>
    </w:p>
    <w:p w14:paraId="5B63F19D" w14:textId="77777777" w:rsidR="00E849EA" w:rsidRDefault="00E849EA" w:rsidP="00E849EA">
      <w:pPr>
        <w:rPr>
          <w:b/>
          <w:sz w:val="28"/>
          <w:szCs w:val="28"/>
        </w:rPr>
      </w:pPr>
    </w:p>
    <w:p w14:paraId="2438F286" w14:textId="77777777" w:rsidR="00E849EA" w:rsidRDefault="00E849EA" w:rsidP="00E849EA">
      <w:pPr>
        <w:rPr>
          <w:b/>
          <w:sz w:val="28"/>
          <w:szCs w:val="28"/>
        </w:rPr>
      </w:pPr>
    </w:p>
    <w:p w14:paraId="37BCB408" w14:textId="77777777" w:rsidR="00E849EA" w:rsidRDefault="00E849EA" w:rsidP="00E849EA">
      <w:pPr>
        <w:jc w:val="center"/>
        <w:rPr>
          <w:b/>
          <w:sz w:val="28"/>
          <w:szCs w:val="28"/>
        </w:rPr>
      </w:pPr>
    </w:p>
    <w:p w14:paraId="5D5356F8" w14:textId="77777777" w:rsidR="00E849EA" w:rsidRDefault="00E849EA" w:rsidP="00E849EA">
      <w:pPr>
        <w:jc w:val="center"/>
        <w:rPr>
          <w:b/>
          <w:sz w:val="28"/>
          <w:szCs w:val="28"/>
        </w:rPr>
      </w:pPr>
    </w:p>
    <w:p w14:paraId="613C4D8C" w14:textId="77777777" w:rsidR="00E849EA" w:rsidRDefault="00E849EA" w:rsidP="00E849EA">
      <w:pPr>
        <w:jc w:val="center"/>
        <w:rPr>
          <w:b/>
          <w:sz w:val="28"/>
          <w:szCs w:val="28"/>
        </w:rPr>
      </w:pPr>
    </w:p>
    <w:p w14:paraId="6177CB73" w14:textId="77777777" w:rsidR="00E849EA" w:rsidRDefault="00E849EA" w:rsidP="00E849EA">
      <w:pPr>
        <w:jc w:val="center"/>
        <w:rPr>
          <w:b/>
          <w:sz w:val="28"/>
          <w:szCs w:val="28"/>
        </w:rPr>
      </w:pPr>
    </w:p>
    <w:p w14:paraId="4BC4E194" w14:textId="77777777" w:rsidR="00E849EA" w:rsidRDefault="00E849EA" w:rsidP="00E849EA">
      <w:pPr>
        <w:jc w:val="center"/>
        <w:rPr>
          <w:b/>
          <w:sz w:val="28"/>
          <w:szCs w:val="28"/>
        </w:rPr>
      </w:pPr>
      <w:r>
        <w:rPr>
          <w:b/>
          <w:sz w:val="28"/>
          <w:szCs w:val="28"/>
        </w:rPr>
        <w:t>6</w:t>
      </w:r>
    </w:p>
    <w:p w14:paraId="1D87BB85" w14:textId="77777777" w:rsidR="00CB75E4" w:rsidRDefault="00CB75E4" w:rsidP="00E849EA">
      <w:pPr>
        <w:jc w:val="center"/>
        <w:rPr>
          <w:b/>
          <w:sz w:val="28"/>
          <w:szCs w:val="28"/>
        </w:rPr>
      </w:pPr>
    </w:p>
    <w:p w14:paraId="38EB3DA4" w14:textId="77777777" w:rsidR="00CB75E4" w:rsidRDefault="00CB75E4" w:rsidP="00E849EA">
      <w:pPr>
        <w:jc w:val="center"/>
        <w:rPr>
          <w:b/>
          <w:sz w:val="28"/>
          <w:szCs w:val="28"/>
        </w:rPr>
      </w:pPr>
    </w:p>
    <w:p w14:paraId="5B0ECCB2" w14:textId="7B3199EE" w:rsidR="00E849EA" w:rsidRDefault="00E849EA" w:rsidP="00E849EA">
      <w:pPr>
        <w:jc w:val="center"/>
        <w:rPr>
          <w:b/>
          <w:sz w:val="28"/>
          <w:szCs w:val="28"/>
        </w:rPr>
      </w:pPr>
      <w:r>
        <w:rPr>
          <w:b/>
          <w:sz w:val="28"/>
          <w:szCs w:val="28"/>
        </w:rPr>
        <w:lastRenderedPageBreak/>
        <w:t>CHAPTER THREE</w:t>
      </w:r>
    </w:p>
    <w:p w14:paraId="61CFB203" w14:textId="77777777" w:rsidR="00E849EA" w:rsidRDefault="00E849EA" w:rsidP="00E849EA">
      <w:pPr>
        <w:rPr>
          <w:b/>
          <w:sz w:val="28"/>
          <w:szCs w:val="28"/>
        </w:rPr>
      </w:pPr>
      <w:r>
        <w:rPr>
          <w:b/>
          <w:sz w:val="28"/>
          <w:szCs w:val="28"/>
        </w:rPr>
        <w:t>3.1   STUDY AREA</w:t>
      </w:r>
    </w:p>
    <w:p w14:paraId="77ED05C3" w14:textId="77777777" w:rsidR="00E849EA" w:rsidRPr="00CB75E4" w:rsidRDefault="00E849EA" w:rsidP="00E849EA">
      <w:pPr>
        <w:rPr>
          <w:b/>
          <w:sz w:val="24"/>
          <w:szCs w:val="24"/>
        </w:rPr>
      </w:pPr>
      <w:r w:rsidRPr="00CB75E4">
        <w:rPr>
          <w:bCs/>
          <w:sz w:val="24"/>
          <w:szCs w:val="24"/>
        </w:rPr>
        <w:t xml:space="preserve">The study area is Zaria, Kaduna State, Nigeria. It is one of the aviation campus representing the North-West aviation college . It is located between Latitude </w:t>
      </w:r>
      <m:oMath>
        <m:r>
          <w:rPr>
            <w:rFonts w:ascii="Cambria Math" w:hAnsi="Cambria Math" w:cs="Times New Roman"/>
            <w:sz w:val="24"/>
            <w:szCs w:val="24"/>
          </w:rPr>
          <m:t>11°</m:t>
        </m:r>
      </m:oMath>
      <w:r w:rsidRPr="00CB75E4">
        <w:rPr>
          <w:rFonts w:ascii="Times New Roman" w:hAnsi="Times New Roman" w:cs="Times New Roman"/>
          <w:sz w:val="24"/>
          <w:szCs w:val="24"/>
        </w:rPr>
        <w:t>0</w:t>
      </w:r>
      <w:r w:rsidRPr="00CB75E4">
        <w:rPr>
          <w:sz w:val="24"/>
          <w:szCs w:val="24"/>
        </w:rPr>
        <w:t xml:space="preserve">'N and </w:t>
      </w:r>
      <m:oMath>
        <m:r>
          <w:rPr>
            <w:rFonts w:ascii="Cambria Math" w:hAnsi="Cambria Math" w:cs="Times New Roman"/>
            <w:sz w:val="24"/>
            <w:szCs w:val="24"/>
          </w:rPr>
          <m:t>11°</m:t>
        </m:r>
      </m:oMath>
      <w:r w:rsidRPr="00CB75E4">
        <w:rPr>
          <w:sz w:val="24"/>
          <w:szCs w:val="24"/>
        </w:rPr>
        <w:t xml:space="preserve">10'N  </w:t>
      </w:r>
      <w:r w:rsidRPr="00CB75E4">
        <w:rPr>
          <w:bCs/>
          <w:sz w:val="24"/>
          <w:szCs w:val="24"/>
        </w:rPr>
        <w:t xml:space="preserve"> and between Longitudes 7º34'E and 7º48'E. It comprises two Local Government Areas (LGAs) of Sabon-Gari and Zaria. Bounded to the west and North- west by Giwa LGA, to the South by Igabi, to the North- east by Kudan, and to the South-east by Soba L.G.As of the State. The study area is characterized by tropical continental climate (the Koppen’s Aw climate), with two well pronounced seasons (i.e. wet and dry) </w:t>
      </w:r>
      <w:r w:rsidRPr="00CB75E4">
        <w:rPr>
          <w:b/>
          <w:sz w:val="24"/>
          <w:szCs w:val="24"/>
        </w:rPr>
        <w:fldChar w:fldCharType="begin" w:fldLock="1"/>
      </w:r>
      <w:r w:rsidRPr="00CB75E4">
        <w:rPr>
          <w:b/>
          <w:sz w:val="24"/>
          <w:szCs w:val="24"/>
        </w:rPr>
        <w:instrText>ADDIN CSL_CITATION {"citationItems":[{"id":"ITEM-1","itemData":{"author":[{"dropping-particle":"","family":"Hazo","given":"Abdulrahman Isah","non-dropping-particle":"","parse-names":false,"suffix":""},{"dropping-particle":"","family":"Alemaka","given":"John","non-dropping-particle":"","parse-names":false,"suffix":""},{"dropping-particle":"","family":"Atiku","given":"Khadija","non-dropping-particle":"","parse-names":false,"suffix":""},{"dropping-particle":"","family":"Musa","given":"Aliyu Bello","non-dropping-particle":"","parse-names":false,"suffix":""}],"id":"ITEM-1","issue":"1","issued":{"date-parts":[["2020"]]},"page":"1-11","title":"Analysis of Trends and Variability in Air Temperature as Evidence of Climate Change in Zaria , Kaduna State , Nigeria","type":"article-journal","volume":"6"},"uris":["http://www.mendeley.com/documents/?uuid=946c11ac-e2af-4869-9717-40dea0f9f4e4"]}],"mendeley":{"formattedCitation":"(Hazo et al., 2020)","plainTextFormattedCitation":"(Hazo et al., 2020)","previouslyFormattedCitation":"(Hazo et al., 2020)"},"properties":{"noteIndex":0},"schema":"https://github.com/citation-style-language/schema/raw/master/csl-citation.json"}</w:instrText>
      </w:r>
      <w:r w:rsidRPr="00CB75E4">
        <w:rPr>
          <w:b/>
          <w:sz w:val="24"/>
          <w:szCs w:val="24"/>
        </w:rPr>
        <w:fldChar w:fldCharType="separate"/>
      </w:r>
      <w:r w:rsidRPr="00CB75E4">
        <w:rPr>
          <w:noProof/>
          <w:sz w:val="24"/>
          <w:szCs w:val="24"/>
        </w:rPr>
        <w:t>(Hazo et al., 2020)</w:t>
      </w:r>
      <w:r w:rsidRPr="00CB75E4">
        <w:rPr>
          <w:b/>
          <w:sz w:val="24"/>
          <w:szCs w:val="24"/>
        </w:rPr>
        <w:fldChar w:fldCharType="end"/>
      </w:r>
      <w:r w:rsidRPr="00CB75E4">
        <w:rPr>
          <w:b/>
          <w:sz w:val="24"/>
          <w:szCs w:val="24"/>
        </w:rPr>
        <w:t>.</w:t>
      </w:r>
    </w:p>
    <w:p w14:paraId="5B030086" w14:textId="77777777" w:rsidR="00E849EA" w:rsidRDefault="00E849EA" w:rsidP="00E849EA">
      <w:pPr>
        <w:rPr>
          <w:b/>
          <w:sz w:val="28"/>
          <w:szCs w:val="28"/>
        </w:rPr>
      </w:pPr>
    </w:p>
    <w:p w14:paraId="1D380A18" w14:textId="77777777" w:rsidR="00E849EA" w:rsidRDefault="00E849EA" w:rsidP="00E849EA">
      <w:pPr>
        <w:rPr>
          <w:b/>
          <w:sz w:val="28"/>
          <w:szCs w:val="28"/>
        </w:rPr>
      </w:pPr>
    </w:p>
    <w:p w14:paraId="09E80666" w14:textId="77777777" w:rsidR="00E849EA" w:rsidRPr="00D734B2" w:rsidRDefault="00E849EA" w:rsidP="00E849EA">
      <w:pPr>
        <w:spacing w:before="100" w:beforeAutospacing="1" w:after="100" w:afterAutospacing="1" w:line="240" w:lineRule="auto"/>
        <w:rPr>
          <w:rFonts w:ascii="Times New Roman" w:eastAsia="Times New Roman" w:hAnsi="Times New Roman" w:cs="Times New Roman"/>
          <w:sz w:val="24"/>
          <w:szCs w:val="24"/>
        </w:rPr>
      </w:pPr>
      <w:r w:rsidRPr="00D734B2">
        <w:rPr>
          <w:rFonts w:ascii="Times New Roman" w:eastAsia="Times New Roman" w:hAnsi="Times New Roman" w:cs="Times New Roman"/>
          <w:noProof/>
          <w:sz w:val="24"/>
          <w:szCs w:val="24"/>
        </w:rPr>
        <w:drawing>
          <wp:inline distT="0" distB="0" distL="0" distR="0" wp14:anchorId="7DE1DCA9" wp14:editId="5CDB2C1D">
            <wp:extent cx="6068291" cy="4289177"/>
            <wp:effectExtent l="0" t="0" r="8890" b="0"/>
            <wp:docPr id="2" name="Picture 2" descr="C:\Users\dell\Documents\Zaria Air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Zaria Airport.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134632" cy="4336068"/>
                    </a:xfrm>
                    <a:prstGeom prst="rect">
                      <a:avLst/>
                    </a:prstGeom>
                    <a:noFill/>
                    <a:ln>
                      <a:noFill/>
                    </a:ln>
                  </pic:spPr>
                </pic:pic>
              </a:graphicData>
            </a:graphic>
          </wp:inline>
        </w:drawing>
      </w:r>
    </w:p>
    <w:p w14:paraId="254A3C11" w14:textId="77777777" w:rsidR="00E849EA" w:rsidRDefault="00E849EA" w:rsidP="00E849EA">
      <w:pPr>
        <w:pStyle w:val="NormalWeb"/>
        <w:jc w:val="center"/>
        <w:rPr>
          <w:b/>
        </w:rPr>
      </w:pPr>
      <w:r w:rsidRPr="007448FF">
        <w:rPr>
          <w:b/>
        </w:rPr>
        <w:t>7</w:t>
      </w:r>
    </w:p>
    <w:p w14:paraId="6EA81BAD" w14:textId="77777777" w:rsidR="00CB75E4" w:rsidRDefault="00CB75E4" w:rsidP="00E849EA">
      <w:pPr>
        <w:pStyle w:val="NormalWeb"/>
        <w:jc w:val="center"/>
        <w:rPr>
          <w:b/>
          <w:sz w:val="28"/>
          <w:szCs w:val="28"/>
        </w:rPr>
      </w:pPr>
    </w:p>
    <w:p w14:paraId="2BEF16D1" w14:textId="1EA9AEEA" w:rsidR="00E849EA" w:rsidRPr="007448FF" w:rsidRDefault="00E849EA" w:rsidP="00E849EA">
      <w:pPr>
        <w:pStyle w:val="NormalWeb"/>
        <w:jc w:val="center"/>
        <w:rPr>
          <w:b/>
        </w:rPr>
      </w:pPr>
      <w:r>
        <w:rPr>
          <w:b/>
          <w:sz w:val="28"/>
          <w:szCs w:val="28"/>
        </w:rPr>
        <w:lastRenderedPageBreak/>
        <w:t>3.2   DATA ACQUISATION</w:t>
      </w:r>
    </w:p>
    <w:p w14:paraId="0E4B2413" w14:textId="77777777" w:rsidR="00E849EA" w:rsidRPr="00CB75E4" w:rsidRDefault="00E849EA" w:rsidP="00E849EA">
      <w:pPr>
        <w:rPr>
          <w:bCs/>
          <w:sz w:val="24"/>
          <w:szCs w:val="24"/>
        </w:rPr>
      </w:pPr>
      <w:r w:rsidRPr="00CB75E4">
        <w:rPr>
          <w:bCs/>
          <w:sz w:val="24"/>
          <w:szCs w:val="24"/>
        </w:rPr>
        <w:t>The data used for this study were 11-year period (2013 to 2024) of daily temperature, atmospheric pressure and relative humidity and 9- years (2013-2022) of the Monthly average temperature, atmospheric pressure and relative humidity of the study area. The data were retrieved from the archive of the Nigeria Meteorological Agency (NIMET) Oshodi, Lagos, Nigeria.</w:t>
      </w:r>
    </w:p>
    <w:p w14:paraId="73B39FB3" w14:textId="77777777" w:rsidR="00E849EA" w:rsidRPr="004726B3" w:rsidRDefault="00E849EA" w:rsidP="00E849EA">
      <w:pPr>
        <w:rPr>
          <w:bCs/>
          <w:sz w:val="28"/>
          <w:szCs w:val="28"/>
        </w:rPr>
      </w:pPr>
    </w:p>
    <w:p w14:paraId="4D029C13" w14:textId="77777777" w:rsidR="00E849EA" w:rsidRDefault="00E849EA" w:rsidP="00E849EA">
      <w:pPr>
        <w:rPr>
          <w:b/>
          <w:sz w:val="28"/>
          <w:szCs w:val="28"/>
        </w:rPr>
      </w:pPr>
      <w:r>
        <w:rPr>
          <w:b/>
          <w:sz w:val="28"/>
          <w:szCs w:val="28"/>
        </w:rPr>
        <w:t>3.3   THEORETICAL BACKGROUND</w:t>
      </w:r>
    </w:p>
    <w:p w14:paraId="782A5D17" w14:textId="77777777" w:rsidR="00E849EA" w:rsidRPr="00CB75E4" w:rsidRDefault="00E849EA" w:rsidP="00E849EA">
      <w:pPr>
        <w:rPr>
          <w:sz w:val="24"/>
          <w:szCs w:val="24"/>
        </w:rPr>
      </w:pPr>
      <w:r w:rsidRPr="00CB75E4">
        <w:rPr>
          <w:sz w:val="24"/>
          <w:szCs w:val="24"/>
        </w:rPr>
        <w:t xml:space="preserve">N = Refractivity, measured in N-unit </w:t>
      </w:r>
    </w:p>
    <w:p w14:paraId="0C42338B" w14:textId="77777777" w:rsidR="00E849EA" w:rsidRPr="00CB75E4" w:rsidRDefault="00E849EA" w:rsidP="00E849EA">
      <w:pPr>
        <w:rPr>
          <w:sz w:val="24"/>
          <w:szCs w:val="24"/>
        </w:rPr>
      </w:pPr>
    </w:p>
    <w:p w14:paraId="62C01C75" w14:textId="77777777" w:rsidR="00E849EA" w:rsidRPr="00CB75E4" w:rsidRDefault="00E849EA" w:rsidP="00E849EA">
      <w:pPr>
        <w:rPr>
          <w:rFonts w:eastAsiaTheme="minorEastAsia"/>
          <w:bCs/>
          <w:sz w:val="24"/>
          <w:szCs w:val="24"/>
        </w:rPr>
      </w:pPr>
      <w:bookmarkStart w:id="6" w:name="_Hlk198972070"/>
      <w:r w:rsidRPr="00CB75E4">
        <w:rPr>
          <w:bCs/>
          <w:sz w:val="24"/>
          <w:szCs w:val="24"/>
        </w:rPr>
        <w:t xml:space="preserve">N= </w:t>
      </w:r>
      <m:oMath>
        <m:f>
          <m:fPr>
            <m:ctrlPr>
              <w:rPr>
                <w:rFonts w:ascii="Cambria Math" w:hAnsi="Cambria Math"/>
                <w:bCs/>
                <w:i/>
                <w:sz w:val="24"/>
                <w:szCs w:val="24"/>
              </w:rPr>
            </m:ctrlPr>
          </m:fPr>
          <m:num>
            <m:r>
              <w:rPr>
                <w:rFonts w:ascii="Cambria Math" w:hAnsi="Cambria Math"/>
                <w:sz w:val="24"/>
                <w:szCs w:val="24"/>
              </w:rPr>
              <m:t>77.6</m:t>
            </m:r>
          </m:num>
          <m:den>
            <m:r>
              <w:rPr>
                <w:rFonts w:ascii="Cambria Math" w:hAnsi="Cambria Math"/>
                <w:sz w:val="24"/>
                <w:szCs w:val="24"/>
              </w:rPr>
              <m:t>T</m:t>
            </m:r>
          </m:den>
        </m:f>
        <m:d>
          <m:dPr>
            <m:ctrlPr>
              <w:rPr>
                <w:rFonts w:ascii="Cambria Math" w:hAnsi="Cambria Math"/>
                <w:bCs/>
                <w:i/>
                <w:sz w:val="24"/>
                <w:szCs w:val="24"/>
              </w:rPr>
            </m:ctrlPr>
          </m:dPr>
          <m:e>
            <m:r>
              <w:rPr>
                <w:rFonts w:ascii="Cambria Math" w:hAnsi="Cambria Math"/>
                <w:sz w:val="24"/>
                <w:szCs w:val="24"/>
              </w:rPr>
              <m:t>P+4810</m:t>
            </m:r>
            <m:f>
              <m:fPr>
                <m:ctrlPr>
                  <w:rPr>
                    <w:rFonts w:ascii="Cambria Math" w:hAnsi="Cambria Math"/>
                    <w:bCs/>
                    <w:i/>
                    <w:sz w:val="24"/>
                    <w:szCs w:val="24"/>
                  </w:rPr>
                </m:ctrlPr>
              </m:fPr>
              <m:num>
                <m:r>
                  <w:rPr>
                    <w:rFonts w:ascii="Cambria Math" w:hAnsi="Cambria Math"/>
                    <w:sz w:val="24"/>
                    <w:szCs w:val="24"/>
                  </w:rPr>
                  <m:t>e</m:t>
                </m:r>
              </m:num>
              <m:den>
                <m:r>
                  <w:rPr>
                    <w:rFonts w:ascii="Cambria Math" w:hAnsi="Cambria Math"/>
                    <w:sz w:val="24"/>
                    <w:szCs w:val="24"/>
                  </w:rPr>
                  <m:t>T</m:t>
                </m:r>
              </m:den>
            </m:f>
          </m:e>
        </m:d>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dry+</m:t>
            </m:r>
          </m:sub>
        </m:sSub>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wet</m:t>
            </m:r>
          </m:sub>
        </m:sSub>
      </m:oMath>
      <w:r w:rsidRPr="00CB75E4">
        <w:rPr>
          <w:rFonts w:eastAsiaTheme="minorEastAsia"/>
          <w:bCs/>
          <w:sz w:val="24"/>
          <w:szCs w:val="24"/>
        </w:rPr>
        <w:t xml:space="preserve">  …………………….. (1)</w:t>
      </w:r>
    </w:p>
    <w:p w14:paraId="7F10A0D9" w14:textId="77777777" w:rsidR="00E849EA" w:rsidRPr="00CB75E4" w:rsidRDefault="00E849EA" w:rsidP="00E849EA">
      <w:pPr>
        <w:rPr>
          <w:rFonts w:eastAsiaTheme="minorEastAsia"/>
          <w:bCs/>
          <w:sz w:val="24"/>
          <w:szCs w:val="24"/>
        </w:rPr>
      </w:pPr>
    </w:p>
    <w:p w14:paraId="3BF797B3" w14:textId="77777777" w:rsidR="00E849EA" w:rsidRPr="00CB75E4" w:rsidRDefault="00E849EA" w:rsidP="00E849EA">
      <w:pPr>
        <w:rPr>
          <w:rFonts w:eastAsiaTheme="minorEastAsia"/>
          <w:bCs/>
          <w:sz w:val="24"/>
          <w:szCs w:val="24"/>
        </w:rPr>
      </w:pPr>
      <w:r w:rsidRPr="00CB75E4">
        <w:rPr>
          <w:rFonts w:eastAsiaTheme="minorEastAsia"/>
          <w:bCs/>
          <w:sz w:val="24"/>
          <w:szCs w:val="24"/>
        </w:rPr>
        <w:t xml:space="preserve">Expand to get </w:t>
      </w:r>
      <m:oMath>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dry</m:t>
            </m:r>
          </m:sub>
        </m:sSub>
        <m:r>
          <w:rPr>
            <w:rFonts w:ascii="Cambria Math" w:eastAsiaTheme="minorEastAsia" w:hAnsi="Cambria Math"/>
            <w:sz w:val="24"/>
            <w:szCs w:val="24"/>
          </w:rPr>
          <m:t xml:space="preserve"> and </m:t>
        </m:r>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 xml:space="preserve">wet </m:t>
            </m:r>
          </m:sub>
        </m:sSub>
      </m:oMath>
    </w:p>
    <w:p w14:paraId="2483730A" w14:textId="77777777" w:rsidR="00E849EA" w:rsidRPr="00CB75E4" w:rsidRDefault="00E849EA" w:rsidP="00E849EA">
      <w:pPr>
        <w:rPr>
          <w:rFonts w:eastAsiaTheme="minorEastAsia"/>
          <w:bCs/>
          <w:sz w:val="24"/>
          <w:szCs w:val="24"/>
        </w:rPr>
      </w:pPr>
    </w:p>
    <w:p w14:paraId="61E10545" w14:textId="77777777" w:rsidR="00E849EA" w:rsidRPr="00CB75E4" w:rsidRDefault="00E849EA" w:rsidP="00E849EA">
      <w:pPr>
        <w:rPr>
          <w:bCs/>
          <w:sz w:val="24"/>
          <w:szCs w:val="24"/>
        </w:rPr>
      </w:pPr>
      <w:bookmarkStart w:id="7" w:name="_Hlk198972431"/>
      <w:r w:rsidRPr="00CB75E4">
        <w:rPr>
          <w:bCs/>
          <w:sz w:val="24"/>
          <w:szCs w:val="24"/>
        </w:rPr>
        <w:t>With the “dry term” of radio refractivity given by:</w:t>
      </w:r>
    </w:p>
    <w:p w14:paraId="10942294" w14:textId="77777777" w:rsidR="00E849EA" w:rsidRPr="00CB75E4" w:rsidRDefault="00000000" w:rsidP="00E849EA">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dry</m:t>
            </m:r>
          </m:sub>
        </m:sSub>
        <m:r>
          <w:rPr>
            <w:rFonts w:ascii="Cambria Math" w:hAnsi="Cambria Math"/>
            <w:sz w:val="24"/>
            <w:szCs w:val="24"/>
          </w:rPr>
          <m:t>=77.6</m:t>
        </m:r>
        <m:f>
          <m:fPr>
            <m:ctrlPr>
              <w:rPr>
                <w:rFonts w:ascii="Cambria Math" w:hAnsi="Cambria Math"/>
                <w:bCs/>
                <w:i/>
                <w:sz w:val="24"/>
                <w:szCs w:val="24"/>
              </w:rPr>
            </m:ctrlPr>
          </m:fPr>
          <m:num>
            <m:r>
              <w:rPr>
                <w:rFonts w:ascii="Cambria Math" w:hAnsi="Cambria Math"/>
                <w:sz w:val="24"/>
                <w:szCs w:val="24"/>
              </w:rPr>
              <m:t>p</m:t>
            </m:r>
          </m:num>
          <m:den>
            <m:r>
              <w:rPr>
                <w:rFonts w:ascii="Cambria Math" w:hAnsi="Cambria Math"/>
                <w:sz w:val="24"/>
                <w:szCs w:val="24"/>
              </w:rPr>
              <m:t>T</m:t>
            </m:r>
          </m:den>
        </m:f>
        <m:r>
          <w:rPr>
            <w:rFonts w:ascii="Cambria Math" w:hAnsi="Cambria Math"/>
            <w:sz w:val="24"/>
            <w:szCs w:val="24"/>
          </w:rPr>
          <m:t xml:space="preserve">  </m:t>
        </m:r>
      </m:oMath>
      <w:r w:rsidR="00E849EA" w:rsidRPr="00CB75E4">
        <w:rPr>
          <w:rFonts w:eastAsiaTheme="minorEastAsia"/>
          <w:bCs/>
          <w:sz w:val="24"/>
          <w:szCs w:val="24"/>
        </w:rPr>
        <w:t xml:space="preserve"> …………………………………………………… (2)</w:t>
      </w:r>
    </w:p>
    <w:p w14:paraId="1DFF3A92" w14:textId="77777777" w:rsidR="00E849EA" w:rsidRPr="00CB75E4" w:rsidRDefault="00E849EA" w:rsidP="00E849EA">
      <w:pPr>
        <w:rPr>
          <w:bCs/>
          <w:sz w:val="24"/>
          <w:szCs w:val="24"/>
        </w:rPr>
      </w:pPr>
      <w:r w:rsidRPr="00CB75E4">
        <w:rPr>
          <w:bCs/>
          <w:sz w:val="24"/>
          <w:szCs w:val="24"/>
        </w:rPr>
        <w:t>With the “wet term” of radio refractivity given by:</w:t>
      </w:r>
    </w:p>
    <w:p w14:paraId="6376AC5B" w14:textId="77777777" w:rsidR="00E849EA" w:rsidRPr="00CB75E4" w:rsidRDefault="00000000" w:rsidP="00E849EA">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wet</m:t>
            </m:r>
          </m:sub>
        </m:sSub>
        <m:r>
          <w:rPr>
            <w:rFonts w:ascii="Cambria Math" w:hAnsi="Cambria Math"/>
            <w:sz w:val="24"/>
            <w:szCs w:val="24"/>
          </w:rPr>
          <m:t>=3.73×</m:t>
        </m:r>
        <m:sSup>
          <m:sSupPr>
            <m:ctrlPr>
              <w:rPr>
                <w:rFonts w:ascii="Cambria Math" w:hAnsi="Cambria Math"/>
                <w:bCs/>
                <w:i/>
                <w:sz w:val="24"/>
                <w:szCs w:val="24"/>
              </w:rPr>
            </m:ctrlPr>
          </m:sSupPr>
          <m:e>
            <m:r>
              <w:rPr>
                <w:rFonts w:ascii="Cambria Math" w:hAnsi="Cambria Math"/>
                <w:sz w:val="24"/>
                <w:szCs w:val="24"/>
              </w:rPr>
              <m:t>10</m:t>
            </m:r>
          </m:e>
          <m:sup>
            <m:r>
              <w:rPr>
                <w:rFonts w:ascii="Cambria Math" w:hAnsi="Cambria Math"/>
                <w:sz w:val="24"/>
                <w:szCs w:val="24"/>
              </w:rPr>
              <m:t>5</m:t>
            </m:r>
          </m:sup>
        </m:sSup>
        <m:f>
          <m:fPr>
            <m:ctrlPr>
              <w:rPr>
                <w:rFonts w:ascii="Cambria Math" w:hAnsi="Cambria Math"/>
                <w:bCs/>
                <w:i/>
                <w:sz w:val="24"/>
                <w:szCs w:val="24"/>
              </w:rPr>
            </m:ctrlPr>
          </m:fPr>
          <m:num>
            <m:r>
              <w:rPr>
                <w:rFonts w:ascii="Cambria Math" w:hAnsi="Cambria Math"/>
                <w:sz w:val="24"/>
                <w:szCs w:val="24"/>
              </w:rPr>
              <m:t>e</m:t>
            </m:r>
          </m:num>
          <m:den>
            <m:sSup>
              <m:sSupPr>
                <m:ctrlPr>
                  <w:rPr>
                    <w:rFonts w:ascii="Cambria Math" w:hAnsi="Cambria Math"/>
                    <w:bCs/>
                    <w:i/>
                    <w:sz w:val="24"/>
                    <w:szCs w:val="24"/>
                  </w:rPr>
                </m:ctrlPr>
              </m:sSupPr>
              <m:e>
                <m:r>
                  <w:rPr>
                    <w:rFonts w:ascii="Cambria Math" w:hAnsi="Cambria Math"/>
                    <w:sz w:val="24"/>
                    <w:szCs w:val="24"/>
                  </w:rPr>
                  <m:t>T</m:t>
                </m:r>
              </m:e>
              <m:sup>
                <m:r>
                  <w:rPr>
                    <w:rFonts w:ascii="Cambria Math" w:hAnsi="Cambria Math"/>
                    <w:sz w:val="24"/>
                    <w:szCs w:val="24"/>
                  </w:rPr>
                  <m:t>2</m:t>
                </m:r>
              </m:sup>
            </m:sSup>
          </m:den>
        </m:f>
      </m:oMath>
      <w:r w:rsidR="00E849EA" w:rsidRPr="00CB75E4">
        <w:rPr>
          <w:rFonts w:eastAsiaTheme="minorEastAsia"/>
          <w:bCs/>
          <w:sz w:val="24"/>
          <w:szCs w:val="24"/>
        </w:rPr>
        <w:t xml:space="preserve"> …………………………………………. (3)</w:t>
      </w:r>
    </w:p>
    <w:p w14:paraId="5ABF1D89" w14:textId="77777777" w:rsidR="00E849EA" w:rsidRPr="00CB75E4" w:rsidRDefault="00E849EA" w:rsidP="00E849EA">
      <w:pPr>
        <w:rPr>
          <w:bCs/>
          <w:sz w:val="24"/>
          <w:szCs w:val="24"/>
        </w:rPr>
      </w:pPr>
      <w:bookmarkStart w:id="8" w:name="_Hlk198973337"/>
      <w:r w:rsidRPr="00CB75E4">
        <w:rPr>
          <w:bCs/>
          <w:sz w:val="24"/>
          <w:szCs w:val="24"/>
        </w:rPr>
        <w:t>Where P= Atmospheric Pressure (hPa)</w:t>
      </w:r>
    </w:p>
    <w:p w14:paraId="70DD01FC" w14:textId="77777777" w:rsidR="00E849EA" w:rsidRPr="00CB75E4" w:rsidRDefault="00E849EA" w:rsidP="00E849EA">
      <w:pPr>
        <w:rPr>
          <w:bCs/>
          <w:sz w:val="24"/>
          <w:szCs w:val="24"/>
        </w:rPr>
      </w:pPr>
      <w:r w:rsidRPr="00CB75E4">
        <w:rPr>
          <w:bCs/>
          <w:sz w:val="24"/>
          <w:szCs w:val="24"/>
        </w:rPr>
        <w:t>T= Absolute Temperature (K)</w:t>
      </w:r>
    </w:p>
    <w:bookmarkEnd w:id="6"/>
    <w:bookmarkEnd w:id="7"/>
    <w:p w14:paraId="69A20BFE" w14:textId="77777777" w:rsidR="00E849EA" w:rsidRPr="00CB75E4" w:rsidRDefault="00E849EA" w:rsidP="00E849EA">
      <w:pPr>
        <w:rPr>
          <w:bCs/>
          <w:sz w:val="24"/>
          <w:szCs w:val="24"/>
        </w:rPr>
      </w:pPr>
      <w:r w:rsidRPr="00CB75E4">
        <w:rPr>
          <w:bCs/>
          <w:sz w:val="24"/>
          <w:szCs w:val="24"/>
        </w:rPr>
        <w:t>e= Water Vapour (hPa)</w:t>
      </w:r>
    </w:p>
    <w:p w14:paraId="08B2FB66" w14:textId="77777777" w:rsidR="00E849EA" w:rsidRDefault="00E849EA" w:rsidP="00E849EA">
      <w:pPr>
        <w:rPr>
          <w:bCs/>
          <w:sz w:val="28"/>
          <w:szCs w:val="28"/>
        </w:rPr>
      </w:pPr>
    </w:p>
    <w:p w14:paraId="55632FA7" w14:textId="77777777" w:rsidR="00E849EA" w:rsidRDefault="00E849EA" w:rsidP="00E849EA">
      <w:pPr>
        <w:rPr>
          <w:bCs/>
          <w:sz w:val="28"/>
          <w:szCs w:val="28"/>
        </w:rPr>
      </w:pPr>
    </w:p>
    <w:p w14:paraId="77E4B833" w14:textId="77777777" w:rsidR="00CB75E4" w:rsidRDefault="00CB75E4" w:rsidP="00E849EA">
      <w:pPr>
        <w:jc w:val="center"/>
        <w:rPr>
          <w:b/>
          <w:bCs/>
          <w:sz w:val="28"/>
          <w:szCs w:val="28"/>
        </w:rPr>
      </w:pPr>
    </w:p>
    <w:p w14:paraId="474A90D1" w14:textId="77777777" w:rsidR="00CB75E4" w:rsidRDefault="00CB75E4" w:rsidP="00E849EA">
      <w:pPr>
        <w:jc w:val="center"/>
        <w:rPr>
          <w:b/>
          <w:bCs/>
          <w:sz w:val="28"/>
          <w:szCs w:val="28"/>
        </w:rPr>
      </w:pPr>
    </w:p>
    <w:p w14:paraId="5927EAF7" w14:textId="1C7B752A" w:rsidR="00E849EA" w:rsidRPr="007448FF" w:rsidRDefault="00E849EA" w:rsidP="00E849EA">
      <w:pPr>
        <w:jc w:val="center"/>
        <w:rPr>
          <w:b/>
          <w:bCs/>
          <w:sz w:val="28"/>
          <w:szCs w:val="28"/>
        </w:rPr>
      </w:pPr>
      <w:r w:rsidRPr="007448FF">
        <w:rPr>
          <w:b/>
          <w:bCs/>
          <w:sz w:val="28"/>
          <w:szCs w:val="28"/>
        </w:rPr>
        <w:t>8</w:t>
      </w:r>
    </w:p>
    <w:p w14:paraId="6B6DE2A4" w14:textId="77777777" w:rsidR="00E849EA" w:rsidRPr="00CB75E4" w:rsidRDefault="00E849EA" w:rsidP="00E849EA">
      <w:pPr>
        <w:rPr>
          <w:bCs/>
          <w:sz w:val="24"/>
          <w:szCs w:val="24"/>
        </w:rPr>
      </w:pPr>
      <w:r w:rsidRPr="00CB75E4">
        <w:rPr>
          <w:bCs/>
          <w:sz w:val="24"/>
          <w:szCs w:val="24"/>
        </w:rPr>
        <w:lastRenderedPageBreak/>
        <w:t>The relationship between water vapour pressure (e) and relative humidity (RH) is given by the expression:</w:t>
      </w:r>
    </w:p>
    <w:p w14:paraId="719C9068" w14:textId="77777777" w:rsidR="00E849EA" w:rsidRPr="00CB75E4" w:rsidRDefault="00E849EA" w:rsidP="00E849EA">
      <w:pPr>
        <w:rPr>
          <w:bCs/>
          <w:sz w:val="24"/>
          <w:szCs w:val="24"/>
        </w:rPr>
      </w:pPr>
      <w:r w:rsidRPr="00CB75E4">
        <w:rPr>
          <w:bCs/>
          <w:sz w:val="24"/>
          <w:szCs w:val="24"/>
        </w:rPr>
        <w:t xml:space="preserve">  </w:t>
      </w:r>
    </w:p>
    <w:p w14:paraId="1E5CD61A" w14:textId="77777777" w:rsidR="00E849EA" w:rsidRPr="00CB75E4" w:rsidRDefault="00E849EA" w:rsidP="00E849EA">
      <w:pPr>
        <w:rPr>
          <w:rFonts w:eastAsiaTheme="minorEastAsia"/>
          <w:bCs/>
          <w:sz w:val="24"/>
          <w:szCs w:val="24"/>
        </w:rPr>
      </w:pPr>
      <w:r w:rsidRPr="00CB75E4">
        <w:rPr>
          <w:bCs/>
          <w:sz w:val="24"/>
          <w:szCs w:val="24"/>
        </w:rPr>
        <w:t xml:space="preserve">e= </w:t>
      </w:r>
      <m:oMath>
        <m:f>
          <m:fPr>
            <m:ctrlPr>
              <w:rPr>
                <w:rFonts w:ascii="Cambria Math" w:hAnsi="Cambria Math"/>
                <w:bCs/>
                <w:i/>
                <w:sz w:val="24"/>
                <w:szCs w:val="24"/>
              </w:rPr>
            </m:ctrlPr>
          </m:fPr>
          <m:num>
            <m:r>
              <w:rPr>
                <w:rFonts w:ascii="Cambria Math" w:hAnsi="Cambria Math"/>
                <w:sz w:val="24"/>
                <w:szCs w:val="24"/>
              </w:rPr>
              <m:t>H</m:t>
            </m:r>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s</m:t>
                </m:r>
              </m:sub>
            </m:sSub>
          </m:num>
          <m:den>
            <m:r>
              <w:rPr>
                <w:rFonts w:ascii="Cambria Math" w:hAnsi="Cambria Math"/>
                <w:sz w:val="24"/>
                <w:szCs w:val="24"/>
              </w:rPr>
              <m:t>100</m:t>
            </m:r>
          </m:den>
        </m:f>
      </m:oMath>
      <w:r w:rsidRPr="00CB75E4">
        <w:rPr>
          <w:rFonts w:eastAsiaTheme="minorEastAsia"/>
          <w:bCs/>
          <w:sz w:val="24"/>
          <w:szCs w:val="24"/>
        </w:rPr>
        <w:t xml:space="preserve">   ………………………………………………… (4)</w:t>
      </w:r>
    </w:p>
    <w:p w14:paraId="6A8E61B5" w14:textId="77777777" w:rsidR="00E849EA" w:rsidRPr="00CB75E4" w:rsidRDefault="00E849EA" w:rsidP="00E849EA">
      <w:pPr>
        <w:rPr>
          <w:rFonts w:eastAsiaTheme="minorEastAsia"/>
          <w:bCs/>
          <w:sz w:val="24"/>
          <w:szCs w:val="24"/>
        </w:rPr>
      </w:pPr>
      <w:r w:rsidRPr="00CB75E4">
        <w:rPr>
          <w:rFonts w:eastAsiaTheme="minorEastAsia"/>
          <w:bCs/>
          <w:sz w:val="24"/>
          <w:szCs w:val="24"/>
        </w:rPr>
        <w:t>Where H = Relative Humidity</w:t>
      </w:r>
    </w:p>
    <w:p w14:paraId="73475AC8" w14:textId="77777777" w:rsidR="00E849EA" w:rsidRPr="00CB75E4" w:rsidRDefault="00000000" w:rsidP="00E849EA">
      <w:pPr>
        <w:rPr>
          <w:rFonts w:eastAsiaTheme="minorEastAsia"/>
          <w:sz w:val="24"/>
          <w:szCs w:val="24"/>
        </w:rPr>
      </w:pPr>
      <m:oMath>
        <m:sSub>
          <m:sSubPr>
            <m:ctrlPr>
              <w:rPr>
                <w:rFonts w:ascii="Cambria Math" w:hAnsi="Cambria Math"/>
                <w:b/>
                <w:i/>
                <w:sz w:val="24"/>
                <w:szCs w:val="24"/>
              </w:rPr>
            </m:ctrlPr>
          </m:sSubPr>
          <m:e>
            <m:r>
              <m:rPr>
                <m:sty m:val="p"/>
              </m:rPr>
              <w:rPr>
                <w:rFonts w:ascii="Cambria Math" w:hAnsi="Cambria Math"/>
                <w:sz w:val="24"/>
                <w:szCs w:val="24"/>
              </w:rPr>
              <m:t>e</m:t>
            </m:r>
          </m:e>
          <m:sub>
            <m:r>
              <m:rPr>
                <m:sty m:val="bi"/>
              </m:rPr>
              <w:rPr>
                <w:rFonts w:ascii="Cambria Math" w:hAnsi="Cambria Math"/>
                <w:sz w:val="24"/>
                <w:szCs w:val="24"/>
              </w:rPr>
              <m:t xml:space="preserve">s </m:t>
            </m:r>
          </m:sub>
        </m:sSub>
      </m:oMath>
      <w:r w:rsidR="00E849EA" w:rsidRPr="00CB75E4">
        <w:rPr>
          <w:rFonts w:eastAsiaTheme="minorEastAsia"/>
          <w:sz w:val="24"/>
          <w:szCs w:val="24"/>
        </w:rPr>
        <w:t>= Saturated Water Vapor</w:t>
      </w:r>
    </w:p>
    <w:p w14:paraId="1372986E" w14:textId="77777777" w:rsidR="00E849EA" w:rsidRPr="00CB75E4" w:rsidRDefault="00E849EA" w:rsidP="00E849EA">
      <w:pPr>
        <w:rPr>
          <w:rFonts w:eastAsiaTheme="minorEastAsia"/>
          <w:sz w:val="24"/>
          <w:szCs w:val="24"/>
        </w:rPr>
      </w:pPr>
    </w:p>
    <w:p w14:paraId="2E4E6B7C" w14:textId="77777777" w:rsidR="00E849EA" w:rsidRPr="00CB75E4" w:rsidRDefault="00000000" w:rsidP="00E849EA">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a exp (</m:t>
        </m:r>
        <m:f>
          <m:fPr>
            <m:ctrlPr>
              <w:rPr>
                <w:rFonts w:ascii="Cambria Math" w:hAnsi="Cambria Math"/>
                <w:bCs/>
                <w:i/>
                <w:sz w:val="24"/>
                <w:szCs w:val="24"/>
              </w:rPr>
            </m:ctrlPr>
          </m:fPr>
          <m:num>
            <m:r>
              <w:rPr>
                <w:rFonts w:ascii="Cambria Math" w:hAnsi="Cambria Math"/>
                <w:sz w:val="24"/>
                <w:szCs w:val="24"/>
              </w:rPr>
              <m:t>bt</m:t>
            </m:r>
          </m:num>
          <m:den>
            <m:r>
              <w:rPr>
                <w:rFonts w:ascii="Cambria Math" w:hAnsi="Cambria Math"/>
                <w:sz w:val="24"/>
                <w:szCs w:val="24"/>
              </w:rPr>
              <m:t>t+c</m:t>
            </m:r>
          </m:den>
        </m:f>
      </m:oMath>
      <w:r w:rsidR="00E849EA" w:rsidRPr="00CB75E4">
        <w:rPr>
          <w:rFonts w:eastAsiaTheme="minorEastAsia"/>
          <w:bCs/>
          <w:sz w:val="24"/>
          <w:szCs w:val="24"/>
        </w:rPr>
        <w:t>)  ………………………………… (5)</w:t>
      </w:r>
    </w:p>
    <w:p w14:paraId="117E3E61" w14:textId="77777777" w:rsidR="00E849EA" w:rsidRPr="00CB75E4" w:rsidRDefault="00E849EA" w:rsidP="00E849EA">
      <w:pPr>
        <w:rPr>
          <w:rFonts w:eastAsiaTheme="minorEastAsia"/>
          <w:bCs/>
          <w:sz w:val="24"/>
          <w:szCs w:val="24"/>
        </w:rPr>
      </w:pPr>
    </w:p>
    <w:p w14:paraId="332BC9E9" w14:textId="77777777" w:rsidR="00E849EA" w:rsidRPr="00CB75E4" w:rsidRDefault="00E849EA" w:rsidP="00E849EA">
      <w:pPr>
        <w:rPr>
          <w:bCs/>
          <w:sz w:val="24"/>
          <w:szCs w:val="24"/>
        </w:rPr>
      </w:pPr>
      <w:bookmarkStart w:id="9" w:name="_Hlk198974124"/>
      <w:r w:rsidRPr="00CB75E4">
        <w:rPr>
          <w:bCs/>
          <w:sz w:val="24"/>
          <w:szCs w:val="24"/>
        </w:rPr>
        <w:t>Where, a = 6.1121</w:t>
      </w:r>
    </w:p>
    <w:p w14:paraId="31EDABBD" w14:textId="77777777" w:rsidR="00E849EA" w:rsidRPr="00CB75E4" w:rsidRDefault="00E849EA" w:rsidP="00E849EA">
      <w:pPr>
        <w:rPr>
          <w:bCs/>
          <w:sz w:val="24"/>
          <w:szCs w:val="24"/>
        </w:rPr>
      </w:pPr>
      <w:r w:rsidRPr="00CB75E4">
        <w:rPr>
          <w:bCs/>
          <w:sz w:val="24"/>
          <w:szCs w:val="24"/>
        </w:rPr>
        <w:t>b = 17.502</w:t>
      </w:r>
    </w:p>
    <w:p w14:paraId="05E23F11" w14:textId="77777777" w:rsidR="00E849EA" w:rsidRPr="00CB75E4" w:rsidRDefault="00E849EA" w:rsidP="00E849EA">
      <w:pPr>
        <w:rPr>
          <w:bCs/>
          <w:sz w:val="24"/>
          <w:szCs w:val="24"/>
        </w:rPr>
      </w:pPr>
      <w:r w:rsidRPr="00CB75E4">
        <w:rPr>
          <w:bCs/>
          <w:sz w:val="24"/>
          <w:szCs w:val="24"/>
        </w:rPr>
        <w:t>c = 24097</w:t>
      </w:r>
    </w:p>
    <w:p w14:paraId="539A14A4" w14:textId="77777777" w:rsidR="00E849EA" w:rsidRPr="00CB75E4" w:rsidRDefault="00E849EA" w:rsidP="00E849EA">
      <w:pPr>
        <w:rPr>
          <w:rFonts w:eastAsiaTheme="minorEastAsia"/>
          <w:sz w:val="24"/>
          <w:szCs w:val="24"/>
        </w:rPr>
      </w:pPr>
      <w:r w:rsidRPr="00CB75E4">
        <w:rPr>
          <w:bCs/>
          <w:sz w:val="24"/>
          <w:szCs w:val="24"/>
        </w:rPr>
        <w:t>t = Temperature (</w:t>
      </w:r>
      <m:oMath>
        <m:r>
          <w:rPr>
            <w:rFonts w:ascii="Cambria Math" w:hAnsi="Cambria Math"/>
            <w:sz w:val="24"/>
            <w:szCs w:val="24"/>
          </w:rPr>
          <m:t>℃)</m:t>
        </m:r>
      </m:oMath>
    </w:p>
    <w:p w14:paraId="5916AA86" w14:textId="77777777" w:rsidR="00E849EA" w:rsidRPr="00CB75E4" w:rsidRDefault="00E849EA" w:rsidP="00E849EA">
      <w:pPr>
        <w:rPr>
          <w:rFonts w:eastAsiaTheme="minorEastAsia"/>
          <w:bCs/>
          <w:sz w:val="24"/>
          <w:szCs w:val="24"/>
        </w:rPr>
      </w:pPr>
    </w:p>
    <w:bookmarkEnd w:id="8"/>
    <w:p w14:paraId="5598B371" w14:textId="77777777" w:rsidR="00E849EA" w:rsidRPr="00CB75E4" w:rsidRDefault="00E849EA" w:rsidP="00E849EA">
      <w:pPr>
        <w:rPr>
          <w:rFonts w:eastAsiaTheme="minorEastAsia"/>
          <w:bCs/>
          <w:sz w:val="24"/>
          <w:szCs w:val="24"/>
        </w:rPr>
      </w:pPr>
    </w:p>
    <w:p w14:paraId="5E28CAF1" w14:textId="77777777" w:rsidR="00E849EA" w:rsidRPr="00CB75E4" w:rsidRDefault="00E849EA" w:rsidP="00E849EA">
      <w:pPr>
        <w:rPr>
          <w:rFonts w:eastAsiaTheme="minorEastAsia"/>
          <w:bCs/>
          <w:sz w:val="24"/>
          <w:szCs w:val="24"/>
        </w:rPr>
      </w:pPr>
      <w:r w:rsidRPr="00CB75E4">
        <w:rPr>
          <w:rFonts w:eastAsiaTheme="minorEastAsia"/>
          <w:bCs/>
          <w:sz w:val="24"/>
          <w:szCs w:val="24"/>
        </w:rPr>
        <w:t>Refractivity Gradient:</w:t>
      </w:r>
    </w:p>
    <w:p w14:paraId="5DFE7809" w14:textId="77777777" w:rsidR="00E849EA" w:rsidRPr="00CB75E4" w:rsidRDefault="00E849EA" w:rsidP="00E849EA">
      <w:pPr>
        <w:rPr>
          <w:rFonts w:eastAsiaTheme="minorEastAsia"/>
          <w:bCs/>
          <w:sz w:val="24"/>
          <w:szCs w:val="24"/>
        </w:rPr>
      </w:pPr>
      <w:r w:rsidRPr="00CB75E4">
        <w:rPr>
          <w:rFonts w:eastAsiaTheme="minorEastAsia"/>
          <w:bCs/>
          <w:sz w:val="24"/>
          <w:szCs w:val="24"/>
        </w:rPr>
        <w:t>The radio refractivity N, also decrease exponentially in the troposphere with height:</w:t>
      </w:r>
    </w:p>
    <w:p w14:paraId="064FCE1C" w14:textId="77777777" w:rsidR="00E849EA" w:rsidRPr="00CB75E4" w:rsidRDefault="00000000" w:rsidP="00E849EA">
      <w:pPr>
        <w:rPr>
          <w:rFonts w:eastAsiaTheme="minorEastAsia"/>
          <w:bCs/>
          <w:sz w:val="24"/>
          <w:szCs w:val="24"/>
        </w:rPr>
      </w:pPr>
      <m:oMath>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o</m:t>
            </m:r>
          </m:sub>
        </m:sSub>
      </m:oMath>
      <w:r w:rsidR="00E849EA" w:rsidRPr="00CB75E4">
        <w:rPr>
          <w:rFonts w:eastAsiaTheme="minorEastAsia"/>
          <w:bCs/>
          <w:sz w:val="24"/>
          <w:szCs w:val="24"/>
        </w:rPr>
        <w:t xml:space="preserve"> = </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oMath>
      <w:r w:rsidR="00E849EA" w:rsidRPr="00CB75E4">
        <w:rPr>
          <w:rFonts w:eastAsiaTheme="minorEastAsia"/>
          <w:bCs/>
          <w:sz w:val="24"/>
          <w:szCs w:val="24"/>
        </w:rPr>
        <w:t>exp (</w:t>
      </w:r>
      <m:oMath>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num>
          <m:den>
            <m:r>
              <w:rPr>
                <w:rFonts w:ascii="Cambria Math" w:eastAsiaTheme="minorEastAsia" w:hAnsi="Cambria Math"/>
                <w:sz w:val="24"/>
                <w:szCs w:val="24"/>
              </w:rPr>
              <m:t>H</m:t>
            </m:r>
          </m:den>
        </m:f>
        <m:r>
          <w:rPr>
            <w:rFonts w:ascii="Cambria Math" w:eastAsiaTheme="minorEastAsia" w:hAnsi="Cambria Math"/>
            <w:sz w:val="24"/>
            <w:szCs w:val="24"/>
          </w:rPr>
          <m:t>)</m:t>
        </m:r>
      </m:oMath>
      <w:r w:rsidR="00E849EA" w:rsidRPr="00CB75E4">
        <w:rPr>
          <w:rFonts w:eastAsiaTheme="minorEastAsia"/>
          <w:bCs/>
          <w:sz w:val="24"/>
          <w:szCs w:val="24"/>
        </w:rPr>
        <w:t xml:space="preserve">  OR  </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oMath>
      <w:r w:rsidR="00E849EA" w:rsidRPr="00CB75E4">
        <w:rPr>
          <w:rFonts w:eastAsiaTheme="minorEastAsia"/>
          <w:bCs/>
          <w:sz w:val="24"/>
          <w:szCs w:val="24"/>
        </w:rPr>
        <w:t xml:space="preserve"> = 315</w:t>
      </w:r>
      <m:oMath>
        <m:sSup>
          <m:sSupPr>
            <m:ctrlPr>
              <w:rPr>
                <w:rFonts w:ascii="Cambria Math" w:eastAsiaTheme="minorEastAsia" w:hAnsi="Cambria Math"/>
                <w:bCs/>
                <w:i/>
                <w:sz w:val="24"/>
                <w:szCs w:val="24"/>
              </w:rPr>
            </m:ctrlPr>
          </m:sSupPr>
          <m:e>
            <m:r>
              <w:rPr>
                <w:rFonts w:ascii="Cambria Math" w:eastAsiaTheme="minorEastAsia" w:hAnsi="Cambria Math"/>
                <w:sz w:val="24"/>
                <w:szCs w:val="24"/>
              </w:rPr>
              <m:t>exp</m:t>
            </m:r>
          </m:e>
          <m:sup>
            <m:r>
              <w:rPr>
                <w:rFonts w:ascii="Cambria Math" w:eastAsiaTheme="minorEastAsia" w:hAnsi="Cambria Math"/>
                <w:sz w:val="24"/>
                <w:szCs w:val="24"/>
              </w:rPr>
              <m:t>-0.136</m:t>
            </m:r>
            <m:r>
              <w:rPr>
                <w:rFonts w:ascii="Cambria Math" w:eastAsiaTheme="minorEastAsia" w:hAnsi="Cambria Math"/>
                <w:sz w:val="24"/>
                <w:szCs w:val="24"/>
              </w:rPr>
              <m:t>h</m:t>
            </m:r>
          </m:sup>
        </m:sSup>
      </m:oMath>
      <w:r w:rsidR="00E849EA" w:rsidRPr="00CB75E4">
        <w:rPr>
          <w:rFonts w:eastAsiaTheme="minorEastAsia"/>
          <w:bCs/>
          <w:sz w:val="24"/>
          <w:szCs w:val="24"/>
        </w:rPr>
        <w:t xml:space="preserve"> </w:t>
      </w:r>
    </w:p>
    <w:p w14:paraId="3EA2BDAC" w14:textId="77777777" w:rsidR="00E849EA" w:rsidRPr="00CB75E4" w:rsidRDefault="00E849EA" w:rsidP="00E849EA">
      <w:pPr>
        <w:rPr>
          <w:rFonts w:eastAsiaTheme="minorEastAsia"/>
          <w:bCs/>
          <w:sz w:val="24"/>
          <w:szCs w:val="24"/>
        </w:rPr>
      </w:pPr>
      <w:r w:rsidRPr="00CB75E4">
        <w:rPr>
          <w:rFonts w:eastAsiaTheme="minorEastAsia"/>
          <w:bCs/>
          <w:sz w:val="24"/>
          <w:szCs w:val="24"/>
        </w:rPr>
        <w:t xml:space="preserve">Where, </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r>
          <w:rPr>
            <w:rFonts w:ascii="Cambria Math" w:eastAsiaTheme="minorEastAsia" w:hAnsi="Cambria Math"/>
            <w:sz w:val="24"/>
            <w:szCs w:val="24"/>
          </w:rPr>
          <m:t xml:space="preserve"> </m:t>
        </m:r>
      </m:oMath>
      <w:r w:rsidRPr="00CB75E4">
        <w:rPr>
          <w:rFonts w:eastAsiaTheme="minorEastAsia"/>
          <w:bCs/>
          <w:sz w:val="24"/>
          <w:szCs w:val="24"/>
        </w:rPr>
        <w:t>= Refractivity at surface of the earth</w:t>
      </w:r>
    </w:p>
    <w:p w14:paraId="04533D7D" w14:textId="77777777" w:rsidR="00E849EA" w:rsidRPr="00CB75E4" w:rsidRDefault="00000000" w:rsidP="00E849EA">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o</m:t>
            </m:r>
          </m:sub>
        </m:sSub>
      </m:oMath>
      <w:r w:rsidR="00E849EA" w:rsidRPr="00CB75E4">
        <w:rPr>
          <w:rFonts w:eastAsiaTheme="minorEastAsia"/>
          <w:bCs/>
          <w:sz w:val="24"/>
          <w:szCs w:val="24"/>
        </w:rPr>
        <w:t xml:space="preserve"> = Average values of atmospheric extrapolated to sea level</w:t>
      </w:r>
    </w:p>
    <w:p w14:paraId="086A9B43" w14:textId="77777777" w:rsidR="00E849EA" w:rsidRDefault="00E849EA" w:rsidP="00E849EA">
      <w:pPr>
        <w:rPr>
          <w:rFonts w:eastAsiaTheme="minorEastAsia"/>
          <w:bCs/>
          <w:sz w:val="28"/>
          <w:szCs w:val="28"/>
        </w:rPr>
      </w:pPr>
    </w:p>
    <w:p w14:paraId="7CD30B50" w14:textId="77777777" w:rsidR="00E849EA" w:rsidRDefault="00E849EA" w:rsidP="00E849EA">
      <w:pPr>
        <w:rPr>
          <w:rFonts w:eastAsiaTheme="minorEastAsia"/>
          <w:bCs/>
          <w:sz w:val="28"/>
          <w:szCs w:val="28"/>
        </w:rPr>
      </w:pPr>
    </w:p>
    <w:p w14:paraId="2E289B38" w14:textId="77777777" w:rsidR="00CB75E4" w:rsidRDefault="00CB75E4" w:rsidP="00E849EA">
      <w:pPr>
        <w:jc w:val="center"/>
        <w:rPr>
          <w:rFonts w:eastAsiaTheme="minorEastAsia"/>
          <w:b/>
          <w:bCs/>
          <w:sz w:val="28"/>
          <w:szCs w:val="28"/>
        </w:rPr>
      </w:pPr>
    </w:p>
    <w:p w14:paraId="757E3F2F" w14:textId="77777777" w:rsidR="00CB75E4" w:rsidRDefault="00CB75E4" w:rsidP="00E849EA">
      <w:pPr>
        <w:jc w:val="center"/>
        <w:rPr>
          <w:rFonts w:eastAsiaTheme="minorEastAsia"/>
          <w:b/>
          <w:bCs/>
          <w:sz w:val="28"/>
          <w:szCs w:val="28"/>
        </w:rPr>
      </w:pPr>
    </w:p>
    <w:p w14:paraId="5FA9D6B7" w14:textId="77777777" w:rsidR="00CB75E4" w:rsidRDefault="00CB75E4" w:rsidP="00E849EA">
      <w:pPr>
        <w:jc w:val="center"/>
        <w:rPr>
          <w:rFonts w:eastAsiaTheme="minorEastAsia"/>
          <w:b/>
          <w:bCs/>
          <w:sz w:val="28"/>
          <w:szCs w:val="28"/>
        </w:rPr>
      </w:pPr>
    </w:p>
    <w:p w14:paraId="4766022F" w14:textId="074AE7C3" w:rsidR="00E849EA" w:rsidRPr="007448FF" w:rsidRDefault="00E849EA" w:rsidP="00E849EA">
      <w:pPr>
        <w:jc w:val="center"/>
        <w:rPr>
          <w:rFonts w:eastAsiaTheme="minorEastAsia"/>
          <w:b/>
          <w:bCs/>
          <w:sz w:val="28"/>
          <w:szCs w:val="28"/>
        </w:rPr>
      </w:pPr>
      <w:r w:rsidRPr="007448FF">
        <w:rPr>
          <w:rFonts w:eastAsiaTheme="minorEastAsia"/>
          <w:b/>
          <w:bCs/>
          <w:sz w:val="28"/>
          <w:szCs w:val="28"/>
        </w:rPr>
        <w:t>9</w:t>
      </w:r>
    </w:p>
    <w:p w14:paraId="2F6EA44F" w14:textId="77777777" w:rsidR="00E849EA" w:rsidRPr="00CB75E4" w:rsidRDefault="00000000" w:rsidP="00E849EA">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h</m:t>
            </m:r>
          </m:e>
          <m:sub>
            <m:r>
              <m:rPr>
                <m:sty m:val="p"/>
              </m:rPr>
              <w:rPr>
                <w:rFonts w:ascii="Cambria Math" w:eastAsiaTheme="minorEastAsia" w:hAnsi="Cambria Math"/>
                <w:sz w:val="24"/>
                <w:szCs w:val="24"/>
              </w:rPr>
              <m:t>o</m:t>
            </m:r>
          </m:sub>
        </m:sSub>
      </m:oMath>
      <w:r w:rsidR="00E849EA" w:rsidRPr="00CB75E4">
        <w:rPr>
          <w:rFonts w:eastAsiaTheme="minorEastAsia"/>
          <w:bCs/>
          <w:sz w:val="24"/>
          <w:szCs w:val="24"/>
        </w:rPr>
        <w:t xml:space="preserve"> = Height of the earth’s surface above sea level</w:t>
      </w:r>
    </w:p>
    <w:p w14:paraId="42A23F5E" w14:textId="77777777" w:rsidR="00E849EA" w:rsidRPr="00CB75E4" w:rsidRDefault="00000000" w:rsidP="00E849EA">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H</m:t>
            </m:r>
          </m:e>
          <m:sub>
            <m:r>
              <m:rPr>
                <m:sty m:val="p"/>
              </m:rPr>
              <w:rPr>
                <w:rFonts w:ascii="Cambria Math" w:eastAsiaTheme="minorEastAsia" w:hAnsi="Cambria Math"/>
                <w:sz w:val="24"/>
                <w:szCs w:val="24"/>
              </w:rPr>
              <m:t>o</m:t>
            </m:r>
          </m:sub>
        </m:sSub>
      </m:oMath>
      <w:r w:rsidR="00E849EA" w:rsidRPr="00CB75E4">
        <w:rPr>
          <w:rFonts w:eastAsiaTheme="minorEastAsia"/>
          <w:bCs/>
          <w:sz w:val="24"/>
          <w:szCs w:val="24"/>
        </w:rPr>
        <w:t xml:space="preserve"> = Scale height = 7.35km</w:t>
      </w:r>
    </w:p>
    <w:p w14:paraId="6565DCBA" w14:textId="77777777" w:rsidR="00E849EA" w:rsidRPr="008A0026" w:rsidRDefault="00E849EA" w:rsidP="00E849EA">
      <w:pPr>
        <w:rPr>
          <w:rFonts w:eastAsiaTheme="minorEastAsia"/>
          <w:bCs/>
          <w:sz w:val="28"/>
          <w:szCs w:val="28"/>
        </w:rPr>
      </w:pPr>
    </w:p>
    <w:bookmarkStart w:id="10" w:name="_Hlk198974829"/>
    <w:bookmarkEnd w:id="9"/>
    <w:p w14:paraId="0FD1B4C6" w14:textId="77777777" w:rsidR="00E849EA" w:rsidRPr="00CB75E4" w:rsidRDefault="00000000" w:rsidP="00E849EA">
      <w:pPr>
        <w:rPr>
          <w:rFonts w:eastAsiaTheme="minorEastAsia"/>
          <w:sz w:val="24"/>
          <w:szCs w:val="24"/>
        </w:rPr>
      </w:pPr>
      <m:oMath>
        <m:f>
          <m:fPr>
            <m:ctrlPr>
              <w:rPr>
                <w:rFonts w:ascii="Cambria Math" w:hAnsi="Cambria Math"/>
                <w:bCs/>
                <w:i/>
                <w:sz w:val="24"/>
                <w:szCs w:val="24"/>
              </w:rPr>
            </m:ctrlPr>
          </m:fPr>
          <m:num>
            <m:sSub>
              <m:sSubPr>
                <m:ctrlPr>
                  <w:rPr>
                    <w:rFonts w:ascii="Cambria Math" w:hAnsi="Cambria Math"/>
                    <w:i/>
                    <w:sz w:val="24"/>
                    <w:szCs w:val="24"/>
                  </w:rPr>
                </m:ctrlPr>
              </m:sSubPr>
              <m:e>
                <m:r>
                  <w:rPr>
                    <w:rFonts w:ascii="Cambria Math" w:hAnsi="Cambria Math"/>
                    <w:sz w:val="24"/>
                    <w:szCs w:val="24"/>
                  </w:rPr>
                  <m:t>dN</m:t>
                </m:r>
              </m:e>
              <m:sub>
                <m:r>
                  <w:rPr>
                    <w:rFonts w:ascii="Cambria Math" w:hAnsi="Cambria Math"/>
                    <w:sz w:val="24"/>
                    <w:szCs w:val="24"/>
                  </w:rPr>
                  <m:t>o</m:t>
                </m:r>
              </m:sub>
            </m:sSub>
          </m:num>
          <m:den>
            <m:r>
              <w:rPr>
                <w:rFonts w:ascii="Cambria Math" w:hAnsi="Cambria Math"/>
                <w:sz w:val="24"/>
                <w:szCs w:val="24"/>
              </w:rPr>
              <m:t xml:space="preserve">dh </m:t>
            </m:r>
          </m:den>
        </m:f>
      </m:oMath>
      <w:r w:rsidR="00E849EA" w:rsidRPr="00CB75E4">
        <w:rPr>
          <w:rFonts w:eastAsiaTheme="minorEastAsia"/>
          <w:bCs/>
          <w:sz w:val="24"/>
          <w:szCs w:val="24"/>
        </w:rPr>
        <w:t xml:space="preserve"> = </w:t>
      </w:r>
      <m:oMath>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s</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den>
        </m:f>
      </m:oMath>
      <w:r w:rsidR="00E849EA" w:rsidRPr="00CB75E4">
        <w:rPr>
          <w:rFonts w:eastAsiaTheme="minorEastAsia"/>
          <w:bCs/>
          <w:sz w:val="24"/>
          <w:szCs w:val="24"/>
        </w:rPr>
        <w:t>exp(</w:t>
      </w:r>
      <m:oMath>
        <m:f>
          <m:fPr>
            <m:ctrlPr>
              <w:rPr>
                <w:rFonts w:ascii="Cambria Math" w:eastAsiaTheme="minorEastAsia" w:hAnsi="Cambria Math"/>
                <w:bCs/>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den>
        </m:f>
        <m:r>
          <w:rPr>
            <w:rFonts w:ascii="Cambria Math" w:eastAsiaTheme="minorEastAsia" w:hAnsi="Cambria Math"/>
            <w:sz w:val="24"/>
            <w:szCs w:val="24"/>
          </w:rPr>
          <m:t>)</m:t>
        </m:r>
      </m:oMath>
      <w:r w:rsidR="00E849EA" w:rsidRPr="00CB75E4">
        <w:rPr>
          <w:rFonts w:eastAsiaTheme="minorEastAsia"/>
          <w:sz w:val="24"/>
          <w:szCs w:val="24"/>
        </w:rPr>
        <w:t xml:space="preserve"> refractivity gradient</w:t>
      </w:r>
    </w:p>
    <w:p w14:paraId="7B10C44D" w14:textId="77777777" w:rsidR="00E849EA" w:rsidRPr="00CB75E4" w:rsidRDefault="00E849EA" w:rsidP="00E849EA">
      <w:pPr>
        <w:rPr>
          <w:bCs/>
          <w:sz w:val="24"/>
          <w:szCs w:val="24"/>
        </w:rPr>
      </w:pPr>
    </w:p>
    <w:p w14:paraId="4D47BCE7" w14:textId="77777777" w:rsidR="00E849EA" w:rsidRPr="00CB75E4" w:rsidRDefault="00E849EA" w:rsidP="00E849EA">
      <w:pPr>
        <w:rPr>
          <w:b/>
          <w:sz w:val="24"/>
          <w:szCs w:val="24"/>
        </w:rPr>
      </w:pPr>
    </w:p>
    <w:p w14:paraId="5426B85E" w14:textId="77777777" w:rsidR="00E849EA" w:rsidRPr="00CB75E4" w:rsidRDefault="00E849EA" w:rsidP="00E849EA">
      <w:pPr>
        <w:rPr>
          <w:bCs/>
          <w:sz w:val="24"/>
          <w:szCs w:val="24"/>
        </w:rPr>
      </w:pPr>
      <w:r w:rsidRPr="00CB75E4">
        <w:rPr>
          <w:bCs/>
          <w:sz w:val="24"/>
          <w:szCs w:val="24"/>
        </w:rPr>
        <w:t>Thus, k may be expressed in terms of refractivity gradient, dN/dh as:</w:t>
      </w:r>
    </w:p>
    <w:p w14:paraId="6C7BCECE" w14:textId="77777777" w:rsidR="00E849EA" w:rsidRPr="00CB75E4" w:rsidRDefault="00E849EA" w:rsidP="00E849EA">
      <w:pPr>
        <w:rPr>
          <w:rFonts w:eastAsiaTheme="minorEastAsia"/>
          <w:bCs/>
          <w:sz w:val="24"/>
          <w:szCs w:val="24"/>
        </w:rPr>
      </w:pPr>
      <w:r w:rsidRPr="00CB75E4">
        <w:rPr>
          <w:bCs/>
          <w:sz w:val="24"/>
          <w:szCs w:val="24"/>
        </w:rPr>
        <w:t>K = [1+</w:t>
      </w:r>
      <m:oMath>
        <m:f>
          <m:fPr>
            <m:ctrlPr>
              <w:rPr>
                <w:rFonts w:ascii="Cambria Math" w:hAnsi="Cambria Math"/>
                <w:bCs/>
                <w:i/>
                <w:sz w:val="24"/>
                <w:szCs w:val="24"/>
              </w:rPr>
            </m:ctrlPr>
          </m:fPr>
          <m:num>
            <m:r>
              <w:rPr>
                <w:rFonts w:ascii="Cambria Math" w:hAnsi="Cambria Math"/>
                <w:sz w:val="24"/>
                <w:szCs w:val="24"/>
              </w:rPr>
              <m:t>(</m:t>
            </m:r>
            <m:f>
              <m:fPr>
                <m:ctrlPr>
                  <w:rPr>
                    <w:rFonts w:ascii="Cambria Math" w:hAnsi="Cambria Math"/>
                    <w:bCs/>
                    <w:i/>
                    <w:sz w:val="24"/>
                    <w:szCs w:val="24"/>
                  </w:rPr>
                </m:ctrlPr>
              </m:fPr>
              <m:num>
                <m:r>
                  <w:rPr>
                    <w:rFonts w:ascii="Cambria Math" w:hAnsi="Cambria Math"/>
                    <w:sz w:val="24"/>
                    <w:szCs w:val="24"/>
                  </w:rPr>
                  <m:t>dN</m:t>
                </m:r>
              </m:num>
              <m:den>
                <m:r>
                  <w:rPr>
                    <w:rFonts w:ascii="Cambria Math" w:hAnsi="Cambria Math"/>
                    <w:sz w:val="24"/>
                    <w:szCs w:val="24"/>
                  </w:rPr>
                  <m:t>dh</m:t>
                </m:r>
              </m:den>
            </m:f>
            <m:r>
              <w:rPr>
                <w:rFonts w:ascii="Cambria Math" w:hAnsi="Cambria Math"/>
                <w:sz w:val="24"/>
                <w:szCs w:val="24"/>
              </w:rPr>
              <m:t>)</m:t>
            </m:r>
          </m:num>
          <m:den>
            <m:r>
              <w:rPr>
                <w:rFonts w:ascii="Cambria Math" w:hAnsi="Cambria Math"/>
                <w:sz w:val="24"/>
                <w:szCs w:val="24"/>
              </w:rPr>
              <m:t>157</m:t>
            </m:r>
          </m:den>
        </m:f>
        <m:sSup>
          <m:sSupPr>
            <m:ctrlPr>
              <w:rPr>
                <w:rFonts w:ascii="Cambria Math" w:hAnsi="Cambria Math"/>
                <w:bCs/>
                <w:i/>
                <w:sz w:val="24"/>
                <w:szCs w:val="24"/>
              </w:rPr>
            </m:ctrlPr>
          </m:sSupPr>
          <m:e>
            <m:r>
              <w:rPr>
                <w:rFonts w:ascii="Cambria Math" w:hAnsi="Cambria Math"/>
                <w:sz w:val="24"/>
                <w:szCs w:val="24"/>
              </w:rPr>
              <m:t>]</m:t>
            </m:r>
          </m:e>
          <m:sup>
            <m:r>
              <w:rPr>
                <w:rFonts w:ascii="Cambria Math" w:hAnsi="Cambria Math"/>
                <w:sz w:val="24"/>
                <w:szCs w:val="24"/>
              </w:rPr>
              <m:t>-1</m:t>
            </m:r>
          </m:sup>
        </m:sSup>
      </m:oMath>
      <w:r w:rsidRPr="00CB75E4">
        <w:rPr>
          <w:rFonts w:eastAsiaTheme="minorEastAsia"/>
          <w:bCs/>
          <w:sz w:val="24"/>
          <w:szCs w:val="24"/>
        </w:rPr>
        <w:t xml:space="preserve"> …………………………………………. (5)</w:t>
      </w:r>
    </w:p>
    <w:p w14:paraId="64B99AD0" w14:textId="77777777" w:rsidR="00E849EA" w:rsidRPr="00CB75E4" w:rsidRDefault="00E849EA" w:rsidP="00E849EA">
      <w:pPr>
        <w:tabs>
          <w:tab w:val="center" w:pos="4680"/>
        </w:tabs>
        <w:rPr>
          <w:sz w:val="24"/>
          <w:szCs w:val="24"/>
        </w:rPr>
      </w:pPr>
      <w:r w:rsidRPr="00CB75E4">
        <w:rPr>
          <w:rFonts w:eastAsiaTheme="minorEastAsia"/>
          <w:sz w:val="24"/>
          <w:szCs w:val="24"/>
        </w:rPr>
        <w:tab/>
      </w:r>
    </w:p>
    <w:p w14:paraId="3F74FFA5" w14:textId="77777777" w:rsidR="00E849EA" w:rsidRPr="00CB75E4" w:rsidRDefault="00E849EA" w:rsidP="00E849EA">
      <w:pPr>
        <w:rPr>
          <w:rFonts w:eastAsiaTheme="minorEastAsia"/>
          <w:bCs/>
          <w:sz w:val="24"/>
          <w:szCs w:val="24"/>
        </w:rPr>
      </w:pPr>
    </w:p>
    <w:p w14:paraId="06802DDE" w14:textId="77777777" w:rsidR="00E849EA" w:rsidRPr="00CB75E4" w:rsidRDefault="00E849EA" w:rsidP="00E849EA">
      <w:pPr>
        <w:rPr>
          <w:rFonts w:eastAsiaTheme="minorEastAsia"/>
          <w:bCs/>
          <w:sz w:val="24"/>
          <w:szCs w:val="24"/>
        </w:rPr>
      </w:pPr>
      <w:r w:rsidRPr="00CB75E4">
        <w:rPr>
          <w:rFonts w:eastAsiaTheme="minorEastAsia"/>
          <w:bCs/>
          <w:sz w:val="24"/>
          <w:szCs w:val="24"/>
        </w:rPr>
        <w:t>FSV – Field Strength Variation =</w:t>
      </w:r>
    </w:p>
    <w:p w14:paraId="7E6C57B7" w14:textId="77777777" w:rsidR="00E849EA" w:rsidRPr="00CB75E4" w:rsidRDefault="00E849EA" w:rsidP="00E849EA">
      <w:pPr>
        <w:rPr>
          <w:bCs/>
          <w:sz w:val="24"/>
          <w:szCs w:val="24"/>
        </w:rPr>
      </w:pPr>
      <w:r w:rsidRPr="00CB75E4">
        <w:rPr>
          <w:rFonts w:eastAsiaTheme="minorEastAsia"/>
          <w:bCs/>
          <w:sz w:val="24"/>
          <w:szCs w:val="24"/>
        </w:rPr>
        <w:t>(</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ax)</m:t>
            </m:r>
          </m:sub>
        </m:sSub>
      </m:oMath>
      <w:r w:rsidRPr="00CB75E4">
        <w:rPr>
          <w:rFonts w:eastAsiaTheme="minorEastAsia"/>
          <w:bCs/>
          <w:sz w:val="24"/>
          <w:szCs w:val="24"/>
        </w:rPr>
        <w:t xml:space="preserve">- </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ax)</m:t>
            </m:r>
          </m:sub>
        </m:sSub>
      </m:oMath>
      <w:r w:rsidRPr="00CB75E4">
        <w:rPr>
          <w:rFonts w:eastAsiaTheme="minorEastAsia"/>
          <w:bCs/>
          <w:sz w:val="24"/>
          <w:szCs w:val="24"/>
        </w:rPr>
        <w:t xml:space="preserve">) </w:t>
      </w:r>
      <m:oMath>
        <m:r>
          <w:rPr>
            <w:rFonts w:ascii="Cambria Math" w:eastAsiaTheme="minorEastAsia" w:hAnsi="Cambria Math"/>
            <w:sz w:val="24"/>
            <w:szCs w:val="24"/>
          </w:rPr>
          <m:t>×</m:t>
        </m:r>
      </m:oMath>
      <w:r w:rsidRPr="00CB75E4">
        <w:rPr>
          <w:rFonts w:eastAsiaTheme="minorEastAsia"/>
          <w:bCs/>
          <w:sz w:val="24"/>
          <w:szCs w:val="24"/>
        </w:rPr>
        <w:t xml:space="preserve"> 0.2</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d</m:t>
            </m:r>
          </m:e>
          <m:sub>
            <m:r>
              <m:rPr>
                <m:sty m:val="p"/>
              </m:rPr>
              <w:rPr>
                <w:rFonts w:ascii="Cambria Math" w:eastAsiaTheme="minorEastAsia" w:hAnsi="Cambria Math"/>
                <w:sz w:val="24"/>
                <w:szCs w:val="24"/>
              </w:rPr>
              <m:t>b</m:t>
            </m:r>
          </m:sub>
        </m:sSub>
      </m:oMath>
      <w:r w:rsidRPr="00CB75E4">
        <w:rPr>
          <w:rFonts w:eastAsiaTheme="minorEastAsia"/>
          <w:bCs/>
          <w:sz w:val="24"/>
          <w:szCs w:val="24"/>
        </w:rPr>
        <w:t xml:space="preserve"> ……………………… (6)</w:t>
      </w:r>
    </w:p>
    <w:bookmarkEnd w:id="10"/>
    <w:p w14:paraId="1D6DFEEB" w14:textId="77777777" w:rsidR="00E849EA" w:rsidRPr="00CB75E4" w:rsidRDefault="00000000" w:rsidP="00E849EA">
      <w:pPr>
        <w:rPr>
          <w:b/>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d</m:t>
            </m:r>
          </m:e>
          <m:sub>
            <m:r>
              <m:rPr>
                <m:sty m:val="p"/>
              </m:rPr>
              <w:rPr>
                <w:rFonts w:ascii="Cambria Math" w:eastAsiaTheme="minorEastAsia" w:hAnsi="Cambria Math"/>
                <w:sz w:val="24"/>
                <w:szCs w:val="24"/>
              </w:rPr>
              <m:t>b</m:t>
            </m:r>
          </m:sub>
        </m:sSub>
        <m:r>
          <w:rPr>
            <w:rFonts w:ascii="Cambria Math" w:eastAsiaTheme="minorEastAsia" w:hAnsi="Cambria Math"/>
            <w:sz w:val="24"/>
            <w:szCs w:val="24"/>
          </w:rPr>
          <m:t xml:space="preserve">= </m:t>
        </m:r>
      </m:oMath>
      <w:r w:rsidR="00E849EA" w:rsidRPr="00CB75E4">
        <w:rPr>
          <w:rFonts w:eastAsiaTheme="minorEastAsia"/>
          <w:bCs/>
          <w:sz w:val="24"/>
          <w:szCs w:val="24"/>
        </w:rPr>
        <w:t xml:space="preserve">decibel   </w:t>
      </w:r>
    </w:p>
    <w:p w14:paraId="1FD94588" w14:textId="77777777" w:rsidR="00E849EA" w:rsidRPr="006F6703" w:rsidRDefault="00E849EA" w:rsidP="00E849EA">
      <w:pPr>
        <w:rPr>
          <w:bCs/>
          <w:sz w:val="28"/>
          <w:szCs w:val="28"/>
        </w:rPr>
      </w:pPr>
    </w:p>
    <w:p w14:paraId="6D4D22CF" w14:textId="77777777" w:rsidR="00E849EA" w:rsidRPr="00C04C52" w:rsidRDefault="00E849EA" w:rsidP="00E849EA">
      <w:pPr>
        <w:rPr>
          <w:b/>
          <w:sz w:val="28"/>
          <w:szCs w:val="28"/>
        </w:rPr>
      </w:pPr>
    </w:p>
    <w:p w14:paraId="433D4613" w14:textId="77777777" w:rsidR="00E849EA" w:rsidRPr="00B16361" w:rsidRDefault="00E849EA" w:rsidP="00E849EA"/>
    <w:p w14:paraId="20B62FE1" w14:textId="77777777" w:rsidR="00E849EA" w:rsidRDefault="00E849EA" w:rsidP="00E849EA"/>
    <w:p w14:paraId="08579093" w14:textId="77777777" w:rsidR="00E849EA" w:rsidRDefault="00E849EA" w:rsidP="00E849EA"/>
    <w:p w14:paraId="225215F8" w14:textId="77777777" w:rsidR="00E849EA" w:rsidRDefault="00E849EA" w:rsidP="00E849EA"/>
    <w:p w14:paraId="42219845" w14:textId="77777777" w:rsidR="00E849EA" w:rsidRDefault="00E849EA" w:rsidP="00E849EA"/>
    <w:p w14:paraId="1DDB6C5B" w14:textId="77777777" w:rsidR="00E849EA" w:rsidRDefault="00E849EA" w:rsidP="00E849EA"/>
    <w:p w14:paraId="05D89802" w14:textId="77777777" w:rsidR="00E849EA" w:rsidRDefault="00E849EA" w:rsidP="00E849EA"/>
    <w:p w14:paraId="614C3A00" w14:textId="77777777" w:rsidR="00E849EA" w:rsidRDefault="00E849EA" w:rsidP="00E849EA"/>
    <w:p w14:paraId="4459F175" w14:textId="77777777" w:rsidR="00E849EA" w:rsidRDefault="00E849EA" w:rsidP="00E849EA"/>
    <w:p w14:paraId="0537F3E1" w14:textId="77777777" w:rsidR="00CB75E4" w:rsidRDefault="00CB75E4" w:rsidP="00E849EA">
      <w:pPr>
        <w:jc w:val="center"/>
        <w:rPr>
          <w:b/>
        </w:rPr>
      </w:pPr>
    </w:p>
    <w:p w14:paraId="12C9DDEC" w14:textId="77777777" w:rsidR="00CB75E4" w:rsidRDefault="00CB75E4" w:rsidP="00E849EA">
      <w:pPr>
        <w:jc w:val="center"/>
        <w:rPr>
          <w:b/>
        </w:rPr>
      </w:pPr>
    </w:p>
    <w:p w14:paraId="4990FF14" w14:textId="65536EAA" w:rsidR="00E849EA" w:rsidRPr="007448FF" w:rsidRDefault="00E849EA" w:rsidP="00E849EA">
      <w:pPr>
        <w:jc w:val="center"/>
        <w:rPr>
          <w:b/>
        </w:rPr>
      </w:pPr>
      <w:r>
        <w:rPr>
          <w:b/>
        </w:rPr>
        <w:t>10</w:t>
      </w:r>
    </w:p>
    <w:p w14:paraId="5A96797B" w14:textId="77777777" w:rsidR="00E849EA" w:rsidRDefault="00E849EA" w:rsidP="00E849EA">
      <w:pPr>
        <w:tabs>
          <w:tab w:val="left" w:pos="5600"/>
        </w:tabs>
        <w:jc w:val="center"/>
        <w:rPr>
          <w:b/>
          <w:sz w:val="28"/>
          <w:szCs w:val="28"/>
        </w:rPr>
      </w:pPr>
      <w:r>
        <w:rPr>
          <w:b/>
          <w:sz w:val="28"/>
          <w:szCs w:val="28"/>
        </w:rPr>
        <w:lastRenderedPageBreak/>
        <w:t>CHAPTER FOUR</w:t>
      </w:r>
    </w:p>
    <w:p w14:paraId="59BF4E01" w14:textId="77777777" w:rsidR="00E849EA" w:rsidRDefault="00E849EA" w:rsidP="00E849EA">
      <w:pPr>
        <w:tabs>
          <w:tab w:val="left" w:pos="5600"/>
        </w:tabs>
        <w:rPr>
          <w:b/>
          <w:sz w:val="28"/>
          <w:szCs w:val="28"/>
        </w:rPr>
      </w:pPr>
      <w:r>
        <w:rPr>
          <w:b/>
          <w:sz w:val="28"/>
          <w:szCs w:val="28"/>
        </w:rPr>
        <w:t>4.1   RESULTS AND DISCUSIONS</w:t>
      </w:r>
    </w:p>
    <w:p w14:paraId="1B2072E7" w14:textId="77777777" w:rsidR="00E849EA" w:rsidRDefault="00E849EA" w:rsidP="00E849EA">
      <w:pPr>
        <w:tabs>
          <w:tab w:val="left" w:pos="5600"/>
        </w:tabs>
        <w:rPr>
          <w:b/>
          <w:sz w:val="28"/>
          <w:szCs w:val="28"/>
        </w:rPr>
      </w:pPr>
      <w:r w:rsidRPr="0049056F">
        <w:rPr>
          <w:b/>
          <w:sz w:val="28"/>
          <w:szCs w:val="28"/>
        </w:rPr>
        <w:t>Radio refractivity and its v</w:t>
      </w:r>
      <w:r>
        <w:rPr>
          <w:b/>
          <w:sz w:val="28"/>
          <w:szCs w:val="28"/>
        </w:rPr>
        <w:t>ariation with other meteorolog</w:t>
      </w:r>
      <w:r w:rsidRPr="0049056F">
        <w:rPr>
          <w:b/>
          <w:sz w:val="28"/>
          <w:szCs w:val="28"/>
        </w:rPr>
        <w:t>ical parameters</w:t>
      </w:r>
    </w:p>
    <w:p w14:paraId="46E4C908" w14:textId="77777777" w:rsidR="00E849EA" w:rsidRPr="00CB75E4" w:rsidRDefault="00E849EA" w:rsidP="00E849EA">
      <w:pPr>
        <w:tabs>
          <w:tab w:val="left" w:pos="5600"/>
        </w:tabs>
        <w:rPr>
          <w:sz w:val="24"/>
          <w:szCs w:val="24"/>
        </w:rPr>
      </w:pPr>
      <w:r w:rsidRPr="00CB75E4">
        <w:rPr>
          <w:sz w:val="24"/>
          <w:szCs w:val="24"/>
        </w:rPr>
        <w:t>Figure 1 shows the yearly variation of radio refractivity for Zaria, Nigeria during the period under investigation. The figure shows fluctuations in the pattern of variation which is attributed to the yearly variation of atmospheric weather parameters. The highest yearly average value of 16.05 N – units was observed in the year 2014 and the lowest yearly average value of 11.09N – units in 2013.</w:t>
      </w:r>
    </w:p>
    <w:p w14:paraId="52010BD3" w14:textId="77777777" w:rsidR="00E849EA" w:rsidRDefault="00E849EA" w:rsidP="00E849EA">
      <w:pPr>
        <w:tabs>
          <w:tab w:val="left" w:pos="5600"/>
        </w:tabs>
        <w:rPr>
          <w:b/>
          <w:sz w:val="28"/>
          <w:szCs w:val="28"/>
        </w:rPr>
      </w:pPr>
      <w:r>
        <w:rPr>
          <w:noProof/>
        </w:rPr>
        <w:drawing>
          <wp:inline distT="0" distB="0" distL="0" distR="0" wp14:anchorId="5F3843F4" wp14:editId="0C93C54E">
            <wp:extent cx="4552950" cy="2762250"/>
            <wp:effectExtent l="0" t="0" r="0" b="0"/>
            <wp:docPr id="1" name="Chart 1">
              <a:extLst xmlns:a="http://schemas.openxmlformats.org/drawingml/2006/main">
                <a:ext uri="{FF2B5EF4-FFF2-40B4-BE49-F238E27FC236}">
                  <a16:creationId xmlns:a16="http://schemas.microsoft.com/office/drawing/2014/main" id="{217C944E-EC3B-4B07-99CE-78E5F004AC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Pr>
          <w:b/>
          <w:sz w:val="28"/>
          <w:szCs w:val="28"/>
        </w:rPr>
        <w:t xml:space="preserve"> FIG 1</w:t>
      </w:r>
    </w:p>
    <w:p w14:paraId="0D2F8847" w14:textId="77777777" w:rsidR="00E849EA" w:rsidRDefault="00E849EA" w:rsidP="00E849EA">
      <w:pPr>
        <w:tabs>
          <w:tab w:val="left" w:pos="5600"/>
        </w:tabs>
        <w:rPr>
          <w:b/>
          <w:sz w:val="28"/>
          <w:szCs w:val="28"/>
        </w:rPr>
      </w:pPr>
      <w:r>
        <w:rPr>
          <w:b/>
          <w:sz w:val="28"/>
          <w:szCs w:val="28"/>
        </w:rPr>
        <w:t xml:space="preserve">FIG 1: </w:t>
      </w:r>
      <w:r w:rsidRPr="00636283">
        <w:rPr>
          <w:b/>
          <w:sz w:val="28"/>
          <w:szCs w:val="28"/>
        </w:rPr>
        <w:t>Yearly variation of ra</w:t>
      </w:r>
      <w:r>
        <w:rPr>
          <w:b/>
          <w:sz w:val="28"/>
          <w:szCs w:val="28"/>
        </w:rPr>
        <w:t>dio refractivity over Zaria, Nigeria</w:t>
      </w:r>
    </w:p>
    <w:p w14:paraId="738BD179" w14:textId="77777777" w:rsidR="00E849EA" w:rsidRDefault="00E849EA" w:rsidP="00E849EA">
      <w:pPr>
        <w:tabs>
          <w:tab w:val="left" w:pos="5600"/>
        </w:tabs>
        <w:jc w:val="center"/>
        <w:rPr>
          <w:b/>
          <w:sz w:val="28"/>
          <w:szCs w:val="28"/>
        </w:rPr>
      </w:pPr>
    </w:p>
    <w:p w14:paraId="55F00C50" w14:textId="77777777" w:rsidR="00E849EA" w:rsidRDefault="00E849EA" w:rsidP="00E849EA">
      <w:pPr>
        <w:tabs>
          <w:tab w:val="left" w:pos="5600"/>
        </w:tabs>
        <w:jc w:val="center"/>
        <w:rPr>
          <w:b/>
          <w:sz w:val="28"/>
          <w:szCs w:val="28"/>
        </w:rPr>
      </w:pPr>
    </w:p>
    <w:p w14:paraId="75152E8E" w14:textId="77777777" w:rsidR="00E849EA" w:rsidRDefault="00E849EA" w:rsidP="00E849EA">
      <w:pPr>
        <w:tabs>
          <w:tab w:val="left" w:pos="5600"/>
        </w:tabs>
        <w:jc w:val="center"/>
        <w:rPr>
          <w:b/>
          <w:sz w:val="28"/>
          <w:szCs w:val="28"/>
        </w:rPr>
      </w:pPr>
    </w:p>
    <w:p w14:paraId="48A7E117" w14:textId="77777777" w:rsidR="00E849EA" w:rsidRDefault="00E849EA" w:rsidP="00E849EA">
      <w:pPr>
        <w:tabs>
          <w:tab w:val="left" w:pos="5600"/>
        </w:tabs>
        <w:jc w:val="center"/>
        <w:rPr>
          <w:b/>
          <w:sz w:val="28"/>
          <w:szCs w:val="28"/>
        </w:rPr>
      </w:pPr>
    </w:p>
    <w:p w14:paraId="6B731196" w14:textId="77777777" w:rsidR="00E849EA" w:rsidRDefault="00E849EA" w:rsidP="00E849EA">
      <w:pPr>
        <w:tabs>
          <w:tab w:val="left" w:pos="5600"/>
        </w:tabs>
        <w:jc w:val="center"/>
        <w:rPr>
          <w:b/>
          <w:sz w:val="28"/>
          <w:szCs w:val="28"/>
        </w:rPr>
      </w:pPr>
    </w:p>
    <w:p w14:paraId="3876865A" w14:textId="77777777" w:rsidR="00E849EA" w:rsidRDefault="00E849EA" w:rsidP="00E849EA">
      <w:pPr>
        <w:tabs>
          <w:tab w:val="left" w:pos="5600"/>
        </w:tabs>
        <w:jc w:val="center"/>
        <w:rPr>
          <w:b/>
          <w:sz w:val="28"/>
          <w:szCs w:val="28"/>
        </w:rPr>
      </w:pPr>
    </w:p>
    <w:p w14:paraId="360D0309" w14:textId="77777777" w:rsidR="00E849EA" w:rsidRDefault="00E849EA" w:rsidP="00E849EA">
      <w:pPr>
        <w:tabs>
          <w:tab w:val="left" w:pos="5600"/>
        </w:tabs>
        <w:jc w:val="center"/>
        <w:rPr>
          <w:b/>
          <w:sz w:val="28"/>
          <w:szCs w:val="28"/>
        </w:rPr>
      </w:pPr>
    </w:p>
    <w:p w14:paraId="2C3A5008" w14:textId="77777777" w:rsidR="00E849EA" w:rsidRPr="007448FF" w:rsidRDefault="00E849EA" w:rsidP="00E849EA">
      <w:pPr>
        <w:tabs>
          <w:tab w:val="left" w:pos="5600"/>
        </w:tabs>
        <w:jc w:val="center"/>
        <w:rPr>
          <w:b/>
          <w:sz w:val="28"/>
          <w:szCs w:val="28"/>
        </w:rPr>
      </w:pPr>
      <w:r w:rsidRPr="007448FF">
        <w:rPr>
          <w:b/>
          <w:sz w:val="28"/>
          <w:szCs w:val="28"/>
        </w:rPr>
        <w:t>11</w:t>
      </w:r>
    </w:p>
    <w:p w14:paraId="541CFBA0" w14:textId="77777777" w:rsidR="00E849EA" w:rsidRDefault="00E849EA" w:rsidP="00E849EA">
      <w:pPr>
        <w:tabs>
          <w:tab w:val="left" w:pos="5600"/>
        </w:tabs>
        <w:rPr>
          <w:sz w:val="28"/>
          <w:szCs w:val="28"/>
        </w:rPr>
      </w:pPr>
      <w:r>
        <w:rPr>
          <w:noProof/>
        </w:rPr>
        <w:lastRenderedPageBreak/>
        <w:drawing>
          <wp:inline distT="0" distB="0" distL="0" distR="0" wp14:anchorId="1C04F6C3" wp14:editId="057B5DE0">
            <wp:extent cx="4572000" cy="2743200"/>
            <wp:effectExtent l="0" t="0" r="0" b="0"/>
            <wp:docPr id="4" name="Chart 4">
              <a:extLst xmlns:a="http://schemas.openxmlformats.org/drawingml/2006/main">
                <a:ext uri="{FF2B5EF4-FFF2-40B4-BE49-F238E27FC236}">
                  <a16:creationId xmlns:a16="http://schemas.microsoft.com/office/drawing/2014/main" id="{A8F8FF77-EFB2-4328-13ED-385BC1A564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sz w:val="28"/>
          <w:szCs w:val="28"/>
        </w:rPr>
        <w:t xml:space="preserve"> FIG 2</w:t>
      </w:r>
    </w:p>
    <w:p w14:paraId="76EE1638" w14:textId="77777777" w:rsidR="00E849EA" w:rsidRPr="001666C5" w:rsidRDefault="00E849EA" w:rsidP="00E849EA">
      <w:pPr>
        <w:tabs>
          <w:tab w:val="left" w:pos="5600"/>
        </w:tabs>
        <w:rPr>
          <w:b/>
          <w:sz w:val="28"/>
          <w:szCs w:val="28"/>
        </w:rPr>
      </w:pPr>
      <w:r w:rsidRPr="001666C5">
        <w:rPr>
          <w:b/>
          <w:sz w:val="28"/>
          <w:szCs w:val="28"/>
        </w:rPr>
        <w:t>Fig. 2: Variation of Mean monthly surface refractivity value for Zaria</w:t>
      </w:r>
    </w:p>
    <w:p w14:paraId="26D74E2B" w14:textId="77777777" w:rsidR="00E849EA" w:rsidRDefault="00E849EA" w:rsidP="00E849EA">
      <w:pPr>
        <w:tabs>
          <w:tab w:val="left" w:pos="5600"/>
        </w:tabs>
        <w:rPr>
          <w:sz w:val="28"/>
          <w:szCs w:val="28"/>
        </w:rPr>
      </w:pPr>
      <w:r w:rsidRPr="000D5464">
        <w:rPr>
          <w:sz w:val="28"/>
          <w:szCs w:val="28"/>
        </w:rPr>
        <w:t>The mea</w:t>
      </w:r>
      <w:r>
        <w:rPr>
          <w:sz w:val="28"/>
          <w:szCs w:val="28"/>
        </w:rPr>
        <w:t>n monthly refractivity value at the Zaria</w:t>
      </w:r>
      <w:r w:rsidRPr="000D5464">
        <w:rPr>
          <w:sz w:val="28"/>
          <w:szCs w:val="28"/>
        </w:rPr>
        <w:t xml:space="preserve"> station was observed to increase slowly from its minimum value of </w:t>
      </w:r>
      <w:r>
        <w:rPr>
          <w:sz w:val="28"/>
          <w:szCs w:val="28"/>
        </w:rPr>
        <w:t>270.0318 N-units in the month of February through March</w:t>
      </w:r>
      <w:r w:rsidRPr="000D5464">
        <w:rPr>
          <w:sz w:val="28"/>
          <w:szCs w:val="28"/>
        </w:rPr>
        <w:t xml:space="preserve"> and there</w:t>
      </w:r>
      <w:r>
        <w:rPr>
          <w:sz w:val="28"/>
          <w:szCs w:val="28"/>
        </w:rPr>
        <w:t>after rose sharply through April</w:t>
      </w:r>
      <w:r w:rsidRPr="000D5464">
        <w:rPr>
          <w:sz w:val="28"/>
          <w:szCs w:val="28"/>
        </w:rPr>
        <w:t xml:space="preserve"> to its maximum value of </w:t>
      </w:r>
      <w:r>
        <w:rPr>
          <w:sz w:val="28"/>
          <w:szCs w:val="28"/>
        </w:rPr>
        <w:t>340.0675 N-units in September</w:t>
      </w:r>
      <w:r w:rsidRPr="000D5464">
        <w:rPr>
          <w:sz w:val="28"/>
          <w:szCs w:val="28"/>
        </w:rPr>
        <w:t>; it however decreases</w:t>
      </w:r>
      <w:r>
        <w:rPr>
          <w:sz w:val="28"/>
          <w:szCs w:val="28"/>
        </w:rPr>
        <w:t xml:space="preserve"> slowly through the month of October</w:t>
      </w:r>
      <w:r w:rsidRPr="000D5464">
        <w:rPr>
          <w:sz w:val="28"/>
          <w:szCs w:val="28"/>
        </w:rPr>
        <w:t xml:space="preserve"> till decreas</w:t>
      </w:r>
      <w:r>
        <w:rPr>
          <w:sz w:val="28"/>
          <w:szCs w:val="28"/>
        </w:rPr>
        <w:t>es sharply through December.</w:t>
      </w:r>
    </w:p>
    <w:p w14:paraId="2CDE89C9" w14:textId="77777777" w:rsidR="00E849EA" w:rsidRDefault="00E849EA" w:rsidP="00E849EA">
      <w:pPr>
        <w:tabs>
          <w:tab w:val="left" w:pos="5600"/>
        </w:tabs>
        <w:rPr>
          <w:sz w:val="28"/>
          <w:szCs w:val="28"/>
        </w:rPr>
      </w:pPr>
    </w:p>
    <w:p w14:paraId="7058A667" w14:textId="77777777" w:rsidR="00E849EA" w:rsidRDefault="00E849EA" w:rsidP="00E849EA">
      <w:pPr>
        <w:tabs>
          <w:tab w:val="left" w:pos="5600"/>
        </w:tabs>
        <w:rPr>
          <w:sz w:val="28"/>
          <w:szCs w:val="28"/>
        </w:rPr>
      </w:pPr>
    </w:p>
    <w:p w14:paraId="13F4BB13" w14:textId="77777777" w:rsidR="00E849EA" w:rsidRDefault="00E849EA" w:rsidP="00E849EA">
      <w:pPr>
        <w:tabs>
          <w:tab w:val="left" w:pos="5600"/>
        </w:tabs>
        <w:jc w:val="center"/>
        <w:rPr>
          <w:sz w:val="28"/>
          <w:szCs w:val="28"/>
        </w:rPr>
      </w:pPr>
    </w:p>
    <w:p w14:paraId="2EB992E8" w14:textId="77777777" w:rsidR="00E849EA" w:rsidRDefault="00E849EA" w:rsidP="00E849EA">
      <w:pPr>
        <w:tabs>
          <w:tab w:val="left" w:pos="5600"/>
        </w:tabs>
        <w:jc w:val="center"/>
        <w:rPr>
          <w:sz w:val="28"/>
          <w:szCs w:val="28"/>
        </w:rPr>
      </w:pPr>
    </w:p>
    <w:p w14:paraId="2045A14E" w14:textId="77777777" w:rsidR="00E849EA" w:rsidRDefault="00E849EA" w:rsidP="00E849EA">
      <w:pPr>
        <w:tabs>
          <w:tab w:val="left" w:pos="5600"/>
        </w:tabs>
        <w:jc w:val="center"/>
        <w:rPr>
          <w:sz w:val="28"/>
          <w:szCs w:val="28"/>
        </w:rPr>
      </w:pPr>
    </w:p>
    <w:p w14:paraId="2A49EAB4" w14:textId="77777777" w:rsidR="00E849EA" w:rsidRDefault="00E849EA" w:rsidP="00E849EA">
      <w:pPr>
        <w:tabs>
          <w:tab w:val="left" w:pos="5600"/>
        </w:tabs>
        <w:jc w:val="center"/>
        <w:rPr>
          <w:sz w:val="28"/>
          <w:szCs w:val="28"/>
        </w:rPr>
      </w:pPr>
    </w:p>
    <w:p w14:paraId="70BDCC29" w14:textId="77777777" w:rsidR="00E849EA" w:rsidRDefault="00E849EA" w:rsidP="00E849EA">
      <w:pPr>
        <w:tabs>
          <w:tab w:val="left" w:pos="5600"/>
        </w:tabs>
        <w:jc w:val="center"/>
        <w:rPr>
          <w:sz w:val="28"/>
          <w:szCs w:val="28"/>
        </w:rPr>
      </w:pPr>
    </w:p>
    <w:p w14:paraId="3C4E39C1" w14:textId="77777777" w:rsidR="00E849EA" w:rsidRDefault="00E849EA" w:rsidP="00E849EA">
      <w:pPr>
        <w:tabs>
          <w:tab w:val="left" w:pos="5600"/>
        </w:tabs>
        <w:jc w:val="center"/>
        <w:rPr>
          <w:sz w:val="28"/>
          <w:szCs w:val="28"/>
        </w:rPr>
      </w:pPr>
    </w:p>
    <w:p w14:paraId="200A7A81" w14:textId="77777777" w:rsidR="00E849EA" w:rsidRDefault="00E849EA" w:rsidP="00E849EA">
      <w:pPr>
        <w:tabs>
          <w:tab w:val="left" w:pos="5600"/>
        </w:tabs>
        <w:jc w:val="center"/>
        <w:rPr>
          <w:sz w:val="28"/>
          <w:szCs w:val="28"/>
        </w:rPr>
      </w:pPr>
    </w:p>
    <w:p w14:paraId="4D0A7517" w14:textId="77777777" w:rsidR="00E849EA" w:rsidRDefault="00E849EA" w:rsidP="00E849EA">
      <w:pPr>
        <w:tabs>
          <w:tab w:val="left" w:pos="5600"/>
        </w:tabs>
        <w:jc w:val="center"/>
        <w:rPr>
          <w:sz w:val="28"/>
          <w:szCs w:val="28"/>
        </w:rPr>
      </w:pPr>
    </w:p>
    <w:p w14:paraId="253ABF1C" w14:textId="77777777" w:rsidR="00E849EA" w:rsidRPr="007448FF" w:rsidRDefault="00E849EA" w:rsidP="00E849EA">
      <w:pPr>
        <w:tabs>
          <w:tab w:val="left" w:pos="5600"/>
        </w:tabs>
        <w:jc w:val="center"/>
        <w:rPr>
          <w:b/>
          <w:sz w:val="28"/>
          <w:szCs w:val="28"/>
        </w:rPr>
      </w:pPr>
      <w:r w:rsidRPr="007448FF">
        <w:rPr>
          <w:b/>
          <w:sz w:val="28"/>
          <w:szCs w:val="28"/>
        </w:rPr>
        <w:t>12</w:t>
      </w:r>
    </w:p>
    <w:p w14:paraId="59C26126" w14:textId="77777777" w:rsidR="00E849EA" w:rsidRPr="000D5464" w:rsidRDefault="00E849EA" w:rsidP="00E849EA">
      <w:pPr>
        <w:tabs>
          <w:tab w:val="left" w:pos="5600"/>
        </w:tabs>
        <w:rPr>
          <w:sz w:val="28"/>
          <w:szCs w:val="28"/>
        </w:rPr>
      </w:pPr>
      <w:r>
        <w:rPr>
          <w:noProof/>
        </w:rPr>
        <w:lastRenderedPageBreak/>
        <w:drawing>
          <wp:inline distT="0" distB="0" distL="0" distR="0" wp14:anchorId="68CD1557" wp14:editId="1EB8A8F0">
            <wp:extent cx="4572000" cy="2743200"/>
            <wp:effectExtent l="0" t="0" r="0" b="0"/>
            <wp:docPr id="5" name="Chart 5">
              <a:extLst xmlns:a="http://schemas.openxmlformats.org/drawingml/2006/main">
                <a:ext uri="{FF2B5EF4-FFF2-40B4-BE49-F238E27FC236}">
                  <a16:creationId xmlns:a16="http://schemas.microsoft.com/office/drawing/2014/main" id="{9E551734-6902-9078-1510-1BC2D890FB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sz w:val="28"/>
          <w:szCs w:val="28"/>
        </w:rPr>
        <w:t xml:space="preserve"> </w:t>
      </w:r>
      <w:r w:rsidRPr="00141455">
        <w:rPr>
          <w:b/>
          <w:sz w:val="28"/>
          <w:szCs w:val="28"/>
        </w:rPr>
        <w:t>FIG 3</w:t>
      </w:r>
    </w:p>
    <w:p w14:paraId="1115CFB1" w14:textId="77777777" w:rsidR="00E849EA" w:rsidRPr="001666C5" w:rsidRDefault="00E849EA" w:rsidP="00E849EA">
      <w:pPr>
        <w:tabs>
          <w:tab w:val="left" w:pos="5600"/>
        </w:tabs>
        <w:rPr>
          <w:b/>
          <w:sz w:val="28"/>
          <w:szCs w:val="28"/>
        </w:rPr>
      </w:pPr>
      <w:r>
        <w:rPr>
          <w:b/>
          <w:sz w:val="28"/>
          <w:szCs w:val="28"/>
        </w:rPr>
        <w:t>Fig. 3: Variation of Mean yearly</w:t>
      </w:r>
      <w:r w:rsidRPr="001666C5">
        <w:rPr>
          <w:b/>
          <w:sz w:val="28"/>
          <w:szCs w:val="28"/>
        </w:rPr>
        <w:t xml:space="preserve"> surface refractivity value for Zaria</w:t>
      </w:r>
    </w:p>
    <w:p w14:paraId="0CCD6776" w14:textId="77777777" w:rsidR="00E849EA" w:rsidRDefault="00E849EA" w:rsidP="00E849EA">
      <w:pPr>
        <w:tabs>
          <w:tab w:val="left" w:pos="5600"/>
        </w:tabs>
        <w:rPr>
          <w:sz w:val="28"/>
          <w:szCs w:val="28"/>
        </w:rPr>
      </w:pPr>
      <w:r w:rsidRPr="000D5464">
        <w:rPr>
          <w:sz w:val="28"/>
          <w:szCs w:val="28"/>
        </w:rPr>
        <w:t>The mea</w:t>
      </w:r>
      <w:r>
        <w:rPr>
          <w:sz w:val="28"/>
          <w:szCs w:val="28"/>
        </w:rPr>
        <w:t>n yearly refractivity value at the Zaria</w:t>
      </w:r>
      <w:r w:rsidRPr="000D5464">
        <w:rPr>
          <w:sz w:val="28"/>
          <w:szCs w:val="28"/>
        </w:rPr>
        <w:t xml:space="preserve"> station was observed to increase slowly from its minimum value of </w:t>
      </w:r>
      <w:r w:rsidRPr="00141455">
        <w:rPr>
          <w:sz w:val="28"/>
          <w:szCs w:val="28"/>
        </w:rPr>
        <w:t>304.0778</w:t>
      </w:r>
      <w:r>
        <w:rPr>
          <w:sz w:val="28"/>
          <w:szCs w:val="28"/>
        </w:rPr>
        <w:t>N-units in the year 2015</w:t>
      </w:r>
      <w:r w:rsidRPr="000D5464">
        <w:rPr>
          <w:sz w:val="28"/>
          <w:szCs w:val="28"/>
        </w:rPr>
        <w:t xml:space="preserve"> and there</w:t>
      </w:r>
      <w:r>
        <w:rPr>
          <w:sz w:val="28"/>
          <w:szCs w:val="28"/>
        </w:rPr>
        <w:t>after rose sharply</w:t>
      </w:r>
      <w:r w:rsidRPr="000D5464">
        <w:rPr>
          <w:sz w:val="28"/>
          <w:szCs w:val="28"/>
        </w:rPr>
        <w:t xml:space="preserve"> to its maximum value of </w:t>
      </w:r>
      <w:r w:rsidRPr="00141455">
        <w:rPr>
          <w:sz w:val="28"/>
          <w:szCs w:val="28"/>
        </w:rPr>
        <w:t>318.9371</w:t>
      </w:r>
      <w:r>
        <w:rPr>
          <w:sz w:val="28"/>
          <w:szCs w:val="28"/>
        </w:rPr>
        <w:t xml:space="preserve"> N-units in the 2022.</w:t>
      </w:r>
    </w:p>
    <w:p w14:paraId="3F06C926" w14:textId="77777777" w:rsidR="00E849EA" w:rsidRDefault="00E849EA" w:rsidP="00E849EA">
      <w:pPr>
        <w:tabs>
          <w:tab w:val="left" w:pos="5600"/>
        </w:tabs>
        <w:rPr>
          <w:b/>
          <w:sz w:val="28"/>
          <w:szCs w:val="28"/>
        </w:rPr>
      </w:pPr>
    </w:p>
    <w:p w14:paraId="025F81E3" w14:textId="77777777" w:rsidR="00E849EA" w:rsidRDefault="00E849EA" w:rsidP="00E849EA">
      <w:pPr>
        <w:tabs>
          <w:tab w:val="left" w:pos="5600"/>
        </w:tabs>
        <w:rPr>
          <w:b/>
          <w:sz w:val="28"/>
          <w:szCs w:val="28"/>
        </w:rPr>
      </w:pPr>
    </w:p>
    <w:p w14:paraId="25069518" w14:textId="77777777" w:rsidR="00E849EA" w:rsidRDefault="00E849EA" w:rsidP="00E849EA">
      <w:pPr>
        <w:tabs>
          <w:tab w:val="left" w:pos="5600"/>
        </w:tabs>
        <w:rPr>
          <w:b/>
          <w:sz w:val="28"/>
          <w:szCs w:val="28"/>
        </w:rPr>
      </w:pPr>
    </w:p>
    <w:p w14:paraId="089272F8" w14:textId="77777777" w:rsidR="00E849EA" w:rsidRDefault="00E849EA" w:rsidP="00E849EA">
      <w:pPr>
        <w:tabs>
          <w:tab w:val="left" w:pos="5600"/>
        </w:tabs>
        <w:rPr>
          <w:b/>
          <w:sz w:val="28"/>
          <w:szCs w:val="28"/>
        </w:rPr>
      </w:pPr>
    </w:p>
    <w:p w14:paraId="755155E1" w14:textId="77777777" w:rsidR="00E849EA" w:rsidRDefault="00E849EA" w:rsidP="00E849EA">
      <w:pPr>
        <w:tabs>
          <w:tab w:val="left" w:pos="5600"/>
        </w:tabs>
        <w:rPr>
          <w:b/>
          <w:sz w:val="28"/>
          <w:szCs w:val="28"/>
        </w:rPr>
      </w:pPr>
    </w:p>
    <w:p w14:paraId="4C588502" w14:textId="77777777" w:rsidR="00E849EA" w:rsidRDefault="00E849EA" w:rsidP="00E849EA">
      <w:pPr>
        <w:tabs>
          <w:tab w:val="left" w:pos="5600"/>
        </w:tabs>
        <w:rPr>
          <w:b/>
          <w:sz w:val="28"/>
          <w:szCs w:val="28"/>
        </w:rPr>
      </w:pPr>
    </w:p>
    <w:p w14:paraId="7AF389B2" w14:textId="77777777" w:rsidR="00E849EA" w:rsidRDefault="00E849EA" w:rsidP="00E849EA">
      <w:pPr>
        <w:tabs>
          <w:tab w:val="left" w:pos="5600"/>
        </w:tabs>
        <w:rPr>
          <w:b/>
          <w:sz w:val="28"/>
          <w:szCs w:val="28"/>
        </w:rPr>
      </w:pPr>
    </w:p>
    <w:p w14:paraId="6BF6680C" w14:textId="77777777" w:rsidR="00E849EA" w:rsidRDefault="00E849EA" w:rsidP="00E849EA">
      <w:pPr>
        <w:tabs>
          <w:tab w:val="left" w:pos="5600"/>
        </w:tabs>
        <w:rPr>
          <w:b/>
          <w:sz w:val="28"/>
          <w:szCs w:val="28"/>
        </w:rPr>
      </w:pPr>
    </w:p>
    <w:p w14:paraId="67029443" w14:textId="77777777" w:rsidR="00E849EA" w:rsidRDefault="00E849EA" w:rsidP="00E849EA">
      <w:pPr>
        <w:tabs>
          <w:tab w:val="left" w:pos="5600"/>
        </w:tabs>
        <w:rPr>
          <w:b/>
          <w:sz w:val="28"/>
          <w:szCs w:val="28"/>
        </w:rPr>
      </w:pPr>
    </w:p>
    <w:p w14:paraId="68FEAA93" w14:textId="77777777" w:rsidR="00E849EA" w:rsidRDefault="00E849EA" w:rsidP="00E849EA">
      <w:pPr>
        <w:tabs>
          <w:tab w:val="left" w:pos="5600"/>
        </w:tabs>
        <w:rPr>
          <w:b/>
          <w:sz w:val="28"/>
          <w:szCs w:val="28"/>
        </w:rPr>
      </w:pPr>
    </w:p>
    <w:p w14:paraId="0CE2BA3F" w14:textId="77777777" w:rsidR="00E849EA" w:rsidRDefault="00E849EA" w:rsidP="00E849EA">
      <w:pPr>
        <w:tabs>
          <w:tab w:val="left" w:pos="5600"/>
        </w:tabs>
        <w:jc w:val="center"/>
        <w:rPr>
          <w:b/>
          <w:sz w:val="28"/>
          <w:szCs w:val="28"/>
        </w:rPr>
      </w:pPr>
    </w:p>
    <w:p w14:paraId="710FCB7D" w14:textId="77777777" w:rsidR="00E849EA" w:rsidRDefault="00E849EA" w:rsidP="00E849EA">
      <w:pPr>
        <w:tabs>
          <w:tab w:val="left" w:pos="5600"/>
        </w:tabs>
        <w:jc w:val="center"/>
        <w:rPr>
          <w:b/>
          <w:sz w:val="28"/>
          <w:szCs w:val="28"/>
        </w:rPr>
      </w:pPr>
      <w:r>
        <w:rPr>
          <w:b/>
          <w:sz w:val="28"/>
          <w:szCs w:val="28"/>
        </w:rPr>
        <w:t>13</w:t>
      </w:r>
    </w:p>
    <w:p w14:paraId="05FE7AFE" w14:textId="77777777" w:rsidR="00E849EA" w:rsidRDefault="00E849EA" w:rsidP="00E849EA">
      <w:pPr>
        <w:tabs>
          <w:tab w:val="left" w:pos="5600"/>
        </w:tabs>
        <w:rPr>
          <w:b/>
          <w:sz w:val="28"/>
          <w:szCs w:val="28"/>
        </w:rPr>
      </w:pPr>
      <w:r>
        <w:rPr>
          <w:b/>
          <w:sz w:val="28"/>
          <w:szCs w:val="28"/>
        </w:rPr>
        <w:lastRenderedPageBreak/>
        <w:t>CONCLUSION</w:t>
      </w:r>
    </w:p>
    <w:p w14:paraId="0EC10A10" w14:textId="77777777" w:rsidR="00E849EA" w:rsidRDefault="00E849EA" w:rsidP="00E849EA">
      <w:pPr>
        <w:tabs>
          <w:tab w:val="left" w:pos="5600"/>
        </w:tabs>
        <w:rPr>
          <w:b/>
          <w:sz w:val="28"/>
          <w:szCs w:val="28"/>
        </w:rPr>
      </w:pPr>
    </w:p>
    <w:p w14:paraId="1EABCC99" w14:textId="77777777" w:rsidR="00E849EA" w:rsidRPr="005965D1" w:rsidRDefault="00E849EA" w:rsidP="00E849EA">
      <w:pPr>
        <w:tabs>
          <w:tab w:val="left" w:pos="5600"/>
        </w:tabs>
        <w:rPr>
          <w:b/>
          <w:sz w:val="24"/>
          <w:szCs w:val="24"/>
        </w:rPr>
      </w:pPr>
      <w:r w:rsidRPr="005965D1">
        <w:rPr>
          <w:sz w:val="24"/>
          <w:szCs w:val="24"/>
        </w:rPr>
        <w:t>The international telecommunication union (ITU) method has been employed to estimate the yearly and monthly tropospheric radio refractivity over Zaria, Nigeria using meteorological parameters of temperature, relative humidity and atmospheric pressure during the period of eleven years (2013 – 2024).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February and September with 340.0675 N-units and 270.0318 N-units respectively. The highest and lowest annual average values of tropospheric radio refractivity were found in the year 2022 and 2015 with 318.93  and 304.00 N – units respectively.. The refractivity gradient and effective earth radius found for Zaria, Nigeria during the period under investigation were -39.2031 N-units/km indicating that the propagation in this region is mostly Sub-refraction. This is also supported by the value of effective earth radius, which is less than 4/3 The highest and lowest values of field strength variability (FSV) was estimated in the year 2014 and 2014 as 16.37 dB and 11.88 dB respectively.</w:t>
      </w:r>
    </w:p>
    <w:p w14:paraId="3FD4D9AE" w14:textId="77777777" w:rsidR="00E849EA" w:rsidRDefault="00E849EA" w:rsidP="00E849EA">
      <w:pPr>
        <w:tabs>
          <w:tab w:val="left" w:pos="5600"/>
        </w:tabs>
        <w:rPr>
          <w:b/>
          <w:sz w:val="28"/>
          <w:szCs w:val="28"/>
        </w:rPr>
      </w:pPr>
    </w:p>
    <w:p w14:paraId="63AFC8B7" w14:textId="77777777" w:rsidR="00E849EA" w:rsidRDefault="00E849EA" w:rsidP="00E849EA">
      <w:pPr>
        <w:tabs>
          <w:tab w:val="left" w:pos="5600"/>
        </w:tabs>
        <w:rPr>
          <w:b/>
          <w:sz w:val="28"/>
          <w:szCs w:val="28"/>
        </w:rPr>
      </w:pPr>
    </w:p>
    <w:p w14:paraId="69B412E2" w14:textId="77777777" w:rsidR="00E849EA" w:rsidRDefault="00E849EA" w:rsidP="00E849EA">
      <w:pPr>
        <w:tabs>
          <w:tab w:val="left" w:pos="5600"/>
        </w:tabs>
        <w:rPr>
          <w:b/>
          <w:sz w:val="28"/>
          <w:szCs w:val="28"/>
        </w:rPr>
      </w:pPr>
    </w:p>
    <w:p w14:paraId="3C45525A" w14:textId="77777777" w:rsidR="00E849EA" w:rsidRDefault="00E849EA" w:rsidP="00E849EA">
      <w:pPr>
        <w:tabs>
          <w:tab w:val="left" w:pos="5600"/>
        </w:tabs>
        <w:rPr>
          <w:b/>
          <w:sz w:val="28"/>
          <w:szCs w:val="28"/>
        </w:rPr>
      </w:pPr>
    </w:p>
    <w:p w14:paraId="4A750FE6" w14:textId="77777777" w:rsidR="00E849EA" w:rsidRDefault="00E849EA" w:rsidP="00E849EA">
      <w:pPr>
        <w:tabs>
          <w:tab w:val="left" w:pos="5600"/>
        </w:tabs>
        <w:rPr>
          <w:b/>
          <w:sz w:val="28"/>
          <w:szCs w:val="28"/>
        </w:rPr>
      </w:pPr>
    </w:p>
    <w:p w14:paraId="07EFD628" w14:textId="77777777" w:rsidR="00E849EA" w:rsidRDefault="00E849EA" w:rsidP="00E849EA">
      <w:pPr>
        <w:tabs>
          <w:tab w:val="left" w:pos="5600"/>
        </w:tabs>
        <w:rPr>
          <w:b/>
          <w:sz w:val="28"/>
          <w:szCs w:val="28"/>
        </w:rPr>
      </w:pPr>
    </w:p>
    <w:p w14:paraId="16F769B7" w14:textId="77777777" w:rsidR="00E849EA" w:rsidRDefault="00E849EA" w:rsidP="00E849EA">
      <w:pPr>
        <w:tabs>
          <w:tab w:val="left" w:pos="5600"/>
        </w:tabs>
        <w:rPr>
          <w:b/>
          <w:sz w:val="28"/>
          <w:szCs w:val="28"/>
        </w:rPr>
      </w:pPr>
    </w:p>
    <w:p w14:paraId="2C9F5943" w14:textId="77777777" w:rsidR="00E849EA" w:rsidRDefault="00E849EA" w:rsidP="00E849EA">
      <w:pPr>
        <w:tabs>
          <w:tab w:val="left" w:pos="5600"/>
        </w:tabs>
        <w:rPr>
          <w:b/>
          <w:sz w:val="28"/>
          <w:szCs w:val="28"/>
        </w:rPr>
      </w:pPr>
    </w:p>
    <w:p w14:paraId="783039A0" w14:textId="77777777" w:rsidR="00E849EA" w:rsidRDefault="00E849EA" w:rsidP="00E849EA">
      <w:pPr>
        <w:tabs>
          <w:tab w:val="left" w:pos="5600"/>
        </w:tabs>
        <w:rPr>
          <w:b/>
          <w:sz w:val="28"/>
          <w:szCs w:val="28"/>
        </w:rPr>
      </w:pPr>
    </w:p>
    <w:p w14:paraId="7D4F6299" w14:textId="77777777" w:rsidR="005965D1" w:rsidRDefault="005965D1" w:rsidP="00E849EA">
      <w:pPr>
        <w:tabs>
          <w:tab w:val="left" w:pos="5600"/>
        </w:tabs>
        <w:jc w:val="center"/>
        <w:rPr>
          <w:b/>
          <w:sz w:val="28"/>
          <w:szCs w:val="28"/>
        </w:rPr>
      </w:pPr>
    </w:p>
    <w:p w14:paraId="6B306373" w14:textId="77777777" w:rsidR="005965D1" w:rsidRDefault="005965D1" w:rsidP="00E849EA">
      <w:pPr>
        <w:tabs>
          <w:tab w:val="left" w:pos="5600"/>
        </w:tabs>
        <w:jc w:val="center"/>
        <w:rPr>
          <w:b/>
          <w:sz w:val="28"/>
          <w:szCs w:val="28"/>
        </w:rPr>
      </w:pPr>
    </w:p>
    <w:p w14:paraId="30DF3AB0" w14:textId="77777777" w:rsidR="005965D1" w:rsidRDefault="005965D1" w:rsidP="00E849EA">
      <w:pPr>
        <w:tabs>
          <w:tab w:val="left" w:pos="5600"/>
        </w:tabs>
        <w:jc w:val="center"/>
        <w:rPr>
          <w:b/>
          <w:sz w:val="28"/>
          <w:szCs w:val="28"/>
        </w:rPr>
      </w:pPr>
    </w:p>
    <w:p w14:paraId="6D1FAA9B" w14:textId="7EDB421B" w:rsidR="00E849EA" w:rsidRDefault="00E849EA" w:rsidP="00E849EA">
      <w:pPr>
        <w:tabs>
          <w:tab w:val="left" w:pos="5600"/>
        </w:tabs>
        <w:jc w:val="center"/>
        <w:rPr>
          <w:b/>
          <w:sz w:val="28"/>
          <w:szCs w:val="28"/>
        </w:rPr>
      </w:pPr>
      <w:r>
        <w:rPr>
          <w:b/>
          <w:sz w:val="28"/>
          <w:szCs w:val="28"/>
        </w:rPr>
        <w:t>14</w:t>
      </w:r>
    </w:p>
    <w:p w14:paraId="72E0E355" w14:textId="77777777" w:rsidR="00E849EA" w:rsidRDefault="00E849EA" w:rsidP="00E849EA">
      <w:pPr>
        <w:tabs>
          <w:tab w:val="left" w:pos="5600"/>
        </w:tabs>
        <w:rPr>
          <w:b/>
          <w:sz w:val="28"/>
          <w:szCs w:val="28"/>
        </w:rPr>
      </w:pPr>
    </w:p>
    <w:p w14:paraId="387E2ACA" w14:textId="77777777" w:rsidR="00E849EA" w:rsidRDefault="00E849EA" w:rsidP="00E849EA">
      <w:pPr>
        <w:tabs>
          <w:tab w:val="left" w:pos="5600"/>
        </w:tabs>
        <w:rPr>
          <w:b/>
          <w:sz w:val="28"/>
          <w:szCs w:val="28"/>
        </w:rPr>
      </w:pPr>
    </w:p>
    <w:p w14:paraId="5B3C6B69" w14:textId="77777777" w:rsidR="00E849EA" w:rsidRPr="00C15083" w:rsidRDefault="00E849EA" w:rsidP="00E849EA">
      <w:pPr>
        <w:tabs>
          <w:tab w:val="left" w:pos="5600"/>
        </w:tabs>
        <w:rPr>
          <w:b/>
          <w:sz w:val="28"/>
          <w:szCs w:val="28"/>
        </w:rPr>
      </w:pPr>
      <w:r w:rsidRPr="00C15083">
        <w:rPr>
          <w:b/>
          <w:sz w:val="28"/>
          <w:szCs w:val="28"/>
        </w:rPr>
        <w:t>REFERENCES</w:t>
      </w:r>
    </w:p>
    <w:p w14:paraId="37F187CB" w14:textId="77777777" w:rsidR="00E849EA" w:rsidRPr="00CB75E4" w:rsidRDefault="00E849EA" w:rsidP="00E849EA">
      <w:pPr>
        <w:widowControl w:val="0"/>
        <w:autoSpaceDE w:val="0"/>
        <w:autoSpaceDN w:val="0"/>
        <w:adjustRightInd w:val="0"/>
        <w:spacing w:line="240" w:lineRule="auto"/>
        <w:ind w:left="480" w:hanging="480"/>
        <w:rPr>
          <w:rFonts w:ascii="Calibri" w:hAnsi="Calibri" w:cs="Calibri"/>
          <w:noProof/>
          <w:sz w:val="24"/>
          <w:szCs w:val="24"/>
        </w:rPr>
      </w:pPr>
      <w:r w:rsidRPr="002215EE">
        <w:rPr>
          <w:sz w:val="28"/>
          <w:szCs w:val="28"/>
        </w:rPr>
        <w:fldChar w:fldCharType="begin" w:fldLock="1"/>
      </w:r>
      <w:r w:rsidRPr="002215EE">
        <w:rPr>
          <w:sz w:val="28"/>
          <w:szCs w:val="28"/>
        </w:rPr>
        <w:instrText xml:space="preserve">ADDIN Mendeley Bibliography CSL_BIBLIOGRAPHY </w:instrText>
      </w:r>
      <w:r w:rsidRPr="002215EE">
        <w:rPr>
          <w:sz w:val="28"/>
          <w:szCs w:val="28"/>
        </w:rPr>
        <w:fldChar w:fldCharType="separate"/>
      </w:r>
      <w:r w:rsidRPr="00CB75E4">
        <w:rPr>
          <w:rFonts w:ascii="Calibri" w:hAnsi="Calibri" w:cs="Calibri"/>
          <w:noProof/>
          <w:sz w:val="24"/>
          <w:szCs w:val="24"/>
        </w:rPr>
        <w:t xml:space="preserve">Abimbola, O. J., Bada, S. O., Falaiye, A. O., Sukam, Y. M., Otto, M. S., &amp; Muhammad, S. (2021). Estimation of radio refractivity from satellite-derived meteorological data over a decade for West Africa. </w:t>
      </w:r>
      <w:r w:rsidRPr="00CB75E4">
        <w:rPr>
          <w:rFonts w:ascii="Calibri" w:hAnsi="Calibri" w:cs="Calibri"/>
          <w:i/>
          <w:iCs/>
          <w:noProof/>
          <w:sz w:val="24"/>
          <w:szCs w:val="24"/>
        </w:rPr>
        <w:t>Scientific African</w:t>
      </w:r>
      <w:r w:rsidRPr="00CB75E4">
        <w:rPr>
          <w:rFonts w:ascii="Calibri" w:hAnsi="Calibri" w:cs="Calibri"/>
          <w:noProof/>
          <w:sz w:val="24"/>
          <w:szCs w:val="24"/>
        </w:rPr>
        <w:t xml:space="preserve">, </w:t>
      </w:r>
      <w:r w:rsidRPr="00CB75E4">
        <w:rPr>
          <w:rFonts w:ascii="Calibri" w:hAnsi="Calibri" w:cs="Calibri"/>
          <w:i/>
          <w:iCs/>
          <w:noProof/>
          <w:sz w:val="24"/>
          <w:szCs w:val="24"/>
        </w:rPr>
        <w:t>14</w:t>
      </w:r>
      <w:r w:rsidRPr="00CB75E4">
        <w:rPr>
          <w:rFonts w:ascii="Calibri" w:hAnsi="Calibri" w:cs="Calibri"/>
          <w:noProof/>
          <w:sz w:val="24"/>
          <w:szCs w:val="24"/>
        </w:rPr>
        <w:t>, 1–8. https://doi.org/10.1016/j.sciaf.2021.e01054</w:t>
      </w:r>
    </w:p>
    <w:p w14:paraId="47F338C2" w14:textId="77777777" w:rsidR="00E849EA" w:rsidRPr="00CB75E4" w:rsidRDefault="00E849EA" w:rsidP="00E849EA">
      <w:pPr>
        <w:widowControl w:val="0"/>
        <w:autoSpaceDE w:val="0"/>
        <w:autoSpaceDN w:val="0"/>
        <w:adjustRightInd w:val="0"/>
        <w:spacing w:line="240" w:lineRule="auto"/>
        <w:ind w:left="480" w:hanging="480"/>
        <w:rPr>
          <w:rFonts w:ascii="Calibri" w:hAnsi="Calibri" w:cs="Calibri"/>
          <w:noProof/>
          <w:sz w:val="24"/>
          <w:szCs w:val="24"/>
        </w:rPr>
      </w:pPr>
      <w:r w:rsidRPr="00CB75E4">
        <w:rPr>
          <w:rFonts w:ascii="Calibri" w:hAnsi="Calibri" w:cs="Calibri"/>
          <w:noProof/>
          <w:sz w:val="24"/>
          <w:szCs w:val="24"/>
        </w:rPr>
        <w:t xml:space="preserve">Academy, N. D., Osuagwu, F. N., State, K., &amp; Akinbolati, A. (2024). EXPLORING VERTICAL GRADIENTS OF RADIO REFRACTIVITY AND THEIR SIGNIFICANCE FOR RADIO WAVE PROPA ABUJA , JOS AND MAKURDI OF NORTH-CENTRAL NIGERIA. </w:t>
      </w:r>
      <w:r w:rsidRPr="00CB75E4">
        <w:rPr>
          <w:rFonts w:ascii="Calibri" w:hAnsi="Calibri" w:cs="Calibri"/>
          <w:i/>
          <w:iCs/>
          <w:noProof/>
          <w:sz w:val="24"/>
          <w:szCs w:val="24"/>
        </w:rPr>
        <w:t>Science World Journal</w:t>
      </w:r>
      <w:r w:rsidRPr="00CB75E4">
        <w:rPr>
          <w:rFonts w:ascii="Calibri" w:hAnsi="Calibri" w:cs="Calibri"/>
          <w:noProof/>
          <w:sz w:val="24"/>
          <w:szCs w:val="24"/>
        </w:rPr>
        <w:t xml:space="preserve">, </w:t>
      </w:r>
      <w:r w:rsidRPr="00CB75E4">
        <w:rPr>
          <w:rFonts w:ascii="Calibri" w:hAnsi="Calibri" w:cs="Calibri"/>
          <w:i/>
          <w:iCs/>
          <w:noProof/>
          <w:sz w:val="24"/>
          <w:szCs w:val="24"/>
        </w:rPr>
        <w:t>19</w:t>
      </w:r>
      <w:r w:rsidRPr="00CB75E4">
        <w:rPr>
          <w:rFonts w:ascii="Calibri" w:hAnsi="Calibri" w:cs="Calibri"/>
          <w:noProof/>
          <w:sz w:val="24"/>
          <w:szCs w:val="24"/>
        </w:rPr>
        <w:t>(1), 58–63. https://doi.org/10.4314/swj.v19i1.8</w:t>
      </w:r>
    </w:p>
    <w:p w14:paraId="58D5454A" w14:textId="77777777" w:rsidR="00E849EA" w:rsidRPr="00CB75E4" w:rsidRDefault="00E849EA" w:rsidP="00E849EA">
      <w:pPr>
        <w:widowControl w:val="0"/>
        <w:autoSpaceDE w:val="0"/>
        <w:autoSpaceDN w:val="0"/>
        <w:adjustRightInd w:val="0"/>
        <w:spacing w:line="240" w:lineRule="auto"/>
        <w:ind w:left="480" w:hanging="480"/>
        <w:rPr>
          <w:rFonts w:ascii="Calibri" w:hAnsi="Calibri" w:cs="Calibri"/>
          <w:noProof/>
          <w:sz w:val="24"/>
          <w:szCs w:val="24"/>
        </w:rPr>
      </w:pPr>
      <w:r w:rsidRPr="00CB75E4">
        <w:rPr>
          <w:rFonts w:ascii="Calibri" w:hAnsi="Calibri" w:cs="Calibri"/>
          <w:noProof/>
          <w:sz w:val="24"/>
          <w:szCs w:val="24"/>
        </w:rPr>
        <w:t xml:space="preserve">Akpootu, D. ., &amp; Rabiu, A. . (2019). Empirical Models for Estimating Tropospheric Radio Refractivity Over Osogbo , Abstract : </w:t>
      </w:r>
      <w:r w:rsidRPr="00CB75E4">
        <w:rPr>
          <w:rFonts w:ascii="Calibri" w:hAnsi="Calibri" w:cs="Calibri"/>
          <w:i/>
          <w:iCs/>
          <w:noProof/>
          <w:sz w:val="24"/>
          <w:szCs w:val="24"/>
        </w:rPr>
        <w:t>THE OPEN ATMOSPHERIC SCIENCE JOURNAL</w:t>
      </w:r>
      <w:r w:rsidRPr="00CB75E4">
        <w:rPr>
          <w:rFonts w:ascii="Calibri" w:hAnsi="Calibri" w:cs="Calibri"/>
          <w:noProof/>
          <w:sz w:val="24"/>
          <w:szCs w:val="24"/>
        </w:rPr>
        <w:t xml:space="preserve">, </w:t>
      </w:r>
      <w:r w:rsidRPr="00CB75E4">
        <w:rPr>
          <w:rFonts w:ascii="Calibri" w:hAnsi="Calibri" w:cs="Calibri"/>
          <w:i/>
          <w:iCs/>
          <w:noProof/>
          <w:sz w:val="24"/>
          <w:szCs w:val="24"/>
        </w:rPr>
        <w:t>13</w:t>
      </w:r>
      <w:r w:rsidRPr="00CB75E4">
        <w:rPr>
          <w:rFonts w:ascii="Calibri" w:hAnsi="Calibri" w:cs="Calibri"/>
          <w:noProof/>
          <w:sz w:val="24"/>
          <w:szCs w:val="24"/>
        </w:rPr>
        <w:t>, 43–55. https://doi.org/10.2174/1874282301913010043</w:t>
      </w:r>
    </w:p>
    <w:p w14:paraId="08D0076C" w14:textId="77777777" w:rsidR="00E849EA" w:rsidRPr="00CB75E4" w:rsidRDefault="00E849EA" w:rsidP="00E849EA">
      <w:pPr>
        <w:widowControl w:val="0"/>
        <w:autoSpaceDE w:val="0"/>
        <w:autoSpaceDN w:val="0"/>
        <w:adjustRightInd w:val="0"/>
        <w:spacing w:line="240" w:lineRule="auto"/>
        <w:ind w:left="480" w:hanging="480"/>
        <w:rPr>
          <w:rFonts w:ascii="Calibri" w:hAnsi="Calibri" w:cs="Calibri"/>
          <w:noProof/>
          <w:sz w:val="24"/>
          <w:szCs w:val="24"/>
        </w:rPr>
      </w:pPr>
      <w:r w:rsidRPr="00CB75E4">
        <w:rPr>
          <w:rFonts w:ascii="Calibri" w:hAnsi="Calibri" w:cs="Calibri"/>
          <w:noProof/>
          <w:sz w:val="24"/>
          <w:szCs w:val="24"/>
        </w:rPr>
        <w:t xml:space="preserve">Akpootu, D., &amp; Iliyasu, M. (2017). Estimation of Tropospheric Radio Refractivity and Its Variation with Meteorological Parameters over Ikeja, Nigeria. </w:t>
      </w:r>
      <w:r w:rsidRPr="00CB75E4">
        <w:rPr>
          <w:rFonts w:ascii="Calibri" w:hAnsi="Calibri" w:cs="Calibri"/>
          <w:i/>
          <w:iCs/>
          <w:noProof/>
          <w:sz w:val="24"/>
          <w:szCs w:val="24"/>
        </w:rPr>
        <w:t>Journal of Geography, Environment and Earth Science International</w:t>
      </w:r>
      <w:r w:rsidRPr="00CB75E4">
        <w:rPr>
          <w:rFonts w:ascii="Calibri" w:hAnsi="Calibri" w:cs="Calibri"/>
          <w:noProof/>
          <w:sz w:val="24"/>
          <w:szCs w:val="24"/>
        </w:rPr>
        <w:t xml:space="preserve">, </w:t>
      </w:r>
      <w:r w:rsidRPr="00CB75E4">
        <w:rPr>
          <w:rFonts w:ascii="Calibri" w:hAnsi="Calibri" w:cs="Calibri"/>
          <w:i/>
          <w:iCs/>
          <w:noProof/>
          <w:sz w:val="24"/>
          <w:szCs w:val="24"/>
        </w:rPr>
        <w:t>10</w:t>
      </w:r>
      <w:r w:rsidRPr="00CB75E4">
        <w:rPr>
          <w:rFonts w:ascii="Calibri" w:hAnsi="Calibri" w:cs="Calibri"/>
          <w:noProof/>
          <w:sz w:val="24"/>
          <w:szCs w:val="24"/>
        </w:rPr>
        <w:t>(1), 1–12. https://doi.org/10.9734/jgeesi/2017/32534</w:t>
      </w:r>
    </w:p>
    <w:p w14:paraId="2FB95E0D" w14:textId="77777777" w:rsidR="00E849EA" w:rsidRPr="00CB75E4" w:rsidRDefault="00E849EA" w:rsidP="00E849EA">
      <w:pPr>
        <w:widowControl w:val="0"/>
        <w:autoSpaceDE w:val="0"/>
        <w:autoSpaceDN w:val="0"/>
        <w:adjustRightInd w:val="0"/>
        <w:spacing w:line="240" w:lineRule="auto"/>
        <w:ind w:left="480" w:hanging="480"/>
        <w:rPr>
          <w:rFonts w:ascii="Calibri" w:hAnsi="Calibri" w:cs="Calibri"/>
          <w:noProof/>
          <w:sz w:val="24"/>
          <w:szCs w:val="24"/>
        </w:rPr>
      </w:pPr>
      <w:r w:rsidRPr="00CB75E4">
        <w:rPr>
          <w:rFonts w:ascii="Calibri" w:hAnsi="Calibri" w:cs="Calibri"/>
          <w:noProof/>
          <w:sz w:val="24"/>
          <w:szCs w:val="24"/>
        </w:rPr>
        <w:t xml:space="preserve">Aprilaire. (2013). </w:t>
      </w:r>
      <w:r w:rsidRPr="00CB75E4">
        <w:rPr>
          <w:rFonts w:ascii="Calibri" w:hAnsi="Calibri" w:cs="Calibri"/>
          <w:i/>
          <w:iCs/>
          <w:noProof/>
          <w:sz w:val="24"/>
          <w:szCs w:val="24"/>
        </w:rPr>
        <w:t>Aprilaire explains how relative humidity affects indoor comfort</w:t>
      </w:r>
      <w:r w:rsidRPr="00CB75E4">
        <w:rPr>
          <w:rFonts w:ascii="Calibri" w:hAnsi="Calibri" w:cs="Calibri"/>
          <w:noProof/>
          <w:sz w:val="24"/>
          <w:szCs w:val="24"/>
        </w:rPr>
        <w:t>.</w:t>
      </w:r>
    </w:p>
    <w:p w14:paraId="7559EBD1" w14:textId="77777777" w:rsidR="00E849EA" w:rsidRPr="00CB75E4" w:rsidRDefault="00E849EA" w:rsidP="00E849EA">
      <w:pPr>
        <w:widowControl w:val="0"/>
        <w:autoSpaceDE w:val="0"/>
        <w:autoSpaceDN w:val="0"/>
        <w:adjustRightInd w:val="0"/>
        <w:spacing w:line="240" w:lineRule="auto"/>
        <w:ind w:left="480" w:hanging="480"/>
        <w:rPr>
          <w:rFonts w:ascii="Calibri" w:hAnsi="Calibri" w:cs="Calibri"/>
          <w:noProof/>
          <w:sz w:val="24"/>
          <w:szCs w:val="24"/>
        </w:rPr>
      </w:pPr>
      <w:r w:rsidRPr="00CB75E4">
        <w:rPr>
          <w:rFonts w:ascii="Calibri" w:hAnsi="Calibri" w:cs="Calibri"/>
          <w:noProof/>
          <w:sz w:val="24"/>
          <w:szCs w:val="24"/>
        </w:rPr>
        <w:t xml:space="preserve">Atkinson, R., &amp; Aschmann, S. M. (1985). </w:t>
      </w:r>
      <w:r w:rsidRPr="00CB75E4">
        <w:rPr>
          <w:rFonts w:ascii="Calibri" w:hAnsi="Calibri" w:cs="Calibri"/>
          <w:i/>
          <w:iCs/>
          <w:noProof/>
          <w:sz w:val="24"/>
          <w:szCs w:val="24"/>
        </w:rPr>
        <w:t>and Atmospheric Pressure</w:t>
      </w:r>
      <w:r w:rsidRPr="00CB75E4">
        <w:rPr>
          <w:rFonts w:ascii="Calibri" w:hAnsi="Calibri" w:cs="Calibri"/>
          <w:noProof/>
          <w:sz w:val="24"/>
          <w:szCs w:val="24"/>
        </w:rPr>
        <w:t xml:space="preserve">. </w:t>
      </w:r>
      <w:r w:rsidRPr="00CB75E4">
        <w:rPr>
          <w:rFonts w:ascii="Calibri" w:hAnsi="Calibri" w:cs="Calibri"/>
          <w:i/>
          <w:iCs/>
          <w:noProof/>
          <w:sz w:val="24"/>
          <w:szCs w:val="24"/>
        </w:rPr>
        <w:t>17</w:t>
      </w:r>
      <w:r w:rsidRPr="00CB75E4">
        <w:rPr>
          <w:rFonts w:ascii="Calibri" w:hAnsi="Calibri" w:cs="Calibri"/>
          <w:noProof/>
          <w:sz w:val="24"/>
          <w:szCs w:val="24"/>
        </w:rPr>
        <w:t>, 33–41.</w:t>
      </w:r>
    </w:p>
    <w:p w14:paraId="15B89BA0" w14:textId="77777777" w:rsidR="00E849EA" w:rsidRPr="00CB75E4" w:rsidRDefault="00E849EA" w:rsidP="00E849EA">
      <w:pPr>
        <w:widowControl w:val="0"/>
        <w:autoSpaceDE w:val="0"/>
        <w:autoSpaceDN w:val="0"/>
        <w:adjustRightInd w:val="0"/>
        <w:spacing w:line="240" w:lineRule="auto"/>
        <w:ind w:left="480" w:hanging="480"/>
        <w:rPr>
          <w:rFonts w:ascii="Calibri" w:hAnsi="Calibri" w:cs="Calibri"/>
          <w:noProof/>
          <w:sz w:val="24"/>
          <w:szCs w:val="24"/>
        </w:rPr>
      </w:pPr>
      <w:r w:rsidRPr="00CB75E4">
        <w:rPr>
          <w:rFonts w:ascii="Calibri" w:hAnsi="Calibri" w:cs="Calibri"/>
          <w:noProof/>
          <w:sz w:val="24"/>
          <w:szCs w:val="24"/>
        </w:rPr>
        <w:t xml:space="preserve">Bello, G., Akpootu, D. O., &amp; Sharafa, S. B. (2024). Assessment of Tropospheric Radio Refractivity and its Variation with Climatic Variables in the Guinea Savannah Region of Nigeria. </w:t>
      </w:r>
      <w:r w:rsidRPr="00CB75E4">
        <w:rPr>
          <w:rFonts w:ascii="Calibri" w:hAnsi="Calibri" w:cs="Calibri"/>
          <w:i/>
          <w:iCs/>
          <w:noProof/>
          <w:sz w:val="24"/>
          <w:szCs w:val="24"/>
        </w:rPr>
        <w:t>European Journal of Theoretical and Applied Sciences</w:t>
      </w:r>
      <w:r w:rsidRPr="00CB75E4">
        <w:rPr>
          <w:rFonts w:ascii="Calibri" w:hAnsi="Calibri" w:cs="Calibri"/>
          <w:noProof/>
          <w:sz w:val="24"/>
          <w:szCs w:val="24"/>
        </w:rPr>
        <w:t xml:space="preserve">, </w:t>
      </w:r>
      <w:r w:rsidRPr="00CB75E4">
        <w:rPr>
          <w:rFonts w:ascii="Calibri" w:hAnsi="Calibri" w:cs="Calibri"/>
          <w:i/>
          <w:iCs/>
          <w:noProof/>
          <w:sz w:val="24"/>
          <w:szCs w:val="24"/>
        </w:rPr>
        <w:t>2</w:t>
      </w:r>
      <w:r w:rsidRPr="00CB75E4">
        <w:rPr>
          <w:rFonts w:ascii="Calibri" w:hAnsi="Calibri" w:cs="Calibri"/>
          <w:noProof/>
          <w:sz w:val="24"/>
          <w:szCs w:val="24"/>
        </w:rPr>
        <w:t>(3), 88–104. https://doi.org/10.59324/ejtas.2024.2(3).10</w:t>
      </w:r>
    </w:p>
    <w:p w14:paraId="663715C6" w14:textId="77777777" w:rsidR="00E849EA" w:rsidRPr="00CB75E4" w:rsidRDefault="00E849EA" w:rsidP="00E849EA">
      <w:pPr>
        <w:widowControl w:val="0"/>
        <w:autoSpaceDE w:val="0"/>
        <w:autoSpaceDN w:val="0"/>
        <w:adjustRightInd w:val="0"/>
        <w:spacing w:line="240" w:lineRule="auto"/>
        <w:ind w:left="480" w:hanging="480"/>
        <w:rPr>
          <w:rFonts w:ascii="Calibri" w:hAnsi="Calibri" w:cs="Calibri"/>
          <w:noProof/>
          <w:sz w:val="24"/>
          <w:szCs w:val="24"/>
        </w:rPr>
      </w:pPr>
      <w:r w:rsidRPr="00CB75E4">
        <w:rPr>
          <w:rFonts w:ascii="Calibri" w:hAnsi="Calibri" w:cs="Calibri"/>
          <w:noProof/>
          <w:sz w:val="24"/>
          <w:szCs w:val="24"/>
        </w:rPr>
        <w:t xml:space="preserve">Daniel Effiong Oku, Amajama Joseph, E. P. O. (2015). </w:t>
      </w:r>
      <w:r w:rsidRPr="00CB75E4">
        <w:rPr>
          <w:rFonts w:ascii="Calibri" w:hAnsi="Calibri" w:cs="Calibri"/>
          <w:i/>
          <w:iCs/>
          <w:noProof/>
          <w:sz w:val="24"/>
          <w:szCs w:val="24"/>
        </w:rPr>
        <w:t>Seasonal Tropospheric Radio Refractivity Variation in Calabar , Cross River State , Nigeria</w:t>
      </w:r>
      <w:r w:rsidRPr="00CB75E4">
        <w:rPr>
          <w:rFonts w:ascii="Calibri" w:hAnsi="Calibri" w:cs="Calibri"/>
          <w:noProof/>
          <w:sz w:val="24"/>
          <w:szCs w:val="24"/>
        </w:rPr>
        <w:t xml:space="preserve">. </w:t>
      </w:r>
      <w:r w:rsidRPr="00CB75E4">
        <w:rPr>
          <w:rFonts w:ascii="Calibri" w:hAnsi="Calibri" w:cs="Calibri"/>
          <w:i/>
          <w:iCs/>
          <w:noProof/>
          <w:sz w:val="24"/>
          <w:szCs w:val="24"/>
        </w:rPr>
        <w:t>June</w:t>
      </w:r>
      <w:r w:rsidRPr="00CB75E4">
        <w:rPr>
          <w:rFonts w:ascii="Calibri" w:hAnsi="Calibri" w:cs="Calibri"/>
          <w:noProof/>
          <w:sz w:val="24"/>
          <w:szCs w:val="24"/>
        </w:rPr>
        <w:t>, 15–18.</w:t>
      </w:r>
    </w:p>
    <w:p w14:paraId="6A4B4629" w14:textId="77777777" w:rsidR="00E849EA" w:rsidRPr="00CB75E4" w:rsidRDefault="00E849EA" w:rsidP="00E849EA">
      <w:pPr>
        <w:widowControl w:val="0"/>
        <w:autoSpaceDE w:val="0"/>
        <w:autoSpaceDN w:val="0"/>
        <w:adjustRightInd w:val="0"/>
        <w:spacing w:line="240" w:lineRule="auto"/>
        <w:ind w:left="480" w:hanging="480"/>
        <w:rPr>
          <w:rFonts w:ascii="Calibri" w:hAnsi="Calibri" w:cs="Calibri"/>
          <w:noProof/>
          <w:sz w:val="24"/>
          <w:szCs w:val="24"/>
        </w:rPr>
      </w:pPr>
    </w:p>
    <w:p w14:paraId="64CF8F0C" w14:textId="77777777" w:rsidR="00E849EA" w:rsidRPr="00CB75E4" w:rsidRDefault="00E849EA" w:rsidP="00E849EA">
      <w:pPr>
        <w:widowControl w:val="0"/>
        <w:autoSpaceDE w:val="0"/>
        <w:autoSpaceDN w:val="0"/>
        <w:adjustRightInd w:val="0"/>
        <w:spacing w:line="240" w:lineRule="auto"/>
        <w:ind w:left="480" w:hanging="480"/>
        <w:rPr>
          <w:rFonts w:ascii="Calibri" w:hAnsi="Calibri" w:cs="Calibri"/>
          <w:noProof/>
          <w:sz w:val="24"/>
          <w:szCs w:val="24"/>
        </w:rPr>
      </w:pPr>
    </w:p>
    <w:p w14:paraId="09AFBEBE" w14:textId="77777777" w:rsidR="00E849EA" w:rsidRPr="00CB75E4" w:rsidRDefault="00E849EA" w:rsidP="00E849EA">
      <w:pPr>
        <w:widowControl w:val="0"/>
        <w:autoSpaceDE w:val="0"/>
        <w:autoSpaceDN w:val="0"/>
        <w:adjustRightInd w:val="0"/>
        <w:spacing w:line="240" w:lineRule="auto"/>
        <w:ind w:left="480" w:hanging="480"/>
        <w:rPr>
          <w:rFonts w:ascii="Calibri" w:hAnsi="Calibri" w:cs="Calibri"/>
          <w:noProof/>
          <w:sz w:val="24"/>
          <w:szCs w:val="24"/>
        </w:rPr>
      </w:pPr>
    </w:p>
    <w:p w14:paraId="67B5C70C" w14:textId="77777777" w:rsidR="00CB75E4" w:rsidRDefault="00CB75E4" w:rsidP="00E849EA">
      <w:pPr>
        <w:widowControl w:val="0"/>
        <w:autoSpaceDE w:val="0"/>
        <w:autoSpaceDN w:val="0"/>
        <w:adjustRightInd w:val="0"/>
        <w:spacing w:line="240" w:lineRule="auto"/>
        <w:ind w:left="480" w:hanging="480"/>
        <w:jc w:val="center"/>
        <w:rPr>
          <w:rFonts w:ascii="Calibri" w:hAnsi="Calibri" w:cs="Calibri"/>
          <w:b/>
          <w:noProof/>
          <w:sz w:val="24"/>
          <w:szCs w:val="24"/>
        </w:rPr>
      </w:pPr>
    </w:p>
    <w:p w14:paraId="375B7B71" w14:textId="77777777" w:rsidR="00CB75E4" w:rsidRDefault="00CB75E4" w:rsidP="00E849EA">
      <w:pPr>
        <w:widowControl w:val="0"/>
        <w:autoSpaceDE w:val="0"/>
        <w:autoSpaceDN w:val="0"/>
        <w:adjustRightInd w:val="0"/>
        <w:spacing w:line="240" w:lineRule="auto"/>
        <w:ind w:left="480" w:hanging="480"/>
        <w:jc w:val="center"/>
        <w:rPr>
          <w:rFonts w:ascii="Calibri" w:hAnsi="Calibri" w:cs="Calibri"/>
          <w:b/>
          <w:noProof/>
          <w:sz w:val="24"/>
          <w:szCs w:val="24"/>
        </w:rPr>
      </w:pPr>
    </w:p>
    <w:p w14:paraId="23B295C4" w14:textId="77777777" w:rsidR="00CB75E4" w:rsidRDefault="00CB75E4" w:rsidP="00E849EA">
      <w:pPr>
        <w:widowControl w:val="0"/>
        <w:autoSpaceDE w:val="0"/>
        <w:autoSpaceDN w:val="0"/>
        <w:adjustRightInd w:val="0"/>
        <w:spacing w:line="240" w:lineRule="auto"/>
        <w:ind w:left="480" w:hanging="480"/>
        <w:jc w:val="center"/>
        <w:rPr>
          <w:rFonts w:ascii="Calibri" w:hAnsi="Calibri" w:cs="Calibri"/>
          <w:b/>
          <w:noProof/>
          <w:sz w:val="24"/>
          <w:szCs w:val="24"/>
        </w:rPr>
      </w:pPr>
    </w:p>
    <w:p w14:paraId="430B639B" w14:textId="77777777" w:rsidR="00CB75E4" w:rsidRDefault="00CB75E4" w:rsidP="00E849EA">
      <w:pPr>
        <w:widowControl w:val="0"/>
        <w:autoSpaceDE w:val="0"/>
        <w:autoSpaceDN w:val="0"/>
        <w:adjustRightInd w:val="0"/>
        <w:spacing w:line="240" w:lineRule="auto"/>
        <w:ind w:left="480" w:hanging="480"/>
        <w:jc w:val="center"/>
        <w:rPr>
          <w:rFonts w:ascii="Calibri" w:hAnsi="Calibri" w:cs="Calibri"/>
          <w:b/>
          <w:noProof/>
          <w:sz w:val="24"/>
          <w:szCs w:val="24"/>
        </w:rPr>
      </w:pPr>
    </w:p>
    <w:p w14:paraId="3BD43AFA" w14:textId="77777777" w:rsidR="00CB75E4" w:rsidRDefault="00CB75E4" w:rsidP="00E849EA">
      <w:pPr>
        <w:widowControl w:val="0"/>
        <w:autoSpaceDE w:val="0"/>
        <w:autoSpaceDN w:val="0"/>
        <w:adjustRightInd w:val="0"/>
        <w:spacing w:line="240" w:lineRule="auto"/>
        <w:ind w:left="480" w:hanging="480"/>
        <w:jc w:val="center"/>
        <w:rPr>
          <w:rFonts w:ascii="Calibri" w:hAnsi="Calibri" w:cs="Calibri"/>
          <w:b/>
          <w:noProof/>
          <w:sz w:val="24"/>
          <w:szCs w:val="24"/>
        </w:rPr>
      </w:pPr>
    </w:p>
    <w:p w14:paraId="36352A68" w14:textId="26F90F7F" w:rsidR="00E849EA" w:rsidRPr="00CB75E4" w:rsidRDefault="00E849EA" w:rsidP="00E849EA">
      <w:pPr>
        <w:widowControl w:val="0"/>
        <w:autoSpaceDE w:val="0"/>
        <w:autoSpaceDN w:val="0"/>
        <w:adjustRightInd w:val="0"/>
        <w:spacing w:line="240" w:lineRule="auto"/>
        <w:ind w:left="480" w:hanging="480"/>
        <w:jc w:val="center"/>
        <w:rPr>
          <w:rFonts w:ascii="Calibri" w:hAnsi="Calibri" w:cs="Calibri"/>
          <w:b/>
          <w:noProof/>
          <w:sz w:val="24"/>
          <w:szCs w:val="24"/>
        </w:rPr>
      </w:pPr>
      <w:r w:rsidRPr="00CB75E4">
        <w:rPr>
          <w:rFonts w:ascii="Calibri" w:hAnsi="Calibri" w:cs="Calibri"/>
          <w:b/>
          <w:noProof/>
          <w:sz w:val="24"/>
          <w:szCs w:val="24"/>
        </w:rPr>
        <w:t>15</w:t>
      </w:r>
    </w:p>
    <w:p w14:paraId="30A8B824" w14:textId="77777777" w:rsidR="00E849EA" w:rsidRPr="00CB75E4" w:rsidRDefault="00E849EA" w:rsidP="00E849EA">
      <w:pPr>
        <w:widowControl w:val="0"/>
        <w:autoSpaceDE w:val="0"/>
        <w:autoSpaceDN w:val="0"/>
        <w:adjustRightInd w:val="0"/>
        <w:spacing w:line="240" w:lineRule="auto"/>
        <w:ind w:left="480" w:hanging="480"/>
        <w:rPr>
          <w:rFonts w:ascii="Calibri" w:hAnsi="Calibri" w:cs="Calibri"/>
          <w:noProof/>
          <w:sz w:val="24"/>
          <w:szCs w:val="24"/>
        </w:rPr>
      </w:pPr>
      <w:r w:rsidRPr="00CB75E4">
        <w:rPr>
          <w:rFonts w:ascii="Calibri" w:hAnsi="Calibri" w:cs="Calibri"/>
          <w:noProof/>
          <w:sz w:val="24"/>
          <w:szCs w:val="24"/>
        </w:rPr>
        <w:lastRenderedPageBreak/>
        <w:t xml:space="preserve">Falaiye, O. A., Abimbola, O. J., Omojola, J., &amp; Akinyanju, D. S. (2016). Spacio-Temporal Variation of Radio Refractivity in Lafia, Nasarawa State Using Cm Saf Atovs Satellite Data. </w:t>
      </w:r>
      <w:r w:rsidRPr="00CB75E4">
        <w:rPr>
          <w:rFonts w:ascii="Calibri" w:hAnsi="Calibri" w:cs="Calibri"/>
          <w:i/>
          <w:iCs/>
          <w:noProof/>
          <w:sz w:val="24"/>
          <w:szCs w:val="24"/>
        </w:rPr>
        <w:t>FULafia Journal of Science and Technology</w:t>
      </w:r>
      <w:r w:rsidRPr="00CB75E4">
        <w:rPr>
          <w:rFonts w:ascii="Calibri" w:hAnsi="Calibri" w:cs="Calibri"/>
          <w:noProof/>
          <w:sz w:val="24"/>
          <w:szCs w:val="24"/>
        </w:rPr>
        <w:t xml:space="preserve">, </w:t>
      </w:r>
      <w:r w:rsidRPr="00CB75E4">
        <w:rPr>
          <w:rFonts w:ascii="Calibri" w:hAnsi="Calibri" w:cs="Calibri"/>
          <w:i/>
          <w:iCs/>
          <w:noProof/>
          <w:sz w:val="24"/>
          <w:szCs w:val="24"/>
        </w:rPr>
        <w:t>2</w:t>
      </w:r>
      <w:r w:rsidRPr="00CB75E4">
        <w:rPr>
          <w:rFonts w:ascii="Calibri" w:hAnsi="Calibri" w:cs="Calibri"/>
          <w:noProof/>
          <w:sz w:val="24"/>
          <w:szCs w:val="24"/>
        </w:rPr>
        <w:t>(1), 111–116. https://doi.org/10.62050/fjst2016.v2n1.40</w:t>
      </w:r>
    </w:p>
    <w:p w14:paraId="53AD072E" w14:textId="77777777" w:rsidR="00E849EA" w:rsidRPr="00CB75E4" w:rsidRDefault="00E849EA" w:rsidP="00E849EA">
      <w:pPr>
        <w:widowControl w:val="0"/>
        <w:autoSpaceDE w:val="0"/>
        <w:autoSpaceDN w:val="0"/>
        <w:adjustRightInd w:val="0"/>
        <w:spacing w:line="240" w:lineRule="auto"/>
        <w:ind w:left="480" w:hanging="480"/>
        <w:rPr>
          <w:rFonts w:ascii="Calibri" w:hAnsi="Calibri" w:cs="Calibri"/>
          <w:noProof/>
          <w:sz w:val="24"/>
          <w:szCs w:val="24"/>
        </w:rPr>
      </w:pPr>
    </w:p>
    <w:p w14:paraId="2FF96234" w14:textId="77777777" w:rsidR="00E849EA" w:rsidRPr="00CB75E4" w:rsidRDefault="00E849EA" w:rsidP="00E849EA">
      <w:pPr>
        <w:widowControl w:val="0"/>
        <w:autoSpaceDE w:val="0"/>
        <w:autoSpaceDN w:val="0"/>
        <w:adjustRightInd w:val="0"/>
        <w:spacing w:line="240" w:lineRule="auto"/>
        <w:ind w:left="480" w:hanging="480"/>
        <w:rPr>
          <w:rFonts w:ascii="Calibri" w:hAnsi="Calibri" w:cs="Calibri"/>
          <w:noProof/>
          <w:sz w:val="24"/>
          <w:szCs w:val="24"/>
        </w:rPr>
      </w:pPr>
      <w:r w:rsidRPr="00CB75E4">
        <w:rPr>
          <w:rFonts w:ascii="Calibri" w:hAnsi="Calibri" w:cs="Calibri"/>
          <w:noProof/>
          <w:sz w:val="24"/>
          <w:szCs w:val="24"/>
        </w:rPr>
        <w:t xml:space="preserve">Gardner, B. (2020). </w:t>
      </w:r>
      <w:r w:rsidRPr="00CB75E4">
        <w:rPr>
          <w:rFonts w:ascii="Calibri" w:hAnsi="Calibri" w:cs="Calibri"/>
          <w:i/>
          <w:iCs/>
          <w:noProof/>
          <w:sz w:val="24"/>
          <w:szCs w:val="24"/>
        </w:rPr>
        <w:t>The physics of temperature</w:t>
      </w:r>
      <w:r w:rsidRPr="00CB75E4">
        <w:rPr>
          <w:rFonts w:ascii="Calibri" w:hAnsi="Calibri" w:cs="Calibri"/>
          <w:noProof/>
          <w:sz w:val="24"/>
          <w:szCs w:val="24"/>
        </w:rPr>
        <w:t xml:space="preserve">. </w:t>
      </w:r>
      <w:r w:rsidRPr="00CB75E4">
        <w:rPr>
          <w:rFonts w:ascii="Calibri" w:hAnsi="Calibri" w:cs="Calibri"/>
          <w:i/>
          <w:iCs/>
          <w:noProof/>
          <w:sz w:val="24"/>
          <w:szCs w:val="24"/>
        </w:rPr>
        <w:t>26</w:t>
      </w:r>
      <w:r w:rsidRPr="00CB75E4">
        <w:rPr>
          <w:rFonts w:ascii="Calibri" w:hAnsi="Calibri" w:cs="Calibri"/>
          <w:noProof/>
          <w:sz w:val="24"/>
          <w:szCs w:val="24"/>
        </w:rPr>
        <w:t>(6), 55–58.</w:t>
      </w:r>
    </w:p>
    <w:p w14:paraId="0D392D5A" w14:textId="77777777" w:rsidR="00E849EA" w:rsidRPr="00CB75E4" w:rsidRDefault="00E849EA" w:rsidP="00E849EA">
      <w:pPr>
        <w:widowControl w:val="0"/>
        <w:autoSpaceDE w:val="0"/>
        <w:autoSpaceDN w:val="0"/>
        <w:adjustRightInd w:val="0"/>
        <w:spacing w:line="240" w:lineRule="auto"/>
        <w:ind w:left="480" w:hanging="480"/>
        <w:rPr>
          <w:rFonts w:ascii="Calibri" w:hAnsi="Calibri" w:cs="Calibri"/>
          <w:noProof/>
          <w:sz w:val="24"/>
          <w:szCs w:val="24"/>
        </w:rPr>
      </w:pPr>
      <w:r w:rsidRPr="00CB75E4">
        <w:rPr>
          <w:rFonts w:ascii="Calibri" w:hAnsi="Calibri" w:cs="Calibri"/>
          <w:noProof/>
          <w:sz w:val="24"/>
          <w:szCs w:val="24"/>
        </w:rPr>
        <w:t xml:space="preserve">Halliday, D., Resnick, R., &amp; Walker, J. (2005). Chapter 18: Temperature, Heat and the First Law of Thermodynamics. </w:t>
      </w:r>
      <w:r w:rsidRPr="00CB75E4">
        <w:rPr>
          <w:rFonts w:ascii="Calibri" w:hAnsi="Calibri" w:cs="Calibri"/>
          <w:i/>
          <w:iCs/>
          <w:noProof/>
          <w:sz w:val="24"/>
          <w:szCs w:val="24"/>
        </w:rPr>
        <w:t>Fundamentals of Physics Extended Edition</w:t>
      </w:r>
      <w:r w:rsidRPr="00CB75E4">
        <w:rPr>
          <w:rFonts w:ascii="Calibri" w:hAnsi="Calibri" w:cs="Calibri"/>
          <w:noProof/>
          <w:sz w:val="24"/>
          <w:szCs w:val="24"/>
        </w:rPr>
        <w:t>, 477–500.</w:t>
      </w:r>
    </w:p>
    <w:p w14:paraId="658D7B9B" w14:textId="77777777" w:rsidR="00E849EA" w:rsidRPr="00CB75E4" w:rsidRDefault="00E849EA" w:rsidP="00E849EA">
      <w:pPr>
        <w:widowControl w:val="0"/>
        <w:autoSpaceDE w:val="0"/>
        <w:autoSpaceDN w:val="0"/>
        <w:adjustRightInd w:val="0"/>
        <w:spacing w:line="240" w:lineRule="auto"/>
        <w:ind w:left="480" w:hanging="480"/>
        <w:rPr>
          <w:rFonts w:ascii="Calibri" w:hAnsi="Calibri" w:cs="Calibri"/>
          <w:noProof/>
          <w:sz w:val="24"/>
          <w:szCs w:val="24"/>
        </w:rPr>
      </w:pPr>
      <w:r w:rsidRPr="00CB75E4">
        <w:rPr>
          <w:rFonts w:ascii="Calibri" w:hAnsi="Calibri" w:cs="Calibri"/>
          <w:noProof/>
          <w:sz w:val="24"/>
          <w:szCs w:val="24"/>
        </w:rPr>
        <w:t xml:space="preserve">Hazo, A. I., Alemaka, J., Atiku, K., &amp; Musa, A. B. (2020). </w:t>
      </w:r>
      <w:r w:rsidRPr="00CB75E4">
        <w:rPr>
          <w:rFonts w:ascii="Calibri" w:hAnsi="Calibri" w:cs="Calibri"/>
          <w:i/>
          <w:iCs/>
          <w:noProof/>
          <w:sz w:val="24"/>
          <w:szCs w:val="24"/>
        </w:rPr>
        <w:t>Analysis of Trends and Variability in Air Temperature as Evidence of Climate Change in Zaria , Kaduna State , Nigeria</w:t>
      </w:r>
      <w:r w:rsidRPr="00CB75E4">
        <w:rPr>
          <w:rFonts w:ascii="Calibri" w:hAnsi="Calibri" w:cs="Calibri"/>
          <w:noProof/>
          <w:sz w:val="24"/>
          <w:szCs w:val="24"/>
        </w:rPr>
        <w:t xml:space="preserve">. </w:t>
      </w:r>
      <w:r w:rsidRPr="00CB75E4">
        <w:rPr>
          <w:rFonts w:ascii="Calibri" w:hAnsi="Calibri" w:cs="Calibri"/>
          <w:i/>
          <w:iCs/>
          <w:noProof/>
          <w:sz w:val="24"/>
          <w:szCs w:val="24"/>
        </w:rPr>
        <w:t>6</w:t>
      </w:r>
      <w:r w:rsidRPr="00CB75E4">
        <w:rPr>
          <w:rFonts w:ascii="Calibri" w:hAnsi="Calibri" w:cs="Calibri"/>
          <w:noProof/>
          <w:sz w:val="24"/>
          <w:szCs w:val="24"/>
        </w:rPr>
        <w:t>(1), 1–11.</w:t>
      </w:r>
    </w:p>
    <w:p w14:paraId="7FCBE610" w14:textId="77777777" w:rsidR="00E849EA" w:rsidRPr="00CB75E4" w:rsidRDefault="00E849EA" w:rsidP="00E849EA">
      <w:pPr>
        <w:widowControl w:val="0"/>
        <w:autoSpaceDE w:val="0"/>
        <w:autoSpaceDN w:val="0"/>
        <w:adjustRightInd w:val="0"/>
        <w:spacing w:line="240" w:lineRule="auto"/>
        <w:ind w:left="480" w:hanging="480"/>
        <w:rPr>
          <w:rFonts w:ascii="Calibri" w:hAnsi="Calibri" w:cs="Calibri"/>
          <w:noProof/>
          <w:sz w:val="24"/>
          <w:szCs w:val="24"/>
        </w:rPr>
      </w:pPr>
      <w:r w:rsidRPr="00CB75E4">
        <w:rPr>
          <w:rFonts w:ascii="Calibri" w:hAnsi="Calibri" w:cs="Calibri"/>
          <w:noProof/>
          <w:sz w:val="24"/>
          <w:szCs w:val="24"/>
        </w:rPr>
        <w:t xml:space="preserve">M Idris, I Nouhou, MI Iliyasu, AO Aina, MJ Abdulsalami Ohaji, D. A. and M. (2024). Estimation and Investigation of the Variability of Tropospheric Radio Refractivity and Radio Field Strength over Accra ,. </w:t>
      </w:r>
      <w:r w:rsidRPr="00CB75E4">
        <w:rPr>
          <w:rFonts w:ascii="Calibri" w:hAnsi="Calibri" w:cs="Calibri"/>
          <w:i/>
          <w:iCs/>
          <w:noProof/>
          <w:sz w:val="24"/>
          <w:szCs w:val="24"/>
        </w:rPr>
        <w:t>HSOA Journal Of Atmosopheric And Earth Science</w:t>
      </w:r>
      <w:r w:rsidRPr="00CB75E4">
        <w:rPr>
          <w:rFonts w:ascii="Calibri" w:hAnsi="Calibri" w:cs="Calibri"/>
          <w:noProof/>
          <w:sz w:val="24"/>
          <w:szCs w:val="24"/>
        </w:rPr>
        <w:t xml:space="preserve">, </w:t>
      </w:r>
      <w:r w:rsidRPr="00CB75E4">
        <w:rPr>
          <w:rFonts w:ascii="Calibri" w:hAnsi="Calibri" w:cs="Calibri"/>
          <w:i/>
          <w:iCs/>
          <w:noProof/>
          <w:sz w:val="24"/>
          <w:szCs w:val="24"/>
        </w:rPr>
        <w:t>5</w:t>
      </w:r>
      <w:r w:rsidRPr="00CB75E4">
        <w:rPr>
          <w:rFonts w:ascii="Calibri" w:hAnsi="Calibri" w:cs="Calibri"/>
          <w:noProof/>
          <w:sz w:val="24"/>
          <w:szCs w:val="24"/>
        </w:rPr>
        <w:t>(1), 1–9. https://doi.org/10.24966/AES-8780/100026</w:t>
      </w:r>
    </w:p>
    <w:p w14:paraId="4C45DE36" w14:textId="77777777" w:rsidR="00E849EA" w:rsidRPr="00CB75E4" w:rsidRDefault="00E849EA" w:rsidP="00E849EA">
      <w:pPr>
        <w:widowControl w:val="0"/>
        <w:autoSpaceDE w:val="0"/>
        <w:autoSpaceDN w:val="0"/>
        <w:adjustRightInd w:val="0"/>
        <w:spacing w:line="240" w:lineRule="auto"/>
        <w:ind w:left="480" w:hanging="480"/>
        <w:rPr>
          <w:rFonts w:ascii="Calibri" w:hAnsi="Calibri" w:cs="Calibri"/>
          <w:noProof/>
          <w:sz w:val="24"/>
          <w:szCs w:val="24"/>
        </w:rPr>
      </w:pPr>
      <w:r w:rsidRPr="00CB75E4">
        <w:rPr>
          <w:rFonts w:ascii="Calibri" w:hAnsi="Calibri" w:cs="Calibri"/>
          <w:noProof/>
          <w:sz w:val="24"/>
          <w:szCs w:val="24"/>
        </w:rPr>
        <w:t xml:space="preserve">Oku, D. E., Joseph, A., &amp; Charles, M. O. (2015). </w:t>
      </w:r>
      <w:r w:rsidRPr="00CB75E4">
        <w:rPr>
          <w:rFonts w:ascii="Calibri" w:hAnsi="Calibri" w:cs="Calibri"/>
          <w:i/>
          <w:iCs/>
          <w:noProof/>
          <w:sz w:val="24"/>
          <w:szCs w:val="24"/>
        </w:rPr>
        <w:t>Observing the Radio-Refractivity Pattern Variation during Dry Season in</w:t>
      </w:r>
      <w:r w:rsidRPr="00CB75E4">
        <w:rPr>
          <w:rFonts w:ascii="Calibri" w:hAnsi="Calibri" w:cs="Calibri"/>
          <w:noProof/>
          <w:sz w:val="24"/>
          <w:szCs w:val="24"/>
        </w:rPr>
        <w:t xml:space="preserve">. </w:t>
      </w:r>
      <w:r w:rsidRPr="00CB75E4">
        <w:rPr>
          <w:rFonts w:ascii="Calibri" w:hAnsi="Calibri" w:cs="Calibri"/>
          <w:i/>
          <w:iCs/>
          <w:noProof/>
          <w:sz w:val="24"/>
          <w:szCs w:val="24"/>
        </w:rPr>
        <w:t>4</w:t>
      </w:r>
      <w:r w:rsidRPr="00CB75E4">
        <w:rPr>
          <w:rFonts w:ascii="Calibri" w:hAnsi="Calibri" w:cs="Calibri"/>
          <w:noProof/>
          <w:sz w:val="24"/>
          <w:szCs w:val="24"/>
        </w:rPr>
        <w:t>(11), 1179–1181.</w:t>
      </w:r>
    </w:p>
    <w:p w14:paraId="2F6A94C3" w14:textId="77777777" w:rsidR="00E849EA" w:rsidRPr="00CB75E4" w:rsidRDefault="00E849EA" w:rsidP="00E849EA">
      <w:pPr>
        <w:widowControl w:val="0"/>
        <w:autoSpaceDE w:val="0"/>
        <w:autoSpaceDN w:val="0"/>
        <w:adjustRightInd w:val="0"/>
        <w:spacing w:line="240" w:lineRule="auto"/>
        <w:ind w:left="480" w:hanging="480"/>
        <w:rPr>
          <w:rFonts w:ascii="Calibri" w:hAnsi="Calibri" w:cs="Calibri"/>
          <w:noProof/>
          <w:sz w:val="24"/>
          <w:szCs w:val="24"/>
        </w:rPr>
      </w:pPr>
      <w:r w:rsidRPr="00CB75E4">
        <w:rPr>
          <w:rFonts w:ascii="Calibri" w:hAnsi="Calibri" w:cs="Calibri"/>
          <w:noProof/>
          <w:sz w:val="24"/>
          <w:szCs w:val="24"/>
        </w:rPr>
        <w:t xml:space="preserve">Onujagbe, I., Ahmed-Ade, F., Mopah, M., &amp; David, A. (2021). Surface Radio Refractivity of Akure and Ondo town, Southwest Nigeria. </w:t>
      </w:r>
      <w:r w:rsidRPr="00CB75E4">
        <w:rPr>
          <w:rFonts w:ascii="Calibri" w:hAnsi="Calibri" w:cs="Calibri"/>
          <w:i/>
          <w:iCs/>
          <w:noProof/>
          <w:sz w:val="24"/>
          <w:szCs w:val="24"/>
        </w:rPr>
        <w:t>Nigerian Annals of Pure and Applied Sciences</w:t>
      </w:r>
      <w:r w:rsidRPr="00CB75E4">
        <w:rPr>
          <w:rFonts w:ascii="Calibri" w:hAnsi="Calibri" w:cs="Calibri"/>
          <w:noProof/>
          <w:sz w:val="24"/>
          <w:szCs w:val="24"/>
        </w:rPr>
        <w:t xml:space="preserve">, </w:t>
      </w:r>
      <w:r w:rsidRPr="00CB75E4">
        <w:rPr>
          <w:rFonts w:ascii="Calibri" w:hAnsi="Calibri" w:cs="Calibri"/>
          <w:i/>
          <w:iCs/>
          <w:noProof/>
          <w:sz w:val="24"/>
          <w:szCs w:val="24"/>
        </w:rPr>
        <w:t>4</w:t>
      </w:r>
      <w:r w:rsidRPr="00CB75E4">
        <w:rPr>
          <w:rFonts w:ascii="Calibri" w:hAnsi="Calibri" w:cs="Calibri"/>
          <w:noProof/>
          <w:sz w:val="24"/>
          <w:szCs w:val="24"/>
        </w:rPr>
        <w:t>(1), 212–219. https://doi.org/10.46912/napas.173</w:t>
      </w:r>
    </w:p>
    <w:p w14:paraId="26D9B9D5" w14:textId="77777777" w:rsidR="00E849EA" w:rsidRDefault="00E849EA" w:rsidP="00E849EA">
      <w:pPr>
        <w:widowControl w:val="0"/>
        <w:autoSpaceDE w:val="0"/>
        <w:autoSpaceDN w:val="0"/>
        <w:adjustRightInd w:val="0"/>
        <w:spacing w:line="240" w:lineRule="auto"/>
        <w:ind w:left="480" w:hanging="480"/>
        <w:rPr>
          <w:rFonts w:ascii="Calibri" w:hAnsi="Calibri" w:cs="Calibri"/>
          <w:noProof/>
          <w:sz w:val="28"/>
          <w:szCs w:val="24"/>
        </w:rPr>
      </w:pPr>
    </w:p>
    <w:p w14:paraId="09BAF4AD" w14:textId="77777777" w:rsidR="00E849EA" w:rsidRDefault="00E849EA" w:rsidP="00E849EA">
      <w:pPr>
        <w:widowControl w:val="0"/>
        <w:autoSpaceDE w:val="0"/>
        <w:autoSpaceDN w:val="0"/>
        <w:adjustRightInd w:val="0"/>
        <w:spacing w:line="240" w:lineRule="auto"/>
        <w:ind w:left="480" w:hanging="480"/>
        <w:rPr>
          <w:rFonts w:ascii="Calibri" w:hAnsi="Calibri" w:cs="Calibri"/>
          <w:noProof/>
          <w:sz w:val="28"/>
          <w:szCs w:val="24"/>
        </w:rPr>
      </w:pPr>
    </w:p>
    <w:p w14:paraId="64495195" w14:textId="77777777" w:rsidR="00E849EA" w:rsidRDefault="00E849EA" w:rsidP="00E849EA">
      <w:pPr>
        <w:widowControl w:val="0"/>
        <w:autoSpaceDE w:val="0"/>
        <w:autoSpaceDN w:val="0"/>
        <w:adjustRightInd w:val="0"/>
        <w:spacing w:line="240" w:lineRule="auto"/>
        <w:ind w:left="480" w:hanging="480"/>
        <w:rPr>
          <w:rFonts w:ascii="Calibri" w:hAnsi="Calibri" w:cs="Calibri"/>
          <w:noProof/>
          <w:sz w:val="28"/>
          <w:szCs w:val="24"/>
        </w:rPr>
      </w:pPr>
    </w:p>
    <w:p w14:paraId="6BCBBEEE" w14:textId="77777777" w:rsidR="00E849EA" w:rsidRDefault="00E849EA" w:rsidP="00E849EA">
      <w:pPr>
        <w:widowControl w:val="0"/>
        <w:autoSpaceDE w:val="0"/>
        <w:autoSpaceDN w:val="0"/>
        <w:adjustRightInd w:val="0"/>
        <w:spacing w:line="240" w:lineRule="auto"/>
        <w:ind w:left="480" w:hanging="480"/>
        <w:rPr>
          <w:rFonts w:ascii="Calibri" w:hAnsi="Calibri" w:cs="Calibri"/>
          <w:noProof/>
          <w:sz w:val="28"/>
          <w:szCs w:val="24"/>
        </w:rPr>
      </w:pPr>
    </w:p>
    <w:p w14:paraId="0268AFB1" w14:textId="77777777" w:rsidR="00E849EA" w:rsidRDefault="00E849EA" w:rsidP="00E849EA">
      <w:pPr>
        <w:widowControl w:val="0"/>
        <w:autoSpaceDE w:val="0"/>
        <w:autoSpaceDN w:val="0"/>
        <w:adjustRightInd w:val="0"/>
        <w:spacing w:line="240" w:lineRule="auto"/>
        <w:ind w:left="480" w:hanging="480"/>
        <w:rPr>
          <w:rFonts w:ascii="Calibri" w:hAnsi="Calibri" w:cs="Calibri"/>
          <w:noProof/>
          <w:sz w:val="28"/>
          <w:szCs w:val="24"/>
        </w:rPr>
      </w:pPr>
    </w:p>
    <w:p w14:paraId="0528DD44" w14:textId="77777777" w:rsidR="00E849EA" w:rsidRDefault="00E849EA" w:rsidP="00E849EA">
      <w:pPr>
        <w:widowControl w:val="0"/>
        <w:autoSpaceDE w:val="0"/>
        <w:autoSpaceDN w:val="0"/>
        <w:adjustRightInd w:val="0"/>
        <w:spacing w:line="240" w:lineRule="auto"/>
        <w:ind w:left="480" w:hanging="480"/>
        <w:rPr>
          <w:rFonts w:ascii="Calibri" w:hAnsi="Calibri" w:cs="Calibri"/>
          <w:noProof/>
          <w:sz w:val="28"/>
          <w:szCs w:val="24"/>
        </w:rPr>
      </w:pPr>
    </w:p>
    <w:p w14:paraId="615C4F1A" w14:textId="77777777" w:rsidR="00CB75E4" w:rsidRDefault="00CB75E4" w:rsidP="00E849EA">
      <w:pPr>
        <w:jc w:val="center"/>
        <w:rPr>
          <w:b/>
          <w:sz w:val="28"/>
          <w:szCs w:val="28"/>
        </w:rPr>
      </w:pPr>
    </w:p>
    <w:p w14:paraId="771A57C1" w14:textId="77777777" w:rsidR="00CB75E4" w:rsidRDefault="00CB75E4" w:rsidP="00E849EA">
      <w:pPr>
        <w:jc w:val="center"/>
        <w:rPr>
          <w:b/>
          <w:sz w:val="28"/>
          <w:szCs w:val="28"/>
        </w:rPr>
      </w:pPr>
    </w:p>
    <w:p w14:paraId="115BFF24" w14:textId="77777777" w:rsidR="00CB75E4" w:rsidRDefault="00CB75E4" w:rsidP="00E849EA">
      <w:pPr>
        <w:jc w:val="center"/>
        <w:rPr>
          <w:b/>
          <w:sz w:val="28"/>
          <w:szCs w:val="28"/>
        </w:rPr>
      </w:pPr>
    </w:p>
    <w:p w14:paraId="6F8C13B1" w14:textId="77777777" w:rsidR="00CB75E4" w:rsidRDefault="00CB75E4" w:rsidP="00E849EA">
      <w:pPr>
        <w:jc w:val="center"/>
        <w:rPr>
          <w:b/>
          <w:sz w:val="28"/>
          <w:szCs w:val="28"/>
        </w:rPr>
      </w:pPr>
    </w:p>
    <w:p w14:paraId="01DAA59E" w14:textId="77777777" w:rsidR="00CB75E4" w:rsidRDefault="00CB75E4" w:rsidP="00E849EA">
      <w:pPr>
        <w:jc w:val="center"/>
        <w:rPr>
          <w:b/>
          <w:sz w:val="28"/>
          <w:szCs w:val="28"/>
        </w:rPr>
      </w:pPr>
    </w:p>
    <w:p w14:paraId="0BBD2385" w14:textId="3C105360" w:rsidR="00E849EA" w:rsidRPr="007448FF" w:rsidRDefault="00E849EA" w:rsidP="00E849EA">
      <w:pPr>
        <w:jc w:val="center"/>
        <w:rPr>
          <w:b/>
        </w:rPr>
      </w:pPr>
      <w:r>
        <w:rPr>
          <w:b/>
          <w:sz w:val="28"/>
          <w:szCs w:val="28"/>
        </w:rPr>
        <w:t>16</w:t>
      </w:r>
    </w:p>
    <w:p w14:paraId="7208570F" w14:textId="77777777" w:rsidR="00E849EA" w:rsidRPr="007448FF" w:rsidRDefault="00E849EA" w:rsidP="00E849EA">
      <w:pPr>
        <w:widowControl w:val="0"/>
        <w:autoSpaceDE w:val="0"/>
        <w:autoSpaceDN w:val="0"/>
        <w:adjustRightInd w:val="0"/>
        <w:spacing w:line="240" w:lineRule="auto"/>
        <w:ind w:left="480" w:hanging="480"/>
        <w:jc w:val="center"/>
        <w:rPr>
          <w:rFonts w:ascii="Calibri" w:hAnsi="Calibri" w:cs="Calibri"/>
          <w:b/>
          <w:noProof/>
          <w:sz w:val="28"/>
          <w:szCs w:val="24"/>
        </w:rPr>
      </w:pPr>
    </w:p>
    <w:p w14:paraId="4500BC69" w14:textId="77777777" w:rsidR="00E849EA" w:rsidRPr="006B7746" w:rsidRDefault="00E849EA" w:rsidP="00E849EA">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Sa’adu, L., Bawa, M., &amp; Bello, M. (2020). A Review on the Effects of Radio Refractivity and Atmospheric Parameters on Signal Quality at Ultra High Frequency (UHF). </w:t>
      </w:r>
      <w:r w:rsidRPr="006B7746">
        <w:rPr>
          <w:rFonts w:ascii="Calibri" w:hAnsi="Calibri" w:cs="Calibri"/>
          <w:i/>
          <w:iCs/>
          <w:noProof/>
          <w:sz w:val="28"/>
          <w:szCs w:val="24"/>
        </w:rPr>
        <w:t>International Journal of Science for Global Sustainability</w:t>
      </w:r>
      <w:r w:rsidRPr="006B7746">
        <w:rPr>
          <w:rFonts w:ascii="Calibri" w:hAnsi="Calibri" w:cs="Calibri"/>
          <w:noProof/>
          <w:sz w:val="28"/>
          <w:szCs w:val="24"/>
        </w:rPr>
        <w:t xml:space="preserve">, </w:t>
      </w:r>
      <w:r w:rsidRPr="006B7746">
        <w:rPr>
          <w:rFonts w:ascii="Calibri" w:hAnsi="Calibri" w:cs="Calibri"/>
          <w:i/>
          <w:iCs/>
          <w:noProof/>
          <w:sz w:val="28"/>
          <w:szCs w:val="24"/>
        </w:rPr>
        <w:t>6</w:t>
      </w:r>
      <w:r w:rsidRPr="006B7746">
        <w:rPr>
          <w:rFonts w:ascii="Calibri" w:hAnsi="Calibri" w:cs="Calibri"/>
          <w:noProof/>
          <w:sz w:val="28"/>
          <w:szCs w:val="24"/>
        </w:rPr>
        <w:t>(2), 91–99. https://doi.org/10.57233/ijsgs.v6i2.112</w:t>
      </w:r>
    </w:p>
    <w:p w14:paraId="4848D28C" w14:textId="77777777" w:rsidR="00E849EA" w:rsidRPr="006B7746" w:rsidRDefault="00E849EA" w:rsidP="00E849EA">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Ummah, M. S. (2019). VAPOUR PRESSURE. </w:t>
      </w:r>
      <w:r w:rsidRPr="006B7746">
        <w:rPr>
          <w:rFonts w:ascii="Calibri" w:hAnsi="Calibri" w:cs="Calibri"/>
          <w:i/>
          <w:iCs/>
          <w:noProof/>
          <w:sz w:val="28"/>
          <w:szCs w:val="24"/>
        </w:rPr>
        <w:t>Sustainability (Switzerland)</w:t>
      </w:r>
      <w:r w:rsidRPr="006B7746">
        <w:rPr>
          <w:rFonts w:ascii="Calibri" w:hAnsi="Calibri" w:cs="Calibri"/>
          <w:noProof/>
          <w:sz w:val="28"/>
          <w:szCs w:val="24"/>
        </w:rPr>
        <w:t xml:space="preserve">, </w:t>
      </w:r>
      <w:r w:rsidRPr="006B7746">
        <w:rPr>
          <w:rFonts w:ascii="Calibri" w:hAnsi="Calibri" w:cs="Calibri"/>
          <w:i/>
          <w:iCs/>
          <w:noProof/>
          <w:sz w:val="28"/>
          <w:szCs w:val="24"/>
        </w:rPr>
        <w:t>11</w:t>
      </w:r>
      <w:r w:rsidRPr="006B7746">
        <w:rPr>
          <w:rFonts w:ascii="Calibri" w:hAnsi="Calibri" w:cs="Calibri"/>
          <w:noProof/>
          <w:sz w:val="28"/>
          <w:szCs w:val="24"/>
        </w:rPr>
        <w:t>(1), 1–14.</w:t>
      </w:r>
    </w:p>
    <w:p w14:paraId="2CC22CDD" w14:textId="77777777" w:rsidR="00E849EA" w:rsidRPr="006B7746" w:rsidRDefault="00E849EA" w:rsidP="00E849EA">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Valma, E., Tamosiunaite, M., Tamosiunas, S., Tamosiuniene, M., &amp; Zilinskas, M. (2011). Variation of radio refractivity with height above ground. </w:t>
      </w:r>
      <w:r w:rsidRPr="006B7746">
        <w:rPr>
          <w:rFonts w:ascii="Calibri" w:hAnsi="Calibri" w:cs="Calibri"/>
          <w:i/>
          <w:iCs/>
          <w:noProof/>
          <w:sz w:val="28"/>
          <w:szCs w:val="24"/>
        </w:rPr>
        <w:t>Elektronika Ir Elektrotechnika</w:t>
      </w:r>
      <w:r w:rsidRPr="006B7746">
        <w:rPr>
          <w:rFonts w:ascii="Calibri" w:hAnsi="Calibri" w:cs="Calibri"/>
          <w:noProof/>
          <w:sz w:val="28"/>
          <w:szCs w:val="24"/>
        </w:rPr>
        <w:t xml:space="preserve">, </w:t>
      </w:r>
      <w:r w:rsidRPr="006B7746">
        <w:rPr>
          <w:rFonts w:ascii="Calibri" w:hAnsi="Calibri" w:cs="Calibri"/>
          <w:i/>
          <w:iCs/>
          <w:noProof/>
          <w:sz w:val="28"/>
          <w:szCs w:val="24"/>
        </w:rPr>
        <w:t>5</w:t>
      </w:r>
      <w:r w:rsidRPr="006B7746">
        <w:rPr>
          <w:rFonts w:ascii="Calibri" w:hAnsi="Calibri" w:cs="Calibri"/>
          <w:noProof/>
          <w:sz w:val="28"/>
          <w:szCs w:val="24"/>
        </w:rPr>
        <w:t>(111), 23–26. https://doi.org/10.5755/j01.eee.111.5.349</w:t>
      </w:r>
    </w:p>
    <w:p w14:paraId="303FD242" w14:textId="77777777" w:rsidR="00E849EA" w:rsidRPr="006B7746" w:rsidRDefault="00E849EA" w:rsidP="00E849EA">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Wang, P. K. (2017). </w:t>
      </w:r>
      <w:r w:rsidRPr="006B7746">
        <w:rPr>
          <w:rFonts w:ascii="Calibri" w:hAnsi="Calibri" w:cs="Calibri"/>
          <w:i/>
          <w:iCs/>
          <w:noProof/>
          <w:sz w:val="28"/>
          <w:szCs w:val="24"/>
        </w:rPr>
        <w:t>Water vapor Water vapor Liquid water (</w:t>
      </w:r>
      <w:r w:rsidRPr="006B7746">
        <w:rPr>
          <w:rFonts w:ascii="Calibri" w:hAnsi="Calibri" w:cs="Calibri"/>
          <w:noProof/>
          <w:sz w:val="28"/>
          <w:szCs w:val="24"/>
        </w:rPr>
        <w:t>. 86–106.</w:t>
      </w:r>
    </w:p>
    <w:p w14:paraId="1B71FBC1" w14:textId="77777777" w:rsidR="00E849EA" w:rsidRPr="006B7746" w:rsidRDefault="00E849EA" w:rsidP="00E849EA">
      <w:pPr>
        <w:widowControl w:val="0"/>
        <w:autoSpaceDE w:val="0"/>
        <w:autoSpaceDN w:val="0"/>
        <w:adjustRightInd w:val="0"/>
        <w:spacing w:line="240" w:lineRule="auto"/>
        <w:ind w:left="480" w:hanging="480"/>
        <w:rPr>
          <w:rFonts w:ascii="Calibri" w:hAnsi="Calibri" w:cs="Calibri"/>
          <w:noProof/>
          <w:sz w:val="28"/>
        </w:rPr>
      </w:pPr>
      <w:r w:rsidRPr="006B7746">
        <w:rPr>
          <w:rFonts w:ascii="Calibri" w:hAnsi="Calibri" w:cs="Calibri"/>
          <w:noProof/>
          <w:sz w:val="28"/>
          <w:szCs w:val="24"/>
        </w:rPr>
        <w:t xml:space="preserve">X. Zou, Y H. Kuo, A. Y. R. G. (1995). Assimilation of Atmospheric Radio Refractivity Using a Nonhydrostatic Adjoint Model. </w:t>
      </w:r>
      <w:r w:rsidRPr="006B7746">
        <w:rPr>
          <w:rFonts w:ascii="Calibri" w:hAnsi="Calibri" w:cs="Calibri"/>
          <w:i/>
          <w:iCs/>
          <w:noProof/>
          <w:sz w:val="28"/>
          <w:szCs w:val="24"/>
        </w:rPr>
        <w:t>American Metrological Society</w:t>
      </w:r>
      <w:r w:rsidRPr="006B7746">
        <w:rPr>
          <w:rFonts w:ascii="Calibri" w:hAnsi="Calibri" w:cs="Calibri"/>
          <w:noProof/>
          <w:sz w:val="28"/>
          <w:szCs w:val="24"/>
        </w:rPr>
        <w:t xml:space="preserve">, </w:t>
      </w:r>
      <w:r w:rsidRPr="006B7746">
        <w:rPr>
          <w:rFonts w:ascii="Calibri" w:hAnsi="Calibri" w:cs="Calibri"/>
          <w:i/>
          <w:iCs/>
          <w:noProof/>
          <w:sz w:val="28"/>
          <w:szCs w:val="24"/>
        </w:rPr>
        <w:t>123</w:t>
      </w:r>
      <w:r w:rsidRPr="006B7746">
        <w:rPr>
          <w:rFonts w:ascii="Calibri" w:hAnsi="Calibri" w:cs="Calibri"/>
          <w:noProof/>
          <w:sz w:val="28"/>
          <w:szCs w:val="24"/>
        </w:rPr>
        <w:t>, 2229–2249.</w:t>
      </w:r>
    </w:p>
    <w:p w14:paraId="7ED3E36A" w14:textId="77777777" w:rsidR="00E849EA" w:rsidRDefault="00E849EA" w:rsidP="00E849EA">
      <w:pPr>
        <w:rPr>
          <w:sz w:val="28"/>
          <w:szCs w:val="28"/>
        </w:rPr>
      </w:pPr>
      <w:r w:rsidRPr="002215EE">
        <w:rPr>
          <w:sz w:val="28"/>
          <w:szCs w:val="28"/>
        </w:rPr>
        <w:fldChar w:fldCharType="end"/>
      </w:r>
    </w:p>
    <w:p w14:paraId="21C86494" w14:textId="77777777" w:rsidR="00E849EA" w:rsidRDefault="00E849EA" w:rsidP="00E849EA">
      <w:pPr>
        <w:rPr>
          <w:sz w:val="28"/>
          <w:szCs w:val="28"/>
        </w:rPr>
      </w:pPr>
    </w:p>
    <w:p w14:paraId="1FC73A0A" w14:textId="77777777" w:rsidR="00E849EA" w:rsidRDefault="00E849EA" w:rsidP="00E849EA">
      <w:pPr>
        <w:rPr>
          <w:sz w:val="28"/>
          <w:szCs w:val="28"/>
        </w:rPr>
      </w:pPr>
    </w:p>
    <w:p w14:paraId="390A54EB" w14:textId="77777777" w:rsidR="00E849EA" w:rsidRDefault="00E849EA" w:rsidP="00E849EA">
      <w:pPr>
        <w:jc w:val="center"/>
        <w:rPr>
          <w:b/>
          <w:sz w:val="28"/>
          <w:szCs w:val="28"/>
        </w:rPr>
      </w:pPr>
    </w:p>
    <w:p w14:paraId="5C68998E" w14:textId="77777777" w:rsidR="00E849EA" w:rsidRDefault="00E849EA" w:rsidP="00E849EA">
      <w:pPr>
        <w:jc w:val="center"/>
        <w:rPr>
          <w:b/>
          <w:sz w:val="28"/>
          <w:szCs w:val="28"/>
        </w:rPr>
      </w:pPr>
    </w:p>
    <w:p w14:paraId="33D7C2CA" w14:textId="77777777" w:rsidR="00E849EA" w:rsidRDefault="00E849EA" w:rsidP="00E849EA">
      <w:pPr>
        <w:jc w:val="center"/>
        <w:rPr>
          <w:b/>
          <w:sz w:val="28"/>
          <w:szCs w:val="28"/>
        </w:rPr>
      </w:pPr>
    </w:p>
    <w:p w14:paraId="77588FED" w14:textId="77777777" w:rsidR="00E849EA" w:rsidRDefault="00E849EA" w:rsidP="00E849EA">
      <w:pPr>
        <w:jc w:val="center"/>
        <w:rPr>
          <w:b/>
          <w:sz w:val="28"/>
          <w:szCs w:val="28"/>
        </w:rPr>
      </w:pPr>
    </w:p>
    <w:p w14:paraId="1B96816B" w14:textId="77777777" w:rsidR="00E849EA" w:rsidRDefault="00E849EA" w:rsidP="00E849EA">
      <w:pPr>
        <w:jc w:val="center"/>
        <w:rPr>
          <w:b/>
          <w:sz w:val="28"/>
          <w:szCs w:val="28"/>
        </w:rPr>
      </w:pPr>
    </w:p>
    <w:p w14:paraId="77EFA555" w14:textId="77777777" w:rsidR="00E849EA" w:rsidRDefault="00E849EA" w:rsidP="00E849EA">
      <w:pPr>
        <w:jc w:val="center"/>
        <w:rPr>
          <w:b/>
          <w:sz w:val="28"/>
          <w:szCs w:val="28"/>
        </w:rPr>
      </w:pPr>
    </w:p>
    <w:p w14:paraId="3FA6A850" w14:textId="77777777" w:rsidR="00E849EA" w:rsidRDefault="00E849EA" w:rsidP="00E849EA">
      <w:pPr>
        <w:jc w:val="center"/>
        <w:rPr>
          <w:b/>
          <w:sz w:val="28"/>
          <w:szCs w:val="28"/>
        </w:rPr>
      </w:pPr>
    </w:p>
    <w:p w14:paraId="7793D768" w14:textId="77777777" w:rsidR="00E849EA" w:rsidRDefault="00E849EA" w:rsidP="00E849EA">
      <w:pPr>
        <w:jc w:val="center"/>
        <w:rPr>
          <w:b/>
          <w:sz w:val="28"/>
          <w:szCs w:val="28"/>
        </w:rPr>
      </w:pPr>
    </w:p>
    <w:p w14:paraId="7DBBA285" w14:textId="77777777" w:rsidR="00E849EA" w:rsidRDefault="00E849EA" w:rsidP="00E849EA">
      <w:pPr>
        <w:jc w:val="center"/>
        <w:rPr>
          <w:b/>
          <w:sz w:val="28"/>
          <w:szCs w:val="28"/>
        </w:rPr>
      </w:pPr>
    </w:p>
    <w:p w14:paraId="74D079A6" w14:textId="77777777" w:rsidR="00E849EA" w:rsidRPr="007448FF" w:rsidRDefault="00E849EA" w:rsidP="00E849EA">
      <w:pPr>
        <w:jc w:val="center"/>
        <w:rPr>
          <w:b/>
        </w:rPr>
      </w:pPr>
      <w:r w:rsidRPr="007448FF">
        <w:rPr>
          <w:b/>
          <w:sz w:val="28"/>
          <w:szCs w:val="28"/>
        </w:rPr>
        <w:t>17</w:t>
      </w:r>
    </w:p>
    <w:bookmarkEnd w:id="0"/>
    <w:p w14:paraId="34CFDBE2" w14:textId="77777777" w:rsidR="006E4D01" w:rsidRDefault="006E4D01"/>
    <w:sectPr w:rsidR="006E4D01">
      <w:pgSz w:w="12240" w:h="15840"/>
      <w:pgMar w:top="1440" w:right="1440" w:bottom="1440" w:left="1440" w:header="720" w:footer="720" w:gutter="0"/>
      <w:cols w:space="720"/>
      <w:docGrid w:linePitch="360"/>
    </w:sectPr>
  </w:body>
</w:document>
</file>

<file path=treport/opRecord.xml>p_56(0);
</file>